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7281B" w14:textId="69AD13C2" w:rsidR="00AD2C2F" w:rsidRPr="0002779A" w:rsidRDefault="007744DA" w:rsidP="002E4DB3">
      <w:pPr>
        <w:spacing w:line="360" w:lineRule="auto"/>
        <w:rPr>
          <w:rFonts w:ascii="Times New Roman" w:hAnsi="Times New Roman" w:cs="Times New Roman"/>
          <w:iCs/>
          <w:sz w:val="20"/>
          <w:szCs w:val="20"/>
        </w:rPr>
      </w:pPr>
      <w:r w:rsidRPr="0002779A">
        <w:rPr>
          <w:rFonts w:ascii="Times New Roman" w:hAnsi="Times New Roman" w:cs="Times New Roman"/>
          <w:iCs/>
          <w:noProof/>
        </w:rPr>
        <mc:AlternateContent>
          <mc:Choice Requires="wps">
            <w:drawing>
              <wp:anchor distT="45720" distB="45720" distL="114300" distR="114300" simplePos="0" relativeHeight="251656192" behindDoc="0" locked="0" layoutInCell="1" allowOverlap="1" wp14:anchorId="30EB10A8" wp14:editId="05069948">
                <wp:simplePos x="0" y="0"/>
                <wp:positionH relativeFrom="column">
                  <wp:posOffset>-773577</wp:posOffset>
                </wp:positionH>
                <wp:positionV relativeFrom="paragraph">
                  <wp:posOffset>0</wp:posOffset>
                </wp:positionV>
                <wp:extent cx="3750945" cy="1404620"/>
                <wp:effectExtent l="0" t="0" r="20955"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0945" cy="1404620"/>
                        </a:xfrm>
                        <a:prstGeom prst="rect">
                          <a:avLst/>
                        </a:prstGeom>
                        <a:solidFill>
                          <a:srgbClr val="FFFFFF"/>
                        </a:solidFill>
                        <a:ln w="9525">
                          <a:solidFill>
                            <a:schemeClr val="bg1"/>
                          </a:solidFill>
                          <a:miter lim="800000"/>
                          <a:headEnd/>
                          <a:tailEnd/>
                        </a:ln>
                      </wps:spPr>
                      <wps:txbx>
                        <w:txbxContent>
                          <w:p w14:paraId="24E1DD22" w14:textId="17A7D5C2" w:rsidR="004F29C0" w:rsidRPr="007744DA" w:rsidRDefault="004F29C0">
                            <w:pPr>
                              <w:rPr>
                                <w:sz w:val="20"/>
                                <w:szCs w:val="20"/>
                              </w:rPr>
                            </w:pPr>
                            <w:r w:rsidRPr="00570445">
                              <w:rPr>
                                <w:rFonts w:ascii="Times New Roman" w:hAnsi="Times New Roman" w:cs="Times New Roman"/>
                                <w:b/>
                                <w:bCs/>
                                <w:iCs/>
                                <w:sz w:val="18"/>
                                <w:szCs w:val="18"/>
                              </w:rPr>
                              <w:t>Table 1.</w:t>
                            </w:r>
                            <w:r w:rsidRPr="007744DA">
                              <w:rPr>
                                <w:rFonts w:ascii="Times New Roman" w:hAnsi="Times New Roman" w:cs="Times New Roman"/>
                                <w:iCs/>
                                <w:sz w:val="18"/>
                                <w:szCs w:val="18"/>
                              </w:rPr>
                              <w:t xml:space="preserve"> Characteristics of the included studies (</w:t>
                            </w:r>
                            <w:r w:rsidRPr="0005246E">
                              <w:rPr>
                                <w:rFonts w:ascii="Times New Roman" w:hAnsi="Times New Roman" w:cs="Times New Roman"/>
                                <w:i/>
                                <w:sz w:val="18"/>
                                <w:szCs w:val="18"/>
                              </w:rPr>
                              <w:t>n</w:t>
                            </w:r>
                            <w:r w:rsidRPr="007744DA">
                              <w:rPr>
                                <w:rFonts w:ascii="Times New Roman" w:hAnsi="Times New Roman" w:cs="Times New Roman"/>
                                <w:iCs/>
                                <w:sz w:val="18"/>
                                <w:szCs w:val="18"/>
                              </w:rPr>
                              <w:t>=</w:t>
                            </w:r>
                            <w:r>
                              <w:rPr>
                                <w:rFonts w:ascii="Times New Roman" w:hAnsi="Times New Roman" w:cs="Times New Roman"/>
                                <w:iCs/>
                                <w:sz w:val="18"/>
                                <w:szCs w:val="18"/>
                              </w:rPr>
                              <w:t>3</w:t>
                            </w:r>
                            <w:r w:rsidR="00D25F65">
                              <w:rPr>
                                <w:rFonts w:ascii="Times New Roman" w:hAnsi="Times New Roman" w:cs="Times New Roman"/>
                                <w:iCs/>
                                <w:sz w:val="18"/>
                                <w:szCs w:val="18"/>
                              </w:rPr>
                              <w:t>2</w:t>
                            </w:r>
                            <w:r w:rsidRPr="007744DA">
                              <w:rPr>
                                <w:rFonts w:ascii="Times New Roman" w:hAnsi="Times New Roman" w:cs="Times New Roman"/>
                                <w:iCs/>
                                <w:sz w:val="18"/>
                                <w:szCs w:val="18"/>
                              </w:rPr>
                              <w:t>), meta-analysis (</w:t>
                            </w:r>
                            <w:r w:rsidRPr="0005246E">
                              <w:rPr>
                                <w:rFonts w:ascii="Times New Roman" w:hAnsi="Times New Roman" w:cs="Times New Roman"/>
                                <w:i/>
                                <w:sz w:val="18"/>
                                <w:szCs w:val="18"/>
                              </w:rPr>
                              <w:t>n</w:t>
                            </w:r>
                            <w:r w:rsidRPr="007744DA">
                              <w:rPr>
                                <w:rFonts w:ascii="Times New Roman" w:hAnsi="Times New Roman" w:cs="Times New Roman"/>
                                <w:iCs/>
                                <w:sz w:val="18"/>
                                <w:szCs w:val="18"/>
                              </w:rPr>
                              <w:t>=1</w:t>
                            </w:r>
                            <w:r>
                              <w:rPr>
                                <w:rFonts w:ascii="Times New Roman" w:hAnsi="Times New Roman" w:cs="Times New Roman"/>
                                <w:iCs/>
                                <w:sz w:val="18"/>
                                <w:szCs w:val="18"/>
                              </w:rPr>
                              <w:t>0</w:t>
                            </w:r>
                            <w:r w:rsidRPr="007744DA">
                              <w:rPr>
                                <w:rFonts w:ascii="Times New Roman" w:hAnsi="Times New Roman" w:cs="Times New Roman"/>
                                <w:iCs/>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0EB10A8" id="_x0000_t202" coordsize="21600,21600" o:spt="202" path="m,l,21600r21600,l21600,xe">
                <v:stroke joinstyle="miter"/>
                <v:path gradientshapeok="t" o:connecttype="rect"/>
              </v:shapetype>
              <v:shape id="Text Box 2" o:spid="_x0000_s1026" type="#_x0000_t202" style="position:absolute;margin-left:-60.9pt;margin-top:0;width:295.35pt;height:110.6pt;z-index:251656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" strokecolor="white [3212]">
                <v:textbox style="mso-fit-shape-to-text:t">
                  <w:txbxContent>
                    <w:p w14:paraId="24E1DD22" w14:textId="17A7D5C2" w:rsidR="004F29C0" w:rsidRPr="007744DA" w:rsidRDefault="004F29C0">
                      <w:pPr>
                        <w:rPr>
                          <w:sz w:val="20"/>
                          <w:szCs w:val="20"/>
                        </w:rPr>
                      </w:pPr>
                      <w:r w:rsidRPr="00570445">
                        <w:rPr>
                          <w:rFonts w:ascii="Times New Roman" w:hAnsi="Times New Roman" w:cs="Times New Roman"/>
                          <w:b/>
                          <w:bCs/>
                          <w:iCs/>
                          <w:sz w:val="18"/>
                          <w:szCs w:val="18"/>
                        </w:rPr>
                        <w:t>Table 1.</w:t>
                      </w:r>
                      <w:r w:rsidRPr="007744DA">
                        <w:rPr>
                          <w:rFonts w:ascii="Times New Roman" w:hAnsi="Times New Roman" w:cs="Times New Roman"/>
                          <w:iCs/>
                          <w:sz w:val="18"/>
                          <w:szCs w:val="18"/>
                        </w:rPr>
                        <w:t xml:space="preserve"> Characteristics of the included studies (</w:t>
                      </w:r>
                      <w:r w:rsidRPr="0005246E">
                        <w:rPr>
                          <w:rFonts w:ascii="Times New Roman" w:hAnsi="Times New Roman" w:cs="Times New Roman"/>
                          <w:i/>
                          <w:sz w:val="18"/>
                          <w:szCs w:val="18"/>
                        </w:rPr>
                        <w:t>n</w:t>
                      </w:r>
                      <w:r w:rsidRPr="007744DA">
                        <w:rPr>
                          <w:rFonts w:ascii="Times New Roman" w:hAnsi="Times New Roman" w:cs="Times New Roman"/>
                          <w:iCs/>
                          <w:sz w:val="18"/>
                          <w:szCs w:val="18"/>
                        </w:rPr>
                        <w:t>=</w:t>
                      </w:r>
                      <w:r>
                        <w:rPr>
                          <w:rFonts w:ascii="Times New Roman" w:hAnsi="Times New Roman" w:cs="Times New Roman"/>
                          <w:iCs/>
                          <w:sz w:val="18"/>
                          <w:szCs w:val="18"/>
                        </w:rPr>
                        <w:t>3</w:t>
                      </w:r>
                      <w:r w:rsidR="00D25F65">
                        <w:rPr>
                          <w:rFonts w:ascii="Times New Roman" w:hAnsi="Times New Roman" w:cs="Times New Roman"/>
                          <w:iCs/>
                          <w:sz w:val="18"/>
                          <w:szCs w:val="18"/>
                        </w:rPr>
                        <w:t>2</w:t>
                      </w:r>
                      <w:r w:rsidRPr="007744DA">
                        <w:rPr>
                          <w:rFonts w:ascii="Times New Roman" w:hAnsi="Times New Roman" w:cs="Times New Roman"/>
                          <w:iCs/>
                          <w:sz w:val="18"/>
                          <w:szCs w:val="18"/>
                        </w:rPr>
                        <w:t>), meta-analysis (</w:t>
                      </w:r>
                      <w:r w:rsidRPr="0005246E">
                        <w:rPr>
                          <w:rFonts w:ascii="Times New Roman" w:hAnsi="Times New Roman" w:cs="Times New Roman"/>
                          <w:i/>
                          <w:sz w:val="18"/>
                          <w:szCs w:val="18"/>
                        </w:rPr>
                        <w:t>n</w:t>
                      </w:r>
                      <w:r w:rsidRPr="007744DA">
                        <w:rPr>
                          <w:rFonts w:ascii="Times New Roman" w:hAnsi="Times New Roman" w:cs="Times New Roman"/>
                          <w:iCs/>
                          <w:sz w:val="18"/>
                          <w:szCs w:val="18"/>
                        </w:rPr>
                        <w:t>=1</w:t>
                      </w:r>
                      <w:r>
                        <w:rPr>
                          <w:rFonts w:ascii="Times New Roman" w:hAnsi="Times New Roman" w:cs="Times New Roman"/>
                          <w:iCs/>
                          <w:sz w:val="18"/>
                          <w:szCs w:val="18"/>
                        </w:rPr>
                        <w:t>0</w:t>
                      </w:r>
                      <w:r w:rsidRPr="007744DA">
                        <w:rPr>
                          <w:rFonts w:ascii="Times New Roman" w:hAnsi="Times New Roman" w:cs="Times New Roman"/>
                          <w:iCs/>
                          <w:sz w:val="18"/>
                          <w:szCs w:val="18"/>
                        </w:rPr>
                        <w:t>)</w:t>
                      </w:r>
                    </w:p>
                  </w:txbxContent>
                </v:textbox>
                <w10:wrap type="square"/>
              </v:shape>
            </w:pict>
          </mc:Fallback>
        </mc:AlternateContent>
      </w:r>
    </w:p>
    <w:tbl>
      <w:tblPr>
        <w:tblStyle w:val="TableGrid"/>
        <w:tblW w:w="5992" w:type="pct"/>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558"/>
        <w:gridCol w:w="2128"/>
        <w:gridCol w:w="1275"/>
        <w:gridCol w:w="1706"/>
        <w:gridCol w:w="1131"/>
        <w:gridCol w:w="1275"/>
        <w:gridCol w:w="1288"/>
        <w:gridCol w:w="1121"/>
        <w:gridCol w:w="2559"/>
        <w:gridCol w:w="2686"/>
      </w:tblGrid>
      <w:tr w:rsidR="00002A4F" w:rsidRPr="0002779A" w14:paraId="5470FAF6" w14:textId="77777777" w:rsidTr="00160AF0">
        <w:trPr>
          <w:jc w:val="center"/>
        </w:trPr>
        <w:tc>
          <w:tcPr>
            <w:tcW w:w="466" w:type="pct"/>
            <w:tcBorders>
              <w:top w:val="single" w:sz="4" w:space="0" w:color="auto"/>
              <w:bottom w:val="single" w:sz="4" w:space="0" w:color="auto"/>
            </w:tcBorders>
          </w:tcPr>
          <w:p w14:paraId="639A6840" w14:textId="77777777" w:rsidR="00BD69D4" w:rsidRPr="0002779A" w:rsidRDefault="00BD69D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Author &amp; setting</w:t>
            </w:r>
          </w:p>
        </w:tc>
        <w:tc>
          <w:tcPr>
            <w:tcW w:w="636" w:type="pct"/>
            <w:tcBorders>
              <w:top w:val="single" w:sz="4" w:space="0" w:color="auto"/>
              <w:bottom w:val="single" w:sz="4" w:space="0" w:color="auto"/>
            </w:tcBorders>
          </w:tcPr>
          <w:p w14:paraId="359E544A" w14:textId="77777777" w:rsidR="00BD69D4" w:rsidRPr="0002779A" w:rsidRDefault="00BD69D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Datasets &amp; time period</w:t>
            </w:r>
          </w:p>
        </w:tc>
        <w:tc>
          <w:tcPr>
            <w:tcW w:w="381" w:type="pct"/>
            <w:tcBorders>
              <w:top w:val="single" w:sz="4" w:space="0" w:color="auto"/>
              <w:bottom w:val="single" w:sz="4" w:space="0" w:color="auto"/>
            </w:tcBorders>
          </w:tcPr>
          <w:p w14:paraId="14718D7C" w14:textId="32298CFC" w:rsidR="00BD69D4" w:rsidRPr="0002779A" w:rsidRDefault="009B4AE0"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 xml:space="preserve">Minority group </w:t>
            </w:r>
            <w:r w:rsidR="00F62DDE" w:rsidRPr="0002779A">
              <w:rPr>
                <w:rFonts w:ascii="Times New Roman" w:hAnsi="Times New Roman" w:cs="Times New Roman"/>
                <w:b/>
                <w:bCs/>
                <w:iCs/>
                <w:sz w:val="16"/>
                <w:szCs w:val="16"/>
              </w:rPr>
              <w:t>classification</w:t>
            </w:r>
          </w:p>
        </w:tc>
        <w:tc>
          <w:tcPr>
            <w:tcW w:w="510" w:type="pct"/>
            <w:tcBorders>
              <w:top w:val="single" w:sz="4" w:space="0" w:color="auto"/>
              <w:bottom w:val="single" w:sz="4" w:space="0" w:color="auto"/>
            </w:tcBorders>
          </w:tcPr>
          <w:p w14:paraId="16146A16" w14:textId="3FB4C189" w:rsidR="00BD69D4" w:rsidRPr="0002779A" w:rsidRDefault="00BD69D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Psychosis outcome</w:t>
            </w:r>
          </w:p>
        </w:tc>
        <w:tc>
          <w:tcPr>
            <w:tcW w:w="338" w:type="pct"/>
            <w:tcBorders>
              <w:top w:val="single" w:sz="4" w:space="0" w:color="auto"/>
              <w:bottom w:val="single" w:sz="4" w:space="0" w:color="auto"/>
            </w:tcBorders>
          </w:tcPr>
          <w:p w14:paraId="2836813F" w14:textId="661B54B4" w:rsidR="00BD69D4" w:rsidRPr="0002779A" w:rsidRDefault="00914F81"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Geographic unit</w:t>
            </w:r>
            <w:r w:rsidR="00BD69D4" w:rsidRPr="0002779A">
              <w:rPr>
                <w:rFonts w:ascii="Times New Roman" w:hAnsi="Times New Roman" w:cs="Times New Roman"/>
                <w:b/>
                <w:bCs/>
                <w:iCs/>
                <w:sz w:val="16"/>
                <w:szCs w:val="16"/>
              </w:rPr>
              <w:t xml:space="preserve"> (</w:t>
            </w:r>
            <w:r w:rsidR="00BD69D4" w:rsidRPr="0002779A">
              <w:rPr>
                <w:rFonts w:ascii="Times New Roman" w:hAnsi="Times New Roman" w:cs="Times New Roman"/>
                <w:b/>
                <w:bCs/>
                <w:i/>
                <w:sz w:val="16"/>
                <w:szCs w:val="16"/>
              </w:rPr>
              <w:t xml:space="preserve">n </w:t>
            </w:r>
            <w:r w:rsidR="00BD69D4" w:rsidRPr="0002779A">
              <w:rPr>
                <w:rFonts w:ascii="Times New Roman" w:hAnsi="Times New Roman" w:cs="Times New Roman"/>
                <w:b/>
                <w:bCs/>
                <w:iCs/>
                <w:sz w:val="16"/>
                <w:szCs w:val="16"/>
              </w:rPr>
              <w:t>areas/av. pop.)</w:t>
            </w:r>
          </w:p>
        </w:tc>
        <w:tc>
          <w:tcPr>
            <w:tcW w:w="381" w:type="pct"/>
            <w:tcBorders>
              <w:top w:val="single" w:sz="4" w:space="0" w:color="auto"/>
              <w:bottom w:val="single" w:sz="4" w:space="0" w:color="auto"/>
            </w:tcBorders>
          </w:tcPr>
          <w:p w14:paraId="4E090AA7" w14:textId="3553A3DC" w:rsidR="00BD69D4" w:rsidRPr="0002779A" w:rsidRDefault="00BD69D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Group density exposure</w:t>
            </w:r>
          </w:p>
        </w:tc>
        <w:tc>
          <w:tcPr>
            <w:tcW w:w="385" w:type="pct"/>
            <w:tcBorders>
              <w:top w:val="single" w:sz="4" w:space="0" w:color="auto"/>
              <w:bottom w:val="single" w:sz="4" w:space="0" w:color="auto"/>
            </w:tcBorders>
          </w:tcPr>
          <w:p w14:paraId="4BEA8E6C" w14:textId="77777777" w:rsidR="00BD69D4" w:rsidRPr="0002779A" w:rsidRDefault="00BD69D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Individual &amp; area-level covariates</w:t>
            </w:r>
          </w:p>
        </w:tc>
        <w:tc>
          <w:tcPr>
            <w:tcW w:w="335" w:type="pct"/>
            <w:tcBorders>
              <w:top w:val="single" w:sz="4" w:space="0" w:color="auto"/>
              <w:bottom w:val="single" w:sz="4" w:space="0" w:color="auto"/>
            </w:tcBorders>
          </w:tcPr>
          <w:p w14:paraId="00669257" w14:textId="77777777" w:rsidR="00BD69D4" w:rsidRPr="0002779A" w:rsidRDefault="00BD69D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Statistical analysis</w:t>
            </w:r>
          </w:p>
        </w:tc>
        <w:tc>
          <w:tcPr>
            <w:tcW w:w="765" w:type="pct"/>
            <w:tcBorders>
              <w:top w:val="single" w:sz="4" w:space="0" w:color="auto"/>
              <w:bottom w:val="single" w:sz="4" w:space="0" w:color="auto"/>
            </w:tcBorders>
          </w:tcPr>
          <w:p w14:paraId="4F2A79A0" w14:textId="51B2DA72" w:rsidR="00BD69D4" w:rsidRPr="0002779A" w:rsidRDefault="00BD69D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Minority groups (cases/</w:t>
            </w:r>
            <w:r w:rsidR="00030224" w:rsidRPr="0002779A">
              <w:rPr>
                <w:rFonts w:ascii="Times New Roman" w:hAnsi="Times New Roman" w:cs="Times New Roman"/>
                <w:b/>
                <w:bCs/>
                <w:iCs/>
                <w:sz w:val="16"/>
                <w:szCs w:val="16"/>
              </w:rPr>
              <w:t xml:space="preserve">total minority </w:t>
            </w:r>
            <w:r w:rsidR="00A92639" w:rsidRPr="0002779A">
              <w:rPr>
                <w:rFonts w:ascii="Times New Roman" w:hAnsi="Times New Roman" w:cs="Times New Roman"/>
                <w:b/>
                <w:bCs/>
                <w:iCs/>
                <w:sz w:val="16"/>
                <w:szCs w:val="16"/>
              </w:rPr>
              <w:t xml:space="preserve">group </w:t>
            </w:r>
            <w:r w:rsidR="00030224" w:rsidRPr="0002779A">
              <w:rPr>
                <w:rFonts w:ascii="Times New Roman" w:hAnsi="Times New Roman" w:cs="Times New Roman"/>
                <w:b/>
                <w:bCs/>
                <w:iCs/>
                <w:sz w:val="16"/>
                <w:szCs w:val="16"/>
              </w:rPr>
              <w:t>sample</w:t>
            </w:r>
            <w:r w:rsidRPr="0002779A">
              <w:rPr>
                <w:rFonts w:ascii="Times New Roman" w:hAnsi="Times New Roman" w:cs="Times New Roman"/>
                <w:b/>
                <w:bCs/>
                <w:iCs/>
                <w:sz w:val="16"/>
                <w:szCs w:val="16"/>
              </w:rPr>
              <w:t>)</w:t>
            </w:r>
          </w:p>
          <w:p w14:paraId="7A08C38E" w14:textId="3BB537C6" w:rsidR="00E74FBC" w:rsidRPr="0002779A" w:rsidRDefault="00E74FBC" w:rsidP="002E4DB3">
            <w:pPr>
              <w:spacing w:line="360" w:lineRule="auto"/>
              <w:jc w:val="center"/>
              <w:rPr>
                <w:rFonts w:ascii="Times New Roman" w:hAnsi="Times New Roman" w:cs="Times New Roman"/>
                <w:b/>
                <w:bCs/>
                <w:iCs/>
                <w:sz w:val="16"/>
                <w:szCs w:val="16"/>
              </w:rPr>
            </w:pPr>
          </w:p>
        </w:tc>
        <w:tc>
          <w:tcPr>
            <w:tcW w:w="803" w:type="pct"/>
            <w:tcBorders>
              <w:top w:val="single" w:sz="4" w:space="0" w:color="auto"/>
              <w:bottom w:val="single" w:sz="4" w:space="0" w:color="auto"/>
            </w:tcBorders>
          </w:tcPr>
          <w:p w14:paraId="0940C894" w14:textId="2A8F12B9" w:rsidR="00BD69D4" w:rsidRPr="0002779A" w:rsidRDefault="0076448E"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Results</w:t>
            </w:r>
          </w:p>
          <w:p w14:paraId="3D432862" w14:textId="0E1D8F84" w:rsidR="00BD69D4" w:rsidRPr="0002779A" w:rsidRDefault="00BD69D4" w:rsidP="002E4DB3">
            <w:pPr>
              <w:spacing w:line="360" w:lineRule="auto"/>
              <w:jc w:val="center"/>
              <w:rPr>
                <w:rFonts w:ascii="Times New Roman" w:hAnsi="Times New Roman" w:cs="Times New Roman"/>
                <w:b/>
                <w:bCs/>
                <w:iCs/>
                <w:sz w:val="16"/>
                <w:szCs w:val="16"/>
              </w:rPr>
            </w:pPr>
          </w:p>
        </w:tc>
      </w:tr>
      <w:tr w:rsidR="00CB0CCA" w:rsidRPr="0002779A" w14:paraId="64BEC13B" w14:textId="77777777" w:rsidTr="00CB0CCA">
        <w:trPr>
          <w:trHeight w:val="861"/>
          <w:jc w:val="center"/>
        </w:trPr>
        <w:tc>
          <w:tcPr>
            <w:tcW w:w="466" w:type="pct"/>
            <w:tcBorders>
              <w:top w:val="single" w:sz="4" w:space="0" w:color="auto"/>
            </w:tcBorders>
          </w:tcPr>
          <w:p w14:paraId="1A84B096" w14:textId="45E71190" w:rsidR="00CB0CCA" w:rsidRPr="0002779A" w:rsidRDefault="00DC79E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nglin, Lui, Schneider</w:t>
            </w:r>
            <w:r w:rsidR="00C119BD" w:rsidRPr="0002779A">
              <w:rPr>
                <w:rFonts w:ascii="Times New Roman" w:hAnsi="Times New Roman" w:cs="Times New Roman"/>
                <w:iCs/>
                <w:sz w:val="16"/>
                <w:szCs w:val="16"/>
              </w:rPr>
              <w:t xml:space="preserve"> &amp; Ellman, </w:t>
            </w:r>
            <w:r w:rsidR="005E06E9" w:rsidRPr="0002779A">
              <w:rPr>
                <w:rFonts w:ascii="Times New Roman" w:hAnsi="Times New Roman" w:cs="Times New Roman"/>
                <w:iCs/>
                <w:sz w:val="16"/>
                <w:szCs w:val="16"/>
              </w:rPr>
              <w:t>(</w:t>
            </w:r>
            <w:r w:rsidR="00C119BD" w:rsidRPr="0002779A">
              <w:rPr>
                <w:rFonts w:ascii="Times New Roman" w:hAnsi="Times New Roman" w:cs="Times New Roman"/>
                <w:iCs/>
                <w:sz w:val="16"/>
                <w:szCs w:val="16"/>
              </w:rPr>
              <w:t>2020</w:t>
            </w:r>
            <w:r w:rsidR="005E06E9" w:rsidRPr="0002779A">
              <w:rPr>
                <w:rFonts w:ascii="Times New Roman" w:hAnsi="Times New Roman" w:cs="Times New Roman"/>
                <w:iCs/>
                <w:sz w:val="16"/>
                <w:szCs w:val="16"/>
              </w:rPr>
              <w:t>)</w:t>
            </w:r>
            <w:r w:rsidR="0064340B" w:rsidRPr="0002779A">
              <w:rPr>
                <w:rFonts w:ascii="Times New Roman" w:hAnsi="Times New Roman" w:cs="Times New Roman"/>
                <w:iCs/>
                <w:sz w:val="16"/>
                <w:szCs w:val="16"/>
              </w:rPr>
              <w:fldChar w:fldCharType="begin" w:fldLock="1"/>
            </w:r>
            <w:r w:rsidR="00E01338" w:rsidRPr="0002779A">
              <w:rPr>
                <w:rFonts w:ascii="Times New Roman" w:hAnsi="Times New Roman" w:cs="Times New Roman"/>
                <w:iCs/>
                <w:sz w:val="16"/>
                <w:szCs w:val="16"/>
              </w:rPr>
              <w:instrText>ADDIN CSL_CITATION {"citationItems":[{"id":"ITEM-1","itemData":{"DOI":"10.1016/j.schres.2019.11.034","ISSN":"0920-9964","abstract":"Background: Research primarily conducted in Europe find high\nneighborhood ethnic density (i.e., proportion of own ethnic group)\nlessens risk of psychotic symptoms among racial and ethnic minorities;\nhowever, most studies measure ethnic density through crude demarcations\nin geographic data only at illness onset which may miss meaningful\nvariation from the perspective of residents. The present study is the\nfirst in the U.S. to examine whether changes in perceived ethnic density\nfrom childhood are associated with psychotic-like experiences (PLE).\nMethods: A Northeastern US. urban undergraduate sample of 1330 racial\nand ethnic minorities completed a self-report inventory of PLE, the\nProdromal Questionnaire, and indicated their racial and ethnic\nneighborhood composition before and after age 12. One way analyses of\ncovariance (ANCOVA) adjusted for age, family poverty, racial and ethnic\ngroup, immigrant status, and lifetime cannabis use, compared PLE across\nethnic density categories and change.\nResults: Racial and ethnic minorities who grew up in a neighborhood\n(before age 12) predominantly inhabited by a different group of color\n(e.g., being Black in a predominantly Asian neighborhood) endorsed\nsignificantly more PLE than those who grew up in racially concordant,\nmixed, or predominantly White neighborhoods. In addition, those\nreporting a change in perceived neighborhood ethnic density after age 12\nendorsed significantly more PLE than those reporting no change.\nConclusion: Racial dynamics among people of color in urban neighborhood\nUS. contexts may create psychological challenges in the social\nenvironment. The developmental timing of demographic changes in\nneighborhoods may influence stress processes that enhance risk for PLE.\n(C) 2019 Elsevier B.V. All rights reserved.","author":[{"dropping-particle":"","family":"Anglin","given":"Deidre M","non-dropping-particle":"","parse-names":false,"suffix":""},{"dropping-particle":"","family":"Lui","given":"Florence","non-dropping-particle":"","parse-names":false,"suffix":""},{"dropping-particle":"","family":"Schneider","given":"Matthew","non-dropping-particle":"","parse-names":false,"suffix":""},{"dropping-particle":"","family":"Ellman","given":"Lauren M","non-dropping-particle":"","parse-names":false,"suffix":""}],"container-title":"SCHIZOPHRENIA RESEARCH","id":"ITEM-1","issued":{"date-parts":[["2020","2"]]},"page":"330-338","title":"Changes in perceived neighborhood ethnic density among racial and ethnic minorities over time and psychotic-like experiences","type":"article-journal","volume":"216"},"uris":["http://www.mendeley.com/documents/?uuid=e646c29b-e82d-49be-8471-df00671b4628"]}],"mendeley":{"formattedCitation":"&lt;sup&gt;52&lt;/sup&gt;","plainTextFormattedCitation":"52","previouslyFormattedCitation":"&lt;sup&gt;52&lt;/sup&gt;"},"properties":{"noteIndex":0},"schema":"https://github.com/citation-style-language/schema/raw/master/csl-citation.json"}</w:instrText>
            </w:r>
            <w:r w:rsidR="0064340B" w:rsidRPr="0002779A">
              <w:rPr>
                <w:rFonts w:ascii="Times New Roman" w:hAnsi="Times New Roman" w:cs="Times New Roman"/>
                <w:iCs/>
                <w:sz w:val="16"/>
                <w:szCs w:val="16"/>
              </w:rPr>
              <w:fldChar w:fldCharType="separate"/>
            </w:r>
            <w:r w:rsidR="00E01338" w:rsidRPr="0002779A">
              <w:rPr>
                <w:rFonts w:ascii="Times New Roman" w:hAnsi="Times New Roman" w:cs="Times New Roman"/>
                <w:iCs/>
                <w:noProof/>
                <w:sz w:val="16"/>
                <w:szCs w:val="16"/>
                <w:vertAlign w:val="superscript"/>
              </w:rPr>
              <w:t>52</w:t>
            </w:r>
            <w:r w:rsidR="0064340B" w:rsidRPr="0002779A">
              <w:rPr>
                <w:rFonts w:ascii="Times New Roman" w:hAnsi="Times New Roman" w:cs="Times New Roman"/>
                <w:iCs/>
                <w:sz w:val="16"/>
                <w:szCs w:val="16"/>
              </w:rPr>
              <w:fldChar w:fldCharType="end"/>
            </w:r>
            <w:r w:rsidR="00EF66C5" w:rsidRPr="0002779A">
              <w:rPr>
                <w:rFonts w:ascii="Times New Roman" w:hAnsi="Times New Roman" w:cs="Times New Roman"/>
                <w:iCs/>
                <w:sz w:val="16"/>
                <w:szCs w:val="16"/>
              </w:rPr>
              <w:t xml:space="preserve"> </w:t>
            </w:r>
          </w:p>
          <w:p w14:paraId="475569CF" w14:textId="77777777" w:rsidR="00C119BD" w:rsidRPr="0002779A" w:rsidRDefault="00C119BD" w:rsidP="002E4DB3">
            <w:pPr>
              <w:spacing w:line="360" w:lineRule="auto"/>
              <w:jc w:val="center"/>
              <w:rPr>
                <w:rFonts w:ascii="Times New Roman" w:hAnsi="Times New Roman" w:cs="Times New Roman"/>
                <w:iCs/>
                <w:sz w:val="16"/>
                <w:szCs w:val="16"/>
              </w:rPr>
            </w:pPr>
          </w:p>
          <w:p w14:paraId="0695F978" w14:textId="77777777" w:rsidR="00C119BD" w:rsidRPr="0002779A" w:rsidRDefault="00C170FA"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t>North</w:t>
            </w:r>
            <w:r w:rsidR="001B16DC" w:rsidRPr="0002779A">
              <w:rPr>
                <w:rFonts w:ascii="Times New Roman" w:hAnsi="Times New Roman" w:cs="Times New Roman"/>
                <w:iCs/>
                <w:sz w:val="16"/>
                <w:szCs w:val="16"/>
              </w:rPr>
              <w:t>eastern</w:t>
            </w:r>
            <w:proofErr w:type="spellEnd"/>
            <w:r w:rsidR="001B16DC" w:rsidRPr="0002779A">
              <w:rPr>
                <w:rFonts w:ascii="Times New Roman" w:hAnsi="Times New Roman" w:cs="Times New Roman"/>
                <w:iCs/>
                <w:sz w:val="16"/>
                <w:szCs w:val="16"/>
              </w:rPr>
              <w:t xml:space="preserve"> USA</w:t>
            </w:r>
          </w:p>
          <w:p w14:paraId="0D7D1EC0" w14:textId="6F32AFFA" w:rsidR="001B16DC" w:rsidRPr="0002779A" w:rsidRDefault="001B16DC" w:rsidP="002E4DB3">
            <w:pPr>
              <w:spacing w:line="360" w:lineRule="auto"/>
              <w:jc w:val="center"/>
              <w:rPr>
                <w:rFonts w:ascii="Times New Roman" w:hAnsi="Times New Roman" w:cs="Times New Roman"/>
                <w:iCs/>
                <w:sz w:val="16"/>
                <w:szCs w:val="16"/>
              </w:rPr>
            </w:pPr>
          </w:p>
        </w:tc>
        <w:tc>
          <w:tcPr>
            <w:tcW w:w="636" w:type="pct"/>
            <w:tcBorders>
              <w:top w:val="single" w:sz="4" w:space="0" w:color="auto"/>
            </w:tcBorders>
          </w:tcPr>
          <w:p w14:paraId="6D6046B3" w14:textId="243862CE" w:rsidR="00243FA5" w:rsidRPr="0002779A" w:rsidRDefault="00B723D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ublic </w:t>
            </w:r>
            <w:r w:rsidR="006A1D91" w:rsidRPr="0002779A">
              <w:rPr>
                <w:rFonts w:ascii="Times New Roman" w:hAnsi="Times New Roman" w:cs="Times New Roman"/>
                <w:iCs/>
                <w:sz w:val="16"/>
                <w:szCs w:val="16"/>
              </w:rPr>
              <w:t>u</w:t>
            </w:r>
            <w:r w:rsidRPr="0002779A">
              <w:rPr>
                <w:rFonts w:ascii="Times New Roman" w:hAnsi="Times New Roman" w:cs="Times New Roman"/>
                <w:iCs/>
                <w:sz w:val="16"/>
                <w:szCs w:val="16"/>
              </w:rPr>
              <w:t xml:space="preserve">niversity system. Students </w:t>
            </w:r>
            <w:r w:rsidR="00FE1BD5" w:rsidRPr="0002779A">
              <w:rPr>
                <w:rFonts w:ascii="Times New Roman" w:hAnsi="Times New Roman" w:cs="Times New Roman"/>
                <w:iCs/>
                <w:sz w:val="16"/>
                <w:szCs w:val="16"/>
              </w:rPr>
              <w:t>recruited via a participant recruitment website.</w:t>
            </w:r>
          </w:p>
          <w:p w14:paraId="0E585AE0" w14:textId="77777777" w:rsidR="00243FA5" w:rsidRPr="0002779A" w:rsidRDefault="00243FA5" w:rsidP="002E4DB3">
            <w:pPr>
              <w:spacing w:line="360" w:lineRule="auto"/>
              <w:jc w:val="center"/>
              <w:rPr>
                <w:rFonts w:ascii="Times New Roman" w:hAnsi="Times New Roman" w:cs="Times New Roman"/>
                <w:iCs/>
                <w:sz w:val="16"/>
                <w:szCs w:val="16"/>
              </w:rPr>
            </w:pPr>
          </w:p>
          <w:p w14:paraId="141160A7" w14:textId="4EF4EADA" w:rsidR="00CB0CCA" w:rsidRPr="0002779A" w:rsidRDefault="00243FA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2011-2016</w:t>
            </w:r>
            <w:r w:rsidR="00E44ADD" w:rsidRPr="0002779A">
              <w:rPr>
                <w:rFonts w:ascii="Times New Roman" w:hAnsi="Times New Roman" w:cs="Times New Roman"/>
                <w:iCs/>
                <w:sz w:val="16"/>
                <w:szCs w:val="16"/>
              </w:rPr>
              <w:t xml:space="preserve"> </w:t>
            </w:r>
          </w:p>
        </w:tc>
        <w:tc>
          <w:tcPr>
            <w:tcW w:w="381" w:type="pct"/>
            <w:tcBorders>
              <w:top w:val="single" w:sz="4" w:space="0" w:color="auto"/>
            </w:tcBorders>
          </w:tcPr>
          <w:p w14:paraId="79B5A348" w14:textId="3BA9A5CC" w:rsidR="002B7B08" w:rsidRPr="0002779A" w:rsidRDefault="00D551C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elf-</w:t>
            </w:r>
            <w:r w:rsidR="002B7B08" w:rsidRPr="0002779A">
              <w:rPr>
                <w:rFonts w:ascii="Times New Roman" w:hAnsi="Times New Roman" w:cs="Times New Roman"/>
                <w:iCs/>
                <w:sz w:val="16"/>
                <w:szCs w:val="16"/>
              </w:rPr>
              <w:t xml:space="preserve">ascribed </w:t>
            </w:r>
            <w:r w:rsidRPr="0002779A">
              <w:rPr>
                <w:rFonts w:ascii="Times New Roman" w:hAnsi="Times New Roman" w:cs="Times New Roman"/>
                <w:iCs/>
                <w:sz w:val="16"/>
                <w:szCs w:val="16"/>
              </w:rPr>
              <w:t xml:space="preserve">Black/African American/African descent or as a </w:t>
            </w:r>
            <w:r w:rsidR="00B23FF7" w:rsidRPr="0002779A">
              <w:rPr>
                <w:rFonts w:ascii="Times New Roman" w:hAnsi="Times New Roman" w:cs="Times New Roman"/>
                <w:iCs/>
                <w:sz w:val="16"/>
                <w:szCs w:val="16"/>
              </w:rPr>
              <w:t>1</w:t>
            </w:r>
            <w:r w:rsidR="00B23FF7"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or </w:t>
            </w:r>
            <w:r w:rsidR="00B23FF7" w:rsidRPr="0002779A">
              <w:rPr>
                <w:rFonts w:ascii="Times New Roman" w:hAnsi="Times New Roman" w:cs="Times New Roman"/>
                <w:iCs/>
                <w:sz w:val="16"/>
                <w:szCs w:val="16"/>
              </w:rPr>
              <w:t>2</w:t>
            </w:r>
            <w:r w:rsidR="00B23FF7" w:rsidRPr="0002779A">
              <w:rPr>
                <w:rFonts w:ascii="Times New Roman" w:hAnsi="Times New Roman" w:cs="Times New Roman"/>
                <w:iCs/>
                <w:sz w:val="16"/>
                <w:szCs w:val="16"/>
                <w:vertAlign w:val="superscript"/>
              </w:rPr>
              <w:t>nd</w:t>
            </w:r>
            <w:r w:rsidR="00B23FF7"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gen immigrant</w:t>
            </w:r>
            <w:r w:rsidR="002B7B08" w:rsidRPr="0002779A">
              <w:rPr>
                <w:rFonts w:ascii="Times New Roman" w:hAnsi="Times New Roman" w:cs="Times New Roman"/>
                <w:iCs/>
                <w:sz w:val="16"/>
                <w:szCs w:val="16"/>
              </w:rPr>
              <w:t>, answers grouped into USA census categories.</w:t>
            </w:r>
          </w:p>
        </w:tc>
        <w:tc>
          <w:tcPr>
            <w:tcW w:w="510" w:type="pct"/>
            <w:tcBorders>
              <w:top w:val="single" w:sz="4" w:space="0" w:color="auto"/>
            </w:tcBorders>
          </w:tcPr>
          <w:p w14:paraId="4845FF56" w14:textId="0203C6AF" w:rsidR="00CB0CCA" w:rsidRPr="0002779A" w:rsidRDefault="00EE424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he </w:t>
            </w:r>
            <w:r w:rsidR="00FC1F66" w:rsidRPr="0002779A">
              <w:rPr>
                <w:rFonts w:ascii="Times New Roman" w:hAnsi="Times New Roman" w:cs="Times New Roman"/>
                <w:iCs/>
                <w:sz w:val="16"/>
                <w:szCs w:val="16"/>
              </w:rPr>
              <w:t xml:space="preserve">positive subscale of the </w:t>
            </w:r>
            <w:r w:rsidR="00A018A3" w:rsidRPr="0002779A">
              <w:rPr>
                <w:rFonts w:ascii="Times New Roman" w:hAnsi="Times New Roman" w:cs="Times New Roman"/>
                <w:iCs/>
                <w:sz w:val="16"/>
                <w:szCs w:val="16"/>
              </w:rPr>
              <w:t xml:space="preserve">Prodromal Questionnaire-Likert [PQ-Likert] </w:t>
            </w:r>
          </w:p>
        </w:tc>
        <w:tc>
          <w:tcPr>
            <w:tcW w:w="338" w:type="pct"/>
            <w:tcBorders>
              <w:top w:val="single" w:sz="4" w:space="0" w:color="auto"/>
            </w:tcBorders>
          </w:tcPr>
          <w:p w14:paraId="40615B96" w14:textId="1367EF17" w:rsidR="00CB0CCA" w:rsidRPr="0002779A" w:rsidRDefault="00DC1AA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eighbourhood (</w:t>
            </w:r>
            <w:r w:rsidR="00B65040" w:rsidRPr="0002779A">
              <w:rPr>
                <w:rFonts w:ascii="Times New Roman" w:hAnsi="Times New Roman" w:cs="Times New Roman"/>
                <w:iCs/>
                <w:sz w:val="16"/>
                <w:szCs w:val="16"/>
              </w:rPr>
              <w:t>NA)</w:t>
            </w:r>
          </w:p>
        </w:tc>
        <w:tc>
          <w:tcPr>
            <w:tcW w:w="381" w:type="pct"/>
            <w:tcBorders>
              <w:top w:val="single" w:sz="4" w:space="0" w:color="auto"/>
            </w:tcBorders>
          </w:tcPr>
          <w:p w14:paraId="72035F0F" w14:textId="3C822D34" w:rsidR="00CB0CCA" w:rsidRPr="0002779A" w:rsidRDefault="00A1262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erceived </w:t>
            </w:r>
            <w:r w:rsidR="00081761" w:rsidRPr="0002779A">
              <w:rPr>
                <w:rFonts w:ascii="Times New Roman" w:hAnsi="Times New Roman" w:cs="Times New Roman"/>
                <w:iCs/>
                <w:sz w:val="16"/>
                <w:szCs w:val="16"/>
              </w:rPr>
              <w:t>racial</w:t>
            </w:r>
            <w:r w:rsidRPr="0002779A">
              <w:rPr>
                <w:rFonts w:ascii="Times New Roman" w:hAnsi="Times New Roman" w:cs="Times New Roman"/>
                <w:iCs/>
                <w:sz w:val="16"/>
                <w:szCs w:val="16"/>
              </w:rPr>
              <w:t xml:space="preserve"> composition of neighbourhood </w:t>
            </w:r>
            <w:r w:rsidR="005F3F4A" w:rsidRPr="0002779A">
              <w:rPr>
                <w:rFonts w:ascii="Times New Roman" w:hAnsi="Times New Roman" w:cs="Times New Roman"/>
                <w:iCs/>
                <w:sz w:val="16"/>
                <w:szCs w:val="16"/>
              </w:rPr>
              <w:t>prior to</w:t>
            </w:r>
            <w:r w:rsidRPr="0002779A">
              <w:rPr>
                <w:rFonts w:ascii="Times New Roman" w:hAnsi="Times New Roman" w:cs="Times New Roman"/>
                <w:iCs/>
                <w:sz w:val="16"/>
                <w:szCs w:val="16"/>
              </w:rPr>
              <w:t xml:space="preserve"> age 12 and after age 12 (</w:t>
            </w:r>
            <w:r w:rsidR="00760953" w:rsidRPr="0002779A">
              <w:rPr>
                <w:rFonts w:ascii="Times New Roman" w:hAnsi="Times New Roman" w:cs="Times New Roman"/>
                <w:i/>
                <w:sz w:val="16"/>
                <w:szCs w:val="16"/>
              </w:rPr>
              <w:t>e.g.,</w:t>
            </w:r>
            <w:r w:rsidRPr="0002779A">
              <w:rPr>
                <w:rFonts w:ascii="Times New Roman" w:hAnsi="Times New Roman" w:cs="Times New Roman"/>
                <w:iCs/>
                <w:sz w:val="16"/>
                <w:szCs w:val="16"/>
              </w:rPr>
              <w:t xml:space="preserve"> mostly Black, mostly Latino, mostly Asian…)</w:t>
            </w:r>
          </w:p>
        </w:tc>
        <w:tc>
          <w:tcPr>
            <w:tcW w:w="385" w:type="pct"/>
            <w:tcBorders>
              <w:top w:val="single" w:sz="4" w:space="0" w:color="auto"/>
            </w:tcBorders>
          </w:tcPr>
          <w:p w14:paraId="16BC8EBA" w14:textId="321E3000" w:rsidR="00CB0CCA" w:rsidRPr="0002779A" w:rsidRDefault="00D11DFE" w:rsidP="002E4DB3">
            <w:pPr>
              <w:spacing w:line="360" w:lineRule="auto"/>
              <w:jc w:val="center"/>
              <w:rPr>
                <w:rFonts w:ascii="Times New Roman" w:hAnsi="Times New Roman" w:cs="Times New Roman"/>
                <w:sz w:val="16"/>
                <w:szCs w:val="16"/>
              </w:rPr>
            </w:pPr>
            <w:r w:rsidRPr="0002779A">
              <w:rPr>
                <w:rFonts w:ascii="Times New Roman" w:hAnsi="Times New Roman" w:cs="Times New Roman"/>
                <w:sz w:val="16"/>
                <w:szCs w:val="16"/>
              </w:rPr>
              <w:t>I</w:t>
            </w:r>
            <w:r w:rsidR="008B384A" w:rsidRPr="0002779A">
              <w:rPr>
                <w:rFonts w:ascii="Times New Roman" w:hAnsi="Times New Roman" w:cs="Times New Roman"/>
                <w:sz w:val="16"/>
                <w:szCs w:val="16"/>
              </w:rPr>
              <w:t>ndividual [I]</w:t>
            </w:r>
            <w:r w:rsidRPr="0002779A">
              <w:rPr>
                <w:rFonts w:ascii="Times New Roman" w:hAnsi="Times New Roman" w:cs="Times New Roman"/>
                <w:sz w:val="16"/>
                <w:szCs w:val="16"/>
              </w:rPr>
              <w:t>: Immigrant status, poverty index, age, racial &amp; ethnic group, &amp; lifetime cannabis use</w:t>
            </w:r>
          </w:p>
          <w:p w14:paraId="0662ACED" w14:textId="62D6C4DD" w:rsidR="00D11DFE" w:rsidRPr="0002779A" w:rsidRDefault="00D11DFE" w:rsidP="002E4DB3">
            <w:pPr>
              <w:spacing w:line="360" w:lineRule="auto"/>
              <w:jc w:val="center"/>
              <w:rPr>
                <w:rFonts w:ascii="Times New Roman" w:hAnsi="Times New Roman" w:cs="Times New Roman"/>
                <w:sz w:val="16"/>
                <w:szCs w:val="16"/>
              </w:rPr>
            </w:pPr>
            <w:r w:rsidRPr="0002779A">
              <w:rPr>
                <w:rFonts w:ascii="Times New Roman" w:hAnsi="Times New Roman" w:cs="Times New Roman"/>
                <w:sz w:val="16"/>
                <w:szCs w:val="16"/>
              </w:rPr>
              <w:t>A</w:t>
            </w:r>
            <w:r w:rsidR="008B384A" w:rsidRPr="0002779A">
              <w:rPr>
                <w:rFonts w:ascii="Times New Roman" w:hAnsi="Times New Roman" w:cs="Times New Roman"/>
                <w:sz w:val="16"/>
                <w:szCs w:val="16"/>
              </w:rPr>
              <w:t>rea [A]</w:t>
            </w:r>
            <w:r w:rsidRPr="0002779A">
              <w:rPr>
                <w:rFonts w:ascii="Times New Roman" w:hAnsi="Times New Roman" w:cs="Times New Roman"/>
                <w:sz w:val="16"/>
                <w:szCs w:val="16"/>
              </w:rPr>
              <w:t>:</w:t>
            </w:r>
            <w:r w:rsidR="007B0AD8" w:rsidRPr="0002779A">
              <w:rPr>
                <w:rFonts w:ascii="Times New Roman" w:hAnsi="Times New Roman" w:cs="Times New Roman"/>
                <w:sz w:val="16"/>
                <w:szCs w:val="16"/>
              </w:rPr>
              <w:t xml:space="preserve"> None</w:t>
            </w:r>
          </w:p>
        </w:tc>
        <w:tc>
          <w:tcPr>
            <w:tcW w:w="335" w:type="pct"/>
            <w:tcBorders>
              <w:top w:val="single" w:sz="4" w:space="0" w:color="auto"/>
            </w:tcBorders>
          </w:tcPr>
          <w:p w14:paraId="1290B7EC" w14:textId="784060F0" w:rsidR="00CB0CCA" w:rsidRPr="0002779A" w:rsidRDefault="006504C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NCOVA, post-hoc </w:t>
            </w:r>
            <w:r w:rsidR="00156CC6" w:rsidRPr="0002779A">
              <w:rPr>
                <w:rFonts w:ascii="Times New Roman" w:hAnsi="Times New Roman" w:cs="Times New Roman"/>
                <w:iCs/>
                <w:sz w:val="16"/>
                <w:szCs w:val="16"/>
              </w:rPr>
              <w:t>Bonferroni-corrected t-tests</w:t>
            </w:r>
          </w:p>
        </w:tc>
        <w:tc>
          <w:tcPr>
            <w:tcW w:w="765" w:type="pct"/>
            <w:tcBorders>
              <w:top w:val="single" w:sz="4" w:space="0" w:color="auto"/>
            </w:tcBorders>
          </w:tcPr>
          <w:p w14:paraId="0BCE378E" w14:textId="77777777" w:rsidR="00CB0CCA" w:rsidRPr="0002779A" w:rsidRDefault="001F02BA"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 (</w:t>
            </w:r>
            <w:r w:rsidR="00E930CA" w:rsidRPr="0002779A">
              <w:rPr>
                <w:rFonts w:ascii="Times New Roman" w:hAnsi="Times New Roman" w:cs="Times New Roman"/>
                <w:iCs/>
                <w:color w:val="000000" w:themeColor="text1"/>
                <w:sz w:val="16"/>
                <w:szCs w:val="16"/>
              </w:rPr>
              <w:t>NR/1330)</w:t>
            </w:r>
          </w:p>
          <w:p w14:paraId="7A964E27" w14:textId="77777777" w:rsidR="00E930CA" w:rsidRPr="0002779A" w:rsidRDefault="004C06AA"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Black </w:t>
            </w:r>
            <w:r w:rsidR="00E75829" w:rsidRPr="0002779A">
              <w:rPr>
                <w:rFonts w:ascii="Times New Roman" w:hAnsi="Times New Roman" w:cs="Times New Roman"/>
                <w:iCs/>
                <w:color w:val="000000" w:themeColor="text1"/>
                <w:sz w:val="16"/>
                <w:szCs w:val="16"/>
              </w:rPr>
              <w:t>(NR/427)</w:t>
            </w:r>
          </w:p>
          <w:p w14:paraId="586281B7" w14:textId="2A7ABEFC" w:rsidR="00E75829" w:rsidRPr="0002779A" w:rsidRDefault="00E7582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ispanic</w:t>
            </w:r>
            <w:r w:rsidR="006C0C60" w:rsidRPr="0002779A">
              <w:rPr>
                <w:rFonts w:ascii="Times New Roman" w:hAnsi="Times New Roman" w:cs="Times New Roman"/>
                <w:iCs/>
                <w:color w:val="000000" w:themeColor="text1"/>
                <w:sz w:val="16"/>
                <w:szCs w:val="16"/>
              </w:rPr>
              <w:t>/Latino</w:t>
            </w:r>
            <w:r w:rsidRPr="0002779A">
              <w:rPr>
                <w:rFonts w:ascii="Times New Roman" w:hAnsi="Times New Roman" w:cs="Times New Roman"/>
                <w:iCs/>
                <w:color w:val="000000" w:themeColor="text1"/>
                <w:sz w:val="16"/>
                <w:szCs w:val="16"/>
              </w:rPr>
              <w:t xml:space="preserve"> (NR/429)</w:t>
            </w:r>
          </w:p>
          <w:p w14:paraId="42736063" w14:textId="4646C88B" w:rsidR="006E7BC7" w:rsidRPr="0002779A" w:rsidRDefault="00E7582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Asian (NR/474)</w:t>
            </w:r>
          </w:p>
          <w:p w14:paraId="7CE8797C" w14:textId="6B1EB7FF" w:rsidR="006E7BC7" w:rsidRPr="0002779A" w:rsidRDefault="006E7BC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1</w:t>
            </w:r>
            <w:r w:rsidRPr="0002779A">
              <w:rPr>
                <w:rFonts w:ascii="Times New Roman" w:hAnsi="Times New Roman" w:cs="Times New Roman"/>
                <w:iCs/>
                <w:color w:val="000000" w:themeColor="text1"/>
                <w:sz w:val="16"/>
                <w:szCs w:val="16"/>
                <w:vertAlign w:val="superscript"/>
              </w:rPr>
              <w:t>st</w:t>
            </w:r>
            <w:r w:rsidRPr="0002779A">
              <w:rPr>
                <w:rFonts w:ascii="Times New Roman" w:hAnsi="Times New Roman" w:cs="Times New Roman"/>
                <w:iCs/>
                <w:color w:val="000000" w:themeColor="text1"/>
                <w:sz w:val="16"/>
                <w:szCs w:val="16"/>
              </w:rPr>
              <w:t xml:space="preserve"> generation migrants</w:t>
            </w:r>
            <w:r w:rsidR="003B6F63" w:rsidRPr="0002779A">
              <w:rPr>
                <w:rFonts w:ascii="Times New Roman" w:hAnsi="Times New Roman" w:cs="Times New Roman"/>
                <w:iCs/>
                <w:color w:val="000000" w:themeColor="text1"/>
                <w:sz w:val="16"/>
                <w:szCs w:val="16"/>
              </w:rPr>
              <w:t xml:space="preserve"> (NR/560)</w:t>
            </w:r>
          </w:p>
          <w:p w14:paraId="5C5E3CD0" w14:textId="77777777" w:rsidR="006E7BC7" w:rsidRPr="0002779A" w:rsidRDefault="006E7BC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eration migrants</w:t>
            </w:r>
            <w:r w:rsidR="003B6F63" w:rsidRPr="0002779A">
              <w:rPr>
                <w:rFonts w:ascii="Times New Roman" w:hAnsi="Times New Roman" w:cs="Times New Roman"/>
                <w:iCs/>
                <w:color w:val="000000" w:themeColor="text1"/>
                <w:sz w:val="16"/>
                <w:szCs w:val="16"/>
              </w:rPr>
              <w:t xml:space="preserve"> (NR/</w:t>
            </w:r>
            <w:r w:rsidR="009F7EFB" w:rsidRPr="0002779A">
              <w:rPr>
                <w:rFonts w:ascii="Times New Roman" w:hAnsi="Times New Roman" w:cs="Times New Roman"/>
                <w:iCs/>
                <w:color w:val="000000" w:themeColor="text1"/>
                <w:sz w:val="16"/>
                <w:szCs w:val="16"/>
              </w:rPr>
              <w:t>657)</w:t>
            </w:r>
          </w:p>
          <w:p w14:paraId="6F23D390" w14:textId="77777777" w:rsidR="009F7EFB" w:rsidRPr="0002779A" w:rsidRDefault="009F7EF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on-immigrant (NR/112)</w:t>
            </w:r>
          </w:p>
          <w:p w14:paraId="36D2FF47" w14:textId="57980D86" w:rsidR="009F7EFB" w:rsidRPr="0002779A" w:rsidRDefault="009F7EFB" w:rsidP="002E4DB3">
            <w:pPr>
              <w:spacing w:line="360" w:lineRule="auto"/>
              <w:jc w:val="center"/>
              <w:rPr>
                <w:rFonts w:ascii="Times New Roman" w:hAnsi="Times New Roman" w:cs="Times New Roman"/>
                <w:iCs/>
                <w:color w:val="000000" w:themeColor="text1"/>
                <w:sz w:val="16"/>
                <w:szCs w:val="16"/>
              </w:rPr>
            </w:pPr>
          </w:p>
          <w:p w14:paraId="54EC9893" w14:textId="1E4FA2C7" w:rsidR="009F7EFB" w:rsidRPr="0002779A" w:rsidRDefault="009F7EF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Mean </w:t>
            </w:r>
            <w:r w:rsidR="00D30875" w:rsidRPr="0002779A">
              <w:rPr>
                <w:rFonts w:ascii="Times New Roman" w:hAnsi="Times New Roman" w:cs="Times New Roman"/>
                <w:iCs/>
                <w:color w:val="000000" w:themeColor="text1"/>
                <w:sz w:val="16"/>
                <w:szCs w:val="16"/>
              </w:rPr>
              <w:t xml:space="preserve">no. of </w:t>
            </w:r>
            <w:r w:rsidR="00577015" w:rsidRPr="0002779A">
              <w:rPr>
                <w:rFonts w:ascii="Times New Roman" w:hAnsi="Times New Roman" w:cs="Times New Roman"/>
                <w:iCs/>
                <w:color w:val="000000" w:themeColor="text1"/>
                <w:sz w:val="16"/>
                <w:szCs w:val="16"/>
              </w:rPr>
              <w:t>psychotic experiences</w:t>
            </w:r>
            <w:r w:rsidR="00D30875" w:rsidRPr="0002779A">
              <w:rPr>
                <w:rFonts w:ascii="Times New Roman" w:hAnsi="Times New Roman" w:cs="Times New Roman"/>
                <w:iCs/>
                <w:color w:val="000000" w:themeColor="text1"/>
                <w:sz w:val="16"/>
                <w:szCs w:val="16"/>
              </w:rPr>
              <w:t xml:space="preserve"> endorsed=</w:t>
            </w:r>
            <w:r w:rsidR="00577015" w:rsidRPr="0002779A">
              <w:rPr>
                <w:rFonts w:ascii="Times New Roman" w:hAnsi="Times New Roman" w:cs="Times New Roman"/>
                <w:iCs/>
                <w:color w:val="000000" w:themeColor="text1"/>
                <w:sz w:val="16"/>
                <w:szCs w:val="16"/>
              </w:rPr>
              <w:t>12.25</w:t>
            </w:r>
          </w:p>
        </w:tc>
        <w:tc>
          <w:tcPr>
            <w:tcW w:w="803" w:type="pct"/>
            <w:tcBorders>
              <w:top w:val="single" w:sz="4" w:space="0" w:color="auto"/>
            </w:tcBorders>
          </w:tcPr>
          <w:p w14:paraId="13A60FF4" w14:textId="709567FA" w:rsidR="00CB0CCA" w:rsidRPr="0002779A" w:rsidRDefault="00185C3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For both before and after age 12, t</w:t>
            </w:r>
            <w:r w:rsidR="00593E85" w:rsidRPr="0002779A">
              <w:rPr>
                <w:rFonts w:ascii="Times New Roman" w:hAnsi="Times New Roman" w:cs="Times New Roman"/>
                <w:iCs/>
                <w:color w:val="000000" w:themeColor="text1"/>
                <w:sz w:val="16"/>
                <w:szCs w:val="16"/>
              </w:rPr>
              <w:t>he highest</w:t>
            </w:r>
            <w:r w:rsidR="002023EB" w:rsidRPr="0002779A">
              <w:rPr>
                <w:rFonts w:ascii="Times New Roman" w:hAnsi="Times New Roman" w:cs="Times New Roman"/>
                <w:iCs/>
                <w:color w:val="000000" w:themeColor="text1"/>
                <w:sz w:val="16"/>
                <w:szCs w:val="16"/>
              </w:rPr>
              <w:t xml:space="preserve"> </w:t>
            </w:r>
            <w:r w:rsidR="00DF31D4" w:rsidRPr="0002779A">
              <w:rPr>
                <w:rFonts w:ascii="Times New Roman" w:hAnsi="Times New Roman" w:cs="Times New Roman"/>
                <w:iCs/>
                <w:color w:val="000000" w:themeColor="text1"/>
                <w:sz w:val="16"/>
                <w:szCs w:val="16"/>
              </w:rPr>
              <w:t>psychotic experiences</w:t>
            </w:r>
            <w:r w:rsidR="00704E00" w:rsidRPr="0002779A">
              <w:rPr>
                <w:rFonts w:ascii="Times New Roman" w:hAnsi="Times New Roman" w:cs="Times New Roman"/>
                <w:iCs/>
                <w:color w:val="000000" w:themeColor="text1"/>
                <w:sz w:val="16"/>
                <w:szCs w:val="16"/>
              </w:rPr>
              <w:t xml:space="preserve"> were</w:t>
            </w:r>
            <w:r w:rsidR="00DF31D4" w:rsidRPr="0002779A">
              <w:rPr>
                <w:rFonts w:ascii="Times New Roman" w:hAnsi="Times New Roman" w:cs="Times New Roman"/>
                <w:iCs/>
                <w:color w:val="000000" w:themeColor="text1"/>
                <w:sz w:val="16"/>
                <w:szCs w:val="16"/>
              </w:rPr>
              <w:t xml:space="preserve"> reported </w:t>
            </w:r>
            <w:r w:rsidR="00704E00" w:rsidRPr="0002779A">
              <w:rPr>
                <w:rFonts w:ascii="Times New Roman" w:hAnsi="Times New Roman" w:cs="Times New Roman"/>
                <w:iCs/>
                <w:color w:val="000000" w:themeColor="text1"/>
                <w:sz w:val="16"/>
                <w:szCs w:val="16"/>
              </w:rPr>
              <w:t>by</w:t>
            </w:r>
            <w:r w:rsidR="00DF31D4" w:rsidRPr="0002779A">
              <w:rPr>
                <w:rFonts w:ascii="Times New Roman" w:hAnsi="Times New Roman" w:cs="Times New Roman"/>
                <w:iCs/>
                <w:color w:val="000000" w:themeColor="text1"/>
                <w:sz w:val="16"/>
                <w:szCs w:val="16"/>
              </w:rPr>
              <w:t xml:space="preserve"> </w:t>
            </w:r>
            <w:r w:rsidR="00267C51" w:rsidRPr="0002779A">
              <w:rPr>
                <w:rFonts w:ascii="Times New Roman" w:hAnsi="Times New Roman" w:cs="Times New Roman"/>
                <w:iCs/>
                <w:color w:val="000000" w:themeColor="text1"/>
                <w:sz w:val="16"/>
                <w:szCs w:val="16"/>
              </w:rPr>
              <w:t>e</w:t>
            </w:r>
            <w:r w:rsidR="00AF3FF2" w:rsidRPr="0002779A">
              <w:rPr>
                <w:rFonts w:ascii="Times New Roman" w:hAnsi="Times New Roman" w:cs="Times New Roman"/>
                <w:iCs/>
                <w:color w:val="000000" w:themeColor="text1"/>
                <w:sz w:val="16"/>
                <w:szCs w:val="16"/>
              </w:rPr>
              <w:t xml:space="preserve">thnic </w:t>
            </w:r>
            <w:r w:rsidR="00DF31D4" w:rsidRPr="0002779A">
              <w:rPr>
                <w:rFonts w:ascii="Times New Roman" w:hAnsi="Times New Roman" w:cs="Times New Roman"/>
                <w:iCs/>
                <w:color w:val="000000" w:themeColor="text1"/>
                <w:sz w:val="16"/>
                <w:szCs w:val="16"/>
              </w:rPr>
              <w:t>&amp;</w:t>
            </w:r>
            <w:r w:rsidR="00AF3FF2" w:rsidRPr="0002779A">
              <w:rPr>
                <w:rFonts w:ascii="Times New Roman" w:hAnsi="Times New Roman" w:cs="Times New Roman"/>
                <w:iCs/>
                <w:color w:val="000000" w:themeColor="text1"/>
                <w:sz w:val="16"/>
                <w:szCs w:val="16"/>
              </w:rPr>
              <w:t xml:space="preserve"> racial </w:t>
            </w:r>
            <w:r w:rsidR="00A85925" w:rsidRPr="0002779A">
              <w:rPr>
                <w:rFonts w:ascii="Times New Roman" w:hAnsi="Times New Roman" w:cs="Times New Roman"/>
                <w:iCs/>
                <w:color w:val="000000" w:themeColor="text1"/>
                <w:sz w:val="16"/>
                <w:szCs w:val="16"/>
              </w:rPr>
              <w:t>minorities who</w:t>
            </w:r>
            <w:r w:rsidR="008802CF" w:rsidRPr="0002779A">
              <w:rPr>
                <w:rFonts w:ascii="Times New Roman" w:hAnsi="Times New Roman" w:cs="Times New Roman"/>
                <w:iCs/>
                <w:color w:val="000000" w:themeColor="text1"/>
                <w:sz w:val="16"/>
                <w:szCs w:val="16"/>
              </w:rPr>
              <w:t xml:space="preserve"> re</w:t>
            </w:r>
            <w:r w:rsidR="00701533" w:rsidRPr="0002779A">
              <w:rPr>
                <w:rFonts w:ascii="Times New Roman" w:hAnsi="Times New Roman" w:cs="Times New Roman"/>
                <w:iCs/>
                <w:color w:val="000000" w:themeColor="text1"/>
                <w:sz w:val="16"/>
                <w:szCs w:val="16"/>
              </w:rPr>
              <w:t>counted</w:t>
            </w:r>
            <w:r w:rsidR="008802CF" w:rsidRPr="0002779A">
              <w:rPr>
                <w:rFonts w:ascii="Times New Roman" w:hAnsi="Times New Roman" w:cs="Times New Roman"/>
                <w:iCs/>
                <w:color w:val="000000" w:themeColor="text1"/>
                <w:sz w:val="16"/>
                <w:szCs w:val="16"/>
              </w:rPr>
              <w:t xml:space="preserve"> living in racially discordant </w:t>
            </w:r>
            <w:r w:rsidR="00704E00" w:rsidRPr="0002779A">
              <w:rPr>
                <w:rFonts w:ascii="Times New Roman" w:hAnsi="Times New Roman" w:cs="Times New Roman"/>
                <w:iCs/>
                <w:color w:val="000000" w:themeColor="text1"/>
                <w:sz w:val="16"/>
                <w:szCs w:val="16"/>
              </w:rPr>
              <w:t>neighbourhoods compared</w:t>
            </w:r>
            <w:r w:rsidR="00DF31D4" w:rsidRPr="0002779A">
              <w:rPr>
                <w:rFonts w:ascii="Times New Roman" w:hAnsi="Times New Roman" w:cs="Times New Roman"/>
                <w:iCs/>
                <w:color w:val="000000" w:themeColor="text1"/>
                <w:sz w:val="16"/>
                <w:szCs w:val="16"/>
              </w:rPr>
              <w:t xml:space="preserve"> to </w:t>
            </w:r>
            <w:r w:rsidR="008C0615" w:rsidRPr="0002779A">
              <w:rPr>
                <w:rFonts w:ascii="Times New Roman" w:hAnsi="Times New Roman" w:cs="Times New Roman"/>
                <w:iCs/>
                <w:color w:val="000000" w:themeColor="text1"/>
                <w:sz w:val="16"/>
                <w:szCs w:val="16"/>
              </w:rPr>
              <w:t>minorities</w:t>
            </w:r>
            <w:r w:rsidR="00031A7E" w:rsidRPr="0002779A">
              <w:rPr>
                <w:rFonts w:ascii="Times New Roman" w:hAnsi="Times New Roman" w:cs="Times New Roman"/>
                <w:iCs/>
                <w:color w:val="000000" w:themeColor="text1"/>
                <w:sz w:val="16"/>
                <w:szCs w:val="16"/>
              </w:rPr>
              <w:t xml:space="preserve"> who grew up in racially concordant, mixed, or majority </w:t>
            </w:r>
            <w:r w:rsidR="008C104C" w:rsidRPr="0002779A">
              <w:rPr>
                <w:rFonts w:ascii="Times New Roman" w:hAnsi="Times New Roman" w:cs="Times New Roman"/>
                <w:iCs/>
                <w:color w:val="000000" w:themeColor="text1"/>
                <w:sz w:val="16"/>
                <w:szCs w:val="16"/>
              </w:rPr>
              <w:t>W</w:t>
            </w:r>
            <w:r w:rsidR="00031A7E" w:rsidRPr="0002779A">
              <w:rPr>
                <w:rFonts w:ascii="Times New Roman" w:hAnsi="Times New Roman" w:cs="Times New Roman"/>
                <w:iCs/>
                <w:color w:val="000000" w:themeColor="text1"/>
                <w:sz w:val="16"/>
                <w:szCs w:val="16"/>
              </w:rPr>
              <w:t>hite areas.</w:t>
            </w:r>
            <w:r w:rsidR="008E0E04" w:rsidRPr="0002779A">
              <w:rPr>
                <w:rFonts w:ascii="Times New Roman" w:hAnsi="Times New Roman" w:cs="Times New Roman"/>
                <w:iCs/>
                <w:color w:val="000000" w:themeColor="text1"/>
                <w:sz w:val="16"/>
                <w:szCs w:val="16"/>
              </w:rPr>
              <w:t xml:space="preserve"> </w:t>
            </w:r>
            <w:r w:rsidR="008C0615" w:rsidRPr="0002779A">
              <w:rPr>
                <w:rFonts w:ascii="Times New Roman" w:hAnsi="Times New Roman" w:cs="Times New Roman"/>
                <w:iCs/>
                <w:color w:val="000000" w:themeColor="text1"/>
                <w:sz w:val="16"/>
                <w:szCs w:val="16"/>
              </w:rPr>
              <w:t>Ethnic m</w:t>
            </w:r>
            <w:r w:rsidR="00A85925" w:rsidRPr="0002779A">
              <w:rPr>
                <w:rFonts w:ascii="Times New Roman" w:hAnsi="Times New Roman" w:cs="Times New Roman"/>
                <w:iCs/>
                <w:color w:val="000000" w:themeColor="text1"/>
                <w:sz w:val="16"/>
                <w:szCs w:val="16"/>
              </w:rPr>
              <w:t>inority</w:t>
            </w:r>
            <w:r w:rsidR="006E5608" w:rsidRPr="0002779A">
              <w:rPr>
                <w:rFonts w:ascii="Times New Roman" w:hAnsi="Times New Roman" w:cs="Times New Roman"/>
                <w:iCs/>
                <w:color w:val="000000" w:themeColor="text1"/>
                <w:sz w:val="16"/>
                <w:szCs w:val="16"/>
              </w:rPr>
              <w:t xml:space="preserve"> individuals who perceived change in the racial </w:t>
            </w:r>
            <w:r w:rsidR="00E12116" w:rsidRPr="0002779A">
              <w:rPr>
                <w:rFonts w:ascii="Times New Roman" w:hAnsi="Times New Roman" w:cs="Times New Roman"/>
                <w:iCs/>
                <w:color w:val="000000" w:themeColor="text1"/>
                <w:sz w:val="16"/>
                <w:szCs w:val="16"/>
              </w:rPr>
              <w:t>composition</w:t>
            </w:r>
            <w:r w:rsidR="006E5608" w:rsidRPr="0002779A">
              <w:rPr>
                <w:rFonts w:ascii="Times New Roman" w:hAnsi="Times New Roman" w:cs="Times New Roman"/>
                <w:iCs/>
                <w:color w:val="000000" w:themeColor="text1"/>
                <w:sz w:val="16"/>
                <w:szCs w:val="16"/>
              </w:rPr>
              <w:t xml:space="preserve"> of their neighbourhood </w:t>
            </w:r>
            <w:r w:rsidR="00E12116" w:rsidRPr="0002779A">
              <w:rPr>
                <w:rFonts w:ascii="Times New Roman" w:hAnsi="Times New Roman" w:cs="Times New Roman"/>
                <w:iCs/>
                <w:color w:val="000000" w:themeColor="text1"/>
                <w:sz w:val="16"/>
                <w:szCs w:val="16"/>
              </w:rPr>
              <w:t>after age 12 reported more psycho</w:t>
            </w:r>
            <w:r w:rsidR="00701533" w:rsidRPr="0002779A">
              <w:rPr>
                <w:rFonts w:ascii="Times New Roman" w:hAnsi="Times New Roman" w:cs="Times New Roman"/>
                <w:iCs/>
                <w:color w:val="000000" w:themeColor="text1"/>
                <w:sz w:val="16"/>
                <w:szCs w:val="16"/>
              </w:rPr>
              <w:t>tic experiences</w:t>
            </w:r>
            <w:r w:rsidR="00E12116" w:rsidRPr="0002779A">
              <w:rPr>
                <w:rFonts w:ascii="Times New Roman" w:hAnsi="Times New Roman" w:cs="Times New Roman"/>
                <w:iCs/>
                <w:color w:val="000000" w:themeColor="text1"/>
                <w:sz w:val="16"/>
                <w:szCs w:val="16"/>
              </w:rPr>
              <w:t xml:space="preserve"> than those who perceived no change</w:t>
            </w:r>
            <w:r w:rsidR="007676FC" w:rsidRPr="0002779A">
              <w:rPr>
                <w:rFonts w:ascii="Times New Roman" w:hAnsi="Times New Roman" w:cs="Times New Roman"/>
                <w:iCs/>
                <w:color w:val="000000" w:themeColor="text1"/>
                <w:sz w:val="16"/>
                <w:szCs w:val="16"/>
              </w:rPr>
              <w:t xml:space="preserve"> </w:t>
            </w:r>
            <w:r w:rsidR="003E56EC" w:rsidRPr="0002779A">
              <w:rPr>
                <w:rFonts w:ascii="Times New Roman" w:hAnsi="Times New Roman" w:cs="Times New Roman"/>
                <w:iCs/>
                <w:color w:val="000000" w:themeColor="text1"/>
                <w:sz w:val="16"/>
                <w:szCs w:val="16"/>
              </w:rPr>
              <w:t xml:space="preserve">- </w:t>
            </w:r>
            <w:r w:rsidR="007676FC" w:rsidRPr="0002779A">
              <w:rPr>
                <w:rFonts w:ascii="Times New Roman" w:hAnsi="Times New Roman" w:cs="Times New Roman"/>
                <w:iCs/>
                <w:color w:val="000000" w:themeColor="text1"/>
                <w:sz w:val="16"/>
                <w:szCs w:val="16"/>
              </w:rPr>
              <w:t xml:space="preserve">in stratified analysis, this was only sig. in the Black </w:t>
            </w:r>
            <w:r w:rsidR="006A1D91" w:rsidRPr="0002779A">
              <w:rPr>
                <w:rFonts w:ascii="Times New Roman" w:hAnsi="Times New Roman" w:cs="Times New Roman"/>
                <w:iCs/>
                <w:color w:val="000000" w:themeColor="text1"/>
                <w:sz w:val="16"/>
                <w:szCs w:val="16"/>
              </w:rPr>
              <w:t>group</w:t>
            </w:r>
            <w:r w:rsidR="003E56EC" w:rsidRPr="0002779A">
              <w:rPr>
                <w:rFonts w:ascii="Times New Roman" w:hAnsi="Times New Roman" w:cs="Times New Roman"/>
                <w:iCs/>
                <w:color w:val="000000" w:themeColor="text1"/>
                <w:sz w:val="16"/>
                <w:szCs w:val="16"/>
              </w:rPr>
              <w:t xml:space="preserve"> [</w:t>
            </w:r>
            <w:proofErr w:type="spellStart"/>
            <w:r w:rsidR="00C6586C" w:rsidRPr="0002779A">
              <w:rPr>
                <w:rFonts w:ascii="Times New Roman" w:hAnsi="Times New Roman" w:cs="Times New Roman"/>
                <w:i/>
                <w:color w:val="000000" w:themeColor="text1"/>
                <w:sz w:val="16"/>
                <w:szCs w:val="16"/>
              </w:rPr>
              <w:t>F</w:t>
            </w:r>
            <w:r w:rsidR="008E0E04" w:rsidRPr="0002779A">
              <w:rPr>
                <w:rFonts w:ascii="Times New Roman" w:hAnsi="Times New Roman" w:cs="Times New Roman"/>
                <w:iCs/>
                <w:color w:val="000000" w:themeColor="text1"/>
                <w:sz w:val="16"/>
                <w:szCs w:val="16"/>
                <w:vertAlign w:val="subscript"/>
              </w:rPr>
              <w:t>1,425</w:t>
            </w:r>
            <w:proofErr w:type="spellEnd"/>
            <w:r w:rsidR="008E0E04" w:rsidRPr="0002779A">
              <w:rPr>
                <w:rFonts w:ascii="Times New Roman" w:hAnsi="Times New Roman" w:cs="Times New Roman"/>
                <w:iCs/>
                <w:color w:val="000000" w:themeColor="text1"/>
                <w:sz w:val="16"/>
                <w:szCs w:val="16"/>
              </w:rPr>
              <w:t xml:space="preserve">=5.08, </w:t>
            </w:r>
            <w:r w:rsidR="008E0E04" w:rsidRPr="0002779A">
              <w:rPr>
                <w:rFonts w:ascii="Times New Roman" w:hAnsi="Times New Roman" w:cs="Times New Roman"/>
                <w:i/>
                <w:color w:val="000000" w:themeColor="text1"/>
                <w:sz w:val="16"/>
                <w:szCs w:val="16"/>
              </w:rPr>
              <w:t>p</w:t>
            </w:r>
            <w:r w:rsidR="008E0E04" w:rsidRPr="0002779A">
              <w:rPr>
                <w:rFonts w:ascii="Times New Roman" w:hAnsi="Times New Roman" w:cs="Times New Roman"/>
                <w:iCs/>
                <w:color w:val="000000" w:themeColor="text1"/>
                <w:sz w:val="16"/>
                <w:szCs w:val="16"/>
              </w:rPr>
              <w:t>=.025],</w:t>
            </w:r>
          </w:p>
        </w:tc>
      </w:tr>
      <w:tr w:rsidR="00002A4F" w:rsidRPr="0002779A" w14:paraId="430C9A1E" w14:textId="77777777" w:rsidTr="00160AF0">
        <w:trPr>
          <w:jc w:val="center"/>
        </w:trPr>
        <w:tc>
          <w:tcPr>
            <w:tcW w:w="466" w:type="pct"/>
            <w:tcBorders>
              <w:top w:val="single" w:sz="4" w:space="0" w:color="auto"/>
            </w:tcBorders>
          </w:tcPr>
          <w:p w14:paraId="0D589486" w14:textId="5F41C2F3" w:rsidR="00BD69D4" w:rsidRPr="0002779A" w:rsidRDefault="00BD69D4" w:rsidP="002E4DB3">
            <w:pPr>
              <w:spacing w:line="360" w:lineRule="auto"/>
              <w:jc w:val="center"/>
              <w:rPr>
                <w:rFonts w:ascii="Times New Roman" w:hAnsi="Times New Roman" w:cs="Times New Roman"/>
                <w:b/>
                <w:bCs/>
                <w:iCs/>
                <w:sz w:val="16"/>
                <w:szCs w:val="16"/>
              </w:rPr>
            </w:pPr>
            <w:proofErr w:type="spellStart"/>
            <w:r w:rsidRPr="0002779A">
              <w:rPr>
                <w:rFonts w:ascii="Times New Roman" w:hAnsi="Times New Roman" w:cs="Times New Roman"/>
                <w:b/>
                <w:bCs/>
                <w:iCs/>
                <w:sz w:val="16"/>
                <w:szCs w:val="16"/>
              </w:rPr>
              <w:t>Bécares</w:t>
            </w:r>
            <w:proofErr w:type="spellEnd"/>
            <w:r w:rsidR="002868CE" w:rsidRPr="0002779A">
              <w:rPr>
                <w:rFonts w:ascii="Times New Roman" w:hAnsi="Times New Roman" w:cs="Times New Roman"/>
                <w:b/>
                <w:bCs/>
                <w:iCs/>
                <w:sz w:val="16"/>
                <w:szCs w:val="16"/>
              </w:rPr>
              <w:t xml:space="preserve">, </w:t>
            </w:r>
            <w:proofErr w:type="spellStart"/>
            <w:r w:rsidR="002868CE" w:rsidRPr="0002779A">
              <w:rPr>
                <w:rFonts w:ascii="Times New Roman" w:hAnsi="Times New Roman" w:cs="Times New Roman"/>
                <w:b/>
                <w:bCs/>
                <w:iCs/>
                <w:sz w:val="16"/>
                <w:szCs w:val="16"/>
              </w:rPr>
              <w:t>Nazroo</w:t>
            </w:r>
            <w:proofErr w:type="spellEnd"/>
            <w:r w:rsidR="002868CE" w:rsidRPr="0002779A">
              <w:rPr>
                <w:rFonts w:ascii="Times New Roman" w:hAnsi="Times New Roman" w:cs="Times New Roman"/>
                <w:b/>
                <w:bCs/>
                <w:iCs/>
                <w:sz w:val="16"/>
                <w:szCs w:val="16"/>
              </w:rPr>
              <w:t xml:space="preserve"> &amp; Stafford </w:t>
            </w:r>
            <w:r w:rsidRPr="0002779A">
              <w:rPr>
                <w:rFonts w:ascii="Times New Roman" w:hAnsi="Times New Roman" w:cs="Times New Roman"/>
                <w:b/>
                <w:bCs/>
                <w:iCs/>
                <w:sz w:val="16"/>
                <w:szCs w:val="16"/>
              </w:rPr>
              <w:t>(2009)</w:t>
            </w:r>
          </w:p>
          <w:p w14:paraId="1A469466" w14:textId="77777777" w:rsidR="00BD69D4" w:rsidRPr="0002779A" w:rsidRDefault="00BD69D4" w:rsidP="002E4DB3">
            <w:pPr>
              <w:spacing w:line="360" w:lineRule="auto"/>
              <w:jc w:val="center"/>
              <w:rPr>
                <w:rFonts w:ascii="Times New Roman" w:hAnsi="Times New Roman" w:cs="Times New Roman"/>
                <w:b/>
                <w:bCs/>
                <w:iCs/>
                <w:sz w:val="16"/>
                <w:szCs w:val="16"/>
              </w:rPr>
            </w:pPr>
          </w:p>
          <w:p w14:paraId="20B7DDFB"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ngland &amp; Wales, UK</w:t>
            </w:r>
          </w:p>
        </w:tc>
        <w:tc>
          <w:tcPr>
            <w:tcW w:w="636" w:type="pct"/>
            <w:tcBorders>
              <w:top w:val="single" w:sz="4" w:space="0" w:color="auto"/>
            </w:tcBorders>
          </w:tcPr>
          <w:p w14:paraId="48CBA041"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Fourth National Survey on Ethnic Minorities [FNS] &amp; 1991 UK Census.</w:t>
            </w:r>
          </w:p>
          <w:p w14:paraId="46CFAEB0" w14:textId="77777777" w:rsidR="00BD69D4" w:rsidRPr="0002779A" w:rsidRDefault="00BD69D4" w:rsidP="002E4DB3">
            <w:pPr>
              <w:spacing w:line="360" w:lineRule="auto"/>
              <w:jc w:val="center"/>
              <w:rPr>
                <w:rFonts w:ascii="Times New Roman" w:hAnsi="Times New Roman" w:cs="Times New Roman"/>
                <w:iCs/>
                <w:sz w:val="16"/>
                <w:szCs w:val="16"/>
              </w:rPr>
            </w:pPr>
          </w:p>
          <w:p w14:paraId="286D5DF2" w14:textId="6725E4D0"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1994 (1 year).</w:t>
            </w:r>
          </w:p>
        </w:tc>
        <w:tc>
          <w:tcPr>
            <w:tcW w:w="381" w:type="pct"/>
            <w:tcBorders>
              <w:top w:val="single" w:sz="4" w:space="0" w:color="auto"/>
            </w:tcBorders>
          </w:tcPr>
          <w:p w14:paraId="15D6F53F" w14:textId="73FDB501" w:rsidR="00BD69D4" w:rsidRPr="0002779A" w:rsidRDefault="003817A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elf-ascribed</w:t>
            </w:r>
          </w:p>
        </w:tc>
        <w:tc>
          <w:tcPr>
            <w:tcW w:w="510" w:type="pct"/>
            <w:tcBorders>
              <w:top w:val="single" w:sz="4" w:space="0" w:color="auto"/>
            </w:tcBorders>
          </w:tcPr>
          <w:p w14:paraId="06B9D5C0" w14:textId="30D27B75"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sychosis Screening Questionnaire [PSQ]</w:t>
            </w:r>
          </w:p>
        </w:tc>
        <w:tc>
          <w:tcPr>
            <w:tcW w:w="338" w:type="pct"/>
            <w:tcBorders>
              <w:top w:val="single" w:sz="4" w:space="0" w:color="auto"/>
            </w:tcBorders>
          </w:tcPr>
          <w:p w14:paraId="2249C925"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lectoral ward [EW] (9527, 5327)</w:t>
            </w:r>
          </w:p>
        </w:tc>
        <w:tc>
          <w:tcPr>
            <w:tcW w:w="381" w:type="pct"/>
            <w:tcBorders>
              <w:top w:val="single" w:sz="4" w:space="0" w:color="auto"/>
            </w:tcBorders>
          </w:tcPr>
          <w:p w14:paraId="03B6523C" w14:textId="34B0D665"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0% increase</w:t>
            </w:r>
          </w:p>
        </w:tc>
        <w:tc>
          <w:tcPr>
            <w:tcW w:w="385" w:type="pct"/>
            <w:tcBorders>
              <w:top w:val="single" w:sz="4" w:space="0" w:color="auto"/>
            </w:tcBorders>
          </w:tcPr>
          <w:p w14:paraId="047D6758" w14:textId="173C0D3E" w:rsidR="00BD69D4" w:rsidRPr="0002779A" w:rsidRDefault="00BD69D4" w:rsidP="002E4DB3">
            <w:pPr>
              <w:spacing w:line="360" w:lineRule="auto"/>
              <w:jc w:val="center"/>
              <w:rPr>
                <w:rFonts w:ascii="Times New Roman" w:hAnsi="Times New Roman" w:cs="Times New Roman"/>
                <w:sz w:val="16"/>
                <w:szCs w:val="16"/>
              </w:rPr>
            </w:pPr>
            <w:r w:rsidRPr="0002779A">
              <w:rPr>
                <w:rFonts w:ascii="Times New Roman" w:hAnsi="Times New Roman" w:cs="Times New Roman"/>
                <w:sz w:val="16"/>
                <w:szCs w:val="16"/>
              </w:rPr>
              <w:t>I: Age, sex, and socioeconomic position</w:t>
            </w:r>
          </w:p>
          <w:p w14:paraId="59F26080" w14:textId="1058CB45" w:rsidR="00BD69D4" w:rsidRPr="0002779A" w:rsidRDefault="00BD69D4" w:rsidP="002E4DB3">
            <w:pPr>
              <w:spacing w:line="360" w:lineRule="auto"/>
              <w:jc w:val="center"/>
              <w:rPr>
                <w:rFonts w:ascii="Times New Roman" w:hAnsi="Times New Roman" w:cs="Times New Roman"/>
                <w:i/>
                <w:sz w:val="16"/>
                <w:szCs w:val="16"/>
              </w:rPr>
            </w:pPr>
            <w:r w:rsidRPr="0002779A">
              <w:rPr>
                <w:rFonts w:ascii="Times New Roman" w:hAnsi="Times New Roman" w:cs="Times New Roman"/>
                <w:sz w:val="16"/>
                <w:szCs w:val="16"/>
              </w:rPr>
              <w:t>A: Deprivation</w:t>
            </w:r>
          </w:p>
        </w:tc>
        <w:tc>
          <w:tcPr>
            <w:tcW w:w="335" w:type="pct"/>
            <w:tcBorders>
              <w:top w:val="single" w:sz="4" w:space="0" w:color="auto"/>
            </w:tcBorders>
          </w:tcPr>
          <w:p w14:paraId="426CFDEB"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ple logistic regression</w:t>
            </w:r>
          </w:p>
        </w:tc>
        <w:tc>
          <w:tcPr>
            <w:tcW w:w="765" w:type="pct"/>
            <w:tcBorders>
              <w:top w:val="single" w:sz="4" w:space="0" w:color="auto"/>
            </w:tcBorders>
          </w:tcPr>
          <w:p w14:paraId="6A55FE07" w14:textId="6715E1CC"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 (NR/4277)</w:t>
            </w:r>
          </w:p>
          <w:p w14:paraId="7FFF54B1" w14:textId="4D843862"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 (NR/1215)</w:t>
            </w:r>
          </w:p>
          <w:p w14:paraId="0160F7B3"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ndian (NR/1278)</w:t>
            </w:r>
          </w:p>
          <w:p w14:paraId="000B4900" w14:textId="6473E94E"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Pakistani (NR/1190)</w:t>
            </w:r>
          </w:p>
          <w:p w14:paraId="6287E577" w14:textId="4DCA5025"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angladeshi (NR/594)</w:t>
            </w:r>
          </w:p>
          <w:p w14:paraId="05949C31"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p>
          <w:p w14:paraId="4BFC369A" w14:textId="5A41D05E" w:rsidR="00267C51" w:rsidRPr="0002779A" w:rsidRDefault="00267C51" w:rsidP="002E4DB3">
            <w:pPr>
              <w:spacing w:line="360" w:lineRule="auto"/>
              <w:jc w:val="center"/>
              <w:rPr>
                <w:rFonts w:ascii="Times New Roman" w:hAnsi="Times New Roman" w:cs="Times New Roman"/>
                <w:i/>
                <w:color w:val="000000" w:themeColor="text1"/>
                <w:sz w:val="16"/>
                <w:szCs w:val="16"/>
              </w:rPr>
            </w:pPr>
          </w:p>
        </w:tc>
        <w:tc>
          <w:tcPr>
            <w:tcW w:w="803" w:type="pct"/>
            <w:tcBorders>
              <w:top w:val="single" w:sz="4" w:space="0" w:color="auto"/>
            </w:tcBorders>
          </w:tcPr>
          <w:p w14:paraId="25C7A0BA" w14:textId="65716A1D"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0.99</w:t>
            </w:r>
          </w:p>
          <w:p w14:paraId="766DC6AD"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0.83</w:t>
            </w:r>
          </w:p>
          <w:p w14:paraId="6C6BC325"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0.90</w:t>
            </w:r>
          </w:p>
          <w:p w14:paraId="7D2A5CA5" w14:textId="5342D10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OR=1.44 [SS] </w:t>
            </w:r>
          </w:p>
          <w:p w14:paraId="5D313008"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0.81</w:t>
            </w:r>
          </w:p>
        </w:tc>
      </w:tr>
      <w:tr w:rsidR="00002A4F" w:rsidRPr="0002779A" w14:paraId="412C4D7C" w14:textId="77777777" w:rsidTr="00160AF0">
        <w:trPr>
          <w:jc w:val="center"/>
        </w:trPr>
        <w:tc>
          <w:tcPr>
            <w:tcW w:w="466" w:type="pct"/>
          </w:tcPr>
          <w:p w14:paraId="55814A5D" w14:textId="4B00D019" w:rsidR="00BD69D4" w:rsidRPr="0002779A" w:rsidRDefault="00BD69D4"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t>Bécares</w:t>
            </w:r>
            <w:proofErr w:type="spellEnd"/>
            <w:r w:rsidRPr="0002779A">
              <w:rPr>
                <w:rFonts w:ascii="Times New Roman" w:hAnsi="Times New Roman" w:cs="Times New Roman"/>
                <w:iCs/>
                <w:sz w:val="16"/>
                <w:szCs w:val="16"/>
              </w:rPr>
              <w:t xml:space="preserve"> &amp; Das-Munshi (2013)</w:t>
            </w:r>
          </w:p>
          <w:p w14:paraId="5C0EA6FA" w14:textId="77777777" w:rsidR="00BD69D4" w:rsidRPr="0002779A" w:rsidRDefault="00BD69D4" w:rsidP="002E4DB3">
            <w:pPr>
              <w:spacing w:line="360" w:lineRule="auto"/>
              <w:jc w:val="center"/>
              <w:rPr>
                <w:rFonts w:ascii="Times New Roman" w:hAnsi="Times New Roman" w:cs="Times New Roman"/>
                <w:iCs/>
                <w:sz w:val="16"/>
                <w:szCs w:val="16"/>
              </w:rPr>
            </w:pPr>
          </w:p>
          <w:p w14:paraId="3928B2D1" w14:textId="4D9F9E78"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b/>
                <w:bCs/>
                <w:iCs/>
                <w:sz w:val="16"/>
                <w:szCs w:val="16"/>
              </w:rPr>
              <w:lastRenderedPageBreak/>
              <w:t>Das-Munshi</w:t>
            </w:r>
            <w:r w:rsidR="005D14BF" w:rsidRPr="0002779A">
              <w:rPr>
                <w:rFonts w:ascii="Times New Roman" w:hAnsi="Times New Roman" w:cs="Times New Roman"/>
                <w:b/>
                <w:bCs/>
                <w:iCs/>
                <w:sz w:val="16"/>
                <w:szCs w:val="16"/>
              </w:rPr>
              <w:t xml:space="preserve">, </w:t>
            </w:r>
            <w:proofErr w:type="spellStart"/>
            <w:r w:rsidR="00826C2E" w:rsidRPr="0002779A">
              <w:rPr>
                <w:rFonts w:ascii="Times New Roman" w:hAnsi="Times New Roman" w:cs="Times New Roman"/>
                <w:b/>
                <w:bCs/>
                <w:iCs/>
                <w:sz w:val="16"/>
                <w:szCs w:val="16"/>
              </w:rPr>
              <w:t>Bécares</w:t>
            </w:r>
            <w:proofErr w:type="spellEnd"/>
            <w:r w:rsidR="00826C2E" w:rsidRPr="0002779A">
              <w:rPr>
                <w:rFonts w:ascii="Times New Roman" w:hAnsi="Times New Roman" w:cs="Times New Roman"/>
                <w:b/>
                <w:bCs/>
                <w:iCs/>
                <w:sz w:val="16"/>
                <w:szCs w:val="16"/>
              </w:rPr>
              <w:t xml:space="preserve">, Boydell et al., </w:t>
            </w:r>
            <w:r w:rsidRPr="0002779A">
              <w:rPr>
                <w:rFonts w:ascii="Times New Roman" w:hAnsi="Times New Roman" w:cs="Times New Roman"/>
                <w:b/>
                <w:bCs/>
                <w:iCs/>
                <w:sz w:val="16"/>
                <w:szCs w:val="16"/>
              </w:rPr>
              <w:t>(2012)</w:t>
            </w:r>
            <w:r w:rsidRPr="0002779A">
              <w:rPr>
                <w:rFonts w:ascii="Times New Roman" w:hAnsi="Times New Roman" w:cs="Times New Roman"/>
                <w:iCs/>
                <w:sz w:val="16"/>
                <w:szCs w:val="16"/>
              </w:rPr>
              <w:t xml:space="preserve"> </w:t>
            </w:r>
          </w:p>
          <w:p w14:paraId="6960C847" w14:textId="77777777" w:rsidR="00BD69D4" w:rsidRPr="0002779A" w:rsidRDefault="00BD69D4" w:rsidP="002E4DB3">
            <w:pPr>
              <w:spacing w:line="360" w:lineRule="auto"/>
              <w:jc w:val="center"/>
              <w:rPr>
                <w:rFonts w:ascii="Times New Roman" w:hAnsi="Times New Roman" w:cs="Times New Roman"/>
                <w:iCs/>
                <w:sz w:val="16"/>
                <w:szCs w:val="16"/>
              </w:rPr>
            </w:pPr>
          </w:p>
          <w:p w14:paraId="40F02927" w14:textId="793C28B1"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ngland, UK</w:t>
            </w:r>
          </w:p>
          <w:p w14:paraId="5867A372" w14:textId="77777777" w:rsidR="00BD69D4" w:rsidRPr="0002779A" w:rsidRDefault="00BD69D4" w:rsidP="002E4DB3">
            <w:pPr>
              <w:spacing w:line="360" w:lineRule="auto"/>
              <w:jc w:val="center"/>
              <w:rPr>
                <w:rFonts w:ascii="Times New Roman" w:hAnsi="Times New Roman" w:cs="Times New Roman"/>
                <w:i/>
                <w:sz w:val="16"/>
                <w:szCs w:val="16"/>
              </w:rPr>
            </w:pPr>
          </w:p>
        </w:tc>
        <w:tc>
          <w:tcPr>
            <w:tcW w:w="636" w:type="pct"/>
          </w:tcPr>
          <w:p w14:paraId="1AF623EF" w14:textId="33C7E3F8"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 xml:space="preserve">Ethnic Minority Psychiatric Illness Rates in the Community [EMPIRIC], merged dataset of the English </w:t>
            </w:r>
            <w:r w:rsidRPr="0002779A">
              <w:rPr>
                <w:rFonts w:ascii="Times New Roman" w:hAnsi="Times New Roman" w:cs="Times New Roman"/>
                <w:iCs/>
                <w:sz w:val="16"/>
                <w:szCs w:val="16"/>
              </w:rPr>
              <w:lastRenderedPageBreak/>
              <w:t>samples from the 2005 and 2007 Citizenship Survey [CS] &amp; 2001 UK census.</w:t>
            </w:r>
          </w:p>
          <w:p w14:paraId="6FCD414B" w14:textId="77777777" w:rsidR="00BD69D4" w:rsidRPr="0002779A" w:rsidRDefault="00BD69D4" w:rsidP="002E4DB3">
            <w:pPr>
              <w:spacing w:line="360" w:lineRule="auto"/>
              <w:jc w:val="center"/>
              <w:rPr>
                <w:rFonts w:ascii="Times New Roman" w:hAnsi="Times New Roman" w:cs="Times New Roman"/>
                <w:iCs/>
                <w:sz w:val="16"/>
                <w:szCs w:val="16"/>
              </w:rPr>
            </w:pPr>
          </w:p>
          <w:p w14:paraId="304EC04D" w14:textId="168163DC"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2005 &amp; 2007 (2 years).</w:t>
            </w:r>
          </w:p>
        </w:tc>
        <w:tc>
          <w:tcPr>
            <w:tcW w:w="381" w:type="pct"/>
          </w:tcPr>
          <w:p w14:paraId="3F9A6BCD" w14:textId="77777777" w:rsidR="00BD69D4" w:rsidRPr="0002779A" w:rsidRDefault="00EE48F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Self-ascribed</w:t>
            </w:r>
          </w:p>
          <w:p w14:paraId="5E4E23E8" w14:textId="5C119596" w:rsidR="005F10C5" w:rsidRPr="0002779A" w:rsidRDefault="00A21BF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w:t>
            </w:r>
            <w:r w:rsidR="00F500DA" w:rsidRPr="0002779A">
              <w:rPr>
                <w:rFonts w:ascii="Times New Roman" w:hAnsi="Times New Roman" w:cs="Times New Roman"/>
                <w:iCs/>
                <w:sz w:val="16"/>
                <w:szCs w:val="16"/>
              </w:rPr>
              <w:t xml:space="preserve">Irish – place of birth </w:t>
            </w:r>
            <w:r w:rsidR="00D97135" w:rsidRPr="0002779A">
              <w:rPr>
                <w:rFonts w:ascii="Times New Roman" w:hAnsi="Times New Roman" w:cs="Times New Roman"/>
                <w:iCs/>
                <w:sz w:val="16"/>
                <w:szCs w:val="16"/>
              </w:rPr>
              <w:t>or parent’s place of birth)</w:t>
            </w:r>
          </w:p>
        </w:tc>
        <w:tc>
          <w:tcPr>
            <w:tcW w:w="510" w:type="pct"/>
          </w:tcPr>
          <w:p w14:paraId="58340CBC" w14:textId="5FABD66E"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SQ</w:t>
            </w:r>
          </w:p>
        </w:tc>
        <w:tc>
          <w:tcPr>
            <w:tcW w:w="338" w:type="pct"/>
          </w:tcPr>
          <w:p w14:paraId="5FD95C11"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iddle Super Output Area [MSOA]</w:t>
            </w:r>
          </w:p>
          <w:p w14:paraId="30ADD4DD" w14:textId="77777777" w:rsidR="00BD69D4" w:rsidRPr="0002779A" w:rsidRDefault="00BD69D4"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t>(7193, 7200)</w:t>
            </w:r>
          </w:p>
        </w:tc>
        <w:tc>
          <w:tcPr>
            <w:tcW w:w="381" w:type="pct"/>
          </w:tcPr>
          <w:p w14:paraId="17CBF037" w14:textId="7F1DA7B8"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0% decrease</w:t>
            </w:r>
          </w:p>
        </w:tc>
        <w:tc>
          <w:tcPr>
            <w:tcW w:w="385" w:type="pct"/>
          </w:tcPr>
          <w:p w14:paraId="05CB1DDD" w14:textId="37013838"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Age, sex, social class, marital status, education, and </w:t>
            </w:r>
            <w:r w:rsidRPr="0002779A">
              <w:rPr>
                <w:rFonts w:ascii="Times New Roman" w:hAnsi="Times New Roman" w:cs="Times New Roman"/>
                <w:iCs/>
                <w:sz w:val="16"/>
                <w:szCs w:val="16"/>
              </w:rPr>
              <w:lastRenderedPageBreak/>
              <w:t>generational status</w:t>
            </w:r>
            <w:r w:rsidR="0024377A" w:rsidRPr="0002779A">
              <w:rPr>
                <w:rFonts w:ascii="Times New Roman" w:hAnsi="Times New Roman" w:cs="Times New Roman"/>
                <w:iCs/>
                <w:sz w:val="16"/>
                <w:szCs w:val="16"/>
              </w:rPr>
              <w:t xml:space="preserve"> </w:t>
            </w:r>
          </w:p>
          <w:p w14:paraId="24F60B04"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Deprivation</w:t>
            </w:r>
          </w:p>
          <w:p w14:paraId="5C455D62" w14:textId="50011FBE" w:rsidR="0024377A" w:rsidRPr="0002779A" w:rsidRDefault="000548BA"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Pr="0002779A">
              <w:rPr>
                <w:rFonts w:ascii="Times New Roman" w:hAnsi="Times New Roman" w:cs="Times New Roman"/>
                <w:i/>
                <w:sz w:val="16"/>
                <w:szCs w:val="16"/>
              </w:rPr>
              <w:t xml:space="preserve"> only 2013 study adjusted for generational status</w:t>
            </w:r>
          </w:p>
        </w:tc>
        <w:tc>
          <w:tcPr>
            <w:tcW w:w="335" w:type="pct"/>
          </w:tcPr>
          <w:p w14:paraId="6C1C57FC" w14:textId="77777777" w:rsidR="00BD69D4" w:rsidRPr="0002779A" w:rsidRDefault="00BD69D4"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lastRenderedPageBreak/>
              <w:t>Multiple logistic regression</w:t>
            </w:r>
          </w:p>
        </w:tc>
        <w:tc>
          <w:tcPr>
            <w:tcW w:w="765" w:type="pct"/>
          </w:tcPr>
          <w:p w14:paraId="16684128" w14:textId="4987AC93"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 (305/3444)</w:t>
            </w:r>
          </w:p>
          <w:p w14:paraId="38985082"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ish (59/733)</w:t>
            </w:r>
          </w:p>
          <w:p w14:paraId="46554ED0"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 (83/694)</w:t>
            </w:r>
          </w:p>
          <w:p w14:paraId="51BD5542"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ndian (58/643)</w:t>
            </w:r>
          </w:p>
          <w:p w14:paraId="677C9AB1"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Pakistani (72/724)</w:t>
            </w:r>
          </w:p>
          <w:p w14:paraId="6C19A952"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angladeshi (33/650)</w:t>
            </w:r>
          </w:p>
          <w:p w14:paraId="3AD0C383" w14:textId="74F45778"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White British (majority)</w:t>
            </w:r>
          </w:p>
          <w:p w14:paraId="324770B6" w14:textId="223EE8F3"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50/837)</w:t>
            </w:r>
          </w:p>
        </w:tc>
        <w:tc>
          <w:tcPr>
            <w:tcW w:w="803" w:type="pct"/>
          </w:tcPr>
          <w:p w14:paraId="79BBCBFB" w14:textId="77777777" w:rsidR="00BD69D4" w:rsidRPr="0002779A" w:rsidRDefault="00BD69D4" w:rsidP="002E4DB3">
            <w:pPr>
              <w:tabs>
                <w:tab w:val="left" w:pos="1029"/>
              </w:tabs>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OR=1.07 [SS]</w:t>
            </w:r>
          </w:p>
          <w:p w14:paraId="348D6288" w14:textId="5CCC8F27" w:rsidR="00BD69D4" w:rsidRPr="0002779A" w:rsidRDefault="00BD69D4" w:rsidP="002E4DB3">
            <w:pPr>
              <w:tabs>
                <w:tab w:val="left" w:pos="1029"/>
              </w:tabs>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5.44</w:t>
            </w:r>
          </w:p>
          <w:p w14:paraId="2F09C91C" w14:textId="77777777" w:rsidR="00BD69D4" w:rsidRPr="0002779A" w:rsidRDefault="00BD69D4" w:rsidP="002E4DB3">
            <w:pPr>
              <w:tabs>
                <w:tab w:val="left" w:pos="1029"/>
              </w:tabs>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1.05</w:t>
            </w:r>
          </w:p>
          <w:p w14:paraId="2574F883" w14:textId="77777777" w:rsidR="00BD69D4" w:rsidRPr="0002779A" w:rsidRDefault="00BD69D4" w:rsidP="002E4DB3">
            <w:pPr>
              <w:tabs>
                <w:tab w:val="left" w:pos="1029"/>
              </w:tabs>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1.38 [SS]</w:t>
            </w:r>
          </w:p>
          <w:p w14:paraId="136E7C0E" w14:textId="77777777" w:rsidR="00BD69D4" w:rsidRPr="0002779A" w:rsidRDefault="00BD69D4" w:rsidP="002E4DB3">
            <w:pPr>
              <w:tabs>
                <w:tab w:val="left" w:pos="1029"/>
              </w:tabs>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OR=1.17</w:t>
            </w:r>
          </w:p>
          <w:p w14:paraId="1099DCFC" w14:textId="2E9CAF0C" w:rsidR="00BD69D4" w:rsidRPr="0002779A" w:rsidRDefault="00BD69D4" w:rsidP="002E4DB3">
            <w:pPr>
              <w:tabs>
                <w:tab w:val="left" w:pos="1029"/>
              </w:tabs>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1.26</w:t>
            </w:r>
          </w:p>
          <w:p w14:paraId="511292A5" w14:textId="4559CAD7" w:rsidR="00BD69D4" w:rsidRPr="0002779A" w:rsidRDefault="00BD69D4" w:rsidP="002E4DB3">
            <w:pPr>
              <w:spacing w:line="360" w:lineRule="auto"/>
              <w:jc w:val="center"/>
              <w:rPr>
                <w:rFonts w:ascii="Times New Roman" w:hAnsi="Times New Roman" w:cs="Times New Roman"/>
                <w:b/>
                <w:bCs/>
                <w:iCs/>
                <w:color w:val="FF0000"/>
                <w:sz w:val="16"/>
                <w:szCs w:val="16"/>
              </w:rPr>
            </w:pPr>
            <w:r w:rsidRPr="0002779A">
              <w:rPr>
                <w:rFonts w:ascii="Times New Roman" w:hAnsi="Times New Roman" w:cs="Times New Roman"/>
                <w:iCs/>
                <w:color w:val="000000" w:themeColor="text1"/>
                <w:sz w:val="16"/>
                <w:szCs w:val="16"/>
              </w:rPr>
              <w:t>OR=0.91</w:t>
            </w:r>
            <w:r w:rsidR="003A0D37" w:rsidRPr="0002779A">
              <w:rPr>
                <w:rFonts w:ascii="Times New Roman" w:hAnsi="Times New Roman" w:cs="Times New Roman"/>
                <w:iCs/>
                <w:color w:val="000000" w:themeColor="text1"/>
                <w:sz w:val="16"/>
                <w:szCs w:val="16"/>
              </w:rPr>
              <w:t xml:space="preserve"> </w:t>
            </w:r>
          </w:p>
          <w:p w14:paraId="79BF765A" w14:textId="14B374CD" w:rsidR="006429A2" w:rsidRPr="0002779A" w:rsidRDefault="006429A2"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proofErr w:type="spellEnd"/>
            <w:r w:rsidR="00151A86" w:rsidRPr="0002779A">
              <w:rPr>
                <w:rFonts w:ascii="Times New Roman" w:hAnsi="Times New Roman" w:cs="Times New Roman"/>
                <w:i/>
                <w:color w:val="000000" w:themeColor="text1"/>
                <w:sz w:val="16"/>
                <w:szCs w:val="16"/>
              </w:rPr>
              <w:t>,</w:t>
            </w:r>
            <w:r w:rsidRPr="0002779A">
              <w:rPr>
                <w:rFonts w:ascii="Times New Roman" w:hAnsi="Times New Roman" w:cs="Times New Roman"/>
                <w:i/>
                <w:color w:val="000000" w:themeColor="text1"/>
                <w:sz w:val="16"/>
                <w:szCs w:val="16"/>
              </w:rPr>
              <w:t xml:space="preserve"> </w:t>
            </w:r>
            <w:r w:rsidR="00CD3398" w:rsidRPr="0002779A">
              <w:rPr>
                <w:rFonts w:ascii="Times New Roman" w:hAnsi="Times New Roman" w:cs="Times New Roman"/>
                <w:i/>
                <w:color w:val="000000" w:themeColor="text1"/>
                <w:sz w:val="16"/>
                <w:szCs w:val="16"/>
              </w:rPr>
              <w:t>effect sizes</w:t>
            </w:r>
            <w:r w:rsidRPr="0002779A">
              <w:rPr>
                <w:rFonts w:ascii="Times New Roman" w:hAnsi="Times New Roman" w:cs="Times New Roman"/>
                <w:i/>
                <w:color w:val="000000" w:themeColor="text1"/>
                <w:sz w:val="16"/>
                <w:szCs w:val="16"/>
              </w:rPr>
              <w:t xml:space="preserve"> from</w:t>
            </w:r>
            <w:r w:rsidR="0001059A" w:rsidRPr="0002779A">
              <w:rPr>
                <w:rFonts w:ascii="Times New Roman" w:hAnsi="Times New Roman" w:cs="Times New Roman"/>
                <w:i/>
                <w:color w:val="000000" w:themeColor="text1"/>
                <w:sz w:val="16"/>
                <w:szCs w:val="16"/>
              </w:rPr>
              <w:t xml:space="preserve"> 2012 study</w:t>
            </w:r>
          </w:p>
        </w:tc>
      </w:tr>
      <w:tr w:rsidR="00002A4F" w:rsidRPr="0002779A" w14:paraId="027F7330" w14:textId="77777777" w:rsidTr="00160AF0">
        <w:trPr>
          <w:trHeight w:val="1130"/>
          <w:jc w:val="center"/>
        </w:trPr>
        <w:tc>
          <w:tcPr>
            <w:tcW w:w="466" w:type="pct"/>
          </w:tcPr>
          <w:p w14:paraId="5BA57260" w14:textId="1332BF10"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Bhavsar</w:t>
            </w:r>
            <w:r w:rsidR="00A62C0A" w:rsidRPr="0002779A">
              <w:rPr>
                <w:rFonts w:ascii="Times New Roman" w:hAnsi="Times New Roman" w:cs="Times New Roman"/>
                <w:iCs/>
                <w:sz w:val="16"/>
                <w:szCs w:val="16"/>
              </w:rPr>
              <w:t>, Boydell, Murray &amp; Power</w:t>
            </w:r>
            <w:r w:rsidRPr="0002779A">
              <w:rPr>
                <w:rFonts w:ascii="Times New Roman" w:hAnsi="Times New Roman" w:cs="Times New Roman"/>
                <w:iCs/>
                <w:sz w:val="16"/>
                <w:szCs w:val="16"/>
              </w:rPr>
              <w:t xml:space="preserve"> (2014) </w:t>
            </w:r>
          </w:p>
          <w:p w14:paraId="7521AF07" w14:textId="77777777" w:rsidR="00BD69D4" w:rsidRPr="0002779A" w:rsidRDefault="00BD69D4" w:rsidP="002E4DB3">
            <w:pPr>
              <w:spacing w:line="360" w:lineRule="auto"/>
              <w:jc w:val="center"/>
              <w:rPr>
                <w:rFonts w:ascii="Times New Roman" w:hAnsi="Times New Roman" w:cs="Times New Roman"/>
                <w:iCs/>
                <w:sz w:val="16"/>
                <w:szCs w:val="16"/>
              </w:rPr>
            </w:pPr>
          </w:p>
          <w:p w14:paraId="28449DCD" w14:textId="485C809D"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ambeth, South London, UK</w:t>
            </w:r>
          </w:p>
        </w:tc>
        <w:tc>
          <w:tcPr>
            <w:tcW w:w="636" w:type="pct"/>
          </w:tcPr>
          <w:p w14:paraId="6B66777E" w14:textId="4BF43E11"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ambeth Early Onset [LEO] case register &amp; 2001 UK census.</w:t>
            </w:r>
          </w:p>
          <w:p w14:paraId="55031B8D" w14:textId="4FDA1F34" w:rsidR="00BD69D4" w:rsidRPr="0002779A" w:rsidRDefault="00BD69D4" w:rsidP="002E4DB3">
            <w:pPr>
              <w:spacing w:line="360" w:lineRule="auto"/>
              <w:jc w:val="center"/>
              <w:rPr>
                <w:rFonts w:ascii="Times New Roman" w:hAnsi="Times New Roman" w:cs="Times New Roman"/>
                <w:iCs/>
                <w:sz w:val="16"/>
                <w:szCs w:val="16"/>
              </w:rPr>
            </w:pPr>
          </w:p>
          <w:p w14:paraId="7344D6F2" w14:textId="473979F9"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505A6E" w:rsidRPr="0002779A">
              <w:rPr>
                <w:rFonts w:ascii="Times New Roman" w:hAnsi="Times New Roman" w:cs="Times New Roman"/>
                <w:iCs/>
                <w:sz w:val="16"/>
                <w:szCs w:val="16"/>
              </w:rPr>
              <w:t>January</w:t>
            </w:r>
            <w:r w:rsidR="000817C5" w:rsidRPr="0002779A">
              <w:rPr>
                <w:rFonts w:ascii="Times New Roman" w:hAnsi="Times New Roman" w:cs="Times New Roman"/>
                <w:iCs/>
                <w:sz w:val="16"/>
                <w:szCs w:val="16"/>
              </w:rPr>
              <w:t xml:space="preserve"> </w:t>
            </w:r>
            <w:r w:rsidR="00C92722" w:rsidRPr="0002779A">
              <w:rPr>
                <w:rFonts w:ascii="Times New Roman" w:hAnsi="Times New Roman" w:cs="Times New Roman"/>
                <w:iCs/>
                <w:sz w:val="16"/>
                <w:szCs w:val="16"/>
              </w:rPr>
              <w:t xml:space="preserve">2000 </w:t>
            </w:r>
            <w:r w:rsidR="00532A71" w:rsidRPr="0002779A">
              <w:rPr>
                <w:rFonts w:ascii="Times New Roman" w:hAnsi="Times New Roman" w:cs="Times New Roman"/>
                <w:iCs/>
                <w:sz w:val="16"/>
                <w:szCs w:val="16"/>
              </w:rPr>
              <w:t>–</w:t>
            </w:r>
            <w:r w:rsidR="00505A6E" w:rsidRPr="0002779A">
              <w:rPr>
                <w:rFonts w:ascii="Times New Roman" w:hAnsi="Times New Roman" w:cs="Times New Roman"/>
                <w:iCs/>
                <w:sz w:val="16"/>
                <w:szCs w:val="16"/>
              </w:rPr>
              <w:t xml:space="preserve"> December 2007</w:t>
            </w:r>
            <w:r w:rsidRPr="0002779A">
              <w:rPr>
                <w:rFonts w:ascii="Times New Roman" w:hAnsi="Times New Roman" w:cs="Times New Roman"/>
                <w:iCs/>
                <w:sz w:val="16"/>
                <w:szCs w:val="16"/>
              </w:rPr>
              <w:t xml:space="preserve"> (8 years).</w:t>
            </w:r>
          </w:p>
        </w:tc>
        <w:tc>
          <w:tcPr>
            <w:tcW w:w="381" w:type="pct"/>
          </w:tcPr>
          <w:p w14:paraId="313ED465" w14:textId="71E188BE" w:rsidR="00BD69D4" w:rsidRPr="0002779A" w:rsidRDefault="00175A9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R</w:t>
            </w:r>
          </w:p>
        </w:tc>
        <w:tc>
          <w:tcPr>
            <w:tcW w:w="510" w:type="pct"/>
          </w:tcPr>
          <w:p w14:paraId="32F7033E" w14:textId="603A2232"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chizophrenia [SZ] first incident cases [RDC criteria]</w:t>
            </w:r>
          </w:p>
        </w:tc>
        <w:tc>
          <w:tcPr>
            <w:tcW w:w="338" w:type="pct"/>
          </w:tcPr>
          <w:p w14:paraId="494428C8"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W (21, NR)</w:t>
            </w:r>
          </w:p>
        </w:tc>
        <w:tc>
          <w:tcPr>
            <w:tcW w:w="381" w:type="pct"/>
          </w:tcPr>
          <w:p w14:paraId="56DD5087" w14:textId="6D72E384" w:rsidR="00BD69D4" w:rsidRPr="0002779A" w:rsidRDefault="003548C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00% increase</w:t>
            </w:r>
            <w:r w:rsidR="00BD69D4" w:rsidRPr="0002779A">
              <w:rPr>
                <w:rFonts w:ascii="Times New Roman" w:hAnsi="Times New Roman" w:cs="Times New Roman"/>
                <w:iCs/>
                <w:sz w:val="16"/>
                <w:szCs w:val="16"/>
              </w:rPr>
              <w:t xml:space="preserve"> </w:t>
            </w:r>
          </w:p>
        </w:tc>
        <w:tc>
          <w:tcPr>
            <w:tcW w:w="385" w:type="pct"/>
          </w:tcPr>
          <w:p w14:paraId="03673D03"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 &amp; sex</w:t>
            </w:r>
          </w:p>
          <w:p w14:paraId="2A9C5A22"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Deprivation</w:t>
            </w:r>
          </w:p>
        </w:tc>
        <w:tc>
          <w:tcPr>
            <w:tcW w:w="335" w:type="pct"/>
          </w:tcPr>
          <w:p w14:paraId="4B3A8D1D" w14:textId="3EF4295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Multilevel </w:t>
            </w:r>
            <w:r w:rsidR="00C6524D" w:rsidRPr="0002779A">
              <w:rPr>
                <w:rFonts w:ascii="Times New Roman" w:hAnsi="Times New Roman" w:cs="Times New Roman"/>
                <w:iCs/>
                <w:sz w:val="16"/>
                <w:szCs w:val="16"/>
              </w:rPr>
              <w:t>P</w:t>
            </w:r>
            <w:r w:rsidRPr="0002779A">
              <w:rPr>
                <w:rFonts w:ascii="Times New Roman" w:hAnsi="Times New Roman" w:cs="Times New Roman"/>
                <w:iCs/>
                <w:sz w:val="16"/>
                <w:szCs w:val="16"/>
              </w:rPr>
              <w:t>oisson regression</w:t>
            </w:r>
          </w:p>
        </w:tc>
        <w:tc>
          <w:tcPr>
            <w:tcW w:w="765" w:type="pct"/>
          </w:tcPr>
          <w:p w14:paraId="2044654F"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 (NR)</w:t>
            </w:r>
          </w:p>
          <w:p w14:paraId="7AEF3E05" w14:textId="77777777"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African (NR)</w:t>
            </w:r>
          </w:p>
        </w:tc>
        <w:tc>
          <w:tcPr>
            <w:tcW w:w="803" w:type="pct"/>
          </w:tcPr>
          <w:p w14:paraId="472B3A1B" w14:textId="590CA83B"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w:t>
            </w:r>
            <w:r w:rsidRPr="0002779A">
              <w:rPr>
                <w:rFonts w:ascii="Times New Roman" w:hAnsi="Times New Roman" w:cs="Times New Roman"/>
                <w:color w:val="000000" w:themeColor="text1"/>
                <w:sz w:val="16"/>
                <w:szCs w:val="16"/>
              </w:rPr>
              <w:t xml:space="preserve"> </w:t>
            </w:r>
            <w:r w:rsidRPr="0002779A">
              <w:rPr>
                <w:rFonts w:ascii="Times New Roman" w:hAnsi="Times New Roman" w:cs="Times New Roman"/>
                <w:iCs/>
                <w:color w:val="000000" w:themeColor="text1"/>
                <w:sz w:val="16"/>
                <w:szCs w:val="16"/>
              </w:rPr>
              <w:t>0.003 [SS]</w:t>
            </w:r>
          </w:p>
          <w:p w14:paraId="6060F40D" w14:textId="73FE02CA"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0.04</w:t>
            </w:r>
          </w:p>
        </w:tc>
      </w:tr>
      <w:tr w:rsidR="002B4CBA" w:rsidRPr="0002779A" w14:paraId="50BA6F0D" w14:textId="77777777" w:rsidTr="008F5599">
        <w:trPr>
          <w:trHeight w:val="1267"/>
          <w:jc w:val="center"/>
        </w:trPr>
        <w:tc>
          <w:tcPr>
            <w:tcW w:w="466" w:type="pct"/>
          </w:tcPr>
          <w:p w14:paraId="6E72B175" w14:textId="10ACA200"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oydell</w:t>
            </w:r>
            <w:r w:rsidR="00CF3880" w:rsidRPr="0002779A">
              <w:rPr>
                <w:rFonts w:ascii="Times New Roman" w:hAnsi="Times New Roman" w:cs="Times New Roman"/>
                <w:iCs/>
                <w:sz w:val="16"/>
                <w:szCs w:val="16"/>
              </w:rPr>
              <w:t xml:space="preserve">, van </w:t>
            </w:r>
            <w:proofErr w:type="spellStart"/>
            <w:r w:rsidR="00CF3880" w:rsidRPr="0002779A">
              <w:rPr>
                <w:rFonts w:ascii="Times New Roman" w:hAnsi="Times New Roman" w:cs="Times New Roman"/>
                <w:iCs/>
                <w:sz w:val="16"/>
                <w:szCs w:val="16"/>
              </w:rPr>
              <w:t>Os</w:t>
            </w:r>
            <w:proofErr w:type="spellEnd"/>
            <w:r w:rsidR="00CF3880" w:rsidRPr="0002779A">
              <w:rPr>
                <w:rFonts w:ascii="Times New Roman" w:hAnsi="Times New Roman" w:cs="Times New Roman"/>
                <w:iCs/>
                <w:sz w:val="16"/>
                <w:szCs w:val="16"/>
              </w:rPr>
              <w:t>, McKenzie</w:t>
            </w:r>
            <w:r w:rsidRPr="0002779A">
              <w:rPr>
                <w:rFonts w:ascii="Times New Roman" w:hAnsi="Times New Roman" w:cs="Times New Roman"/>
                <w:iCs/>
                <w:sz w:val="16"/>
                <w:szCs w:val="16"/>
              </w:rPr>
              <w:t xml:space="preserve"> et al., (2001)</w:t>
            </w:r>
          </w:p>
          <w:p w14:paraId="410EB81D" w14:textId="390EA2B9" w:rsidR="00BD69D4" w:rsidRPr="0002779A" w:rsidRDefault="00BD69D4" w:rsidP="002E4DB3">
            <w:pPr>
              <w:spacing w:line="360" w:lineRule="auto"/>
              <w:jc w:val="center"/>
              <w:rPr>
                <w:rFonts w:ascii="Times New Roman" w:hAnsi="Times New Roman" w:cs="Times New Roman"/>
                <w:iCs/>
                <w:sz w:val="16"/>
                <w:szCs w:val="16"/>
              </w:rPr>
            </w:pPr>
          </w:p>
          <w:p w14:paraId="018569E7" w14:textId="784D4BA9"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amberwell, South London, UK</w:t>
            </w:r>
          </w:p>
          <w:p w14:paraId="7C3689E7" w14:textId="77777777" w:rsidR="00BD69D4" w:rsidRPr="0002779A" w:rsidRDefault="00BD69D4" w:rsidP="002E4DB3">
            <w:pPr>
              <w:spacing w:line="360" w:lineRule="auto"/>
              <w:jc w:val="center"/>
              <w:rPr>
                <w:rFonts w:ascii="Times New Roman" w:hAnsi="Times New Roman" w:cs="Times New Roman"/>
                <w:iCs/>
                <w:sz w:val="16"/>
                <w:szCs w:val="16"/>
              </w:rPr>
            </w:pPr>
          </w:p>
        </w:tc>
        <w:tc>
          <w:tcPr>
            <w:tcW w:w="636" w:type="pct"/>
          </w:tcPr>
          <w:p w14:paraId="4FD3B11E" w14:textId="72BDFFCF"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Bethlem Royal </w:t>
            </w:r>
            <w:r w:rsidR="00616F56" w:rsidRPr="0002779A">
              <w:rPr>
                <w:rFonts w:ascii="Times New Roman" w:hAnsi="Times New Roman" w:cs="Times New Roman"/>
                <w:iCs/>
                <w:sz w:val="16"/>
                <w:szCs w:val="16"/>
              </w:rPr>
              <w:t>&amp;</w:t>
            </w:r>
            <w:r w:rsidRPr="0002779A">
              <w:rPr>
                <w:rFonts w:ascii="Times New Roman" w:hAnsi="Times New Roman" w:cs="Times New Roman"/>
                <w:iCs/>
                <w:sz w:val="16"/>
                <w:szCs w:val="16"/>
              </w:rPr>
              <w:t xml:space="preserve"> Maudsley NHS Trust &amp; 1991 UK census</w:t>
            </w:r>
          </w:p>
          <w:p w14:paraId="0BE458C1" w14:textId="77777777" w:rsidR="00BD69D4" w:rsidRPr="0002779A" w:rsidRDefault="00BD69D4" w:rsidP="002E4DB3">
            <w:pPr>
              <w:spacing w:line="360" w:lineRule="auto"/>
              <w:jc w:val="center"/>
              <w:rPr>
                <w:rFonts w:ascii="Times New Roman" w:hAnsi="Times New Roman" w:cs="Times New Roman"/>
                <w:iCs/>
                <w:sz w:val="16"/>
                <w:szCs w:val="16"/>
              </w:rPr>
            </w:pPr>
          </w:p>
          <w:p w14:paraId="53556EF5" w14:textId="7170FD51"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1988</w:t>
            </w:r>
            <w:r w:rsidR="000817C5" w:rsidRPr="0002779A">
              <w:rPr>
                <w:rFonts w:ascii="Times New Roman" w:hAnsi="Times New Roman" w:cs="Times New Roman"/>
                <w:iCs/>
                <w:sz w:val="16"/>
                <w:szCs w:val="16"/>
              </w:rPr>
              <w:t xml:space="preserve"> </w:t>
            </w:r>
            <w:r w:rsidR="00532A71" w:rsidRPr="0002779A">
              <w:rPr>
                <w:rFonts w:ascii="Times New Roman" w:hAnsi="Times New Roman" w:cs="Times New Roman"/>
                <w:iCs/>
                <w:sz w:val="16"/>
                <w:szCs w:val="16"/>
              </w:rPr>
              <w:t>–</w:t>
            </w:r>
            <w:r w:rsidR="000817C5"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1997 (9 years)</w:t>
            </w:r>
          </w:p>
        </w:tc>
        <w:tc>
          <w:tcPr>
            <w:tcW w:w="381" w:type="pct"/>
          </w:tcPr>
          <w:p w14:paraId="64190346" w14:textId="5DD5E17A" w:rsidR="0006141A" w:rsidRPr="0002779A" w:rsidRDefault="002265F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ny s</w:t>
            </w:r>
            <w:r w:rsidR="00805691" w:rsidRPr="0002779A">
              <w:rPr>
                <w:rFonts w:ascii="Times New Roman" w:hAnsi="Times New Roman" w:cs="Times New Roman"/>
                <w:iCs/>
                <w:sz w:val="16"/>
                <w:szCs w:val="16"/>
              </w:rPr>
              <w:t xml:space="preserve">elf-ascribed </w:t>
            </w:r>
            <w:r w:rsidR="00E86BF0" w:rsidRPr="0002779A">
              <w:rPr>
                <w:rFonts w:ascii="Times New Roman" w:hAnsi="Times New Roman" w:cs="Times New Roman"/>
                <w:iCs/>
                <w:sz w:val="16"/>
                <w:szCs w:val="16"/>
              </w:rPr>
              <w:t xml:space="preserve">ethnicity other than </w:t>
            </w:r>
            <w:r w:rsidR="0082342F" w:rsidRPr="0002779A">
              <w:rPr>
                <w:rFonts w:ascii="Times New Roman" w:hAnsi="Times New Roman" w:cs="Times New Roman"/>
                <w:iCs/>
                <w:sz w:val="16"/>
                <w:szCs w:val="16"/>
              </w:rPr>
              <w:t>W</w:t>
            </w:r>
            <w:r w:rsidR="00E86BF0" w:rsidRPr="0002779A">
              <w:rPr>
                <w:rFonts w:ascii="Times New Roman" w:hAnsi="Times New Roman" w:cs="Times New Roman"/>
                <w:iCs/>
                <w:sz w:val="16"/>
                <w:szCs w:val="16"/>
              </w:rPr>
              <w:t>hi</w:t>
            </w:r>
            <w:r w:rsidR="00F63FDD" w:rsidRPr="0002779A">
              <w:rPr>
                <w:rFonts w:ascii="Times New Roman" w:hAnsi="Times New Roman" w:cs="Times New Roman"/>
                <w:iCs/>
                <w:sz w:val="16"/>
                <w:szCs w:val="16"/>
              </w:rPr>
              <w:t>te</w:t>
            </w:r>
          </w:p>
          <w:p w14:paraId="49242EE2" w14:textId="648CDC06" w:rsidR="00BD69D4" w:rsidRPr="0002779A" w:rsidRDefault="0006141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w:t>
            </w:r>
            <w:r w:rsidR="00805691" w:rsidRPr="0002779A">
              <w:rPr>
                <w:rFonts w:ascii="Times New Roman" w:hAnsi="Times New Roman" w:cs="Times New Roman"/>
                <w:iCs/>
                <w:sz w:val="16"/>
                <w:szCs w:val="16"/>
              </w:rPr>
              <w:t xml:space="preserve">if not available, </w:t>
            </w:r>
            <w:r w:rsidR="000E6A5D" w:rsidRPr="0002779A">
              <w:rPr>
                <w:rFonts w:ascii="Times New Roman" w:hAnsi="Times New Roman" w:cs="Times New Roman"/>
                <w:iCs/>
                <w:sz w:val="16"/>
                <w:szCs w:val="16"/>
              </w:rPr>
              <w:t>place of birth, parents place of birth</w:t>
            </w:r>
            <w:r w:rsidR="00EE3F58"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and any description of colour)</w:t>
            </w:r>
          </w:p>
        </w:tc>
        <w:tc>
          <w:tcPr>
            <w:tcW w:w="510" w:type="pct"/>
          </w:tcPr>
          <w:p w14:paraId="0F8E9994" w14:textId="741E4AB0"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Z first incident cases [RDC criteria, ICD-9 &amp; ICD-10]</w:t>
            </w:r>
          </w:p>
        </w:tc>
        <w:tc>
          <w:tcPr>
            <w:tcW w:w="338" w:type="pct"/>
          </w:tcPr>
          <w:p w14:paraId="6CA67DCF" w14:textId="0C4BCB03"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W (15, 10,000)</w:t>
            </w:r>
          </w:p>
        </w:tc>
        <w:tc>
          <w:tcPr>
            <w:tcW w:w="381" w:type="pct"/>
          </w:tcPr>
          <w:p w14:paraId="4A354D22" w14:textId="5F3C0FFF" w:rsidR="00BD69D4" w:rsidRPr="0002779A" w:rsidRDefault="00477A48"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T</w:t>
            </w:r>
            <w:r w:rsidR="00BD69D4" w:rsidRPr="0002779A">
              <w:rPr>
                <w:rFonts w:ascii="Times New Roman" w:hAnsi="Times New Roman" w:cs="Times New Roman"/>
                <w:iCs/>
                <w:sz w:val="16"/>
                <w:szCs w:val="16"/>
              </w:rPr>
              <w:t>hird</w:t>
            </w:r>
            <w:r>
              <w:rPr>
                <w:rFonts w:ascii="Times New Roman" w:hAnsi="Times New Roman" w:cs="Times New Roman"/>
                <w:iCs/>
                <w:sz w:val="16"/>
                <w:szCs w:val="16"/>
              </w:rPr>
              <w:t>s</w:t>
            </w:r>
            <w:r w:rsidR="00BD69D4" w:rsidRPr="0002779A">
              <w:rPr>
                <w:rFonts w:ascii="Times New Roman" w:hAnsi="Times New Roman" w:cs="Times New Roman"/>
                <w:iCs/>
                <w:sz w:val="16"/>
                <w:szCs w:val="16"/>
              </w:rPr>
              <w:t xml:space="preserve"> of non-white ethnic density</w:t>
            </w:r>
          </w:p>
        </w:tc>
        <w:tc>
          <w:tcPr>
            <w:tcW w:w="385" w:type="pct"/>
          </w:tcPr>
          <w:p w14:paraId="63A8E419" w14:textId="77777777"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 &amp; sex</w:t>
            </w:r>
          </w:p>
          <w:p w14:paraId="79DCF095" w14:textId="04B27EF5" w:rsidR="00BD69D4" w:rsidRPr="0002779A" w:rsidRDefault="00BD69D4"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t xml:space="preserve">A: </w:t>
            </w:r>
            <w:r w:rsidR="000A697C" w:rsidRPr="0002779A">
              <w:rPr>
                <w:rFonts w:ascii="Times New Roman" w:hAnsi="Times New Roman" w:cs="Times New Roman"/>
                <w:iCs/>
                <w:sz w:val="16"/>
                <w:szCs w:val="16"/>
              </w:rPr>
              <w:t>D</w:t>
            </w:r>
            <w:r w:rsidRPr="0002779A">
              <w:rPr>
                <w:rFonts w:ascii="Times New Roman" w:hAnsi="Times New Roman" w:cs="Times New Roman"/>
                <w:iCs/>
                <w:sz w:val="16"/>
                <w:szCs w:val="16"/>
              </w:rPr>
              <w:t>eprivation</w:t>
            </w:r>
          </w:p>
        </w:tc>
        <w:tc>
          <w:tcPr>
            <w:tcW w:w="335" w:type="pct"/>
          </w:tcPr>
          <w:p w14:paraId="2C067F2A" w14:textId="11059C8A" w:rsidR="00BD69D4" w:rsidRPr="0002779A" w:rsidRDefault="00BD69D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Multilevel </w:t>
            </w:r>
            <w:r w:rsidR="00C6524D" w:rsidRPr="0002779A">
              <w:rPr>
                <w:rFonts w:ascii="Times New Roman" w:hAnsi="Times New Roman" w:cs="Times New Roman"/>
                <w:iCs/>
                <w:sz w:val="16"/>
                <w:szCs w:val="16"/>
              </w:rPr>
              <w:t>P</w:t>
            </w:r>
            <w:r w:rsidRPr="0002779A">
              <w:rPr>
                <w:rFonts w:ascii="Times New Roman" w:hAnsi="Times New Roman" w:cs="Times New Roman"/>
                <w:iCs/>
                <w:sz w:val="16"/>
                <w:szCs w:val="16"/>
              </w:rPr>
              <w:t>oisson regression</w:t>
            </w:r>
          </w:p>
        </w:tc>
        <w:tc>
          <w:tcPr>
            <w:tcW w:w="765" w:type="pct"/>
          </w:tcPr>
          <w:p w14:paraId="10492BA1" w14:textId="66258D4A"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on-white</w:t>
            </w:r>
            <w:r w:rsidR="009C16C9" w:rsidRPr="0002779A">
              <w:rPr>
                <w:rFonts w:ascii="Times New Roman" w:hAnsi="Times New Roman" w:cs="Times New Roman"/>
                <w:iCs/>
                <w:color w:val="000000" w:themeColor="text1"/>
                <w:sz w:val="16"/>
                <w:szCs w:val="16"/>
              </w:rPr>
              <w:t xml:space="preserve"> ethnic minority</w:t>
            </w:r>
            <w:r w:rsidRPr="0002779A">
              <w:rPr>
                <w:rFonts w:ascii="Times New Roman" w:hAnsi="Times New Roman" w:cs="Times New Roman"/>
                <w:iCs/>
                <w:color w:val="000000" w:themeColor="text1"/>
                <w:sz w:val="16"/>
                <w:szCs w:val="16"/>
              </w:rPr>
              <w:t xml:space="preserve"> </w:t>
            </w:r>
            <w:r w:rsidR="002547CE" w:rsidRPr="0002779A">
              <w:rPr>
                <w:rFonts w:ascii="Times New Roman" w:hAnsi="Times New Roman" w:cs="Times New Roman"/>
                <w:iCs/>
                <w:color w:val="000000" w:themeColor="text1"/>
                <w:sz w:val="16"/>
                <w:szCs w:val="16"/>
              </w:rPr>
              <w:t>(</w:t>
            </w:r>
            <w:r w:rsidR="005F692A" w:rsidRPr="0002779A">
              <w:rPr>
                <w:rFonts w:ascii="Times New Roman" w:hAnsi="Times New Roman" w:cs="Times New Roman"/>
                <w:iCs/>
                <w:color w:val="000000" w:themeColor="text1"/>
                <w:sz w:val="16"/>
                <w:szCs w:val="16"/>
              </w:rPr>
              <w:t>126/NR)</w:t>
            </w:r>
            <w:r w:rsidRPr="0002779A">
              <w:rPr>
                <w:rFonts w:ascii="Times New Roman" w:hAnsi="Times New Roman" w:cs="Times New Roman"/>
                <w:iCs/>
                <w:color w:val="000000" w:themeColor="text1"/>
                <w:sz w:val="16"/>
                <w:szCs w:val="16"/>
              </w:rPr>
              <w:t>– comprising Black Caribbean, Black African, and other</w:t>
            </w:r>
          </w:p>
        </w:tc>
        <w:tc>
          <w:tcPr>
            <w:tcW w:w="803" w:type="pct"/>
          </w:tcPr>
          <w:p w14:paraId="6030E6FC" w14:textId="77777777" w:rsidR="007E16D5"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Lowest third (8-22.8%) </w:t>
            </w:r>
          </w:p>
          <w:p w14:paraId="7AFEB976" w14:textId="1FF39F3F"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4.4</w:t>
            </w:r>
            <w:r w:rsidR="00924754" w:rsidRPr="0002779A">
              <w:rPr>
                <w:rFonts w:ascii="Times New Roman" w:hAnsi="Times New Roman" w:cs="Times New Roman"/>
                <w:iCs/>
                <w:color w:val="000000" w:themeColor="text1"/>
                <w:sz w:val="16"/>
                <w:szCs w:val="16"/>
              </w:rPr>
              <w:t>0</w:t>
            </w:r>
            <w:r w:rsidRPr="0002779A">
              <w:rPr>
                <w:rFonts w:ascii="Times New Roman" w:hAnsi="Times New Roman" w:cs="Times New Roman"/>
                <w:iCs/>
                <w:color w:val="000000" w:themeColor="text1"/>
                <w:sz w:val="16"/>
                <w:szCs w:val="16"/>
              </w:rPr>
              <w:t xml:space="preserve"> [SS]</w:t>
            </w:r>
          </w:p>
          <w:p w14:paraId="3F0CCC71" w14:textId="77777777" w:rsidR="007E16D5"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Middle third (23-28.1%) </w:t>
            </w:r>
          </w:p>
          <w:p w14:paraId="04712998" w14:textId="4F1A4D1A"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3.63 [SS]</w:t>
            </w:r>
          </w:p>
          <w:p w14:paraId="2B12D95E" w14:textId="77777777" w:rsidR="00183308"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Highest third (28.2-57%) </w:t>
            </w:r>
          </w:p>
          <w:p w14:paraId="2AA5A6DF" w14:textId="08331755" w:rsidR="00BD69D4" w:rsidRPr="0002779A" w:rsidRDefault="00BD69D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2.38 [SS]</w:t>
            </w:r>
          </w:p>
          <w:p w14:paraId="621B69E5" w14:textId="1C76F523" w:rsidR="00BD69D4" w:rsidRPr="0002779A" w:rsidRDefault="00BD69D4" w:rsidP="002E4DB3">
            <w:pPr>
              <w:spacing w:line="360" w:lineRule="auto"/>
              <w:jc w:val="center"/>
              <w:rPr>
                <w:rFonts w:ascii="Times New Roman" w:hAnsi="Times New Roman" w:cs="Times New Roman"/>
                <w:iCs/>
                <w:color w:val="000000" w:themeColor="text1"/>
                <w:sz w:val="16"/>
                <w:szCs w:val="16"/>
              </w:rPr>
            </w:pPr>
          </w:p>
        </w:tc>
      </w:tr>
      <w:tr w:rsidR="00002A4F" w:rsidRPr="0002779A" w14:paraId="7B8725E8" w14:textId="77777777" w:rsidTr="00160AF0">
        <w:trPr>
          <w:jc w:val="center"/>
        </w:trPr>
        <w:tc>
          <w:tcPr>
            <w:tcW w:w="466" w:type="pct"/>
          </w:tcPr>
          <w:p w14:paraId="4AED1E3B" w14:textId="5CDB8BAE" w:rsidR="00BD69D4" w:rsidRPr="0002779A" w:rsidRDefault="00AE7AB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as-Munshi</w:t>
            </w:r>
            <w:r w:rsidR="00E037E7" w:rsidRPr="0002779A">
              <w:rPr>
                <w:rFonts w:ascii="Times New Roman" w:hAnsi="Times New Roman" w:cs="Times New Roman"/>
                <w:iCs/>
                <w:sz w:val="16"/>
                <w:szCs w:val="16"/>
              </w:rPr>
              <w:t xml:space="preserve">, Schofield, </w:t>
            </w:r>
            <w:r w:rsidR="00093211" w:rsidRPr="0002779A">
              <w:rPr>
                <w:rFonts w:ascii="Times New Roman" w:hAnsi="Times New Roman" w:cs="Times New Roman"/>
                <w:iCs/>
                <w:sz w:val="16"/>
                <w:szCs w:val="16"/>
              </w:rPr>
              <w:t>Bhavsar</w:t>
            </w:r>
            <w:r w:rsidRPr="0002779A">
              <w:rPr>
                <w:rFonts w:ascii="Times New Roman" w:hAnsi="Times New Roman" w:cs="Times New Roman"/>
                <w:iCs/>
                <w:sz w:val="16"/>
                <w:szCs w:val="16"/>
              </w:rPr>
              <w:t xml:space="preserve"> et al., (2019)</w:t>
            </w:r>
          </w:p>
          <w:p w14:paraId="065270EA" w14:textId="77777777" w:rsidR="00772D11" w:rsidRPr="0002779A" w:rsidRDefault="00772D11" w:rsidP="002E4DB3">
            <w:pPr>
              <w:spacing w:line="360" w:lineRule="auto"/>
              <w:jc w:val="center"/>
              <w:rPr>
                <w:rFonts w:ascii="Times New Roman" w:hAnsi="Times New Roman" w:cs="Times New Roman"/>
                <w:iCs/>
                <w:sz w:val="16"/>
                <w:szCs w:val="16"/>
              </w:rPr>
            </w:pPr>
          </w:p>
          <w:p w14:paraId="1B431F0A" w14:textId="55ECCBA5" w:rsidR="00395269" w:rsidRPr="0002779A" w:rsidRDefault="0039526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Lambeth, Lewisham, Croydon, </w:t>
            </w:r>
            <w:r w:rsidR="00282F7B" w:rsidRPr="0002779A">
              <w:rPr>
                <w:rFonts w:ascii="Times New Roman" w:hAnsi="Times New Roman" w:cs="Times New Roman"/>
                <w:iCs/>
                <w:sz w:val="16"/>
                <w:szCs w:val="16"/>
              </w:rPr>
              <w:t>&amp;</w:t>
            </w:r>
            <w:r w:rsidRPr="0002779A">
              <w:rPr>
                <w:rFonts w:ascii="Times New Roman" w:hAnsi="Times New Roman" w:cs="Times New Roman"/>
                <w:iCs/>
                <w:sz w:val="16"/>
                <w:szCs w:val="16"/>
              </w:rPr>
              <w:t xml:space="preserve"> Southwark</w:t>
            </w:r>
            <w:r w:rsidR="006F4426"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South London, UK</w:t>
            </w:r>
          </w:p>
        </w:tc>
        <w:tc>
          <w:tcPr>
            <w:tcW w:w="636" w:type="pct"/>
          </w:tcPr>
          <w:p w14:paraId="2F2B1846" w14:textId="77777777" w:rsidR="00D04D8A" w:rsidRPr="0002779A" w:rsidRDefault="00616F5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outh London &amp; Maudsley NHS Trus</w:t>
            </w:r>
            <w:r w:rsidR="00D04D8A" w:rsidRPr="0002779A">
              <w:rPr>
                <w:rFonts w:ascii="Times New Roman" w:hAnsi="Times New Roman" w:cs="Times New Roman"/>
                <w:iCs/>
                <w:sz w:val="16"/>
                <w:szCs w:val="16"/>
              </w:rPr>
              <w:t>t Clinical Record Interactive Search [CRIS] system &amp; 2011 UK census</w:t>
            </w:r>
          </w:p>
          <w:p w14:paraId="2743C732" w14:textId="77777777" w:rsidR="00D04D8A" w:rsidRPr="0002779A" w:rsidRDefault="00D04D8A" w:rsidP="002E4DB3">
            <w:pPr>
              <w:spacing w:line="360" w:lineRule="auto"/>
              <w:jc w:val="center"/>
              <w:rPr>
                <w:rFonts w:ascii="Times New Roman" w:hAnsi="Times New Roman" w:cs="Times New Roman"/>
                <w:iCs/>
                <w:sz w:val="16"/>
                <w:szCs w:val="16"/>
              </w:rPr>
            </w:pPr>
          </w:p>
          <w:p w14:paraId="2EC09CAC" w14:textId="6E62A95F" w:rsidR="00D04D8A" w:rsidRPr="0002779A" w:rsidRDefault="00AB3E1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January 2007</w:t>
            </w:r>
            <w:r w:rsidR="000817C5" w:rsidRPr="0002779A">
              <w:rPr>
                <w:rFonts w:ascii="Times New Roman" w:hAnsi="Times New Roman" w:cs="Times New Roman"/>
                <w:iCs/>
                <w:sz w:val="16"/>
                <w:szCs w:val="16"/>
              </w:rPr>
              <w:t xml:space="preserve"> </w:t>
            </w:r>
            <w:r w:rsidR="00532A71" w:rsidRPr="0002779A">
              <w:rPr>
                <w:rFonts w:ascii="Times New Roman" w:hAnsi="Times New Roman" w:cs="Times New Roman"/>
                <w:iCs/>
                <w:sz w:val="16"/>
                <w:szCs w:val="16"/>
              </w:rPr>
              <w:t>–</w:t>
            </w:r>
            <w:r w:rsidR="000817C5"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December 2014 (8 years)</w:t>
            </w:r>
          </w:p>
          <w:p w14:paraId="7D2E8184" w14:textId="77777777" w:rsidR="00AB3E14" w:rsidRPr="0002779A" w:rsidRDefault="00AB3E14" w:rsidP="002E4DB3">
            <w:pPr>
              <w:spacing w:line="360" w:lineRule="auto"/>
              <w:jc w:val="center"/>
              <w:rPr>
                <w:rFonts w:ascii="Times New Roman" w:hAnsi="Times New Roman" w:cs="Times New Roman"/>
                <w:iCs/>
                <w:sz w:val="16"/>
                <w:szCs w:val="16"/>
              </w:rPr>
            </w:pPr>
          </w:p>
          <w:p w14:paraId="790A89E3" w14:textId="2E4737A5" w:rsidR="00AB3E14" w:rsidRPr="0002779A" w:rsidRDefault="00AB3E14" w:rsidP="002E4DB3">
            <w:pPr>
              <w:spacing w:line="360" w:lineRule="auto"/>
              <w:jc w:val="center"/>
              <w:rPr>
                <w:rFonts w:ascii="Times New Roman" w:hAnsi="Times New Roman" w:cs="Times New Roman"/>
                <w:iCs/>
                <w:sz w:val="16"/>
                <w:szCs w:val="16"/>
              </w:rPr>
            </w:pPr>
          </w:p>
        </w:tc>
        <w:tc>
          <w:tcPr>
            <w:tcW w:w="381" w:type="pct"/>
          </w:tcPr>
          <w:p w14:paraId="032B34AB" w14:textId="63185B12" w:rsidR="00BD69D4" w:rsidRPr="0002779A" w:rsidRDefault="0009701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Self-ascribed </w:t>
            </w:r>
            <w:r w:rsidR="007C748A" w:rsidRPr="0002779A">
              <w:rPr>
                <w:rFonts w:ascii="Times New Roman" w:hAnsi="Times New Roman" w:cs="Times New Roman"/>
                <w:iCs/>
                <w:sz w:val="16"/>
                <w:szCs w:val="16"/>
              </w:rPr>
              <w:t xml:space="preserve">ethnicity grouped using UK </w:t>
            </w:r>
            <w:r w:rsidR="00AB6A31" w:rsidRPr="0002779A">
              <w:rPr>
                <w:rFonts w:ascii="Times New Roman" w:hAnsi="Times New Roman" w:cs="Times New Roman"/>
                <w:iCs/>
                <w:sz w:val="16"/>
                <w:szCs w:val="16"/>
              </w:rPr>
              <w:t xml:space="preserve">Office </w:t>
            </w:r>
            <w:r w:rsidR="00833D40" w:rsidRPr="0002779A">
              <w:rPr>
                <w:rFonts w:ascii="Times New Roman" w:hAnsi="Times New Roman" w:cs="Times New Roman"/>
                <w:iCs/>
                <w:sz w:val="16"/>
                <w:szCs w:val="16"/>
              </w:rPr>
              <w:t>for</w:t>
            </w:r>
            <w:r w:rsidR="00AB6A31" w:rsidRPr="0002779A">
              <w:rPr>
                <w:rFonts w:ascii="Times New Roman" w:hAnsi="Times New Roman" w:cs="Times New Roman"/>
                <w:iCs/>
                <w:sz w:val="16"/>
                <w:szCs w:val="16"/>
              </w:rPr>
              <w:t xml:space="preserve"> N</w:t>
            </w:r>
            <w:r w:rsidR="00833D40" w:rsidRPr="0002779A">
              <w:rPr>
                <w:rFonts w:ascii="Times New Roman" w:hAnsi="Times New Roman" w:cs="Times New Roman"/>
                <w:iCs/>
                <w:sz w:val="16"/>
                <w:szCs w:val="16"/>
              </w:rPr>
              <w:t xml:space="preserve">ational Statistics </w:t>
            </w:r>
            <w:r w:rsidR="00B2609A" w:rsidRPr="0002779A">
              <w:rPr>
                <w:rFonts w:ascii="Times New Roman" w:hAnsi="Times New Roman" w:cs="Times New Roman"/>
                <w:iCs/>
                <w:sz w:val="16"/>
                <w:szCs w:val="16"/>
              </w:rPr>
              <w:t>[ONS]</w:t>
            </w:r>
            <w:r w:rsidR="007C748A" w:rsidRPr="0002779A">
              <w:rPr>
                <w:rFonts w:ascii="Times New Roman" w:hAnsi="Times New Roman" w:cs="Times New Roman"/>
                <w:iCs/>
                <w:sz w:val="16"/>
                <w:szCs w:val="16"/>
              </w:rPr>
              <w:t xml:space="preserve"> ethnic group classifications</w:t>
            </w:r>
          </w:p>
        </w:tc>
        <w:tc>
          <w:tcPr>
            <w:tcW w:w="510" w:type="pct"/>
          </w:tcPr>
          <w:p w14:paraId="2458BFB4" w14:textId="4E1D7C9C" w:rsidR="00BD69D4" w:rsidRPr="0002779A" w:rsidRDefault="009C720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ll-, natural, and unnatural-cause mortality in </w:t>
            </w:r>
            <w:r w:rsidR="00B21D3B" w:rsidRPr="0002779A">
              <w:rPr>
                <w:rFonts w:ascii="Times New Roman" w:hAnsi="Times New Roman" w:cs="Times New Roman"/>
                <w:iCs/>
                <w:sz w:val="16"/>
                <w:szCs w:val="16"/>
              </w:rPr>
              <w:t xml:space="preserve">individuals with ICD-10 </w:t>
            </w:r>
            <w:r w:rsidR="00F12052" w:rsidRPr="0002779A">
              <w:rPr>
                <w:rFonts w:ascii="Times New Roman" w:hAnsi="Times New Roman" w:cs="Times New Roman"/>
                <w:iCs/>
                <w:sz w:val="16"/>
                <w:szCs w:val="16"/>
              </w:rPr>
              <w:t xml:space="preserve">SMI </w:t>
            </w:r>
            <w:r w:rsidR="00C6524D" w:rsidRPr="0002779A">
              <w:rPr>
                <w:rFonts w:ascii="Times New Roman" w:hAnsi="Times New Roman" w:cs="Times New Roman"/>
                <w:iCs/>
                <w:sz w:val="16"/>
                <w:szCs w:val="16"/>
              </w:rPr>
              <w:t>diagnoses (</w:t>
            </w:r>
            <w:r w:rsidR="00B21D3B" w:rsidRPr="0002779A">
              <w:rPr>
                <w:rFonts w:ascii="Times New Roman" w:hAnsi="Times New Roman" w:cs="Times New Roman"/>
                <w:iCs/>
                <w:sz w:val="16"/>
                <w:szCs w:val="16"/>
              </w:rPr>
              <w:t>schizophrenia-spectrum disorders (</w:t>
            </w:r>
            <w:proofErr w:type="spellStart"/>
            <w:r w:rsidR="00B21D3B" w:rsidRPr="0002779A">
              <w:rPr>
                <w:rFonts w:ascii="Times New Roman" w:hAnsi="Times New Roman" w:cs="Times New Roman"/>
                <w:iCs/>
                <w:sz w:val="16"/>
                <w:szCs w:val="16"/>
              </w:rPr>
              <w:t>F2</w:t>
            </w:r>
            <w:proofErr w:type="spellEnd"/>
            <w:r w:rsidR="00B21D3B" w:rsidRPr="0002779A">
              <w:rPr>
                <w:rFonts w:ascii="Times New Roman" w:hAnsi="Times New Roman" w:cs="Times New Roman"/>
                <w:iCs/>
                <w:sz w:val="16"/>
                <w:szCs w:val="16"/>
              </w:rPr>
              <w:t xml:space="preserve">*) and bipolar </w:t>
            </w:r>
            <w:r w:rsidR="00B21D3B" w:rsidRPr="0002779A">
              <w:rPr>
                <w:rFonts w:ascii="Times New Roman" w:hAnsi="Times New Roman" w:cs="Times New Roman"/>
                <w:iCs/>
                <w:sz w:val="16"/>
                <w:szCs w:val="16"/>
              </w:rPr>
              <w:lastRenderedPageBreak/>
              <w:t>disorders (</w:t>
            </w:r>
            <w:proofErr w:type="spellStart"/>
            <w:r w:rsidR="00B21D3B" w:rsidRPr="0002779A">
              <w:rPr>
                <w:rFonts w:ascii="Times New Roman" w:hAnsi="Times New Roman" w:cs="Times New Roman"/>
                <w:iCs/>
                <w:sz w:val="16"/>
                <w:szCs w:val="16"/>
              </w:rPr>
              <w:t>F30</w:t>
            </w:r>
            <w:proofErr w:type="spellEnd"/>
            <w:r w:rsidR="00B21D3B" w:rsidRPr="0002779A">
              <w:rPr>
                <w:rFonts w:ascii="Times New Roman" w:hAnsi="Times New Roman" w:cs="Times New Roman"/>
                <w:iCs/>
                <w:sz w:val="16"/>
                <w:szCs w:val="16"/>
              </w:rPr>
              <w:t xml:space="preserve"> and </w:t>
            </w:r>
            <w:proofErr w:type="spellStart"/>
            <w:r w:rsidR="00B21D3B" w:rsidRPr="0002779A">
              <w:rPr>
                <w:rFonts w:ascii="Times New Roman" w:hAnsi="Times New Roman" w:cs="Times New Roman"/>
                <w:iCs/>
                <w:sz w:val="16"/>
                <w:szCs w:val="16"/>
              </w:rPr>
              <w:t>F31</w:t>
            </w:r>
            <w:proofErr w:type="spellEnd"/>
            <w:r w:rsidR="00193760" w:rsidRPr="0002779A">
              <w:rPr>
                <w:rFonts w:ascii="Times New Roman" w:hAnsi="Times New Roman" w:cs="Times New Roman"/>
                <w:iCs/>
                <w:sz w:val="16"/>
                <w:szCs w:val="16"/>
              </w:rPr>
              <w:t>)</w:t>
            </w:r>
          </w:p>
        </w:tc>
        <w:tc>
          <w:tcPr>
            <w:tcW w:w="338" w:type="pct"/>
          </w:tcPr>
          <w:p w14:paraId="7BBF2824" w14:textId="4F578864" w:rsidR="00BD69D4" w:rsidRPr="0002779A" w:rsidRDefault="004949E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Lower Super Output Area [LSOA] (</w:t>
            </w:r>
            <w:r w:rsidR="00984110" w:rsidRPr="0002779A">
              <w:rPr>
                <w:rFonts w:ascii="Times New Roman" w:hAnsi="Times New Roman" w:cs="Times New Roman"/>
                <w:iCs/>
                <w:sz w:val="16"/>
                <w:szCs w:val="16"/>
              </w:rPr>
              <w:t>NR/1614)</w:t>
            </w:r>
          </w:p>
        </w:tc>
        <w:tc>
          <w:tcPr>
            <w:tcW w:w="381" w:type="pct"/>
          </w:tcPr>
          <w:p w14:paraId="6F73DF6B" w14:textId="6DEBA00C" w:rsidR="00BD69D4" w:rsidRPr="0002779A" w:rsidRDefault="003F11E7"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H</w:t>
            </w:r>
            <w:r w:rsidR="006C1A59" w:rsidRPr="0002779A">
              <w:rPr>
                <w:rFonts w:ascii="Times New Roman" w:hAnsi="Times New Roman" w:cs="Times New Roman"/>
                <w:iCs/>
                <w:sz w:val="16"/>
                <w:szCs w:val="16"/>
              </w:rPr>
              <w:t>ighest and lowest own</w:t>
            </w:r>
            <w:r w:rsidR="00723F97" w:rsidRPr="0002779A">
              <w:rPr>
                <w:rFonts w:ascii="Times New Roman" w:hAnsi="Times New Roman" w:cs="Times New Roman"/>
                <w:iCs/>
                <w:sz w:val="16"/>
                <w:szCs w:val="16"/>
              </w:rPr>
              <w:t xml:space="preserve"> minority group density</w:t>
            </w:r>
          </w:p>
        </w:tc>
        <w:tc>
          <w:tcPr>
            <w:tcW w:w="385" w:type="pct"/>
          </w:tcPr>
          <w:p w14:paraId="30A85277" w14:textId="77777777" w:rsidR="00BD69D4" w:rsidRPr="0002779A" w:rsidRDefault="009E417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 sex, diagnosis, marital status</w:t>
            </w:r>
            <w:r w:rsidR="002455B7" w:rsidRPr="0002779A">
              <w:rPr>
                <w:rFonts w:ascii="Times New Roman" w:hAnsi="Times New Roman" w:cs="Times New Roman"/>
                <w:iCs/>
                <w:sz w:val="16"/>
                <w:szCs w:val="16"/>
              </w:rPr>
              <w:t>, substance use disorders, ethnicity*own ethnic density interaction</w:t>
            </w:r>
          </w:p>
          <w:p w14:paraId="4B4EECE7" w14:textId="2F3AD09C" w:rsidR="0039395C" w:rsidRPr="0002779A" w:rsidRDefault="0039395C"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lastRenderedPageBreak/>
              <w:t xml:space="preserve">A: Deprivation, </w:t>
            </w:r>
            <w:r w:rsidR="00C168E2" w:rsidRPr="0002779A">
              <w:rPr>
                <w:rFonts w:ascii="Times New Roman" w:hAnsi="Times New Roman" w:cs="Times New Roman"/>
                <w:iCs/>
                <w:sz w:val="16"/>
                <w:szCs w:val="16"/>
              </w:rPr>
              <w:t>urbanicity, &amp; social fragmentation</w:t>
            </w:r>
          </w:p>
        </w:tc>
        <w:tc>
          <w:tcPr>
            <w:tcW w:w="335" w:type="pct"/>
          </w:tcPr>
          <w:p w14:paraId="2DE33C73" w14:textId="5129A0BD" w:rsidR="00BD69D4" w:rsidRPr="0002779A" w:rsidRDefault="00833CBA"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lastRenderedPageBreak/>
              <w:t xml:space="preserve">Multilevel </w:t>
            </w:r>
            <w:r w:rsidR="00C6524D" w:rsidRPr="0002779A">
              <w:rPr>
                <w:rFonts w:ascii="Times New Roman" w:hAnsi="Times New Roman" w:cs="Times New Roman"/>
                <w:iCs/>
                <w:sz w:val="16"/>
                <w:szCs w:val="16"/>
              </w:rPr>
              <w:t>P</w:t>
            </w:r>
            <w:r w:rsidRPr="0002779A">
              <w:rPr>
                <w:rFonts w:ascii="Times New Roman" w:hAnsi="Times New Roman" w:cs="Times New Roman"/>
                <w:iCs/>
                <w:sz w:val="16"/>
                <w:szCs w:val="16"/>
              </w:rPr>
              <w:t>oisson regression</w:t>
            </w:r>
          </w:p>
        </w:tc>
        <w:tc>
          <w:tcPr>
            <w:tcW w:w="765" w:type="pct"/>
          </w:tcPr>
          <w:p w14:paraId="6D28C8CB" w14:textId="3C13B1FA" w:rsidR="00BD69D4" w:rsidRPr="0002779A" w:rsidRDefault="00451055"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 (</w:t>
            </w:r>
            <w:r w:rsidR="00D97C8A" w:rsidRPr="0002779A">
              <w:rPr>
                <w:rFonts w:ascii="Times New Roman" w:hAnsi="Times New Roman" w:cs="Times New Roman"/>
                <w:iCs/>
                <w:color w:val="000000" w:themeColor="text1"/>
                <w:sz w:val="16"/>
                <w:szCs w:val="16"/>
              </w:rPr>
              <w:t>637/9154</w:t>
            </w:r>
            <w:r w:rsidRPr="0002779A">
              <w:rPr>
                <w:rFonts w:ascii="Times New Roman" w:hAnsi="Times New Roman" w:cs="Times New Roman"/>
                <w:iCs/>
                <w:color w:val="000000" w:themeColor="text1"/>
                <w:sz w:val="16"/>
                <w:szCs w:val="16"/>
              </w:rPr>
              <w:t>)</w:t>
            </w:r>
          </w:p>
          <w:p w14:paraId="5A9F86CE" w14:textId="77777777" w:rsidR="00E154AF" w:rsidRPr="0002779A" w:rsidRDefault="00E154AF" w:rsidP="002E4DB3">
            <w:pPr>
              <w:spacing w:line="360" w:lineRule="auto"/>
              <w:jc w:val="center"/>
              <w:rPr>
                <w:rFonts w:ascii="Times New Roman" w:hAnsi="Times New Roman" w:cs="Times New Roman"/>
                <w:iCs/>
                <w:color w:val="000000" w:themeColor="text1"/>
                <w:sz w:val="16"/>
                <w:szCs w:val="16"/>
              </w:rPr>
            </w:pPr>
          </w:p>
          <w:p w14:paraId="37510C03" w14:textId="35037583" w:rsidR="00451055" w:rsidRPr="0002779A" w:rsidRDefault="00451055"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African (</w:t>
            </w:r>
            <w:r w:rsidR="00FA5060" w:rsidRPr="0002779A">
              <w:rPr>
                <w:rFonts w:ascii="Times New Roman" w:hAnsi="Times New Roman" w:cs="Times New Roman"/>
                <w:iCs/>
                <w:color w:val="000000" w:themeColor="text1"/>
                <w:sz w:val="16"/>
                <w:szCs w:val="16"/>
              </w:rPr>
              <w:t>106/2510)</w:t>
            </w:r>
          </w:p>
          <w:p w14:paraId="60BFF2E9" w14:textId="77777777" w:rsidR="00E154AF" w:rsidRPr="0002779A" w:rsidRDefault="00E154AF" w:rsidP="002E4DB3">
            <w:pPr>
              <w:spacing w:line="360" w:lineRule="auto"/>
              <w:jc w:val="center"/>
              <w:rPr>
                <w:rFonts w:ascii="Times New Roman" w:hAnsi="Times New Roman" w:cs="Times New Roman"/>
                <w:iCs/>
                <w:color w:val="000000" w:themeColor="text1"/>
                <w:sz w:val="16"/>
                <w:szCs w:val="16"/>
              </w:rPr>
            </w:pPr>
          </w:p>
          <w:p w14:paraId="7AFBCA76" w14:textId="4AF14FFF" w:rsidR="00FA5060" w:rsidRPr="0002779A" w:rsidRDefault="00EC6AB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 (332/4840)</w:t>
            </w:r>
          </w:p>
          <w:p w14:paraId="2696CEA4" w14:textId="77777777" w:rsidR="00E154AF" w:rsidRPr="0002779A" w:rsidRDefault="00E154AF" w:rsidP="002E4DB3">
            <w:pPr>
              <w:spacing w:line="360" w:lineRule="auto"/>
              <w:jc w:val="center"/>
              <w:rPr>
                <w:rFonts w:ascii="Times New Roman" w:hAnsi="Times New Roman" w:cs="Times New Roman"/>
                <w:iCs/>
                <w:color w:val="000000" w:themeColor="text1"/>
                <w:sz w:val="16"/>
                <w:szCs w:val="16"/>
              </w:rPr>
            </w:pPr>
          </w:p>
          <w:p w14:paraId="62B58B53" w14:textId="3ED6CA0F" w:rsidR="00EC6AB6" w:rsidRPr="0002779A" w:rsidRDefault="00174D13"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South Asian (95/1256)</w:t>
            </w:r>
          </w:p>
          <w:p w14:paraId="51126D20" w14:textId="77777777" w:rsidR="00E154AF" w:rsidRPr="0002779A" w:rsidRDefault="00E154AF" w:rsidP="002E4DB3">
            <w:pPr>
              <w:spacing w:line="360" w:lineRule="auto"/>
              <w:jc w:val="center"/>
              <w:rPr>
                <w:rFonts w:ascii="Times New Roman" w:hAnsi="Times New Roman" w:cs="Times New Roman"/>
                <w:iCs/>
                <w:color w:val="000000" w:themeColor="text1"/>
                <w:sz w:val="16"/>
                <w:szCs w:val="16"/>
              </w:rPr>
            </w:pPr>
          </w:p>
          <w:p w14:paraId="19CACB01" w14:textId="02823DBA" w:rsidR="00174D13" w:rsidRPr="0002779A" w:rsidRDefault="00174D13"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ish (</w:t>
            </w:r>
            <w:r w:rsidR="006B32AA" w:rsidRPr="0002779A">
              <w:rPr>
                <w:rFonts w:ascii="Times New Roman" w:hAnsi="Times New Roman" w:cs="Times New Roman"/>
                <w:iCs/>
                <w:color w:val="000000" w:themeColor="text1"/>
                <w:sz w:val="16"/>
                <w:szCs w:val="16"/>
              </w:rPr>
              <w:t>104/548)</w:t>
            </w:r>
          </w:p>
          <w:p w14:paraId="5986BB5F" w14:textId="77777777" w:rsidR="00E154AF" w:rsidRPr="0002779A" w:rsidRDefault="00E154AF" w:rsidP="002E4DB3">
            <w:pPr>
              <w:spacing w:line="360" w:lineRule="auto"/>
              <w:jc w:val="center"/>
              <w:rPr>
                <w:rFonts w:ascii="Times New Roman" w:hAnsi="Times New Roman" w:cs="Times New Roman"/>
                <w:iCs/>
                <w:color w:val="000000" w:themeColor="text1"/>
                <w:sz w:val="16"/>
                <w:szCs w:val="16"/>
              </w:rPr>
            </w:pPr>
          </w:p>
          <w:p w14:paraId="0A8B1A0E" w14:textId="4428AA4F" w:rsidR="006B32AA" w:rsidRPr="0002779A" w:rsidRDefault="006B32AA"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White British </w:t>
            </w:r>
            <w:r w:rsidR="005011E5" w:rsidRPr="0002779A">
              <w:rPr>
                <w:rFonts w:ascii="Times New Roman" w:hAnsi="Times New Roman" w:cs="Times New Roman"/>
                <w:iCs/>
                <w:color w:val="000000" w:themeColor="text1"/>
                <w:sz w:val="16"/>
                <w:szCs w:val="16"/>
              </w:rPr>
              <w:t xml:space="preserve">(majority) </w:t>
            </w:r>
            <w:r w:rsidRPr="0002779A">
              <w:rPr>
                <w:rFonts w:ascii="Times New Roman" w:hAnsi="Times New Roman" w:cs="Times New Roman"/>
                <w:iCs/>
                <w:color w:val="000000" w:themeColor="text1"/>
                <w:sz w:val="16"/>
                <w:szCs w:val="16"/>
              </w:rPr>
              <w:t>(1130/</w:t>
            </w:r>
            <w:r w:rsidR="005011E5" w:rsidRPr="0002779A">
              <w:rPr>
                <w:rFonts w:ascii="Times New Roman" w:hAnsi="Times New Roman" w:cs="Times New Roman"/>
                <w:iCs/>
                <w:color w:val="000000" w:themeColor="text1"/>
                <w:sz w:val="16"/>
                <w:szCs w:val="16"/>
              </w:rPr>
              <w:t>9047)</w:t>
            </w:r>
          </w:p>
          <w:p w14:paraId="671A766F" w14:textId="77777777" w:rsidR="00E154AF" w:rsidRPr="0002779A" w:rsidRDefault="00E154AF" w:rsidP="002E4DB3">
            <w:pPr>
              <w:spacing w:line="360" w:lineRule="auto"/>
              <w:jc w:val="center"/>
              <w:rPr>
                <w:rFonts w:ascii="Times New Roman" w:hAnsi="Times New Roman" w:cs="Times New Roman"/>
                <w:iCs/>
                <w:color w:val="000000" w:themeColor="text1"/>
                <w:sz w:val="16"/>
                <w:szCs w:val="16"/>
              </w:rPr>
            </w:pPr>
          </w:p>
          <w:p w14:paraId="0192DC27" w14:textId="7580570E" w:rsidR="00EC6AB6" w:rsidRPr="0002779A" w:rsidRDefault="004840EA"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r w:rsidR="00463A82" w:rsidRPr="0002779A">
              <w:rPr>
                <w:rFonts w:ascii="Times New Roman" w:hAnsi="Times New Roman" w:cs="Times New Roman"/>
                <w:i/>
                <w:color w:val="000000" w:themeColor="text1"/>
                <w:sz w:val="16"/>
                <w:szCs w:val="16"/>
              </w:rPr>
              <w:t>.</w:t>
            </w:r>
            <w:proofErr w:type="spellEnd"/>
            <w:r w:rsidR="009736C6" w:rsidRPr="0002779A">
              <w:rPr>
                <w:rFonts w:ascii="Times New Roman" w:hAnsi="Times New Roman" w:cs="Times New Roman"/>
                <w:i/>
                <w:color w:val="000000" w:themeColor="text1"/>
                <w:sz w:val="16"/>
                <w:szCs w:val="16"/>
              </w:rPr>
              <w:t>,</w:t>
            </w:r>
            <w:r w:rsidRPr="0002779A">
              <w:rPr>
                <w:rFonts w:ascii="Times New Roman" w:hAnsi="Times New Roman" w:cs="Times New Roman"/>
                <w:i/>
                <w:color w:val="000000" w:themeColor="text1"/>
                <w:sz w:val="16"/>
                <w:szCs w:val="16"/>
              </w:rPr>
              <w:t xml:space="preserve"> above</w:t>
            </w:r>
            <w:r w:rsidR="00012684" w:rsidRPr="0002779A">
              <w:rPr>
                <w:rFonts w:ascii="Times New Roman" w:hAnsi="Times New Roman" w:cs="Times New Roman"/>
                <w:i/>
                <w:color w:val="000000" w:themeColor="text1"/>
                <w:sz w:val="16"/>
                <w:szCs w:val="16"/>
              </w:rPr>
              <w:t xml:space="preserve"> refer to </w:t>
            </w:r>
            <w:r w:rsidR="00F95C33" w:rsidRPr="0002779A">
              <w:rPr>
                <w:rFonts w:ascii="Times New Roman" w:hAnsi="Times New Roman" w:cs="Times New Roman"/>
                <w:i/>
                <w:color w:val="000000" w:themeColor="text1"/>
                <w:sz w:val="16"/>
                <w:szCs w:val="16"/>
              </w:rPr>
              <w:t>all</w:t>
            </w:r>
            <w:r w:rsidR="00104331" w:rsidRPr="0002779A">
              <w:rPr>
                <w:rFonts w:ascii="Times New Roman" w:hAnsi="Times New Roman" w:cs="Times New Roman"/>
                <w:i/>
                <w:color w:val="000000" w:themeColor="text1"/>
                <w:sz w:val="16"/>
                <w:szCs w:val="16"/>
              </w:rPr>
              <w:t xml:space="preserve">-cause </w:t>
            </w:r>
            <w:r w:rsidRPr="0002779A">
              <w:rPr>
                <w:rFonts w:ascii="Times New Roman" w:hAnsi="Times New Roman" w:cs="Times New Roman"/>
                <w:i/>
                <w:color w:val="000000" w:themeColor="text1"/>
                <w:sz w:val="16"/>
                <w:szCs w:val="16"/>
              </w:rPr>
              <w:t>deaths/sample</w:t>
            </w:r>
          </w:p>
        </w:tc>
        <w:tc>
          <w:tcPr>
            <w:tcW w:w="803" w:type="pct"/>
          </w:tcPr>
          <w:p w14:paraId="615C0F33" w14:textId="15CBC26F" w:rsidR="002E1F64" w:rsidRPr="0002779A" w:rsidRDefault="00C41D35"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IRR=</w:t>
            </w:r>
            <w:r w:rsidR="00625BAB" w:rsidRPr="0002779A">
              <w:rPr>
                <w:rFonts w:ascii="Times New Roman" w:hAnsi="Times New Roman" w:cs="Times New Roman"/>
                <w:iCs/>
                <w:color w:val="000000" w:themeColor="text1"/>
                <w:sz w:val="16"/>
                <w:szCs w:val="16"/>
              </w:rPr>
              <w:t>0.</w:t>
            </w:r>
            <w:r w:rsidRPr="0002779A">
              <w:rPr>
                <w:rFonts w:ascii="Times New Roman" w:hAnsi="Times New Roman" w:cs="Times New Roman"/>
                <w:iCs/>
                <w:color w:val="000000" w:themeColor="text1"/>
                <w:sz w:val="16"/>
                <w:szCs w:val="16"/>
              </w:rPr>
              <w:t>96</w:t>
            </w:r>
            <w:r w:rsidR="000033AA" w:rsidRPr="0002779A">
              <w:rPr>
                <w:rFonts w:ascii="Times New Roman" w:hAnsi="Times New Roman" w:cs="Times New Roman"/>
                <w:iCs/>
                <w:color w:val="000000" w:themeColor="text1"/>
                <w:sz w:val="16"/>
                <w:szCs w:val="16"/>
              </w:rPr>
              <w:t>,</w:t>
            </w:r>
            <w:r w:rsidR="00AB44ED" w:rsidRPr="0002779A">
              <w:rPr>
                <w:rFonts w:ascii="Times New Roman" w:hAnsi="Times New Roman" w:cs="Times New Roman"/>
                <w:iCs/>
                <w:color w:val="000000" w:themeColor="text1"/>
                <w:sz w:val="16"/>
                <w:szCs w:val="16"/>
              </w:rPr>
              <w:t xml:space="preserve"> IRR=</w:t>
            </w:r>
            <w:r w:rsidR="002511CE" w:rsidRPr="0002779A">
              <w:rPr>
                <w:rFonts w:ascii="Times New Roman" w:hAnsi="Times New Roman" w:cs="Times New Roman"/>
                <w:iCs/>
                <w:color w:val="000000" w:themeColor="text1"/>
                <w:sz w:val="16"/>
                <w:szCs w:val="16"/>
              </w:rPr>
              <w:t>0.52 [SS]</w:t>
            </w:r>
          </w:p>
          <w:p w14:paraId="5D6BDF8A" w14:textId="0796F9C3" w:rsidR="00E154AF" w:rsidRPr="0002779A" w:rsidRDefault="00E154A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Interaction: </w:t>
            </w:r>
            <w:r w:rsidRPr="0002779A">
              <w:rPr>
                <w:rFonts w:ascii="Times New Roman" w:hAnsi="Times New Roman" w:cs="Times New Roman"/>
                <w:i/>
                <w:color w:val="000000" w:themeColor="text1"/>
                <w:sz w:val="16"/>
                <w:szCs w:val="16"/>
              </w:rPr>
              <w:t>p</w:t>
            </w:r>
            <w:r w:rsidRPr="0002779A">
              <w:rPr>
                <w:rFonts w:ascii="Times New Roman" w:hAnsi="Times New Roman" w:cs="Times New Roman"/>
                <w:iCs/>
                <w:color w:val="000000" w:themeColor="text1"/>
                <w:sz w:val="16"/>
                <w:szCs w:val="16"/>
              </w:rPr>
              <w:t>=0.036 [SS]</w:t>
            </w:r>
          </w:p>
          <w:p w14:paraId="142288D9" w14:textId="7D3E6314" w:rsidR="00BD69D4" w:rsidRPr="0002779A" w:rsidRDefault="00401A6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0.</w:t>
            </w:r>
            <w:r w:rsidR="00AE3560" w:rsidRPr="0002779A">
              <w:rPr>
                <w:rFonts w:ascii="Times New Roman" w:hAnsi="Times New Roman" w:cs="Times New Roman"/>
                <w:iCs/>
                <w:color w:val="000000" w:themeColor="text1"/>
                <w:sz w:val="16"/>
                <w:szCs w:val="16"/>
              </w:rPr>
              <w:t>79</w:t>
            </w:r>
            <w:r w:rsidR="004E2A1F" w:rsidRPr="0002779A">
              <w:rPr>
                <w:rFonts w:ascii="Times New Roman" w:hAnsi="Times New Roman" w:cs="Times New Roman"/>
                <w:iCs/>
                <w:color w:val="000000" w:themeColor="text1"/>
                <w:sz w:val="16"/>
                <w:szCs w:val="16"/>
              </w:rPr>
              <w:t>, IRR=0.25 [SS]</w:t>
            </w:r>
          </w:p>
          <w:p w14:paraId="0B327AF0" w14:textId="44D8FE89" w:rsidR="00E154AF" w:rsidRPr="0002779A" w:rsidRDefault="00E154A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Interaction: </w:t>
            </w:r>
            <w:r w:rsidRPr="0002779A">
              <w:rPr>
                <w:rFonts w:ascii="Times New Roman" w:hAnsi="Times New Roman" w:cs="Times New Roman"/>
                <w:i/>
                <w:color w:val="000000" w:themeColor="text1"/>
                <w:sz w:val="16"/>
                <w:szCs w:val="16"/>
              </w:rPr>
              <w:t>p</w:t>
            </w:r>
            <w:r w:rsidRPr="0002779A">
              <w:rPr>
                <w:rFonts w:ascii="Times New Roman" w:hAnsi="Times New Roman" w:cs="Times New Roman"/>
                <w:iCs/>
                <w:color w:val="000000" w:themeColor="text1"/>
                <w:sz w:val="16"/>
                <w:szCs w:val="16"/>
              </w:rPr>
              <w:t>=0.068</w:t>
            </w:r>
          </w:p>
          <w:p w14:paraId="680787EA" w14:textId="59902D9B" w:rsidR="005011E5" w:rsidRPr="0002779A" w:rsidRDefault="00D7569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w:t>
            </w:r>
            <w:r w:rsidR="004D2F14" w:rsidRPr="0002779A">
              <w:rPr>
                <w:rFonts w:ascii="Times New Roman" w:hAnsi="Times New Roman" w:cs="Times New Roman"/>
                <w:iCs/>
                <w:color w:val="000000" w:themeColor="text1"/>
                <w:sz w:val="16"/>
                <w:szCs w:val="16"/>
              </w:rPr>
              <w:t>0.70 [SS], IRR=</w:t>
            </w:r>
            <w:r w:rsidR="00C25BC2" w:rsidRPr="0002779A">
              <w:rPr>
                <w:rFonts w:ascii="Times New Roman" w:hAnsi="Times New Roman" w:cs="Times New Roman"/>
                <w:iCs/>
                <w:color w:val="000000" w:themeColor="text1"/>
                <w:sz w:val="16"/>
                <w:szCs w:val="16"/>
              </w:rPr>
              <w:t>0.58 [SS]</w:t>
            </w:r>
          </w:p>
          <w:p w14:paraId="4AF76997" w14:textId="1E15D1CD" w:rsidR="00E154AF" w:rsidRPr="0002779A" w:rsidRDefault="00E154A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Interaction: </w:t>
            </w:r>
            <w:r w:rsidRPr="0002779A">
              <w:rPr>
                <w:rFonts w:ascii="Times New Roman" w:hAnsi="Times New Roman" w:cs="Times New Roman"/>
                <w:i/>
                <w:color w:val="000000" w:themeColor="text1"/>
                <w:sz w:val="16"/>
                <w:szCs w:val="16"/>
              </w:rPr>
              <w:t>p</w:t>
            </w:r>
            <w:r w:rsidRPr="0002779A">
              <w:rPr>
                <w:rFonts w:ascii="Times New Roman" w:hAnsi="Times New Roman" w:cs="Times New Roman"/>
                <w:iCs/>
                <w:color w:val="000000" w:themeColor="text1"/>
                <w:sz w:val="16"/>
                <w:szCs w:val="16"/>
              </w:rPr>
              <w:t>=0.62</w:t>
            </w:r>
          </w:p>
          <w:p w14:paraId="289EF181" w14:textId="0DAB41A0" w:rsidR="00C25BC2" w:rsidRPr="0002779A" w:rsidRDefault="00811AE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1.08, IRR=</w:t>
            </w:r>
            <w:r w:rsidR="00084281" w:rsidRPr="0002779A">
              <w:rPr>
                <w:rFonts w:ascii="Times New Roman" w:hAnsi="Times New Roman" w:cs="Times New Roman"/>
                <w:iCs/>
                <w:color w:val="000000" w:themeColor="text1"/>
                <w:sz w:val="16"/>
                <w:szCs w:val="16"/>
              </w:rPr>
              <w:t>0.07</w:t>
            </w:r>
            <w:r w:rsidR="009A1B23" w:rsidRPr="0002779A">
              <w:rPr>
                <w:rFonts w:ascii="Times New Roman" w:hAnsi="Times New Roman" w:cs="Times New Roman"/>
                <w:iCs/>
                <w:color w:val="000000" w:themeColor="text1"/>
                <w:sz w:val="16"/>
                <w:szCs w:val="16"/>
              </w:rPr>
              <w:t xml:space="preserve"> </w:t>
            </w:r>
            <w:r w:rsidR="00084281" w:rsidRPr="0002779A">
              <w:rPr>
                <w:rFonts w:ascii="Times New Roman" w:hAnsi="Times New Roman" w:cs="Times New Roman"/>
                <w:iCs/>
                <w:color w:val="000000" w:themeColor="text1"/>
                <w:sz w:val="16"/>
                <w:szCs w:val="16"/>
              </w:rPr>
              <w:t>[SS</w:t>
            </w:r>
            <w:r w:rsidR="00EE3118" w:rsidRPr="0002779A">
              <w:rPr>
                <w:rFonts w:ascii="Times New Roman" w:hAnsi="Times New Roman" w:cs="Times New Roman"/>
                <w:iCs/>
                <w:color w:val="000000" w:themeColor="text1"/>
                <w:sz w:val="16"/>
                <w:szCs w:val="16"/>
              </w:rPr>
              <w:t>]</w:t>
            </w:r>
          </w:p>
          <w:p w14:paraId="7E013C5C" w14:textId="2E7A5FE4" w:rsidR="00E154AF" w:rsidRPr="0002779A" w:rsidRDefault="00E154A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Interaction: </w:t>
            </w:r>
            <w:r w:rsidRPr="0002779A">
              <w:rPr>
                <w:rFonts w:ascii="Times New Roman" w:hAnsi="Times New Roman" w:cs="Times New Roman"/>
                <w:i/>
                <w:color w:val="000000" w:themeColor="text1"/>
                <w:sz w:val="16"/>
                <w:szCs w:val="16"/>
              </w:rPr>
              <w:t>p</w:t>
            </w:r>
            <w:r w:rsidRPr="0002779A">
              <w:rPr>
                <w:rFonts w:ascii="Times New Roman" w:hAnsi="Times New Roman" w:cs="Times New Roman"/>
                <w:iCs/>
                <w:color w:val="000000" w:themeColor="text1"/>
                <w:sz w:val="16"/>
                <w:szCs w:val="16"/>
              </w:rPr>
              <w:t>=0.015 [SS]</w:t>
            </w:r>
          </w:p>
          <w:p w14:paraId="0E77F0E9" w14:textId="109AB2A8" w:rsidR="00DC7EA4" w:rsidRPr="0002779A" w:rsidRDefault="0008428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w:t>
            </w:r>
            <w:r w:rsidR="00535706" w:rsidRPr="0002779A">
              <w:rPr>
                <w:rFonts w:ascii="Times New Roman" w:hAnsi="Times New Roman" w:cs="Times New Roman"/>
                <w:iCs/>
                <w:color w:val="000000" w:themeColor="text1"/>
                <w:sz w:val="16"/>
                <w:szCs w:val="16"/>
              </w:rPr>
              <w:t>0.97, IRR=1.80</w:t>
            </w:r>
          </w:p>
          <w:p w14:paraId="3016AD61" w14:textId="19671EBE" w:rsidR="00E154AF" w:rsidRPr="0002779A" w:rsidRDefault="00397D2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 xml:space="preserve">Interaction: </w:t>
            </w:r>
            <w:r w:rsidRPr="0002779A">
              <w:rPr>
                <w:rFonts w:ascii="Times New Roman" w:hAnsi="Times New Roman" w:cs="Times New Roman"/>
                <w:i/>
                <w:color w:val="000000" w:themeColor="text1"/>
                <w:sz w:val="16"/>
                <w:szCs w:val="16"/>
              </w:rPr>
              <w:t>p</w:t>
            </w:r>
            <w:r w:rsidRPr="0002779A">
              <w:rPr>
                <w:rFonts w:ascii="Times New Roman" w:hAnsi="Times New Roman" w:cs="Times New Roman"/>
                <w:iCs/>
                <w:color w:val="000000" w:themeColor="text1"/>
                <w:sz w:val="16"/>
                <w:szCs w:val="16"/>
              </w:rPr>
              <w:t>=0.65</w:t>
            </w:r>
          </w:p>
          <w:p w14:paraId="100CF3E2" w14:textId="2286FFF9" w:rsidR="00DC7EA4" w:rsidRPr="0002779A" w:rsidRDefault="00FF268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R</w:t>
            </w:r>
            <w:r w:rsidR="00285F2B" w:rsidRPr="0002779A">
              <w:rPr>
                <w:rFonts w:ascii="Times New Roman" w:hAnsi="Times New Roman" w:cs="Times New Roman"/>
                <w:iCs/>
                <w:color w:val="000000" w:themeColor="text1"/>
                <w:sz w:val="16"/>
                <w:szCs w:val="16"/>
              </w:rPr>
              <w:t>EF</w:t>
            </w:r>
          </w:p>
          <w:p w14:paraId="7A146582" w14:textId="6ADC3504" w:rsidR="00DC7EA4" w:rsidRPr="0002779A" w:rsidRDefault="00DC7EA4"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w:t>
            </w:r>
            <w:r w:rsidR="003C7862" w:rsidRPr="0002779A">
              <w:rPr>
                <w:rFonts w:ascii="Times New Roman" w:hAnsi="Times New Roman" w:cs="Times New Roman"/>
                <w:i/>
                <w:color w:val="000000" w:themeColor="text1"/>
                <w:sz w:val="16"/>
                <w:szCs w:val="16"/>
              </w:rPr>
              <w:t>.b</w:t>
            </w:r>
            <w:r w:rsidR="00463A82" w:rsidRPr="0002779A">
              <w:rPr>
                <w:rFonts w:ascii="Times New Roman" w:hAnsi="Times New Roman" w:cs="Times New Roman"/>
                <w:i/>
                <w:color w:val="000000" w:themeColor="text1"/>
                <w:sz w:val="16"/>
                <w:szCs w:val="16"/>
              </w:rPr>
              <w:t>.</w:t>
            </w:r>
            <w:proofErr w:type="spellEnd"/>
            <w:r w:rsidR="009736C6" w:rsidRPr="0002779A">
              <w:rPr>
                <w:rFonts w:ascii="Times New Roman" w:hAnsi="Times New Roman" w:cs="Times New Roman"/>
                <w:i/>
                <w:color w:val="000000" w:themeColor="text1"/>
                <w:sz w:val="16"/>
                <w:szCs w:val="16"/>
              </w:rPr>
              <w:t>,</w:t>
            </w:r>
            <w:r w:rsidR="003C7862" w:rsidRPr="0002779A">
              <w:rPr>
                <w:rFonts w:ascii="Times New Roman" w:hAnsi="Times New Roman" w:cs="Times New Roman"/>
                <w:i/>
                <w:color w:val="000000" w:themeColor="text1"/>
                <w:sz w:val="16"/>
                <w:szCs w:val="16"/>
              </w:rPr>
              <w:t xml:space="preserve"> </w:t>
            </w:r>
            <w:r w:rsidR="00A63895" w:rsidRPr="0002779A">
              <w:rPr>
                <w:rFonts w:ascii="Times New Roman" w:hAnsi="Times New Roman" w:cs="Times New Roman"/>
                <w:i/>
                <w:color w:val="000000" w:themeColor="text1"/>
                <w:sz w:val="16"/>
                <w:szCs w:val="16"/>
              </w:rPr>
              <w:t>1</w:t>
            </w:r>
            <w:r w:rsidR="00A63895" w:rsidRPr="0002779A">
              <w:rPr>
                <w:rFonts w:ascii="Times New Roman" w:hAnsi="Times New Roman" w:cs="Times New Roman"/>
                <w:i/>
                <w:color w:val="000000" w:themeColor="text1"/>
                <w:sz w:val="16"/>
                <w:szCs w:val="16"/>
                <w:vertAlign w:val="superscript"/>
              </w:rPr>
              <w:t>st</w:t>
            </w:r>
            <w:r w:rsidR="00A63895" w:rsidRPr="0002779A">
              <w:rPr>
                <w:rFonts w:ascii="Times New Roman" w:hAnsi="Times New Roman" w:cs="Times New Roman"/>
                <w:i/>
                <w:color w:val="000000" w:themeColor="text1"/>
                <w:sz w:val="16"/>
                <w:szCs w:val="16"/>
              </w:rPr>
              <w:t xml:space="preserve"> IRR =lowest own-group density (0%), 2</w:t>
            </w:r>
            <w:r w:rsidR="00A63895" w:rsidRPr="0002779A">
              <w:rPr>
                <w:rFonts w:ascii="Times New Roman" w:hAnsi="Times New Roman" w:cs="Times New Roman"/>
                <w:i/>
                <w:color w:val="000000" w:themeColor="text1"/>
                <w:sz w:val="16"/>
                <w:szCs w:val="16"/>
                <w:vertAlign w:val="superscript"/>
              </w:rPr>
              <w:t>nd</w:t>
            </w:r>
            <w:r w:rsidR="00AB44ED" w:rsidRPr="0002779A">
              <w:rPr>
                <w:rFonts w:ascii="Times New Roman" w:hAnsi="Times New Roman" w:cs="Times New Roman"/>
                <w:i/>
                <w:color w:val="000000" w:themeColor="text1"/>
                <w:sz w:val="16"/>
                <w:szCs w:val="16"/>
                <w:vertAlign w:val="superscript"/>
              </w:rPr>
              <w:t xml:space="preserve"> </w:t>
            </w:r>
            <w:r w:rsidR="003327F3" w:rsidRPr="0002779A">
              <w:rPr>
                <w:rFonts w:ascii="Times New Roman" w:hAnsi="Times New Roman" w:cs="Times New Roman"/>
                <w:i/>
                <w:color w:val="000000" w:themeColor="text1"/>
                <w:sz w:val="16"/>
                <w:szCs w:val="16"/>
              </w:rPr>
              <w:t>IRR</w:t>
            </w:r>
            <w:r w:rsidR="0016059F" w:rsidRPr="0002779A">
              <w:rPr>
                <w:rFonts w:ascii="Times New Roman" w:hAnsi="Times New Roman" w:cs="Times New Roman"/>
                <w:i/>
                <w:color w:val="000000" w:themeColor="text1"/>
                <w:sz w:val="16"/>
                <w:szCs w:val="16"/>
              </w:rPr>
              <w:t>=high</w:t>
            </w:r>
            <w:r w:rsidR="0087375F" w:rsidRPr="0002779A">
              <w:rPr>
                <w:rFonts w:ascii="Times New Roman" w:hAnsi="Times New Roman" w:cs="Times New Roman"/>
                <w:i/>
                <w:color w:val="000000" w:themeColor="text1"/>
                <w:sz w:val="16"/>
                <w:szCs w:val="16"/>
              </w:rPr>
              <w:t>est</w:t>
            </w:r>
            <w:r w:rsidR="0016059F" w:rsidRPr="0002779A">
              <w:rPr>
                <w:rFonts w:ascii="Times New Roman" w:hAnsi="Times New Roman" w:cs="Times New Roman"/>
                <w:i/>
                <w:color w:val="000000" w:themeColor="text1"/>
                <w:sz w:val="16"/>
                <w:szCs w:val="16"/>
              </w:rPr>
              <w:t xml:space="preserve"> </w:t>
            </w:r>
            <w:r w:rsidR="0087375F" w:rsidRPr="0002779A">
              <w:rPr>
                <w:rFonts w:ascii="Times New Roman" w:hAnsi="Times New Roman" w:cs="Times New Roman"/>
                <w:i/>
                <w:color w:val="000000" w:themeColor="text1"/>
                <w:sz w:val="16"/>
                <w:szCs w:val="16"/>
              </w:rPr>
              <w:t xml:space="preserve">ethnic </w:t>
            </w:r>
            <w:r w:rsidR="003327F3" w:rsidRPr="0002779A">
              <w:rPr>
                <w:rFonts w:ascii="Times New Roman" w:hAnsi="Times New Roman" w:cs="Times New Roman"/>
                <w:i/>
                <w:color w:val="000000" w:themeColor="text1"/>
                <w:sz w:val="16"/>
                <w:szCs w:val="16"/>
              </w:rPr>
              <w:t xml:space="preserve">density </w:t>
            </w:r>
            <w:r w:rsidR="0016059F" w:rsidRPr="0002779A">
              <w:rPr>
                <w:rFonts w:ascii="Times New Roman" w:hAnsi="Times New Roman" w:cs="Times New Roman"/>
                <w:i/>
                <w:color w:val="000000" w:themeColor="text1"/>
                <w:sz w:val="16"/>
                <w:szCs w:val="16"/>
              </w:rPr>
              <w:t>(</w:t>
            </w:r>
            <w:r w:rsidR="00C72291" w:rsidRPr="0002779A">
              <w:rPr>
                <w:rFonts w:ascii="Times New Roman" w:hAnsi="Times New Roman" w:cs="Times New Roman"/>
                <w:i/>
                <w:color w:val="000000" w:themeColor="text1"/>
                <w:sz w:val="16"/>
                <w:szCs w:val="16"/>
              </w:rPr>
              <w:t>95% for combined</w:t>
            </w:r>
            <w:r w:rsidR="00397D2D" w:rsidRPr="0002779A">
              <w:rPr>
                <w:rFonts w:ascii="Times New Roman" w:hAnsi="Times New Roman" w:cs="Times New Roman"/>
                <w:i/>
                <w:color w:val="000000" w:themeColor="text1"/>
                <w:sz w:val="16"/>
                <w:szCs w:val="16"/>
              </w:rPr>
              <w:t>,</w:t>
            </w:r>
            <w:r w:rsidR="00C72291" w:rsidRPr="0002779A">
              <w:rPr>
                <w:rFonts w:ascii="Times New Roman" w:hAnsi="Times New Roman" w:cs="Times New Roman"/>
                <w:i/>
                <w:color w:val="000000" w:themeColor="text1"/>
                <w:sz w:val="16"/>
                <w:szCs w:val="16"/>
              </w:rPr>
              <w:t xml:space="preserve"> </w:t>
            </w:r>
            <w:r w:rsidR="006409E6" w:rsidRPr="0002779A">
              <w:rPr>
                <w:rFonts w:ascii="Times New Roman" w:hAnsi="Times New Roman" w:cs="Times New Roman"/>
                <w:i/>
                <w:color w:val="000000" w:themeColor="text1"/>
                <w:sz w:val="16"/>
                <w:szCs w:val="16"/>
              </w:rPr>
              <w:t xml:space="preserve">50%, </w:t>
            </w:r>
            <w:r w:rsidR="00376E61" w:rsidRPr="0002779A">
              <w:rPr>
                <w:rFonts w:ascii="Times New Roman" w:hAnsi="Times New Roman" w:cs="Times New Roman"/>
                <w:i/>
                <w:color w:val="000000" w:themeColor="text1"/>
                <w:sz w:val="16"/>
                <w:szCs w:val="16"/>
              </w:rPr>
              <w:t>30%, 90%, &amp; 11% respectively</w:t>
            </w:r>
            <w:r w:rsidR="00C72291" w:rsidRPr="0002779A">
              <w:rPr>
                <w:rFonts w:ascii="Times New Roman" w:hAnsi="Times New Roman" w:cs="Times New Roman"/>
                <w:i/>
                <w:color w:val="000000" w:themeColor="text1"/>
                <w:sz w:val="16"/>
                <w:szCs w:val="16"/>
              </w:rPr>
              <w:t xml:space="preserve"> for specific</w:t>
            </w:r>
            <w:r w:rsidR="00A63895" w:rsidRPr="0002779A">
              <w:rPr>
                <w:rFonts w:ascii="Times New Roman" w:hAnsi="Times New Roman" w:cs="Times New Roman"/>
                <w:i/>
                <w:color w:val="000000" w:themeColor="text1"/>
                <w:sz w:val="16"/>
                <w:szCs w:val="16"/>
              </w:rPr>
              <w:t xml:space="preserve"> minority groups</w:t>
            </w:r>
            <w:r w:rsidR="0016059F" w:rsidRPr="0002779A">
              <w:rPr>
                <w:rFonts w:ascii="Times New Roman" w:hAnsi="Times New Roman" w:cs="Times New Roman"/>
                <w:i/>
                <w:color w:val="000000" w:themeColor="text1"/>
                <w:sz w:val="16"/>
                <w:szCs w:val="16"/>
              </w:rPr>
              <w:t>)</w:t>
            </w:r>
            <w:r w:rsidR="004D4B0D" w:rsidRPr="0002779A">
              <w:rPr>
                <w:rFonts w:ascii="Times New Roman" w:hAnsi="Times New Roman" w:cs="Times New Roman"/>
                <w:i/>
                <w:color w:val="000000" w:themeColor="text1"/>
                <w:sz w:val="16"/>
                <w:szCs w:val="16"/>
              </w:rPr>
              <w:t>. Data for specific groups taken from paper’s supplementary material</w:t>
            </w:r>
          </w:p>
        </w:tc>
      </w:tr>
      <w:tr w:rsidR="00B65040" w:rsidRPr="0002779A" w14:paraId="4B9E76C1" w14:textId="77777777" w:rsidTr="00160AF0">
        <w:trPr>
          <w:jc w:val="center"/>
        </w:trPr>
        <w:tc>
          <w:tcPr>
            <w:tcW w:w="466" w:type="pct"/>
          </w:tcPr>
          <w:p w14:paraId="13BA1297" w14:textId="4EB044FB" w:rsidR="00B65040" w:rsidRPr="0002779A" w:rsidRDefault="00215812" w:rsidP="002E4DB3">
            <w:pPr>
              <w:spacing w:line="360" w:lineRule="auto"/>
              <w:jc w:val="center"/>
              <w:rPr>
                <w:rFonts w:ascii="Times New Roman" w:hAnsi="Times New Roman" w:cs="Times New Roman"/>
                <w:b/>
                <w:bCs/>
                <w:iCs/>
                <w:sz w:val="16"/>
                <w:szCs w:val="16"/>
              </w:rPr>
            </w:pPr>
            <w:proofErr w:type="spellStart"/>
            <w:r w:rsidRPr="0002779A">
              <w:rPr>
                <w:rFonts w:ascii="Times New Roman" w:hAnsi="Times New Roman" w:cs="Times New Roman"/>
                <w:b/>
                <w:bCs/>
                <w:iCs/>
                <w:sz w:val="16"/>
                <w:szCs w:val="16"/>
              </w:rPr>
              <w:lastRenderedPageBreak/>
              <w:t>Dykxhoorn</w:t>
            </w:r>
            <w:proofErr w:type="spellEnd"/>
            <w:r w:rsidR="00E646F1" w:rsidRPr="0002779A">
              <w:rPr>
                <w:rFonts w:ascii="Times New Roman" w:hAnsi="Times New Roman" w:cs="Times New Roman"/>
                <w:b/>
                <w:bCs/>
                <w:iCs/>
                <w:sz w:val="16"/>
                <w:szCs w:val="16"/>
              </w:rPr>
              <w:t xml:space="preserve">, Lewis, Hollander, Kirkbride &amp; Dalman, </w:t>
            </w:r>
            <w:r w:rsidR="00C441DD" w:rsidRPr="0002779A">
              <w:rPr>
                <w:rFonts w:ascii="Times New Roman" w:hAnsi="Times New Roman" w:cs="Times New Roman"/>
                <w:b/>
                <w:bCs/>
                <w:iCs/>
                <w:sz w:val="16"/>
                <w:szCs w:val="16"/>
              </w:rPr>
              <w:t>(</w:t>
            </w:r>
            <w:r w:rsidR="00E646F1" w:rsidRPr="0002779A">
              <w:rPr>
                <w:rFonts w:ascii="Times New Roman" w:hAnsi="Times New Roman" w:cs="Times New Roman"/>
                <w:b/>
                <w:bCs/>
                <w:iCs/>
                <w:sz w:val="16"/>
                <w:szCs w:val="16"/>
              </w:rPr>
              <w:t>2020</w:t>
            </w:r>
            <w:r w:rsidR="00C441DD" w:rsidRPr="0002779A">
              <w:rPr>
                <w:rFonts w:ascii="Times New Roman" w:hAnsi="Times New Roman" w:cs="Times New Roman"/>
                <w:b/>
                <w:bCs/>
                <w:iCs/>
                <w:sz w:val="16"/>
                <w:szCs w:val="16"/>
              </w:rPr>
              <w:t>)</w:t>
            </w:r>
          </w:p>
          <w:p w14:paraId="34028FBE" w14:textId="615149D5" w:rsidR="00E646F1" w:rsidRPr="0002779A" w:rsidRDefault="00E646F1" w:rsidP="002E4DB3">
            <w:pPr>
              <w:spacing w:line="360" w:lineRule="auto"/>
              <w:jc w:val="center"/>
              <w:rPr>
                <w:rFonts w:ascii="Times New Roman" w:hAnsi="Times New Roman" w:cs="Times New Roman"/>
                <w:iCs/>
                <w:sz w:val="16"/>
                <w:szCs w:val="16"/>
              </w:rPr>
            </w:pPr>
          </w:p>
          <w:p w14:paraId="068A5A1B" w14:textId="47E8E876" w:rsidR="00E646F1" w:rsidRPr="0002779A" w:rsidRDefault="00E646F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weden</w:t>
            </w:r>
          </w:p>
          <w:p w14:paraId="46B2F9C9" w14:textId="77777777" w:rsidR="00B65040" w:rsidRPr="0002779A" w:rsidRDefault="00B65040" w:rsidP="002E4DB3">
            <w:pPr>
              <w:spacing w:line="360" w:lineRule="auto"/>
              <w:rPr>
                <w:rFonts w:ascii="Times New Roman" w:hAnsi="Times New Roman" w:cs="Times New Roman"/>
                <w:iCs/>
                <w:sz w:val="16"/>
                <w:szCs w:val="16"/>
              </w:rPr>
            </w:pPr>
          </w:p>
          <w:p w14:paraId="26CF5AB4" w14:textId="65E96ACC" w:rsidR="00B65040" w:rsidRPr="0002779A" w:rsidRDefault="00B65040" w:rsidP="002E4DB3">
            <w:pPr>
              <w:spacing w:line="360" w:lineRule="auto"/>
              <w:jc w:val="center"/>
              <w:rPr>
                <w:rFonts w:ascii="Times New Roman" w:hAnsi="Times New Roman" w:cs="Times New Roman"/>
                <w:iCs/>
                <w:sz w:val="16"/>
                <w:szCs w:val="16"/>
              </w:rPr>
            </w:pPr>
          </w:p>
        </w:tc>
        <w:tc>
          <w:tcPr>
            <w:tcW w:w="636" w:type="pct"/>
          </w:tcPr>
          <w:p w14:paraId="366E3101" w14:textId="77777777" w:rsidR="00B65040" w:rsidRPr="0002779A" w:rsidRDefault="00C21E8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Register of the Total Population, the immigration and emigration register (STATIV), the Multi-Generation register, and the National Patient Register. </w:t>
            </w:r>
            <w:r w:rsidR="00122133" w:rsidRPr="0002779A">
              <w:rPr>
                <w:rFonts w:ascii="Times New Roman" w:hAnsi="Times New Roman" w:cs="Times New Roman"/>
                <w:iCs/>
                <w:sz w:val="16"/>
                <w:szCs w:val="16"/>
              </w:rPr>
              <w:t>(Linked by Psychiatry Sweden)</w:t>
            </w:r>
          </w:p>
          <w:p w14:paraId="7FB92C81" w14:textId="77777777" w:rsidR="00280892" w:rsidRPr="0002779A" w:rsidRDefault="00280892" w:rsidP="002E4DB3">
            <w:pPr>
              <w:spacing w:line="360" w:lineRule="auto"/>
              <w:jc w:val="center"/>
              <w:rPr>
                <w:rFonts w:ascii="Times New Roman" w:hAnsi="Times New Roman" w:cs="Times New Roman"/>
                <w:iCs/>
                <w:sz w:val="16"/>
                <w:szCs w:val="16"/>
              </w:rPr>
            </w:pPr>
          </w:p>
          <w:p w14:paraId="7BD7824E" w14:textId="2E404452" w:rsidR="00280892" w:rsidRPr="0002779A" w:rsidRDefault="0028089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BA1D5A" w:rsidRPr="0002779A">
              <w:rPr>
                <w:rFonts w:ascii="Times New Roman" w:hAnsi="Times New Roman" w:cs="Times New Roman"/>
                <w:iCs/>
                <w:sz w:val="16"/>
                <w:szCs w:val="16"/>
              </w:rPr>
              <w:t xml:space="preserve">January 1982 </w:t>
            </w:r>
            <w:r w:rsidR="00E60A38" w:rsidRPr="0002779A">
              <w:rPr>
                <w:rFonts w:ascii="Times New Roman" w:hAnsi="Times New Roman" w:cs="Times New Roman"/>
                <w:iCs/>
                <w:sz w:val="16"/>
                <w:szCs w:val="16"/>
              </w:rPr>
              <w:t>–</w:t>
            </w:r>
            <w:r w:rsidR="00BA1D5A" w:rsidRPr="0002779A">
              <w:rPr>
                <w:rFonts w:ascii="Times New Roman" w:hAnsi="Times New Roman" w:cs="Times New Roman"/>
                <w:iCs/>
                <w:sz w:val="16"/>
                <w:szCs w:val="16"/>
              </w:rPr>
              <w:t xml:space="preserve"> </w:t>
            </w:r>
            <w:r w:rsidR="00E60A38" w:rsidRPr="0002779A">
              <w:rPr>
                <w:rFonts w:ascii="Times New Roman" w:hAnsi="Times New Roman" w:cs="Times New Roman"/>
                <w:iCs/>
                <w:sz w:val="16"/>
                <w:szCs w:val="16"/>
              </w:rPr>
              <w:t>December 2016 (</w:t>
            </w:r>
            <w:r w:rsidR="00085CF5" w:rsidRPr="0002779A">
              <w:rPr>
                <w:rFonts w:ascii="Times New Roman" w:hAnsi="Times New Roman" w:cs="Times New Roman"/>
                <w:iCs/>
                <w:sz w:val="16"/>
                <w:szCs w:val="16"/>
              </w:rPr>
              <w:t>35 years)</w:t>
            </w:r>
            <w:r w:rsidR="00BA1D5A" w:rsidRPr="0002779A">
              <w:rPr>
                <w:rFonts w:ascii="Times New Roman" w:hAnsi="Times New Roman" w:cs="Times New Roman"/>
                <w:iCs/>
                <w:sz w:val="16"/>
                <w:szCs w:val="16"/>
              </w:rPr>
              <w:t xml:space="preserve"> </w:t>
            </w:r>
          </w:p>
        </w:tc>
        <w:tc>
          <w:tcPr>
            <w:tcW w:w="381" w:type="pct"/>
          </w:tcPr>
          <w:p w14:paraId="15AEDF27" w14:textId="452977EB" w:rsidR="00B65040" w:rsidRPr="0002779A" w:rsidRDefault="0058107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lace of birth &amp; parents place of birth </w:t>
            </w:r>
            <w:r w:rsidR="008A79CF" w:rsidRPr="0002779A">
              <w:rPr>
                <w:rFonts w:ascii="Times New Roman" w:hAnsi="Times New Roman" w:cs="Times New Roman"/>
                <w:iCs/>
                <w:sz w:val="16"/>
                <w:szCs w:val="16"/>
              </w:rPr>
              <w:t>(born outside of Sweden: 1</w:t>
            </w:r>
            <w:r w:rsidR="008A79CF" w:rsidRPr="0002779A">
              <w:rPr>
                <w:rFonts w:ascii="Times New Roman" w:hAnsi="Times New Roman" w:cs="Times New Roman"/>
                <w:iCs/>
                <w:sz w:val="16"/>
                <w:szCs w:val="16"/>
                <w:vertAlign w:val="superscript"/>
              </w:rPr>
              <w:t>st</w:t>
            </w:r>
            <w:r w:rsidR="008A79CF" w:rsidRPr="0002779A">
              <w:rPr>
                <w:rFonts w:ascii="Times New Roman" w:hAnsi="Times New Roman" w:cs="Times New Roman"/>
                <w:iCs/>
                <w:sz w:val="16"/>
                <w:szCs w:val="16"/>
              </w:rPr>
              <w:t xml:space="preserve"> gen, born in Sweden, at least one parent born outside of Sweden: 2</w:t>
            </w:r>
            <w:r w:rsidR="008A79CF" w:rsidRPr="0002779A">
              <w:rPr>
                <w:rFonts w:ascii="Times New Roman" w:hAnsi="Times New Roman" w:cs="Times New Roman"/>
                <w:iCs/>
                <w:sz w:val="16"/>
                <w:szCs w:val="16"/>
                <w:vertAlign w:val="superscript"/>
              </w:rPr>
              <w:t>nd</w:t>
            </w:r>
            <w:r w:rsidR="008A79CF" w:rsidRPr="0002779A">
              <w:rPr>
                <w:rFonts w:ascii="Times New Roman" w:hAnsi="Times New Roman" w:cs="Times New Roman"/>
                <w:iCs/>
                <w:sz w:val="16"/>
                <w:szCs w:val="16"/>
              </w:rPr>
              <w:t xml:space="preserve"> gen)</w:t>
            </w:r>
          </w:p>
        </w:tc>
        <w:tc>
          <w:tcPr>
            <w:tcW w:w="510" w:type="pct"/>
          </w:tcPr>
          <w:p w14:paraId="70B39589" w14:textId="58B74CD0" w:rsidR="00B65040" w:rsidRPr="0002779A" w:rsidRDefault="00B1465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AP (</w:t>
            </w:r>
            <w:proofErr w:type="spellStart"/>
            <w:r w:rsidRPr="0002779A">
              <w:rPr>
                <w:rFonts w:ascii="Times New Roman" w:hAnsi="Times New Roman" w:cs="Times New Roman"/>
                <w:iCs/>
                <w:sz w:val="16"/>
                <w:szCs w:val="16"/>
              </w:rPr>
              <w:t>F20</w:t>
            </w:r>
            <w:proofErr w:type="spellEnd"/>
            <w:r w:rsidRPr="0002779A">
              <w:rPr>
                <w:rFonts w:ascii="Times New Roman" w:hAnsi="Times New Roman" w:cs="Times New Roman"/>
                <w:iCs/>
                <w:sz w:val="16"/>
                <w:szCs w:val="16"/>
              </w:rPr>
              <w:t xml:space="preserve">-29) </w:t>
            </w:r>
            <w:r w:rsidR="00406AFC" w:rsidRPr="0002779A">
              <w:rPr>
                <w:rFonts w:ascii="Times New Roman" w:hAnsi="Times New Roman" w:cs="Times New Roman"/>
                <w:iCs/>
                <w:sz w:val="16"/>
                <w:szCs w:val="16"/>
              </w:rPr>
              <w:t>[ICD-10]</w:t>
            </w:r>
          </w:p>
        </w:tc>
        <w:tc>
          <w:tcPr>
            <w:tcW w:w="338" w:type="pct"/>
          </w:tcPr>
          <w:p w14:paraId="2AAB08D0" w14:textId="77777777" w:rsidR="00B65040" w:rsidRPr="0002779A" w:rsidRDefault="008F165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mall A</w:t>
            </w:r>
            <w:r w:rsidR="00580D38" w:rsidRPr="0002779A">
              <w:rPr>
                <w:rFonts w:ascii="Times New Roman" w:hAnsi="Times New Roman" w:cs="Times New Roman"/>
                <w:iCs/>
                <w:sz w:val="16"/>
                <w:szCs w:val="16"/>
              </w:rPr>
              <w:t>reas for Market Statistics [SAMS]</w:t>
            </w:r>
          </w:p>
          <w:p w14:paraId="347C95B7" w14:textId="7824F1CF" w:rsidR="00580D38" w:rsidRPr="0002779A" w:rsidRDefault="00580D3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w:t>
            </w:r>
            <w:r w:rsidR="00FD0CBE" w:rsidRPr="0002779A">
              <w:rPr>
                <w:rFonts w:ascii="Times New Roman" w:hAnsi="Times New Roman" w:cs="Times New Roman"/>
                <w:iCs/>
                <w:sz w:val="16"/>
                <w:szCs w:val="16"/>
              </w:rPr>
              <w:t>9208/</w:t>
            </w:r>
            <w:r w:rsidR="00AC1B75" w:rsidRPr="0002779A">
              <w:rPr>
                <w:rFonts w:ascii="Times New Roman" w:hAnsi="Times New Roman" w:cs="Times New Roman"/>
                <w:iCs/>
                <w:sz w:val="16"/>
                <w:szCs w:val="16"/>
              </w:rPr>
              <w:t>726)</w:t>
            </w:r>
          </w:p>
        </w:tc>
        <w:tc>
          <w:tcPr>
            <w:tcW w:w="381" w:type="pct"/>
          </w:tcPr>
          <w:p w14:paraId="55F0AF30" w14:textId="2C7DE8C3" w:rsidR="002835FF" w:rsidRPr="0002779A" w:rsidRDefault="00FF523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5% decrease &amp;</w:t>
            </w:r>
            <w:r w:rsidR="003C4F53" w:rsidRPr="0002779A">
              <w:rPr>
                <w:rFonts w:ascii="Times New Roman" w:hAnsi="Times New Roman" w:cs="Times New Roman"/>
                <w:iCs/>
                <w:sz w:val="16"/>
                <w:szCs w:val="16"/>
              </w:rPr>
              <w:t xml:space="preserve"> </w:t>
            </w:r>
            <w:r w:rsidR="00003EA3" w:rsidRPr="0002779A">
              <w:rPr>
                <w:rFonts w:ascii="Times New Roman" w:hAnsi="Times New Roman" w:cs="Times New Roman"/>
                <w:iCs/>
                <w:sz w:val="16"/>
                <w:szCs w:val="16"/>
              </w:rPr>
              <w:t>effect at different quintiles (highest=REF)</w:t>
            </w:r>
          </w:p>
          <w:p w14:paraId="2A886B84" w14:textId="134C610F" w:rsidR="00B65040" w:rsidRPr="0002779A" w:rsidRDefault="002835FF"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F71FA4">
              <w:rPr>
                <w:rFonts w:ascii="Times New Roman" w:hAnsi="Times New Roman" w:cs="Times New Roman"/>
                <w:i/>
                <w:sz w:val="16"/>
                <w:szCs w:val="16"/>
              </w:rPr>
              <w:t>,</w:t>
            </w:r>
            <w:r w:rsidR="00E25338" w:rsidRPr="0002779A">
              <w:rPr>
                <w:rFonts w:ascii="Times New Roman" w:hAnsi="Times New Roman" w:cs="Times New Roman"/>
                <w:i/>
                <w:sz w:val="16"/>
                <w:szCs w:val="16"/>
              </w:rPr>
              <w:t xml:space="preserve"> migrant density exposure measured at age 15 or </w:t>
            </w:r>
            <w:r w:rsidR="00803C82" w:rsidRPr="0002779A">
              <w:rPr>
                <w:rFonts w:ascii="Times New Roman" w:hAnsi="Times New Roman" w:cs="Times New Roman"/>
                <w:i/>
                <w:sz w:val="16"/>
                <w:szCs w:val="16"/>
              </w:rPr>
              <w:t>after immigration to Sweden</w:t>
            </w:r>
            <w:r w:rsidR="00003EA3" w:rsidRPr="0002779A">
              <w:rPr>
                <w:rFonts w:ascii="Times New Roman" w:hAnsi="Times New Roman" w:cs="Times New Roman"/>
                <w:i/>
                <w:sz w:val="16"/>
                <w:szCs w:val="16"/>
              </w:rPr>
              <w:t xml:space="preserve"> </w:t>
            </w:r>
          </w:p>
        </w:tc>
        <w:tc>
          <w:tcPr>
            <w:tcW w:w="385" w:type="pct"/>
          </w:tcPr>
          <w:p w14:paraId="4E917F38" w14:textId="134989B3" w:rsidR="00B65040" w:rsidRPr="0002779A" w:rsidRDefault="00101E1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w:t>
            </w:r>
            <w:r w:rsidR="009C0717" w:rsidRPr="0002779A">
              <w:rPr>
                <w:rFonts w:ascii="Times New Roman" w:hAnsi="Times New Roman" w:cs="Times New Roman"/>
                <w:iCs/>
                <w:sz w:val="16"/>
                <w:szCs w:val="16"/>
              </w:rPr>
              <w:t>Age, sex,</w:t>
            </w:r>
            <w:r w:rsidR="005F1400" w:rsidRPr="0002779A">
              <w:rPr>
                <w:rFonts w:ascii="Times New Roman" w:hAnsi="Times New Roman" w:cs="Times New Roman"/>
                <w:iCs/>
                <w:sz w:val="16"/>
                <w:szCs w:val="16"/>
              </w:rPr>
              <w:t xml:space="preserve"> calendar year, generation status, lone dwelling, time since migration</w:t>
            </w:r>
            <w:r w:rsidR="009C0717" w:rsidRPr="0002779A">
              <w:rPr>
                <w:rFonts w:ascii="Times New Roman" w:hAnsi="Times New Roman" w:cs="Times New Roman"/>
                <w:iCs/>
                <w:sz w:val="16"/>
                <w:szCs w:val="16"/>
              </w:rPr>
              <w:t xml:space="preserve">, </w:t>
            </w:r>
            <w:r w:rsidR="005F1400" w:rsidRPr="0002779A">
              <w:rPr>
                <w:rFonts w:ascii="Times New Roman" w:hAnsi="Times New Roman" w:cs="Times New Roman"/>
                <w:iCs/>
                <w:sz w:val="16"/>
                <w:szCs w:val="16"/>
              </w:rPr>
              <w:t>family disposable incom</w:t>
            </w:r>
            <w:r w:rsidR="009C0717" w:rsidRPr="0002779A">
              <w:rPr>
                <w:rFonts w:ascii="Times New Roman" w:hAnsi="Times New Roman" w:cs="Times New Roman"/>
                <w:iCs/>
                <w:sz w:val="16"/>
                <w:szCs w:val="16"/>
              </w:rPr>
              <w:t>e,</w:t>
            </w:r>
            <w:r w:rsidR="005F1400" w:rsidRPr="0002779A">
              <w:rPr>
                <w:rFonts w:ascii="Times New Roman" w:hAnsi="Times New Roman" w:cs="Times New Roman"/>
                <w:iCs/>
                <w:sz w:val="16"/>
                <w:szCs w:val="16"/>
              </w:rPr>
              <w:t xml:space="preserve"> receipt of social welfare</w:t>
            </w:r>
            <w:r w:rsidR="009C0717" w:rsidRPr="0002779A">
              <w:rPr>
                <w:rFonts w:ascii="Times New Roman" w:hAnsi="Times New Roman" w:cs="Times New Roman"/>
                <w:iCs/>
                <w:sz w:val="16"/>
                <w:szCs w:val="16"/>
              </w:rPr>
              <w:t xml:space="preserve"> &amp;</w:t>
            </w:r>
            <w:r w:rsidR="005F1400" w:rsidRPr="0002779A">
              <w:rPr>
                <w:rFonts w:ascii="Times New Roman" w:hAnsi="Times New Roman" w:cs="Times New Roman"/>
                <w:iCs/>
                <w:sz w:val="16"/>
                <w:szCs w:val="16"/>
              </w:rPr>
              <w:t xml:space="preserve"> family unemployment </w:t>
            </w:r>
            <w:r w:rsidR="009C0717" w:rsidRPr="0002779A">
              <w:rPr>
                <w:rFonts w:ascii="Times New Roman" w:hAnsi="Times New Roman" w:cs="Times New Roman"/>
                <w:iCs/>
                <w:sz w:val="16"/>
                <w:szCs w:val="16"/>
              </w:rPr>
              <w:t xml:space="preserve">A: </w:t>
            </w:r>
            <w:r w:rsidR="00BF41CE" w:rsidRPr="0002779A">
              <w:rPr>
                <w:rFonts w:ascii="Times New Roman" w:hAnsi="Times New Roman" w:cs="Times New Roman"/>
                <w:iCs/>
                <w:sz w:val="16"/>
                <w:szCs w:val="16"/>
              </w:rPr>
              <w:t>Population density,</w:t>
            </w:r>
            <w:r w:rsidR="002E5842" w:rsidRPr="0002779A">
              <w:rPr>
                <w:rFonts w:ascii="Times New Roman" w:hAnsi="Times New Roman" w:cs="Times New Roman"/>
                <w:iCs/>
                <w:sz w:val="16"/>
                <w:szCs w:val="16"/>
              </w:rPr>
              <w:t xml:space="preserve"> proportion of </w:t>
            </w:r>
            <w:r w:rsidR="0089617A" w:rsidRPr="0002779A">
              <w:rPr>
                <w:rFonts w:ascii="Times New Roman" w:hAnsi="Times New Roman" w:cs="Times New Roman"/>
                <w:iCs/>
                <w:sz w:val="16"/>
                <w:szCs w:val="16"/>
              </w:rPr>
              <w:t>lone dwelling households &amp; deprivation</w:t>
            </w:r>
          </w:p>
        </w:tc>
        <w:tc>
          <w:tcPr>
            <w:tcW w:w="335" w:type="pct"/>
          </w:tcPr>
          <w:p w14:paraId="55C3A578" w14:textId="68569750" w:rsidR="004F258C" w:rsidRPr="0002779A" w:rsidRDefault="004F258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Cox proportional</w:t>
            </w:r>
          </w:p>
          <w:p w14:paraId="3ECA6022" w14:textId="4DAFDCC3" w:rsidR="00B65040" w:rsidRPr="0002779A" w:rsidRDefault="004F258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azards regression</w:t>
            </w:r>
          </w:p>
        </w:tc>
        <w:tc>
          <w:tcPr>
            <w:tcW w:w="765" w:type="pct"/>
          </w:tcPr>
          <w:p w14:paraId="3614469A" w14:textId="3850C3D4" w:rsidR="00B65040" w:rsidRPr="0002779A" w:rsidRDefault="000D1BDC"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 </w:t>
            </w:r>
            <w:r w:rsidR="00573E3D" w:rsidRPr="0002779A">
              <w:rPr>
                <w:rFonts w:ascii="Times New Roman" w:hAnsi="Times New Roman" w:cs="Times New Roman"/>
                <w:iCs/>
                <w:color w:val="000000" w:themeColor="text1"/>
                <w:sz w:val="16"/>
                <w:szCs w:val="16"/>
              </w:rPr>
              <w:t>Nordic</w:t>
            </w:r>
            <w:r w:rsidR="00803745" w:rsidRPr="0002779A">
              <w:rPr>
                <w:rFonts w:ascii="Times New Roman" w:hAnsi="Times New Roman" w:cs="Times New Roman"/>
                <w:iCs/>
                <w:color w:val="000000" w:themeColor="text1"/>
                <w:sz w:val="16"/>
                <w:szCs w:val="16"/>
              </w:rPr>
              <w:t xml:space="preserve"> 1</w:t>
            </w:r>
            <w:r w:rsidR="00803745" w:rsidRPr="0002779A">
              <w:rPr>
                <w:rFonts w:ascii="Times New Roman" w:hAnsi="Times New Roman" w:cs="Times New Roman"/>
                <w:iCs/>
                <w:color w:val="000000" w:themeColor="text1"/>
                <w:sz w:val="16"/>
                <w:szCs w:val="16"/>
                <w:vertAlign w:val="superscript"/>
              </w:rPr>
              <w:t>st</w:t>
            </w:r>
            <w:r w:rsidR="00803745" w:rsidRPr="0002779A">
              <w:rPr>
                <w:rFonts w:ascii="Times New Roman" w:hAnsi="Times New Roman" w:cs="Times New Roman"/>
                <w:iCs/>
                <w:color w:val="000000" w:themeColor="text1"/>
                <w:sz w:val="16"/>
                <w:szCs w:val="16"/>
              </w:rPr>
              <w:t xml:space="preserve"> gen</w:t>
            </w:r>
            <w:r w:rsidR="001503B4" w:rsidRPr="0002779A">
              <w:rPr>
                <w:rFonts w:ascii="Times New Roman" w:hAnsi="Times New Roman" w:cs="Times New Roman"/>
                <w:iCs/>
                <w:color w:val="000000" w:themeColor="text1"/>
                <w:sz w:val="16"/>
                <w:szCs w:val="16"/>
              </w:rPr>
              <w:t xml:space="preserve"> (</w:t>
            </w:r>
            <w:r w:rsidR="007E2BBF" w:rsidRPr="0002779A">
              <w:rPr>
                <w:rFonts w:ascii="Times New Roman" w:hAnsi="Times New Roman" w:cs="Times New Roman"/>
                <w:iCs/>
                <w:color w:val="000000" w:themeColor="text1"/>
                <w:sz w:val="16"/>
                <w:szCs w:val="16"/>
              </w:rPr>
              <w:t>103/</w:t>
            </w:r>
            <w:r w:rsidR="00E1520A" w:rsidRPr="0002779A">
              <w:rPr>
                <w:rFonts w:ascii="Times New Roman" w:hAnsi="Times New Roman" w:cs="Times New Roman"/>
                <w:iCs/>
                <w:color w:val="000000" w:themeColor="text1"/>
                <w:sz w:val="16"/>
                <w:szCs w:val="16"/>
              </w:rPr>
              <w:t>131882)</w:t>
            </w:r>
          </w:p>
          <w:p w14:paraId="3ADB6BA8" w14:textId="0D757662" w:rsidR="00A154C3" w:rsidRPr="0002779A" w:rsidRDefault="00803745"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w:t>
            </w:r>
            <w:r w:rsidR="00E1520A" w:rsidRPr="0002779A">
              <w:rPr>
                <w:rFonts w:ascii="Times New Roman" w:hAnsi="Times New Roman" w:cs="Times New Roman"/>
                <w:iCs/>
                <w:color w:val="000000" w:themeColor="text1"/>
                <w:sz w:val="16"/>
                <w:szCs w:val="16"/>
              </w:rPr>
              <w:t xml:space="preserve"> (</w:t>
            </w:r>
            <w:r w:rsidR="002D5E3B" w:rsidRPr="0002779A">
              <w:rPr>
                <w:rFonts w:ascii="Times New Roman" w:hAnsi="Times New Roman" w:cs="Times New Roman"/>
                <w:iCs/>
                <w:color w:val="000000" w:themeColor="text1"/>
                <w:sz w:val="16"/>
                <w:szCs w:val="16"/>
              </w:rPr>
              <w:t>644/</w:t>
            </w:r>
            <w:r w:rsidR="00E44212" w:rsidRPr="0002779A">
              <w:rPr>
                <w:rFonts w:ascii="Times New Roman" w:hAnsi="Times New Roman" w:cs="Times New Roman"/>
                <w:iCs/>
                <w:color w:val="000000" w:themeColor="text1"/>
                <w:sz w:val="16"/>
                <w:szCs w:val="16"/>
              </w:rPr>
              <w:t>766149</w:t>
            </w:r>
          </w:p>
          <w:p w14:paraId="6E4B4353" w14:textId="77777777" w:rsidR="00665D13" w:rsidRPr="0002779A" w:rsidRDefault="00665D13" w:rsidP="002E4DB3">
            <w:pPr>
              <w:spacing w:line="360" w:lineRule="auto"/>
              <w:rPr>
                <w:rFonts w:ascii="Times New Roman" w:hAnsi="Times New Roman" w:cs="Times New Roman"/>
                <w:iCs/>
                <w:color w:val="000000" w:themeColor="text1"/>
                <w:sz w:val="16"/>
                <w:szCs w:val="16"/>
              </w:rPr>
            </w:pPr>
          </w:p>
          <w:p w14:paraId="6D1B8766" w14:textId="7F787466" w:rsidR="00573E3D" w:rsidRPr="0002779A" w:rsidRDefault="00573E3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European</w:t>
            </w:r>
            <w:r w:rsidR="002D5E3B" w:rsidRPr="0002779A">
              <w:rPr>
                <w:rFonts w:ascii="Times New Roman" w:hAnsi="Times New Roman" w:cs="Times New Roman"/>
                <w:iCs/>
                <w:color w:val="000000" w:themeColor="text1"/>
                <w:sz w:val="16"/>
                <w:szCs w:val="16"/>
              </w:rPr>
              <w:t xml:space="preserve"> </w:t>
            </w:r>
            <w:r w:rsidR="00500F22" w:rsidRPr="0002779A">
              <w:rPr>
                <w:rFonts w:ascii="Times New Roman" w:hAnsi="Times New Roman" w:cs="Times New Roman"/>
                <w:iCs/>
                <w:color w:val="000000" w:themeColor="text1"/>
                <w:sz w:val="16"/>
                <w:szCs w:val="16"/>
              </w:rPr>
              <w:t>1</w:t>
            </w:r>
            <w:r w:rsidR="00500F22" w:rsidRPr="0002779A">
              <w:rPr>
                <w:rFonts w:ascii="Times New Roman" w:hAnsi="Times New Roman" w:cs="Times New Roman"/>
                <w:iCs/>
                <w:color w:val="000000" w:themeColor="text1"/>
                <w:sz w:val="16"/>
                <w:szCs w:val="16"/>
                <w:vertAlign w:val="superscript"/>
              </w:rPr>
              <w:t>st</w:t>
            </w:r>
            <w:r w:rsidR="00500F22" w:rsidRPr="0002779A">
              <w:rPr>
                <w:rFonts w:ascii="Times New Roman" w:hAnsi="Times New Roman" w:cs="Times New Roman"/>
                <w:iCs/>
                <w:color w:val="000000" w:themeColor="text1"/>
                <w:sz w:val="16"/>
                <w:szCs w:val="16"/>
              </w:rPr>
              <w:t xml:space="preserve"> gen (</w:t>
            </w:r>
            <w:r w:rsidR="00E940F4" w:rsidRPr="0002779A">
              <w:rPr>
                <w:rFonts w:ascii="Times New Roman" w:hAnsi="Times New Roman" w:cs="Times New Roman"/>
                <w:iCs/>
                <w:color w:val="000000" w:themeColor="text1"/>
                <w:sz w:val="16"/>
                <w:szCs w:val="16"/>
              </w:rPr>
              <w:t>693/</w:t>
            </w:r>
            <w:r w:rsidR="00364F29" w:rsidRPr="0002779A">
              <w:rPr>
                <w:rFonts w:ascii="Times New Roman" w:hAnsi="Times New Roman" w:cs="Times New Roman"/>
                <w:iCs/>
                <w:color w:val="000000" w:themeColor="text1"/>
                <w:sz w:val="16"/>
                <w:szCs w:val="16"/>
              </w:rPr>
              <w:t>880211)</w:t>
            </w:r>
          </w:p>
          <w:p w14:paraId="1FC82224" w14:textId="3EEA8713" w:rsidR="006155DF" w:rsidRPr="0002779A" w:rsidRDefault="00364F2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 (</w:t>
            </w:r>
            <w:r w:rsidR="006155DF" w:rsidRPr="0002779A">
              <w:rPr>
                <w:rFonts w:ascii="Times New Roman" w:hAnsi="Times New Roman" w:cs="Times New Roman"/>
                <w:iCs/>
                <w:color w:val="000000" w:themeColor="text1"/>
                <w:sz w:val="16"/>
                <w:szCs w:val="16"/>
              </w:rPr>
              <w:t>270/310934)</w:t>
            </w:r>
          </w:p>
          <w:p w14:paraId="464CB919"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38A9294E" w14:textId="4F813C96" w:rsidR="00573E3D" w:rsidRPr="0002779A" w:rsidRDefault="00573E3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Asian</w:t>
            </w:r>
            <w:r w:rsidR="00DB7BC6" w:rsidRPr="0002779A">
              <w:rPr>
                <w:rFonts w:ascii="Times New Roman" w:hAnsi="Times New Roman" w:cs="Times New Roman"/>
                <w:iCs/>
                <w:color w:val="000000" w:themeColor="text1"/>
                <w:sz w:val="16"/>
                <w:szCs w:val="16"/>
              </w:rPr>
              <w:t xml:space="preserve"> 1</w:t>
            </w:r>
            <w:r w:rsidR="00DB7BC6" w:rsidRPr="0002779A">
              <w:rPr>
                <w:rFonts w:ascii="Times New Roman" w:hAnsi="Times New Roman" w:cs="Times New Roman"/>
                <w:iCs/>
                <w:color w:val="000000" w:themeColor="text1"/>
                <w:sz w:val="16"/>
                <w:szCs w:val="16"/>
                <w:vertAlign w:val="superscript"/>
              </w:rPr>
              <w:t>st</w:t>
            </w:r>
            <w:r w:rsidR="00DB7BC6" w:rsidRPr="0002779A">
              <w:rPr>
                <w:rFonts w:ascii="Times New Roman" w:hAnsi="Times New Roman" w:cs="Times New Roman"/>
                <w:iCs/>
                <w:color w:val="000000" w:themeColor="text1"/>
                <w:sz w:val="16"/>
                <w:szCs w:val="16"/>
              </w:rPr>
              <w:t xml:space="preserve"> gen</w:t>
            </w:r>
            <w:r w:rsidR="00967990" w:rsidRPr="0002779A">
              <w:rPr>
                <w:rFonts w:ascii="Times New Roman" w:hAnsi="Times New Roman" w:cs="Times New Roman"/>
                <w:iCs/>
                <w:color w:val="000000" w:themeColor="text1"/>
                <w:sz w:val="16"/>
                <w:szCs w:val="16"/>
              </w:rPr>
              <w:t xml:space="preserve"> (297/365971)</w:t>
            </w:r>
          </w:p>
          <w:p w14:paraId="2BFE37EF" w14:textId="2907F3BE" w:rsidR="00967990" w:rsidRPr="0002779A" w:rsidRDefault="0096799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 (61/</w:t>
            </w:r>
            <w:r w:rsidR="00236AE4" w:rsidRPr="0002779A">
              <w:rPr>
                <w:rFonts w:ascii="Times New Roman" w:hAnsi="Times New Roman" w:cs="Times New Roman"/>
                <w:iCs/>
                <w:color w:val="000000" w:themeColor="text1"/>
                <w:sz w:val="16"/>
                <w:szCs w:val="16"/>
              </w:rPr>
              <w:t>92699)</w:t>
            </w:r>
          </w:p>
          <w:p w14:paraId="311E7FF0"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109922FD" w14:textId="2D963D9A" w:rsidR="00573E3D" w:rsidRPr="0002779A" w:rsidRDefault="00573E3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Middle Eastern &amp; North African</w:t>
            </w:r>
            <w:r w:rsidR="00236AE4" w:rsidRPr="0002779A">
              <w:rPr>
                <w:rFonts w:ascii="Times New Roman" w:hAnsi="Times New Roman" w:cs="Times New Roman"/>
                <w:iCs/>
                <w:color w:val="000000" w:themeColor="text1"/>
                <w:sz w:val="16"/>
                <w:szCs w:val="16"/>
              </w:rPr>
              <w:t xml:space="preserve"> 1</w:t>
            </w:r>
            <w:r w:rsidR="00236AE4" w:rsidRPr="0002779A">
              <w:rPr>
                <w:rFonts w:ascii="Times New Roman" w:hAnsi="Times New Roman" w:cs="Times New Roman"/>
                <w:iCs/>
                <w:color w:val="000000" w:themeColor="text1"/>
                <w:sz w:val="16"/>
                <w:szCs w:val="16"/>
                <w:vertAlign w:val="superscript"/>
              </w:rPr>
              <w:t>st</w:t>
            </w:r>
            <w:r w:rsidR="00236AE4" w:rsidRPr="0002779A">
              <w:rPr>
                <w:rFonts w:ascii="Times New Roman" w:hAnsi="Times New Roman" w:cs="Times New Roman"/>
                <w:iCs/>
                <w:color w:val="000000" w:themeColor="text1"/>
                <w:sz w:val="16"/>
                <w:szCs w:val="16"/>
              </w:rPr>
              <w:t xml:space="preserve"> gen</w:t>
            </w:r>
            <w:r w:rsidR="00665D13" w:rsidRPr="0002779A">
              <w:rPr>
                <w:rFonts w:ascii="Times New Roman" w:hAnsi="Times New Roman" w:cs="Times New Roman"/>
                <w:iCs/>
                <w:color w:val="000000" w:themeColor="text1"/>
                <w:sz w:val="16"/>
                <w:szCs w:val="16"/>
              </w:rPr>
              <w:t xml:space="preserve"> (</w:t>
            </w:r>
            <w:r w:rsidR="00FF0823" w:rsidRPr="0002779A">
              <w:rPr>
                <w:rFonts w:ascii="Times New Roman" w:hAnsi="Times New Roman" w:cs="Times New Roman"/>
                <w:iCs/>
                <w:color w:val="000000" w:themeColor="text1"/>
                <w:sz w:val="16"/>
                <w:szCs w:val="16"/>
              </w:rPr>
              <w:t>693/796928)</w:t>
            </w:r>
          </w:p>
          <w:p w14:paraId="5ED19C5D" w14:textId="5E6E307C" w:rsidR="00665D13" w:rsidRPr="0002779A" w:rsidRDefault="00665D13"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 (</w:t>
            </w:r>
            <w:r w:rsidR="001432C9" w:rsidRPr="0002779A">
              <w:rPr>
                <w:rFonts w:ascii="Times New Roman" w:hAnsi="Times New Roman" w:cs="Times New Roman"/>
                <w:iCs/>
                <w:color w:val="000000" w:themeColor="text1"/>
                <w:sz w:val="16"/>
                <w:szCs w:val="16"/>
              </w:rPr>
              <w:t>349/471962</w:t>
            </w:r>
            <w:r w:rsidRPr="0002779A">
              <w:rPr>
                <w:rFonts w:ascii="Times New Roman" w:hAnsi="Times New Roman" w:cs="Times New Roman"/>
                <w:iCs/>
                <w:color w:val="000000" w:themeColor="text1"/>
                <w:sz w:val="16"/>
                <w:szCs w:val="16"/>
              </w:rPr>
              <w:t>)</w:t>
            </w:r>
          </w:p>
          <w:p w14:paraId="38BEB4E2" w14:textId="77777777" w:rsidR="003324DE" w:rsidRPr="0002779A" w:rsidRDefault="003324DE" w:rsidP="002E4DB3">
            <w:pPr>
              <w:spacing w:line="360" w:lineRule="auto"/>
              <w:jc w:val="center"/>
              <w:rPr>
                <w:rFonts w:ascii="Times New Roman" w:hAnsi="Times New Roman" w:cs="Times New Roman"/>
                <w:iCs/>
                <w:color w:val="000000" w:themeColor="text1"/>
                <w:sz w:val="16"/>
                <w:szCs w:val="16"/>
              </w:rPr>
            </w:pPr>
          </w:p>
          <w:p w14:paraId="478C0CE5" w14:textId="74FC5D76" w:rsidR="00573E3D" w:rsidRPr="0002779A" w:rsidRDefault="00573E3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Sub</w:t>
            </w:r>
            <w:r w:rsidR="00EA4108" w:rsidRPr="0002779A">
              <w:rPr>
                <w:rFonts w:ascii="Times New Roman" w:hAnsi="Times New Roman" w:cs="Times New Roman"/>
                <w:iCs/>
                <w:color w:val="000000" w:themeColor="text1"/>
                <w:sz w:val="16"/>
                <w:szCs w:val="16"/>
              </w:rPr>
              <w:t>-Saharan African</w:t>
            </w:r>
            <w:r w:rsidR="000D4A1C" w:rsidRPr="0002779A">
              <w:rPr>
                <w:rFonts w:ascii="Times New Roman" w:hAnsi="Times New Roman" w:cs="Times New Roman"/>
                <w:iCs/>
                <w:color w:val="000000" w:themeColor="text1"/>
                <w:sz w:val="16"/>
                <w:szCs w:val="16"/>
              </w:rPr>
              <w:t xml:space="preserve"> 1</w:t>
            </w:r>
            <w:r w:rsidR="000D4A1C" w:rsidRPr="0002779A">
              <w:rPr>
                <w:rFonts w:ascii="Times New Roman" w:hAnsi="Times New Roman" w:cs="Times New Roman"/>
                <w:iCs/>
                <w:color w:val="000000" w:themeColor="text1"/>
                <w:sz w:val="16"/>
                <w:szCs w:val="16"/>
                <w:vertAlign w:val="superscript"/>
              </w:rPr>
              <w:t>st</w:t>
            </w:r>
            <w:r w:rsidR="000D4A1C" w:rsidRPr="0002779A">
              <w:rPr>
                <w:rFonts w:ascii="Times New Roman" w:hAnsi="Times New Roman" w:cs="Times New Roman"/>
                <w:iCs/>
                <w:color w:val="000000" w:themeColor="text1"/>
                <w:sz w:val="16"/>
                <w:szCs w:val="16"/>
              </w:rPr>
              <w:t xml:space="preserve"> gen (550/261899)</w:t>
            </w:r>
          </w:p>
          <w:p w14:paraId="109A7886" w14:textId="0A51EB64" w:rsidR="000D4A1C" w:rsidRPr="0002779A" w:rsidRDefault="000D4A1C"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 (127/</w:t>
            </w:r>
            <w:r w:rsidR="00530696" w:rsidRPr="0002779A">
              <w:rPr>
                <w:rFonts w:ascii="Times New Roman" w:hAnsi="Times New Roman" w:cs="Times New Roman"/>
                <w:iCs/>
                <w:color w:val="000000" w:themeColor="text1"/>
                <w:sz w:val="16"/>
                <w:szCs w:val="16"/>
              </w:rPr>
              <w:t>72516)</w:t>
            </w:r>
          </w:p>
          <w:p w14:paraId="495EA7CB" w14:textId="77777777" w:rsidR="00972A0E" w:rsidRPr="0002779A" w:rsidRDefault="00972A0E" w:rsidP="002E4DB3">
            <w:pPr>
              <w:spacing w:line="360" w:lineRule="auto"/>
              <w:jc w:val="center"/>
              <w:rPr>
                <w:rFonts w:ascii="Times New Roman" w:hAnsi="Times New Roman" w:cs="Times New Roman"/>
                <w:iCs/>
                <w:color w:val="000000" w:themeColor="text1"/>
                <w:sz w:val="16"/>
                <w:szCs w:val="16"/>
              </w:rPr>
            </w:pPr>
          </w:p>
          <w:p w14:paraId="7858653D" w14:textId="02CBAAC0" w:rsidR="00EA4108" w:rsidRPr="0002779A" w:rsidRDefault="00EA410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orth American</w:t>
            </w:r>
            <w:r w:rsidR="004C6452" w:rsidRPr="0002779A">
              <w:rPr>
                <w:rFonts w:ascii="Times New Roman" w:hAnsi="Times New Roman" w:cs="Times New Roman"/>
                <w:iCs/>
                <w:color w:val="000000" w:themeColor="text1"/>
                <w:sz w:val="16"/>
                <w:szCs w:val="16"/>
              </w:rPr>
              <w:t xml:space="preserve"> 1</w:t>
            </w:r>
            <w:r w:rsidR="004C6452" w:rsidRPr="0002779A">
              <w:rPr>
                <w:rFonts w:ascii="Times New Roman" w:hAnsi="Times New Roman" w:cs="Times New Roman"/>
                <w:iCs/>
                <w:color w:val="000000" w:themeColor="text1"/>
                <w:sz w:val="16"/>
                <w:szCs w:val="16"/>
                <w:vertAlign w:val="superscript"/>
              </w:rPr>
              <w:t>st</w:t>
            </w:r>
            <w:r w:rsidR="004C6452" w:rsidRPr="0002779A">
              <w:rPr>
                <w:rFonts w:ascii="Times New Roman" w:hAnsi="Times New Roman" w:cs="Times New Roman"/>
                <w:iCs/>
                <w:color w:val="000000" w:themeColor="text1"/>
                <w:sz w:val="16"/>
                <w:szCs w:val="16"/>
              </w:rPr>
              <w:t xml:space="preserve"> gen (</w:t>
            </w:r>
            <w:r w:rsidR="00D541BC" w:rsidRPr="0002779A">
              <w:rPr>
                <w:rFonts w:ascii="Times New Roman" w:hAnsi="Times New Roman" w:cs="Times New Roman"/>
                <w:iCs/>
                <w:color w:val="000000" w:themeColor="text1"/>
                <w:sz w:val="16"/>
                <w:szCs w:val="16"/>
              </w:rPr>
              <w:t>50/</w:t>
            </w:r>
            <w:r w:rsidR="005D10E6" w:rsidRPr="0002779A">
              <w:rPr>
                <w:rFonts w:ascii="Times New Roman" w:hAnsi="Times New Roman" w:cs="Times New Roman"/>
                <w:iCs/>
                <w:color w:val="000000" w:themeColor="text1"/>
                <w:sz w:val="16"/>
                <w:szCs w:val="16"/>
              </w:rPr>
              <w:t>55558)</w:t>
            </w:r>
          </w:p>
          <w:p w14:paraId="3732E1F6" w14:textId="14AE206A" w:rsidR="005D10E6" w:rsidRPr="0002779A" w:rsidRDefault="005D10E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 (</w:t>
            </w:r>
            <w:r w:rsidR="004850A1" w:rsidRPr="0002779A">
              <w:rPr>
                <w:rFonts w:ascii="Times New Roman" w:hAnsi="Times New Roman" w:cs="Times New Roman"/>
                <w:iCs/>
                <w:color w:val="000000" w:themeColor="text1"/>
                <w:sz w:val="16"/>
                <w:szCs w:val="16"/>
              </w:rPr>
              <w:t>6</w:t>
            </w:r>
            <w:r w:rsidR="00D14F46" w:rsidRPr="0002779A">
              <w:rPr>
                <w:rFonts w:ascii="Times New Roman" w:hAnsi="Times New Roman" w:cs="Times New Roman"/>
                <w:iCs/>
                <w:color w:val="000000" w:themeColor="text1"/>
                <w:sz w:val="16"/>
                <w:szCs w:val="16"/>
              </w:rPr>
              <w:t>/</w:t>
            </w:r>
            <w:r w:rsidR="004850A1" w:rsidRPr="0002779A">
              <w:rPr>
                <w:rFonts w:ascii="Times New Roman" w:hAnsi="Times New Roman" w:cs="Times New Roman"/>
                <w:iCs/>
                <w:color w:val="000000" w:themeColor="text1"/>
                <w:sz w:val="16"/>
                <w:szCs w:val="16"/>
              </w:rPr>
              <w:t>6338</w:t>
            </w:r>
            <w:r w:rsidR="00D14F46" w:rsidRPr="0002779A">
              <w:rPr>
                <w:rFonts w:ascii="Times New Roman" w:hAnsi="Times New Roman" w:cs="Times New Roman"/>
                <w:iCs/>
                <w:color w:val="000000" w:themeColor="text1"/>
                <w:sz w:val="16"/>
                <w:szCs w:val="16"/>
              </w:rPr>
              <w:t>)</w:t>
            </w:r>
          </w:p>
          <w:p w14:paraId="7D8FC6D2" w14:textId="77777777" w:rsidR="00972A0E" w:rsidRPr="0002779A" w:rsidRDefault="00972A0E" w:rsidP="002E4DB3">
            <w:pPr>
              <w:spacing w:line="360" w:lineRule="auto"/>
              <w:jc w:val="center"/>
              <w:rPr>
                <w:rFonts w:ascii="Times New Roman" w:hAnsi="Times New Roman" w:cs="Times New Roman"/>
                <w:iCs/>
                <w:color w:val="000000" w:themeColor="text1"/>
                <w:sz w:val="16"/>
                <w:szCs w:val="16"/>
              </w:rPr>
            </w:pPr>
          </w:p>
          <w:p w14:paraId="1F73E2EC" w14:textId="55AE072F" w:rsidR="00EA4108" w:rsidRPr="0002779A" w:rsidRDefault="00EA410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South American</w:t>
            </w:r>
            <w:r w:rsidR="00BD55F0" w:rsidRPr="0002779A">
              <w:rPr>
                <w:rFonts w:ascii="Times New Roman" w:hAnsi="Times New Roman" w:cs="Times New Roman"/>
                <w:iCs/>
                <w:color w:val="000000" w:themeColor="text1"/>
                <w:sz w:val="16"/>
                <w:szCs w:val="16"/>
              </w:rPr>
              <w:t xml:space="preserve"> 1</w:t>
            </w:r>
            <w:r w:rsidR="00BD55F0" w:rsidRPr="0002779A">
              <w:rPr>
                <w:rFonts w:ascii="Times New Roman" w:hAnsi="Times New Roman" w:cs="Times New Roman"/>
                <w:iCs/>
                <w:color w:val="000000" w:themeColor="text1"/>
                <w:sz w:val="16"/>
                <w:szCs w:val="16"/>
                <w:vertAlign w:val="superscript"/>
              </w:rPr>
              <w:t>st</w:t>
            </w:r>
            <w:r w:rsidR="00BD55F0" w:rsidRPr="0002779A">
              <w:rPr>
                <w:rFonts w:ascii="Times New Roman" w:hAnsi="Times New Roman" w:cs="Times New Roman"/>
                <w:iCs/>
                <w:color w:val="000000" w:themeColor="text1"/>
                <w:sz w:val="16"/>
                <w:szCs w:val="16"/>
              </w:rPr>
              <w:t xml:space="preserve"> gen (79/102857)</w:t>
            </w:r>
          </w:p>
          <w:p w14:paraId="10566E58" w14:textId="1C1D600D" w:rsidR="00BD55F0" w:rsidRPr="0002779A" w:rsidRDefault="00BD55F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w:t>
            </w:r>
            <w:r w:rsidRPr="0002779A">
              <w:rPr>
                <w:rFonts w:ascii="Times New Roman" w:hAnsi="Times New Roman" w:cs="Times New Roman"/>
                <w:iCs/>
                <w:color w:val="000000" w:themeColor="text1"/>
                <w:sz w:val="16"/>
                <w:szCs w:val="16"/>
                <w:vertAlign w:val="superscript"/>
              </w:rPr>
              <w:t>nd</w:t>
            </w:r>
            <w:r w:rsidRPr="0002779A">
              <w:rPr>
                <w:rFonts w:ascii="Times New Roman" w:hAnsi="Times New Roman" w:cs="Times New Roman"/>
                <w:iCs/>
                <w:color w:val="000000" w:themeColor="text1"/>
                <w:sz w:val="16"/>
                <w:szCs w:val="16"/>
              </w:rPr>
              <w:t xml:space="preserve"> gen (66/</w:t>
            </w:r>
            <w:r w:rsidR="00F6515F" w:rsidRPr="0002779A">
              <w:rPr>
                <w:rFonts w:ascii="Times New Roman" w:hAnsi="Times New Roman" w:cs="Times New Roman"/>
                <w:iCs/>
                <w:color w:val="000000" w:themeColor="text1"/>
                <w:sz w:val="16"/>
                <w:szCs w:val="16"/>
              </w:rPr>
              <w:t>84025)</w:t>
            </w:r>
          </w:p>
          <w:p w14:paraId="0AABD024" w14:textId="77777777" w:rsidR="00972A0E" w:rsidRPr="0002779A" w:rsidRDefault="00972A0E" w:rsidP="002E4DB3">
            <w:pPr>
              <w:spacing w:line="360" w:lineRule="auto"/>
              <w:jc w:val="center"/>
              <w:rPr>
                <w:rFonts w:ascii="Times New Roman" w:hAnsi="Times New Roman" w:cs="Times New Roman"/>
                <w:iCs/>
                <w:color w:val="000000" w:themeColor="text1"/>
                <w:sz w:val="16"/>
                <w:szCs w:val="16"/>
              </w:rPr>
            </w:pPr>
          </w:p>
          <w:p w14:paraId="36AD28C2" w14:textId="0B2A6E2C" w:rsidR="00EA4108" w:rsidRPr="0002779A" w:rsidRDefault="00EA410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Swedish migrant</w:t>
            </w:r>
            <w:r w:rsidR="00A378CD" w:rsidRPr="0002779A">
              <w:rPr>
                <w:rFonts w:ascii="Times New Roman" w:hAnsi="Times New Roman" w:cs="Times New Roman"/>
                <w:iCs/>
                <w:color w:val="000000" w:themeColor="text1"/>
                <w:sz w:val="16"/>
                <w:szCs w:val="16"/>
              </w:rPr>
              <w:t xml:space="preserve"> 2</w:t>
            </w:r>
            <w:r w:rsidR="00A378CD" w:rsidRPr="0002779A">
              <w:rPr>
                <w:rFonts w:ascii="Times New Roman" w:hAnsi="Times New Roman" w:cs="Times New Roman"/>
                <w:iCs/>
                <w:color w:val="000000" w:themeColor="text1"/>
                <w:sz w:val="16"/>
                <w:szCs w:val="16"/>
                <w:vertAlign w:val="superscript"/>
              </w:rPr>
              <w:t>nd</w:t>
            </w:r>
            <w:r w:rsidR="00A378CD" w:rsidRPr="0002779A">
              <w:rPr>
                <w:rFonts w:ascii="Times New Roman" w:hAnsi="Times New Roman" w:cs="Times New Roman"/>
                <w:iCs/>
                <w:color w:val="000000" w:themeColor="text1"/>
                <w:sz w:val="16"/>
                <w:szCs w:val="16"/>
              </w:rPr>
              <w:t xml:space="preserve"> gen (390/</w:t>
            </w:r>
            <w:r w:rsidR="00F1495C" w:rsidRPr="0002779A">
              <w:rPr>
                <w:rFonts w:ascii="Times New Roman" w:hAnsi="Times New Roman" w:cs="Times New Roman"/>
                <w:iCs/>
                <w:color w:val="000000" w:themeColor="text1"/>
                <w:sz w:val="16"/>
                <w:szCs w:val="16"/>
              </w:rPr>
              <w:t>456995)</w:t>
            </w:r>
          </w:p>
          <w:p w14:paraId="542A7A5B" w14:textId="77777777" w:rsidR="00A378CD" w:rsidRPr="0002779A" w:rsidRDefault="00A378CD" w:rsidP="002E4DB3">
            <w:pPr>
              <w:spacing w:line="360" w:lineRule="auto"/>
              <w:jc w:val="center"/>
              <w:rPr>
                <w:rFonts w:ascii="Times New Roman" w:hAnsi="Times New Roman" w:cs="Times New Roman"/>
                <w:iCs/>
                <w:color w:val="000000" w:themeColor="text1"/>
                <w:sz w:val="16"/>
                <w:szCs w:val="16"/>
              </w:rPr>
            </w:pPr>
          </w:p>
          <w:p w14:paraId="761972BA" w14:textId="77777777" w:rsidR="00030DF7" w:rsidRPr="0002779A" w:rsidRDefault="00EA410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Mixed migrant</w:t>
            </w:r>
            <w:r w:rsidR="00030DF7" w:rsidRPr="0002779A">
              <w:rPr>
                <w:rFonts w:ascii="Times New Roman" w:hAnsi="Times New Roman" w:cs="Times New Roman"/>
                <w:iCs/>
                <w:color w:val="000000" w:themeColor="text1"/>
                <w:sz w:val="16"/>
                <w:szCs w:val="16"/>
              </w:rPr>
              <w:t xml:space="preserve"> 2</w:t>
            </w:r>
            <w:r w:rsidR="00030DF7" w:rsidRPr="0002779A">
              <w:rPr>
                <w:rFonts w:ascii="Times New Roman" w:hAnsi="Times New Roman" w:cs="Times New Roman"/>
                <w:iCs/>
                <w:color w:val="000000" w:themeColor="text1"/>
                <w:sz w:val="16"/>
                <w:szCs w:val="16"/>
                <w:vertAlign w:val="superscript"/>
              </w:rPr>
              <w:t>nd</w:t>
            </w:r>
            <w:r w:rsidR="00030DF7" w:rsidRPr="0002779A">
              <w:rPr>
                <w:rFonts w:ascii="Times New Roman" w:hAnsi="Times New Roman" w:cs="Times New Roman"/>
                <w:iCs/>
                <w:color w:val="000000" w:themeColor="text1"/>
                <w:sz w:val="16"/>
                <w:szCs w:val="16"/>
              </w:rPr>
              <w:t xml:space="preserve"> gen </w:t>
            </w:r>
          </w:p>
          <w:p w14:paraId="23330383" w14:textId="77085528" w:rsidR="00EA4108" w:rsidRPr="0002779A" w:rsidRDefault="00030DF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201/153726)</w:t>
            </w:r>
          </w:p>
          <w:p w14:paraId="4DD5A125" w14:textId="77777777" w:rsidR="00BD74D9" w:rsidRPr="0002779A" w:rsidRDefault="00BD74D9" w:rsidP="002E4DB3">
            <w:pPr>
              <w:spacing w:line="360" w:lineRule="auto"/>
              <w:jc w:val="center"/>
              <w:rPr>
                <w:rFonts w:ascii="Times New Roman" w:hAnsi="Times New Roman" w:cs="Times New Roman"/>
                <w:iCs/>
                <w:color w:val="000000" w:themeColor="text1"/>
                <w:sz w:val="16"/>
                <w:szCs w:val="16"/>
              </w:rPr>
            </w:pPr>
          </w:p>
          <w:p w14:paraId="74D6DB8E" w14:textId="5798B303" w:rsidR="00BD74D9" w:rsidRPr="0002779A" w:rsidRDefault="00BD74D9"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proofErr w:type="spellEnd"/>
            <w:r w:rsidR="009736C6" w:rsidRPr="0002779A">
              <w:rPr>
                <w:rFonts w:ascii="Times New Roman" w:hAnsi="Times New Roman" w:cs="Times New Roman"/>
                <w:i/>
                <w:color w:val="000000" w:themeColor="text1"/>
                <w:sz w:val="16"/>
                <w:szCs w:val="16"/>
              </w:rPr>
              <w:t>,</w:t>
            </w:r>
            <w:r w:rsidRPr="0002779A">
              <w:rPr>
                <w:rFonts w:ascii="Times New Roman" w:hAnsi="Times New Roman" w:cs="Times New Roman"/>
                <w:i/>
                <w:color w:val="000000" w:themeColor="text1"/>
                <w:sz w:val="16"/>
                <w:szCs w:val="16"/>
              </w:rPr>
              <w:t xml:space="preserve"> second value refer to person-years</w:t>
            </w:r>
          </w:p>
        </w:tc>
        <w:tc>
          <w:tcPr>
            <w:tcW w:w="803" w:type="pct"/>
          </w:tcPr>
          <w:p w14:paraId="61255EFD" w14:textId="77777777" w:rsidR="00E44212" w:rsidRPr="0002779A" w:rsidRDefault="00500F2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HR=1.01</w:t>
            </w:r>
          </w:p>
          <w:p w14:paraId="15AD5B84" w14:textId="20C77705" w:rsidR="00500F22" w:rsidRPr="0002779A" w:rsidRDefault="00500F2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0.97</w:t>
            </w:r>
          </w:p>
          <w:p w14:paraId="5C22D24C"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01684839" w14:textId="1F2DB749" w:rsidR="006155DF" w:rsidRPr="0002779A" w:rsidRDefault="006155D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w:t>
            </w:r>
            <w:r w:rsidR="00DB7BC6" w:rsidRPr="0002779A">
              <w:rPr>
                <w:rFonts w:ascii="Times New Roman" w:hAnsi="Times New Roman" w:cs="Times New Roman"/>
                <w:iCs/>
                <w:color w:val="000000" w:themeColor="text1"/>
                <w:sz w:val="16"/>
                <w:szCs w:val="16"/>
              </w:rPr>
              <w:t>0.98</w:t>
            </w:r>
          </w:p>
          <w:p w14:paraId="63D96AEE" w14:textId="0865BBB8" w:rsidR="00DB7BC6" w:rsidRPr="0002779A" w:rsidRDefault="00DB7BC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1.06</w:t>
            </w:r>
          </w:p>
          <w:p w14:paraId="41DF27D5"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0F39834D" w14:textId="77777777" w:rsidR="00236AE4" w:rsidRPr="0002779A" w:rsidRDefault="00236AE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1.42 [SS]</w:t>
            </w:r>
          </w:p>
          <w:p w14:paraId="0F63ED6F" w14:textId="77777777" w:rsidR="00236AE4" w:rsidRPr="0002779A" w:rsidRDefault="00236AE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1.15</w:t>
            </w:r>
          </w:p>
          <w:p w14:paraId="32A5BEF9" w14:textId="77777777" w:rsidR="00236AE4" w:rsidRPr="0002779A" w:rsidRDefault="00236AE4" w:rsidP="002E4DB3">
            <w:pPr>
              <w:spacing w:line="360" w:lineRule="auto"/>
              <w:jc w:val="center"/>
              <w:rPr>
                <w:rFonts w:ascii="Times New Roman" w:hAnsi="Times New Roman" w:cs="Times New Roman"/>
                <w:iCs/>
                <w:color w:val="000000" w:themeColor="text1"/>
                <w:sz w:val="16"/>
                <w:szCs w:val="16"/>
              </w:rPr>
            </w:pPr>
          </w:p>
          <w:p w14:paraId="4E27311F" w14:textId="69AE007B" w:rsidR="00665D13" w:rsidRPr="0002779A" w:rsidRDefault="001432C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w:t>
            </w:r>
            <w:r w:rsidR="00AC3BFB" w:rsidRPr="0002779A">
              <w:rPr>
                <w:rFonts w:ascii="Times New Roman" w:hAnsi="Times New Roman" w:cs="Times New Roman"/>
                <w:iCs/>
                <w:color w:val="000000" w:themeColor="text1"/>
                <w:sz w:val="16"/>
                <w:szCs w:val="16"/>
              </w:rPr>
              <w:t>1.03</w:t>
            </w:r>
          </w:p>
          <w:p w14:paraId="53554DD7" w14:textId="796A2ADA" w:rsidR="00AC3BFB" w:rsidRPr="0002779A" w:rsidRDefault="008A1CD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w:t>
            </w:r>
            <w:r w:rsidR="00972A0E" w:rsidRPr="0002779A">
              <w:rPr>
                <w:rFonts w:ascii="Times New Roman" w:hAnsi="Times New Roman" w:cs="Times New Roman"/>
                <w:iCs/>
                <w:color w:val="000000" w:themeColor="text1"/>
                <w:sz w:val="16"/>
                <w:szCs w:val="16"/>
              </w:rPr>
              <w:t>1.00</w:t>
            </w:r>
          </w:p>
          <w:p w14:paraId="102B663A"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76F7A152"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09EAF968" w14:textId="27873A3F" w:rsidR="00665D13" w:rsidRPr="0002779A" w:rsidRDefault="00972A0E"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w:t>
            </w:r>
            <w:r w:rsidR="00530696" w:rsidRPr="0002779A">
              <w:rPr>
                <w:rFonts w:ascii="Times New Roman" w:hAnsi="Times New Roman" w:cs="Times New Roman"/>
                <w:iCs/>
                <w:color w:val="000000" w:themeColor="text1"/>
                <w:sz w:val="16"/>
                <w:szCs w:val="16"/>
              </w:rPr>
              <w:t>1.28 [SS]</w:t>
            </w:r>
          </w:p>
          <w:p w14:paraId="782A7BD8" w14:textId="3C5667A4" w:rsidR="00530696" w:rsidRPr="0002779A" w:rsidRDefault="0053069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w:t>
            </w:r>
            <w:r w:rsidR="004C6452" w:rsidRPr="0002779A">
              <w:rPr>
                <w:rFonts w:ascii="Times New Roman" w:hAnsi="Times New Roman" w:cs="Times New Roman"/>
                <w:iCs/>
                <w:color w:val="000000" w:themeColor="text1"/>
                <w:sz w:val="16"/>
                <w:szCs w:val="16"/>
              </w:rPr>
              <w:t>0.94</w:t>
            </w:r>
          </w:p>
          <w:p w14:paraId="34A7B791"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4B8BEB76" w14:textId="77777777" w:rsidR="00665D13" w:rsidRPr="0002779A" w:rsidRDefault="00665D13" w:rsidP="002E4DB3">
            <w:pPr>
              <w:spacing w:line="360" w:lineRule="auto"/>
              <w:jc w:val="center"/>
              <w:rPr>
                <w:rFonts w:ascii="Times New Roman" w:hAnsi="Times New Roman" w:cs="Times New Roman"/>
                <w:iCs/>
                <w:color w:val="000000" w:themeColor="text1"/>
                <w:sz w:val="16"/>
                <w:szCs w:val="16"/>
              </w:rPr>
            </w:pPr>
          </w:p>
          <w:p w14:paraId="6FE97B00" w14:textId="07344B95" w:rsidR="00665D13" w:rsidRPr="0002779A" w:rsidRDefault="005D10E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1.77</w:t>
            </w:r>
          </w:p>
          <w:p w14:paraId="7C444567" w14:textId="59D2D365" w:rsidR="00D14F46" w:rsidRPr="0002779A" w:rsidRDefault="004850A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0.89</w:t>
            </w:r>
          </w:p>
          <w:p w14:paraId="6AB36668" w14:textId="77777777" w:rsidR="0003509E" w:rsidRPr="0002779A" w:rsidRDefault="0003509E" w:rsidP="002E4DB3">
            <w:pPr>
              <w:spacing w:line="360" w:lineRule="auto"/>
              <w:jc w:val="center"/>
              <w:rPr>
                <w:rFonts w:ascii="Times New Roman" w:hAnsi="Times New Roman" w:cs="Times New Roman"/>
                <w:iCs/>
                <w:color w:val="000000" w:themeColor="text1"/>
                <w:sz w:val="16"/>
                <w:szCs w:val="16"/>
              </w:rPr>
            </w:pPr>
          </w:p>
          <w:p w14:paraId="0174FEEB" w14:textId="0804BB36" w:rsidR="0003509E" w:rsidRPr="0002779A" w:rsidRDefault="00F6515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0.67</w:t>
            </w:r>
          </w:p>
          <w:p w14:paraId="7EA7CC41" w14:textId="124DF0B0" w:rsidR="00F6515F" w:rsidRPr="0002779A" w:rsidRDefault="00F6515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w:t>
            </w:r>
            <w:r w:rsidR="00A378CD" w:rsidRPr="0002779A">
              <w:rPr>
                <w:rFonts w:ascii="Times New Roman" w:hAnsi="Times New Roman" w:cs="Times New Roman"/>
                <w:iCs/>
                <w:color w:val="000000" w:themeColor="text1"/>
                <w:sz w:val="16"/>
                <w:szCs w:val="16"/>
              </w:rPr>
              <w:t>1.15</w:t>
            </w:r>
          </w:p>
          <w:p w14:paraId="53175AF1" w14:textId="4208A292" w:rsidR="00A378CD" w:rsidRPr="0002779A" w:rsidRDefault="00A378CD" w:rsidP="002E4DB3">
            <w:pPr>
              <w:spacing w:line="360" w:lineRule="auto"/>
              <w:jc w:val="center"/>
              <w:rPr>
                <w:rFonts w:ascii="Times New Roman" w:hAnsi="Times New Roman" w:cs="Times New Roman"/>
                <w:iCs/>
                <w:color w:val="000000" w:themeColor="text1"/>
                <w:sz w:val="16"/>
                <w:szCs w:val="16"/>
              </w:rPr>
            </w:pPr>
          </w:p>
          <w:p w14:paraId="60519EC4" w14:textId="388EC136" w:rsidR="00A378CD" w:rsidRPr="0002779A" w:rsidRDefault="00F1495C"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HR=0</w:t>
            </w:r>
            <w:r w:rsidR="00030DF7" w:rsidRPr="0002779A">
              <w:rPr>
                <w:rFonts w:ascii="Times New Roman" w:hAnsi="Times New Roman" w:cs="Times New Roman"/>
                <w:iCs/>
                <w:color w:val="000000" w:themeColor="text1"/>
                <w:sz w:val="16"/>
                <w:szCs w:val="16"/>
              </w:rPr>
              <w:t>.83</w:t>
            </w:r>
          </w:p>
          <w:p w14:paraId="05FA281B" w14:textId="77777777" w:rsidR="00A378CD" w:rsidRPr="0002779A" w:rsidRDefault="00A378CD" w:rsidP="002E4DB3">
            <w:pPr>
              <w:spacing w:line="360" w:lineRule="auto"/>
              <w:jc w:val="center"/>
              <w:rPr>
                <w:rFonts w:ascii="Times New Roman" w:hAnsi="Times New Roman" w:cs="Times New Roman"/>
                <w:iCs/>
                <w:color w:val="000000" w:themeColor="text1"/>
                <w:sz w:val="16"/>
                <w:szCs w:val="16"/>
              </w:rPr>
            </w:pPr>
          </w:p>
          <w:p w14:paraId="1F483FC8" w14:textId="77777777" w:rsidR="0003509E" w:rsidRPr="0002779A" w:rsidRDefault="0003509E" w:rsidP="002E4DB3">
            <w:pPr>
              <w:spacing w:line="360" w:lineRule="auto"/>
              <w:jc w:val="center"/>
              <w:rPr>
                <w:rFonts w:ascii="Times New Roman" w:hAnsi="Times New Roman" w:cs="Times New Roman"/>
                <w:iCs/>
                <w:color w:val="000000" w:themeColor="text1"/>
                <w:sz w:val="16"/>
                <w:szCs w:val="16"/>
              </w:rPr>
            </w:pPr>
          </w:p>
          <w:p w14:paraId="1130090B" w14:textId="53B23782" w:rsidR="00A378CD" w:rsidRPr="0002779A" w:rsidRDefault="00A72C4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HR=1.17</w:t>
            </w:r>
          </w:p>
          <w:p w14:paraId="09A4DB13" w14:textId="77777777" w:rsidR="00030DF7" w:rsidRPr="0002779A" w:rsidRDefault="00030DF7" w:rsidP="002E4DB3">
            <w:pPr>
              <w:spacing w:line="360" w:lineRule="auto"/>
              <w:jc w:val="center"/>
              <w:rPr>
                <w:rFonts w:ascii="Times New Roman" w:hAnsi="Times New Roman" w:cs="Times New Roman"/>
                <w:iCs/>
                <w:color w:val="000000" w:themeColor="text1"/>
                <w:sz w:val="16"/>
                <w:szCs w:val="16"/>
              </w:rPr>
            </w:pPr>
          </w:p>
          <w:p w14:paraId="2DD0FBCF" w14:textId="50AB2070" w:rsidR="00E1043E" w:rsidRPr="0002779A" w:rsidRDefault="008B50E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 migrant density:</w:t>
            </w:r>
          </w:p>
          <w:p w14:paraId="50945B9C" w14:textId="0CAFD209" w:rsidR="00665D13" w:rsidRPr="0002779A" w:rsidRDefault="00665D13"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Quintile 1 (lowest) HR=1.36 [SS]; </w:t>
            </w:r>
            <w:proofErr w:type="spellStart"/>
            <w:r w:rsidRPr="0002779A">
              <w:rPr>
                <w:rFonts w:ascii="Times New Roman" w:hAnsi="Times New Roman" w:cs="Times New Roman"/>
                <w:iCs/>
                <w:color w:val="000000" w:themeColor="text1"/>
                <w:sz w:val="16"/>
                <w:szCs w:val="16"/>
              </w:rPr>
              <w:t>Q2</w:t>
            </w:r>
            <w:proofErr w:type="spellEnd"/>
            <w:r w:rsidRPr="0002779A">
              <w:rPr>
                <w:rFonts w:ascii="Times New Roman" w:hAnsi="Times New Roman" w:cs="Times New Roman"/>
                <w:iCs/>
                <w:color w:val="000000" w:themeColor="text1"/>
                <w:sz w:val="16"/>
                <w:szCs w:val="16"/>
              </w:rPr>
              <w:t xml:space="preserve"> HR=1.14 [SS]; </w:t>
            </w:r>
            <w:proofErr w:type="spellStart"/>
            <w:r w:rsidRPr="0002779A">
              <w:rPr>
                <w:rFonts w:ascii="Times New Roman" w:hAnsi="Times New Roman" w:cs="Times New Roman"/>
                <w:iCs/>
                <w:color w:val="000000" w:themeColor="text1"/>
                <w:sz w:val="16"/>
                <w:szCs w:val="16"/>
              </w:rPr>
              <w:t>Q3</w:t>
            </w:r>
            <w:proofErr w:type="spellEnd"/>
            <w:r w:rsidRPr="0002779A">
              <w:rPr>
                <w:rFonts w:ascii="Times New Roman" w:hAnsi="Times New Roman" w:cs="Times New Roman"/>
                <w:iCs/>
                <w:color w:val="000000" w:themeColor="text1"/>
                <w:sz w:val="16"/>
                <w:szCs w:val="16"/>
              </w:rPr>
              <w:t xml:space="preserve"> HR=1.11; </w:t>
            </w:r>
            <w:proofErr w:type="spellStart"/>
            <w:r w:rsidRPr="0002779A">
              <w:rPr>
                <w:rFonts w:ascii="Times New Roman" w:hAnsi="Times New Roman" w:cs="Times New Roman"/>
                <w:iCs/>
                <w:color w:val="000000" w:themeColor="text1"/>
                <w:sz w:val="16"/>
                <w:szCs w:val="16"/>
              </w:rPr>
              <w:t>Q4</w:t>
            </w:r>
            <w:proofErr w:type="spellEnd"/>
            <w:r w:rsidRPr="0002779A">
              <w:rPr>
                <w:rFonts w:ascii="Times New Roman" w:hAnsi="Times New Roman" w:cs="Times New Roman"/>
                <w:iCs/>
                <w:color w:val="000000" w:themeColor="text1"/>
                <w:sz w:val="16"/>
                <w:szCs w:val="16"/>
              </w:rPr>
              <w:t xml:space="preserve"> HR=1.07; </w:t>
            </w:r>
            <w:proofErr w:type="spellStart"/>
            <w:r w:rsidRPr="0002779A">
              <w:rPr>
                <w:rFonts w:ascii="Times New Roman" w:hAnsi="Times New Roman" w:cs="Times New Roman"/>
                <w:iCs/>
                <w:color w:val="000000" w:themeColor="text1"/>
                <w:sz w:val="16"/>
                <w:szCs w:val="16"/>
              </w:rPr>
              <w:t>Q5</w:t>
            </w:r>
            <w:proofErr w:type="spellEnd"/>
            <w:r w:rsidRPr="0002779A">
              <w:rPr>
                <w:rFonts w:ascii="Times New Roman" w:hAnsi="Times New Roman" w:cs="Times New Roman"/>
                <w:iCs/>
                <w:color w:val="000000" w:themeColor="text1"/>
                <w:sz w:val="16"/>
                <w:szCs w:val="16"/>
              </w:rPr>
              <w:t xml:space="preserve"> (highest)=REF</w:t>
            </w:r>
          </w:p>
          <w:p w14:paraId="71B1C34E" w14:textId="1B9C16E6" w:rsidR="00665D13" w:rsidRPr="0002779A" w:rsidRDefault="00665D13" w:rsidP="002E4DB3">
            <w:pPr>
              <w:spacing w:line="360" w:lineRule="auto"/>
              <w:jc w:val="center"/>
              <w:rPr>
                <w:rFonts w:ascii="Times New Roman" w:hAnsi="Times New Roman" w:cs="Times New Roman"/>
                <w:iCs/>
                <w:color w:val="000000" w:themeColor="text1"/>
                <w:sz w:val="16"/>
                <w:szCs w:val="16"/>
              </w:rPr>
            </w:pPr>
          </w:p>
        </w:tc>
      </w:tr>
      <w:tr w:rsidR="00002A4F" w:rsidRPr="0002779A" w14:paraId="31B3956E" w14:textId="77777777" w:rsidTr="00160AF0">
        <w:trPr>
          <w:jc w:val="center"/>
        </w:trPr>
        <w:tc>
          <w:tcPr>
            <w:tcW w:w="466" w:type="pct"/>
          </w:tcPr>
          <w:p w14:paraId="51370D19" w14:textId="37EDE78C" w:rsidR="00BD69D4" w:rsidRPr="0002779A" w:rsidRDefault="001A6871"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lastRenderedPageBreak/>
              <w:t>Eilbracht</w:t>
            </w:r>
            <w:proofErr w:type="spellEnd"/>
            <w:r w:rsidR="00916159" w:rsidRPr="0002779A">
              <w:rPr>
                <w:rFonts w:ascii="Times New Roman" w:hAnsi="Times New Roman" w:cs="Times New Roman"/>
                <w:iCs/>
                <w:sz w:val="16"/>
                <w:szCs w:val="16"/>
              </w:rPr>
              <w:t xml:space="preserve">, Stevens, </w:t>
            </w:r>
            <w:proofErr w:type="spellStart"/>
            <w:r w:rsidR="00916159" w:rsidRPr="0002779A">
              <w:rPr>
                <w:rFonts w:ascii="Times New Roman" w:hAnsi="Times New Roman" w:cs="Times New Roman"/>
                <w:iCs/>
                <w:sz w:val="16"/>
                <w:szCs w:val="16"/>
              </w:rPr>
              <w:t>Wigman</w:t>
            </w:r>
            <w:proofErr w:type="spellEnd"/>
            <w:r w:rsidR="00916159" w:rsidRPr="0002779A">
              <w:rPr>
                <w:rFonts w:ascii="Times New Roman" w:hAnsi="Times New Roman" w:cs="Times New Roman"/>
                <w:iCs/>
                <w:sz w:val="16"/>
                <w:szCs w:val="16"/>
              </w:rPr>
              <w:t>,</w:t>
            </w:r>
            <w:r w:rsidR="00B177F4" w:rsidRPr="0002779A">
              <w:rPr>
                <w:rFonts w:ascii="Times New Roman" w:hAnsi="Times New Roman" w:cs="Times New Roman"/>
                <w:iCs/>
                <w:sz w:val="16"/>
                <w:szCs w:val="16"/>
              </w:rPr>
              <w:t xml:space="preserve"> van </w:t>
            </w:r>
            <w:proofErr w:type="spellStart"/>
            <w:r w:rsidR="00B177F4" w:rsidRPr="0002779A">
              <w:rPr>
                <w:rFonts w:ascii="Times New Roman" w:hAnsi="Times New Roman" w:cs="Times New Roman"/>
                <w:iCs/>
                <w:sz w:val="16"/>
                <w:szCs w:val="16"/>
              </w:rPr>
              <w:t>Dorsselaer</w:t>
            </w:r>
            <w:proofErr w:type="spellEnd"/>
            <w:r w:rsidR="00B177F4" w:rsidRPr="0002779A">
              <w:rPr>
                <w:rFonts w:ascii="Times New Roman" w:hAnsi="Times New Roman" w:cs="Times New Roman"/>
                <w:iCs/>
                <w:sz w:val="16"/>
                <w:szCs w:val="16"/>
              </w:rPr>
              <w:t xml:space="preserve"> &amp; </w:t>
            </w:r>
            <w:proofErr w:type="spellStart"/>
            <w:r w:rsidR="00B177F4" w:rsidRPr="0002779A">
              <w:rPr>
                <w:rFonts w:ascii="Times New Roman" w:hAnsi="Times New Roman" w:cs="Times New Roman"/>
                <w:iCs/>
                <w:sz w:val="16"/>
                <w:szCs w:val="16"/>
              </w:rPr>
              <w:t>Vollebergh</w:t>
            </w:r>
            <w:proofErr w:type="spellEnd"/>
            <w:r w:rsidR="00B177F4" w:rsidRPr="0002779A">
              <w:rPr>
                <w:rFonts w:ascii="Times New Roman" w:hAnsi="Times New Roman" w:cs="Times New Roman"/>
                <w:iCs/>
                <w:sz w:val="16"/>
                <w:szCs w:val="16"/>
              </w:rPr>
              <w:t xml:space="preserve"> </w:t>
            </w:r>
            <w:r w:rsidR="001277C3" w:rsidRPr="0002779A">
              <w:rPr>
                <w:rFonts w:ascii="Times New Roman" w:hAnsi="Times New Roman" w:cs="Times New Roman"/>
                <w:iCs/>
                <w:sz w:val="16"/>
                <w:szCs w:val="16"/>
              </w:rPr>
              <w:t>(201</w:t>
            </w:r>
            <w:r w:rsidR="007E49B9" w:rsidRPr="0002779A">
              <w:rPr>
                <w:rFonts w:ascii="Times New Roman" w:hAnsi="Times New Roman" w:cs="Times New Roman"/>
                <w:iCs/>
                <w:sz w:val="16"/>
                <w:szCs w:val="16"/>
              </w:rPr>
              <w:t>5</w:t>
            </w:r>
            <w:r w:rsidR="001277C3" w:rsidRPr="0002779A">
              <w:rPr>
                <w:rFonts w:ascii="Times New Roman" w:hAnsi="Times New Roman" w:cs="Times New Roman"/>
                <w:iCs/>
                <w:sz w:val="16"/>
                <w:szCs w:val="16"/>
              </w:rPr>
              <w:t>)</w:t>
            </w:r>
          </w:p>
          <w:p w14:paraId="05541CFC" w14:textId="77777777" w:rsidR="001277C3" w:rsidRPr="0002779A" w:rsidRDefault="001277C3" w:rsidP="002E4DB3">
            <w:pPr>
              <w:spacing w:line="360" w:lineRule="auto"/>
              <w:jc w:val="center"/>
              <w:rPr>
                <w:rFonts w:ascii="Times New Roman" w:hAnsi="Times New Roman" w:cs="Times New Roman"/>
                <w:iCs/>
                <w:sz w:val="16"/>
                <w:szCs w:val="16"/>
              </w:rPr>
            </w:pPr>
          </w:p>
          <w:p w14:paraId="0AC6406D" w14:textId="6D523300" w:rsidR="001277C3" w:rsidRPr="0002779A" w:rsidRDefault="001277C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Netherlands</w:t>
            </w:r>
          </w:p>
        </w:tc>
        <w:tc>
          <w:tcPr>
            <w:tcW w:w="636" w:type="pct"/>
          </w:tcPr>
          <w:p w14:paraId="4DCDAA89" w14:textId="5CC51010" w:rsidR="00BD69D4" w:rsidRPr="0002779A" w:rsidRDefault="00915E1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utch Health Behaviour in School-Aged Children [HB</w:t>
            </w:r>
            <w:r w:rsidR="0002710A" w:rsidRPr="0002779A">
              <w:rPr>
                <w:rFonts w:ascii="Times New Roman" w:hAnsi="Times New Roman" w:cs="Times New Roman"/>
                <w:iCs/>
                <w:sz w:val="16"/>
                <w:szCs w:val="16"/>
              </w:rPr>
              <w:t>SC]</w:t>
            </w:r>
          </w:p>
          <w:p w14:paraId="553F18D0" w14:textId="70A7CD35" w:rsidR="0002710A" w:rsidRPr="0002779A" w:rsidRDefault="0002710A" w:rsidP="002E4DB3">
            <w:pPr>
              <w:spacing w:line="360" w:lineRule="auto"/>
              <w:jc w:val="center"/>
              <w:rPr>
                <w:rFonts w:ascii="Times New Roman" w:hAnsi="Times New Roman" w:cs="Times New Roman"/>
                <w:iCs/>
                <w:sz w:val="16"/>
                <w:szCs w:val="16"/>
              </w:rPr>
            </w:pPr>
          </w:p>
          <w:p w14:paraId="70786ECD" w14:textId="36C423F0" w:rsidR="0002710A" w:rsidRPr="0002779A" w:rsidRDefault="0002710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2005 (</w:t>
            </w:r>
            <w:r w:rsidR="000A4330" w:rsidRPr="0002779A">
              <w:rPr>
                <w:rFonts w:ascii="Times New Roman" w:hAnsi="Times New Roman" w:cs="Times New Roman"/>
                <w:iCs/>
                <w:sz w:val="16"/>
                <w:szCs w:val="16"/>
              </w:rPr>
              <w:t>&lt;</w:t>
            </w:r>
            <w:r w:rsidRPr="0002779A">
              <w:rPr>
                <w:rFonts w:ascii="Times New Roman" w:hAnsi="Times New Roman" w:cs="Times New Roman"/>
                <w:iCs/>
                <w:sz w:val="16"/>
                <w:szCs w:val="16"/>
              </w:rPr>
              <w:t>1 year)</w:t>
            </w:r>
          </w:p>
          <w:p w14:paraId="72A254E9" w14:textId="74E344A7" w:rsidR="00AB3E14" w:rsidRPr="0002779A" w:rsidRDefault="00AB3E14" w:rsidP="002E4DB3">
            <w:pPr>
              <w:spacing w:line="360" w:lineRule="auto"/>
              <w:jc w:val="center"/>
              <w:rPr>
                <w:rFonts w:ascii="Times New Roman" w:hAnsi="Times New Roman" w:cs="Times New Roman"/>
                <w:i/>
                <w:sz w:val="16"/>
                <w:szCs w:val="16"/>
              </w:rPr>
            </w:pPr>
          </w:p>
        </w:tc>
        <w:tc>
          <w:tcPr>
            <w:tcW w:w="381" w:type="pct"/>
          </w:tcPr>
          <w:p w14:paraId="0479DD2C" w14:textId="2302AE39" w:rsidR="00BD69D4" w:rsidRPr="0002779A" w:rsidRDefault="00D7381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Father, mother, or both parents </w:t>
            </w:r>
            <w:r w:rsidR="009474BA" w:rsidRPr="0002779A">
              <w:rPr>
                <w:rFonts w:ascii="Times New Roman" w:hAnsi="Times New Roman" w:cs="Times New Roman"/>
                <w:iCs/>
                <w:sz w:val="16"/>
                <w:szCs w:val="16"/>
              </w:rPr>
              <w:t>born in a non-Western country</w:t>
            </w:r>
          </w:p>
        </w:tc>
        <w:tc>
          <w:tcPr>
            <w:tcW w:w="510" w:type="pct"/>
          </w:tcPr>
          <w:p w14:paraId="58A05B24" w14:textId="0F062010" w:rsidR="00BD69D4" w:rsidRPr="0002779A" w:rsidRDefault="002F782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Community</w:t>
            </w:r>
            <w:r w:rsidR="00B45C47" w:rsidRPr="0002779A">
              <w:rPr>
                <w:rFonts w:ascii="Times New Roman" w:hAnsi="Times New Roman" w:cs="Times New Roman"/>
                <w:iCs/>
                <w:sz w:val="16"/>
                <w:szCs w:val="16"/>
              </w:rPr>
              <w:t xml:space="preserve"> Assessment of Psychotic Experiences [CAPE] positive experiences subscale</w:t>
            </w:r>
          </w:p>
        </w:tc>
        <w:tc>
          <w:tcPr>
            <w:tcW w:w="338" w:type="pct"/>
          </w:tcPr>
          <w:p w14:paraId="2E6AC05F" w14:textId="77777777" w:rsidR="00BD69D4" w:rsidRPr="0002779A" w:rsidRDefault="0088000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lassroom</w:t>
            </w:r>
          </w:p>
          <w:p w14:paraId="1AD54E85" w14:textId="1C96E684" w:rsidR="00880001" w:rsidRPr="0002779A" w:rsidRDefault="00880001"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t>(NR, 21)</w:t>
            </w:r>
          </w:p>
        </w:tc>
        <w:tc>
          <w:tcPr>
            <w:tcW w:w="381" w:type="pct"/>
          </w:tcPr>
          <w:p w14:paraId="04320103" w14:textId="29CEF720" w:rsidR="00BD69D4" w:rsidRPr="0002779A" w:rsidRDefault="00B74298"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A</w:t>
            </w:r>
            <w:r w:rsidR="00245095" w:rsidRPr="0002779A">
              <w:rPr>
                <w:rFonts w:ascii="Times New Roman" w:hAnsi="Times New Roman" w:cs="Times New Roman"/>
                <w:iCs/>
                <w:sz w:val="16"/>
                <w:szCs w:val="16"/>
              </w:rPr>
              <w:t>ssoc</w:t>
            </w:r>
            <w:r w:rsidR="00931A12" w:rsidRPr="0002779A">
              <w:rPr>
                <w:rFonts w:ascii="Times New Roman" w:hAnsi="Times New Roman" w:cs="Times New Roman"/>
                <w:iCs/>
                <w:sz w:val="16"/>
                <w:szCs w:val="16"/>
              </w:rPr>
              <w:t>.</w:t>
            </w:r>
            <w:r w:rsidR="00245095" w:rsidRPr="0002779A">
              <w:rPr>
                <w:rFonts w:ascii="Times New Roman" w:hAnsi="Times New Roman" w:cs="Times New Roman"/>
                <w:iCs/>
                <w:sz w:val="16"/>
                <w:szCs w:val="16"/>
              </w:rPr>
              <w:t xml:space="preserve"> between class</w:t>
            </w:r>
            <w:r w:rsidR="00931A12" w:rsidRPr="0002779A">
              <w:rPr>
                <w:rFonts w:ascii="Times New Roman" w:hAnsi="Times New Roman" w:cs="Times New Roman"/>
                <w:iCs/>
                <w:sz w:val="16"/>
                <w:szCs w:val="16"/>
              </w:rPr>
              <w:t xml:space="preserve"> proportion of minority group pupils &amp; </w:t>
            </w:r>
            <w:r w:rsidR="007165F7" w:rsidRPr="0002779A">
              <w:rPr>
                <w:rFonts w:ascii="Times New Roman" w:hAnsi="Times New Roman" w:cs="Times New Roman"/>
                <w:iCs/>
                <w:sz w:val="16"/>
                <w:szCs w:val="16"/>
              </w:rPr>
              <w:t>P</w:t>
            </w:r>
            <w:r w:rsidR="008F2A99" w:rsidRPr="0002779A">
              <w:rPr>
                <w:rFonts w:ascii="Times New Roman" w:hAnsi="Times New Roman" w:cs="Times New Roman"/>
                <w:iCs/>
                <w:sz w:val="16"/>
                <w:szCs w:val="16"/>
              </w:rPr>
              <w:t>E</w:t>
            </w:r>
            <w:r w:rsidR="007165F7" w:rsidRPr="0002779A">
              <w:rPr>
                <w:rFonts w:ascii="Times New Roman" w:hAnsi="Times New Roman" w:cs="Times New Roman"/>
                <w:iCs/>
                <w:sz w:val="16"/>
                <w:szCs w:val="16"/>
              </w:rPr>
              <w:t>s</w:t>
            </w:r>
          </w:p>
        </w:tc>
        <w:tc>
          <w:tcPr>
            <w:tcW w:w="385" w:type="pct"/>
          </w:tcPr>
          <w:p w14:paraId="3036F054" w14:textId="77777777" w:rsidR="00BD69D4" w:rsidRPr="0002779A" w:rsidRDefault="009C365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w:t>
            </w:r>
            <w:r w:rsidR="00E7185B" w:rsidRPr="0002779A">
              <w:rPr>
                <w:rFonts w:ascii="Times New Roman" w:hAnsi="Times New Roman" w:cs="Times New Roman"/>
                <w:iCs/>
                <w:sz w:val="16"/>
                <w:szCs w:val="16"/>
              </w:rPr>
              <w:t>ge, sex, education, family wealth</w:t>
            </w:r>
          </w:p>
          <w:p w14:paraId="0D5D8884" w14:textId="0FF2AF89" w:rsidR="00E7185B" w:rsidRPr="0002779A" w:rsidRDefault="00E7185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Class size</w:t>
            </w:r>
          </w:p>
        </w:tc>
        <w:tc>
          <w:tcPr>
            <w:tcW w:w="335" w:type="pct"/>
          </w:tcPr>
          <w:p w14:paraId="584ADAD0" w14:textId="117D6417" w:rsidR="00BD69D4" w:rsidRPr="0002779A" w:rsidRDefault="0044516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multivariate regression</w:t>
            </w:r>
          </w:p>
        </w:tc>
        <w:tc>
          <w:tcPr>
            <w:tcW w:w="765" w:type="pct"/>
          </w:tcPr>
          <w:p w14:paraId="17F9FF7E" w14:textId="10313F79" w:rsidR="005F48F2" w:rsidRPr="0002779A" w:rsidRDefault="005F48F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 (</w:t>
            </w:r>
            <w:r w:rsidR="001B5DF0" w:rsidRPr="0002779A">
              <w:rPr>
                <w:rFonts w:ascii="Times New Roman" w:hAnsi="Times New Roman" w:cs="Times New Roman"/>
                <w:iCs/>
                <w:color w:val="000000" w:themeColor="text1"/>
                <w:sz w:val="16"/>
                <w:szCs w:val="16"/>
              </w:rPr>
              <w:t>NR/</w:t>
            </w:r>
            <w:r w:rsidR="00291B70" w:rsidRPr="0002779A">
              <w:rPr>
                <w:rFonts w:ascii="Times New Roman" w:hAnsi="Times New Roman" w:cs="Times New Roman"/>
                <w:iCs/>
                <w:color w:val="000000" w:themeColor="text1"/>
                <w:sz w:val="16"/>
                <w:szCs w:val="16"/>
              </w:rPr>
              <w:t>769)</w:t>
            </w:r>
          </w:p>
          <w:p w14:paraId="4CECF03C" w14:textId="2D85ED39" w:rsidR="00BD69D4" w:rsidRPr="0002779A" w:rsidRDefault="005F48F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Moroccan (</w:t>
            </w:r>
            <w:r w:rsidR="001B5DF0" w:rsidRPr="0002779A">
              <w:rPr>
                <w:rFonts w:ascii="Times New Roman" w:hAnsi="Times New Roman" w:cs="Times New Roman"/>
                <w:iCs/>
                <w:color w:val="000000" w:themeColor="text1"/>
                <w:sz w:val="16"/>
                <w:szCs w:val="16"/>
              </w:rPr>
              <w:t>NR/</w:t>
            </w:r>
            <w:r w:rsidRPr="0002779A">
              <w:rPr>
                <w:rFonts w:ascii="Times New Roman" w:hAnsi="Times New Roman" w:cs="Times New Roman"/>
                <w:iCs/>
                <w:color w:val="000000" w:themeColor="text1"/>
                <w:sz w:val="16"/>
                <w:szCs w:val="16"/>
              </w:rPr>
              <w:t>228)</w:t>
            </w:r>
          </w:p>
          <w:p w14:paraId="053E9A99" w14:textId="6F5BE5AF" w:rsidR="00291B70" w:rsidRPr="0002779A" w:rsidRDefault="00291B7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Turkish (</w:t>
            </w:r>
            <w:r w:rsidR="001B5DF0" w:rsidRPr="0002779A">
              <w:rPr>
                <w:rFonts w:ascii="Times New Roman" w:hAnsi="Times New Roman" w:cs="Times New Roman"/>
                <w:iCs/>
                <w:color w:val="000000" w:themeColor="text1"/>
                <w:sz w:val="16"/>
                <w:szCs w:val="16"/>
              </w:rPr>
              <w:t>NR/</w:t>
            </w:r>
            <w:r w:rsidR="004303E1" w:rsidRPr="0002779A">
              <w:rPr>
                <w:rFonts w:ascii="Times New Roman" w:hAnsi="Times New Roman" w:cs="Times New Roman"/>
                <w:iCs/>
                <w:color w:val="000000" w:themeColor="text1"/>
                <w:sz w:val="16"/>
                <w:szCs w:val="16"/>
              </w:rPr>
              <w:t>182)</w:t>
            </w:r>
          </w:p>
          <w:p w14:paraId="763F6C9C" w14:textId="35362264" w:rsidR="005F48F2" w:rsidRPr="0002779A" w:rsidRDefault="004303E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Surinamese or Antillean (</w:t>
            </w:r>
            <w:r w:rsidR="001B5DF0" w:rsidRPr="0002779A">
              <w:rPr>
                <w:rFonts w:ascii="Times New Roman" w:hAnsi="Times New Roman" w:cs="Times New Roman"/>
                <w:iCs/>
                <w:color w:val="000000" w:themeColor="text1"/>
                <w:sz w:val="16"/>
                <w:szCs w:val="16"/>
              </w:rPr>
              <w:t>NR/</w:t>
            </w:r>
            <w:r w:rsidRPr="0002779A">
              <w:rPr>
                <w:rFonts w:ascii="Times New Roman" w:hAnsi="Times New Roman" w:cs="Times New Roman"/>
                <w:iCs/>
                <w:color w:val="000000" w:themeColor="text1"/>
                <w:sz w:val="16"/>
                <w:szCs w:val="16"/>
              </w:rPr>
              <w:t>178)</w:t>
            </w:r>
          </w:p>
          <w:p w14:paraId="254DCFD6" w14:textId="391B96CA" w:rsidR="004303E1" w:rsidRPr="0002779A" w:rsidRDefault="00BB342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ther non-Western (</w:t>
            </w:r>
            <w:r w:rsidR="001B5DF0" w:rsidRPr="0002779A">
              <w:rPr>
                <w:rFonts w:ascii="Times New Roman" w:hAnsi="Times New Roman" w:cs="Times New Roman"/>
                <w:iCs/>
                <w:color w:val="000000" w:themeColor="text1"/>
                <w:sz w:val="16"/>
                <w:szCs w:val="16"/>
              </w:rPr>
              <w:t>NR/</w:t>
            </w:r>
            <w:r w:rsidRPr="0002779A">
              <w:rPr>
                <w:rFonts w:ascii="Times New Roman" w:hAnsi="Times New Roman" w:cs="Times New Roman"/>
                <w:iCs/>
                <w:color w:val="000000" w:themeColor="text1"/>
                <w:sz w:val="16"/>
                <w:szCs w:val="16"/>
              </w:rPr>
              <w:t>181)</w:t>
            </w:r>
          </w:p>
          <w:p w14:paraId="4AB93381" w14:textId="1C6C778E" w:rsidR="00847113" w:rsidRPr="0002779A" w:rsidRDefault="00847113"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Dutch </w:t>
            </w:r>
            <w:r w:rsidR="00BB3421" w:rsidRPr="0002779A">
              <w:rPr>
                <w:rFonts w:ascii="Times New Roman" w:hAnsi="Times New Roman" w:cs="Times New Roman"/>
                <w:iCs/>
                <w:color w:val="000000" w:themeColor="text1"/>
                <w:sz w:val="16"/>
                <w:szCs w:val="16"/>
              </w:rPr>
              <w:t xml:space="preserve">(majority) </w:t>
            </w:r>
            <w:r w:rsidRPr="0002779A">
              <w:rPr>
                <w:rFonts w:ascii="Times New Roman" w:hAnsi="Times New Roman" w:cs="Times New Roman"/>
                <w:iCs/>
                <w:color w:val="000000" w:themeColor="text1"/>
                <w:sz w:val="16"/>
                <w:szCs w:val="16"/>
              </w:rPr>
              <w:t>(</w:t>
            </w:r>
            <w:r w:rsidR="00CB7D68" w:rsidRPr="0002779A">
              <w:rPr>
                <w:rFonts w:ascii="Times New Roman" w:hAnsi="Times New Roman" w:cs="Times New Roman"/>
                <w:iCs/>
                <w:color w:val="000000" w:themeColor="text1"/>
                <w:sz w:val="16"/>
                <w:szCs w:val="16"/>
              </w:rPr>
              <w:t>NR/3606)</w:t>
            </w:r>
          </w:p>
        </w:tc>
        <w:tc>
          <w:tcPr>
            <w:tcW w:w="803" w:type="pct"/>
          </w:tcPr>
          <w:p w14:paraId="3DF9C2D1" w14:textId="4477F654" w:rsidR="00BD69D4" w:rsidRPr="0002779A" w:rsidRDefault="000A3AE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Sig</w:t>
            </w:r>
            <w:r w:rsidR="00776986"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 xml:space="preserve"> increase in paranoia with increasing ethnic density in the Dutch majority pupils</w:t>
            </w:r>
            <w:r w:rsidR="00776986" w:rsidRPr="0002779A">
              <w:rPr>
                <w:rFonts w:ascii="Times New Roman" w:hAnsi="Times New Roman" w:cs="Times New Roman"/>
                <w:iCs/>
                <w:color w:val="000000" w:themeColor="text1"/>
                <w:sz w:val="16"/>
                <w:szCs w:val="16"/>
              </w:rPr>
              <w:t xml:space="preserve"> </w:t>
            </w:r>
            <w:r w:rsidR="009F36C1" w:rsidRPr="0002779A">
              <w:rPr>
                <w:rFonts w:ascii="Times New Roman" w:hAnsi="Times New Roman" w:cs="Times New Roman"/>
                <w:iCs/>
                <w:color w:val="000000" w:themeColor="text1"/>
                <w:sz w:val="16"/>
                <w:szCs w:val="16"/>
              </w:rPr>
              <w:t>(</w:t>
            </w:r>
            <w:r w:rsidR="007358DD" w:rsidRPr="0002779A">
              <w:rPr>
                <w:rFonts w:ascii="Times New Roman" w:hAnsi="Times New Roman" w:cs="Times New Roman"/>
                <w:i/>
                <w:color w:val="000000" w:themeColor="text1"/>
                <w:sz w:val="16"/>
                <w:szCs w:val="16"/>
              </w:rPr>
              <w:t>b</w:t>
            </w:r>
            <w:r w:rsidR="007358DD" w:rsidRPr="0002779A">
              <w:rPr>
                <w:rFonts w:ascii="Times New Roman" w:hAnsi="Times New Roman" w:cs="Times New Roman"/>
                <w:iCs/>
                <w:color w:val="000000" w:themeColor="text1"/>
                <w:sz w:val="16"/>
                <w:szCs w:val="16"/>
              </w:rPr>
              <w:t>=</w:t>
            </w:r>
            <w:r w:rsidR="00DB540A" w:rsidRPr="0002779A">
              <w:rPr>
                <w:rFonts w:ascii="Times New Roman" w:hAnsi="Times New Roman" w:cs="Times New Roman"/>
                <w:iCs/>
                <w:color w:val="000000" w:themeColor="text1"/>
                <w:sz w:val="16"/>
                <w:szCs w:val="16"/>
              </w:rPr>
              <w:t xml:space="preserve"> </w:t>
            </w:r>
            <w:r w:rsidR="007358DD" w:rsidRPr="0002779A">
              <w:rPr>
                <w:rFonts w:ascii="Times New Roman" w:hAnsi="Times New Roman" w:cs="Times New Roman"/>
                <w:iCs/>
                <w:color w:val="000000" w:themeColor="text1"/>
                <w:sz w:val="16"/>
                <w:szCs w:val="16"/>
              </w:rPr>
              <w:t xml:space="preserve">0.16, </w:t>
            </w:r>
            <w:r w:rsidR="007358DD" w:rsidRPr="0002779A">
              <w:rPr>
                <w:rFonts w:ascii="Times New Roman" w:hAnsi="Times New Roman" w:cs="Times New Roman"/>
                <w:i/>
                <w:color w:val="000000" w:themeColor="text1"/>
                <w:sz w:val="16"/>
                <w:szCs w:val="16"/>
              </w:rPr>
              <w:t>p</w:t>
            </w:r>
            <w:r w:rsidR="007358DD" w:rsidRPr="0002779A">
              <w:rPr>
                <w:rFonts w:ascii="Times New Roman" w:hAnsi="Times New Roman" w:cs="Times New Roman"/>
                <w:iCs/>
                <w:color w:val="000000" w:themeColor="text1"/>
                <w:sz w:val="16"/>
                <w:szCs w:val="16"/>
              </w:rPr>
              <w:t>&lt;</w:t>
            </w:r>
            <w:r w:rsidR="00447ED0" w:rsidRPr="0002779A">
              <w:rPr>
                <w:rFonts w:ascii="Times New Roman" w:hAnsi="Times New Roman" w:cs="Times New Roman"/>
                <w:iCs/>
                <w:color w:val="000000" w:themeColor="text1"/>
                <w:sz w:val="16"/>
                <w:szCs w:val="16"/>
              </w:rPr>
              <w:t>0</w:t>
            </w:r>
            <w:r w:rsidR="007358DD" w:rsidRPr="0002779A">
              <w:rPr>
                <w:rFonts w:ascii="Times New Roman" w:hAnsi="Times New Roman" w:cs="Times New Roman"/>
                <w:iCs/>
                <w:color w:val="000000" w:themeColor="text1"/>
                <w:sz w:val="16"/>
                <w:szCs w:val="16"/>
              </w:rPr>
              <w:t>.05</w:t>
            </w:r>
            <w:r w:rsidR="009F36C1" w:rsidRPr="0002779A">
              <w:rPr>
                <w:rFonts w:ascii="Times New Roman" w:hAnsi="Times New Roman" w:cs="Times New Roman"/>
                <w:iCs/>
                <w:color w:val="000000" w:themeColor="text1"/>
                <w:sz w:val="16"/>
                <w:szCs w:val="16"/>
              </w:rPr>
              <w:t>) but no</w:t>
            </w:r>
            <w:r w:rsidR="009A3B20" w:rsidRPr="0002779A">
              <w:rPr>
                <w:rFonts w:ascii="Times New Roman" w:hAnsi="Times New Roman" w:cs="Times New Roman"/>
                <w:iCs/>
                <w:color w:val="000000" w:themeColor="text1"/>
                <w:sz w:val="16"/>
                <w:szCs w:val="16"/>
              </w:rPr>
              <w:t xml:space="preserve"> sig</w:t>
            </w:r>
            <w:r w:rsidR="00776986" w:rsidRPr="0002779A">
              <w:rPr>
                <w:rFonts w:ascii="Times New Roman" w:hAnsi="Times New Roman" w:cs="Times New Roman"/>
                <w:iCs/>
                <w:color w:val="000000" w:themeColor="text1"/>
                <w:sz w:val="16"/>
                <w:szCs w:val="16"/>
              </w:rPr>
              <w:t>.</w:t>
            </w:r>
            <w:r w:rsidR="009A3B20" w:rsidRPr="0002779A">
              <w:rPr>
                <w:rFonts w:ascii="Times New Roman" w:hAnsi="Times New Roman" w:cs="Times New Roman"/>
                <w:iCs/>
                <w:color w:val="000000" w:themeColor="text1"/>
                <w:sz w:val="16"/>
                <w:szCs w:val="16"/>
              </w:rPr>
              <w:t xml:space="preserve"> effect</w:t>
            </w:r>
            <w:r w:rsidR="00776986" w:rsidRPr="0002779A">
              <w:rPr>
                <w:rFonts w:ascii="Times New Roman" w:hAnsi="Times New Roman" w:cs="Times New Roman"/>
                <w:iCs/>
                <w:color w:val="000000" w:themeColor="text1"/>
                <w:sz w:val="16"/>
                <w:szCs w:val="16"/>
              </w:rPr>
              <w:t>s in</w:t>
            </w:r>
            <w:r w:rsidR="00232260" w:rsidRPr="0002779A">
              <w:rPr>
                <w:rFonts w:ascii="Times New Roman" w:hAnsi="Times New Roman" w:cs="Times New Roman"/>
                <w:iCs/>
                <w:color w:val="000000" w:themeColor="text1"/>
                <w:sz w:val="16"/>
                <w:szCs w:val="16"/>
              </w:rPr>
              <w:t xml:space="preserve"> the</w:t>
            </w:r>
            <w:r w:rsidR="009A3B20" w:rsidRPr="0002779A">
              <w:rPr>
                <w:rFonts w:ascii="Times New Roman" w:hAnsi="Times New Roman" w:cs="Times New Roman"/>
                <w:iCs/>
                <w:color w:val="000000" w:themeColor="text1"/>
                <w:sz w:val="16"/>
                <w:szCs w:val="16"/>
              </w:rPr>
              <w:t xml:space="preserve"> </w:t>
            </w:r>
            <w:r w:rsidR="00776986" w:rsidRPr="0002779A">
              <w:rPr>
                <w:rFonts w:ascii="Times New Roman" w:hAnsi="Times New Roman" w:cs="Times New Roman"/>
                <w:iCs/>
                <w:color w:val="000000" w:themeColor="text1"/>
                <w:sz w:val="16"/>
                <w:szCs w:val="16"/>
              </w:rPr>
              <w:t xml:space="preserve">combined </w:t>
            </w:r>
            <w:r w:rsidR="008C1D04" w:rsidRPr="0002779A">
              <w:rPr>
                <w:rFonts w:ascii="Times New Roman" w:hAnsi="Times New Roman" w:cs="Times New Roman"/>
                <w:iCs/>
                <w:color w:val="000000" w:themeColor="text1"/>
                <w:sz w:val="16"/>
                <w:szCs w:val="16"/>
              </w:rPr>
              <w:t>minor</w:t>
            </w:r>
            <w:r w:rsidR="00776986" w:rsidRPr="0002779A">
              <w:rPr>
                <w:rFonts w:ascii="Times New Roman" w:hAnsi="Times New Roman" w:cs="Times New Roman"/>
                <w:iCs/>
                <w:color w:val="000000" w:themeColor="text1"/>
                <w:sz w:val="16"/>
                <w:szCs w:val="16"/>
              </w:rPr>
              <w:t>ity</w:t>
            </w:r>
            <w:r w:rsidR="009F36C1" w:rsidRPr="0002779A">
              <w:rPr>
                <w:rFonts w:ascii="Times New Roman" w:hAnsi="Times New Roman" w:cs="Times New Roman"/>
                <w:iCs/>
                <w:color w:val="000000" w:themeColor="text1"/>
                <w:sz w:val="16"/>
                <w:szCs w:val="16"/>
              </w:rPr>
              <w:t xml:space="preserve"> group (</w:t>
            </w:r>
            <w:r w:rsidR="00AC2A61" w:rsidRPr="0002779A">
              <w:rPr>
                <w:rFonts w:ascii="Times New Roman" w:hAnsi="Times New Roman" w:cs="Times New Roman"/>
                <w:i/>
                <w:color w:val="000000" w:themeColor="text1"/>
                <w:sz w:val="16"/>
                <w:szCs w:val="16"/>
              </w:rPr>
              <w:t>b</w:t>
            </w:r>
            <w:r w:rsidR="00AC2A61" w:rsidRPr="0002779A">
              <w:rPr>
                <w:rFonts w:ascii="Times New Roman" w:hAnsi="Times New Roman" w:cs="Times New Roman"/>
                <w:iCs/>
                <w:color w:val="000000" w:themeColor="text1"/>
                <w:sz w:val="16"/>
                <w:szCs w:val="16"/>
              </w:rPr>
              <w:t>=</w:t>
            </w:r>
            <w:r w:rsidR="00DB540A" w:rsidRPr="0002779A">
              <w:rPr>
                <w:rFonts w:ascii="Times New Roman" w:hAnsi="Times New Roman" w:cs="Times New Roman"/>
                <w:iCs/>
                <w:color w:val="000000" w:themeColor="text1"/>
                <w:sz w:val="16"/>
                <w:szCs w:val="16"/>
              </w:rPr>
              <w:t xml:space="preserve"> </w:t>
            </w:r>
            <w:r w:rsidR="005F676C" w:rsidRPr="0002779A">
              <w:rPr>
                <w:rFonts w:ascii="Times New Roman" w:hAnsi="Times New Roman" w:cs="Times New Roman"/>
                <w:iCs/>
                <w:color w:val="000000" w:themeColor="text1"/>
                <w:sz w:val="16"/>
                <w:szCs w:val="16"/>
              </w:rPr>
              <w:t>-0.05</w:t>
            </w:r>
            <w:r w:rsidR="00AC2A61" w:rsidRPr="0002779A">
              <w:rPr>
                <w:rFonts w:ascii="Times New Roman" w:hAnsi="Times New Roman" w:cs="Times New Roman"/>
                <w:iCs/>
                <w:color w:val="000000" w:themeColor="text1"/>
                <w:sz w:val="16"/>
                <w:szCs w:val="16"/>
              </w:rPr>
              <w:t xml:space="preserve">, </w:t>
            </w:r>
            <w:r w:rsidR="00AC2A61" w:rsidRPr="0002779A">
              <w:rPr>
                <w:rFonts w:ascii="Times New Roman" w:hAnsi="Times New Roman" w:cs="Times New Roman"/>
                <w:i/>
                <w:color w:val="000000" w:themeColor="text1"/>
                <w:sz w:val="16"/>
                <w:szCs w:val="16"/>
              </w:rPr>
              <w:t>p</w:t>
            </w:r>
            <w:r w:rsidR="00AC2A61" w:rsidRPr="0002779A">
              <w:rPr>
                <w:rFonts w:ascii="Times New Roman" w:hAnsi="Times New Roman" w:cs="Times New Roman"/>
                <w:iCs/>
                <w:color w:val="000000" w:themeColor="text1"/>
                <w:sz w:val="16"/>
                <w:szCs w:val="16"/>
              </w:rPr>
              <w:t>=</w:t>
            </w:r>
            <w:r w:rsidR="008F0B4C" w:rsidRPr="0002779A">
              <w:rPr>
                <w:rFonts w:ascii="Times New Roman" w:hAnsi="Times New Roman" w:cs="Times New Roman"/>
                <w:iCs/>
                <w:color w:val="000000" w:themeColor="text1"/>
                <w:sz w:val="16"/>
                <w:szCs w:val="16"/>
              </w:rPr>
              <w:t>0.99</w:t>
            </w:r>
            <w:r w:rsidR="009F36C1" w:rsidRPr="0002779A">
              <w:rPr>
                <w:rFonts w:ascii="Times New Roman" w:hAnsi="Times New Roman" w:cs="Times New Roman"/>
                <w:iCs/>
                <w:color w:val="000000" w:themeColor="text1"/>
                <w:sz w:val="16"/>
                <w:szCs w:val="16"/>
              </w:rPr>
              <w:t>)</w:t>
            </w:r>
            <w:r w:rsidR="00C468AE" w:rsidRPr="0002779A">
              <w:rPr>
                <w:rFonts w:ascii="Times New Roman" w:hAnsi="Times New Roman" w:cs="Times New Roman"/>
                <w:iCs/>
                <w:color w:val="000000" w:themeColor="text1"/>
                <w:sz w:val="16"/>
                <w:szCs w:val="16"/>
              </w:rPr>
              <w:t xml:space="preserve"> or for specific minority groups (data NR).</w:t>
            </w:r>
            <w:r w:rsidR="009F36C1" w:rsidRPr="0002779A">
              <w:rPr>
                <w:rFonts w:ascii="Times New Roman" w:hAnsi="Times New Roman" w:cs="Times New Roman"/>
                <w:iCs/>
                <w:color w:val="000000" w:themeColor="text1"/>
                <w:sz w:val="16"/>
                <w:szCs w:val="16"/>
              </w:rPr>
              <w:t xml:space="preserve"> No sig. </w:t>
            </w:r>
            <w:r w:rsidR="008A09B5" w:rsidRPr="0002779A">
              <w:rPr>
                <w:rFonts w:ascii="Times New Roman" w:hAnsi="Times New Roman" w:cs="Times New Roman"/>
                <w:iCs/>
                <w:color w:val="000000" w:themeColor="text1"/>
                <w:sz w:val="16"/>
                <w:szCs w:val="16"/>
              </w:rPr>
              <w:t>ethnic</w:t>
            </w:r>
            <w:r w:rsidR="009F36C1" w:rsidRPr="0002779A">
              <w:rPr>
                <w:rFonts w:ascii="Times New Roman" w:hAnsi="Times New Roman" w:cs="Times New Roman"/>
                <w:iCs/>
                <w:color w:val="000000" w:themeColor="text1"/>
                <w:sz w:val="16"/>
                <w:szCs w:val="16"/>
              </w:rPr>
              <w:t xml:space="preserve"> density effects for any other </w:t>
            </w:r>
            <w:r w:rsidR="007165F7" w:rsidRPr="0002779A">
              <w:rPr>
                <w:rFonts w:ascii="Times New Roman" w:hAnsi="Times New Roman" w:cs="Times New Roman"/>
                <w:iCs/>
                <w:color w:val="000000" w:themeColor="text1"/>
                <w:sz w:val="16"/>
                <w:szCs w:val="16"/>
              </w:rPr>
              <w:t>P</w:t>
            </w:r>
            <w:r w:rsidR="00AE14F0" w:rsidRPr="0002779A">
              <w:rPr>
                <w:rFonts w:ascii="Times New Roman" w:hAnsi="Times New Roman" w:cs="Times New Roman"/>
                <w:iCs/>
                <w:color w:val="000000" w:themeColor="text1"/>
                <w:sz w:val="16"/>
                <w:szCs w:val="16"/>
              </w:rPr>
              <w:t>E</w:t>
            </w:r>
            <w:r w:rsidR="007165F7" w:rsidRPr="0002779A">
              <w:rPr>
                <w:rFonts w:ascii="Times New Roman" w:hAnsi="Times New Roman" w:cs="Times New Roman"/>
                <w:iCs/>
                <w:color w:val="000000" w:themeColor="text1"/>
                <w:sz w:val="16"/>
                <w:szCs w:val="16"/>
              </w:rPr>
              <w:t>s</w:t>
            </w:r>
            <w:r w:rsidR="009F36C1" w:rsidRPr="0002779A">
              <w:rPr>
                <w:rFonts w:ascii="Times New Roman" w:hAnsi="Times New Roman" w:cs="Times New Roman"/>
                <w:iCs/>
                <w:color w:val="000000" w:themeColor="text1"/>
                <w:sz w:val="16"/>
                <w:szCs w:val="16"/>
              </w:rPr>
              <w:t xml:space="preserve"> (AVHs, delusions, </w:t>
            </w:r>
            <w:r w:rsidR="008F0B4C" w:rsidRPr="0002779A">
              <w:rPr>
                <w:rFonts w:ascii="Times New Roman" w:hAnsi="Times New Roman" w:cs="Times New Roman"/>
                <w:iCs/>
                <w:color w:val="000000" w:themeColor="text1"/>
                <w:sz w:val="16"/>
                <w:szCs w:val="16"/>
              </w:rPr>
              <w:t>grandiosity,</w:t>
            </w:r>
            <w:r w:rsidR="009F36C1" w:rsidRPr="0002779A">
              <w:rPr>
                <w:rFonts w:ascii="Times New Roman" w:hAnsi="Times New Roman" w:cs="Times New Roman"/>
                <w:iCs/>
                <w:color w:val="000000" w:themeColor="text1"/>
                <w:sz w:val="16"/>
                <w:szCs w:val="16"/>
              </w:rPr>
              <w:t xml:space="preserve"> or </w:t>
            </w:r>
            <w:r w:rsidR="00942C9A" w:rsidRPr="0002779A">
              <w:rPr>
                <w:rFonts w:ascii="Times New Roman" w:hAnsi="Times New Roman" w:cs="Times New Roman"/>
                <w:iCs/>
                <w:color w:val="000000" w:themeColor="text1"/>
                <w:sz w:val="16"/>
                <w:szCs w:val="16"/>
              </w:rPr>
              <w:t>paranormal beliefs</w:t>
            </w:r>
            <w:r w:rsidR="009A3B20" w:rsidRPr="0002779A">
              <w:rPr>
                <w:rFonts w:ascii="Times New Roman" w:hAnsi="Times New Roman" w:cs="Times New Roman"/>
                <w:iCs/>
                <w:color w:val="000000" w:themeColor="text1"/>
                <w:sz w:val="16"/>
                <w:szCs w:val="16"/>
              </w:rPr>
              <w:t>)</w:t>
            </w:r>
          </w:p>
        </w:tc>
      </w:tr>
      <w:tr w:rsidR="00002A4F" w:rsidRPr="0002779A" w14:paraId="48DE5CAB" w14:textId="77777777" w:rsidTr="003B39B2">
        <w:trPr>
          <w:jc w:val="center"/>
        </w:trPr>
        <w:tc>
          <w:tcPr>
            <w:tcW w:w="466" w:type="pct"/>
            <w:tcBorders>
              <w:bottom w:val="single" w:sz="4" w:space="0" w:color="auto"/>
            </w:tcBorders>
          </w:tcPr>
          <w:p w14:paraId="6A489029" w14:textId="77777777" w:rsidR="00BD69D4" w:rsidRPr="0002779A" w:rsidRDefault="00DF11E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Halpern &amp; </w:t>
            </w:r>
            <w:proofErr w:type="spellStart"/>
            <w:r w:rsidRPr="0002779A">
              <w:rPr>
                <w:rFonts w:ascii="Times New Roman" w:hAnsi="Times New Roman" w:cs="Times New Roman"/>
                <w:iCs/>
                <w:sz w:val="16"/>
                <w:szCs w:val="16"/>
              </w:rPr>
              <w:t>Nazroo</w:t>
            </w:r>
            <w:proofErr w:type="spellEnd"/>
            <w:r w:rsidRPr="0002779A">
              <w:rPr>
                <w:rFonts w:ascii="Times New Roman" w:hAnsi="Times New Roman" w:cs="Times New Roman"/>
                <w:iCs/>
                <w:sz w:val="16"/>
                <w:szCs w:val="16"/>
              </w:rPr>
              <w:t xml:space="preserve"> </w:t>
            </w:r>
            <w:r w:rsidR="0061476D" w:rsidRPr="0002779A">
              <w:rPr>
                <w:rFonts w:ascii="Times New Roman" w:hAnsi="Times New Roman" w:cs="Times New Roman"/>
                <w:iCs/>
                <w:sz w:val="16"/>
                <w:szCs w:val="16"/>
              </w:rPr>
              <w:t>(2000)</w:t>
            </w:r>
          </w:p>
          <w:p w14:paraId="3C987F98" w14:textId="77777777" w:rsidR="0061476D" w:rsidRPr="0002779A" w:rsidRDefault="0061476D" w:rsidP="002E4DB3">
            <w:pPr>
              <w:spacing w:line="360" w:lineRule="auto"/>
              <w:jc w:val="center"/>
              <w:rPr>
                <w:rFonts w:ascii="Times New Roman" w:hAnsi="Times New Roman" w:cs="Times New Roman"/>
                <w:iCs/>
                <w:sz w:val="16"/>
                <w:szCs w:val="16"/>
              </w:rPr>
            </w:pPr>
          </w:p>
          <w:p w14:paraId="51787E11" w14:textId="2084E8E4" w:rsidR="0061476D" w:rsidRPr="0002779A" w:rsidRDefault="006147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ngland &amp; Wales, UK</w:t>
            </w:r>
          </w:p>
        </w:tc>
        <w:tc>
          <w:tcPr>
            <w:tcW w:w="636" w:type="pct"/>
            <w:tcBorders>
              <w:bottom w:val="single" w:sz="4" w:space="0" w:color="auto"/>
            </w:tcBorders>
          </w:tcPr>
          <w:p w14:paraId="34654A68" w14:textId="77777777" w:rsidR="00BD69D4" w:rsidRPr="0002779A" w:rsidRDefault="00CB3FD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olicy Studies Institute [PSI] </w:t>
            </w:r>
            <w:r w:rsidR="00A913C8" w:rsidRPr="0002779A">
              <w:rPr>
                <w:rFonts w:ascii="Times New Roman" w:hAnsi="Times New Roman" w:cs="Times New Roman"/>
                <w:iCs/>
                <w:sz w:val="16"/>
                <w:szCs w:val="16"/>
              </w:rPr>
              <w:t xml:space="preserve">National Community Survey </w:t>
            </w:r>
            <w:r w:rsidR="00F96D98" w:rsidRPr="0002779A">
              <w:rPr>
                <w:rFonts w:ascii="Times New Roman" w:hAnsi="Times New Roman" w:cs="Times New Roman"/>
                <w:iCs/>
                <w:sz w:val="16"/>
                <w:szCs w:val="16"/>
              </w:rPr>
              <w:t>in England &amp; Wales</w:t>
            </w:r>
            <w:r w:rsidR="006D1035" w:rsidRPr="0002779A">
              <w:rPr>
                <w:rFonts w:ascii="Times New Roman" w:hAnsi="Times New Roman" w:cs="Times New Roman"/>
                <w:iCs/>
                <w:sz w:val="16"/>
                <w:szCs w:val="16"/>
              </w:rPr>
              <w:t xml:space="preserve"> </w:t>
            </w:r>
            <w:r w:rsidR="00A913C8" w:rsidRPr="0002779A">
              <w:rPr>
                <w:rFonts w:ascii="Times New Roman" w:hAnsi="Times New Roman" w:cs="Times New Roman"/>
                <w:iCs/>
                <w:sz w:val="16"/>
                <w:szCs w:val="16"/>
              </w:rPr>
              <w:t xml:space="preserve">1993/94 </w:t>
            </w:r>
            <w:r w:rsidR="00F96D98" w:rsidRPr="0002779A">
              <w:rPr>
                <w:rFonts w:ascii="Times New Roman" w:hAnsi="Times New Roman" w:cs="Times New Roman"/>
                <w:iCs/>
                <w:sz w:val="16"/>
                <w:szCs w:val="16"/>
              </w:rPr>
              <w:t>&amp; 1991 UK census</w:t>
            </w:r>
          </w:p>
          <w:p w14:paraId="4E2791EA" w14:textId="77777777" w:rsidR="006D1035" w:rsidRPr="0002779A" w:rsidRDefault="006D1035" w:rsidP="002E4DB3">
            <w:pPr>
              <w:spacing w:line="360" w:lineRule="auto"/>
              <w:jc w:val="center"/>
              <w:rPr>
                <w:rFonts w:ascii="Times New Roman" w:hAnsi="Times New Roman" w:cs="Times New Roman"/>
                <w:iCs/>
                <w:sz w:val="16"/>
                <w:szCs w:val="16"/>
              </w:rPr>
            </w:pPr>
          </w:p>
          <w:p w14:paraId="16893B9A" w14:textId="778B9281" w:rsidR="006D1035" w:rsidRPr="0002779A" w:rsidRDefault="006D103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B91048" w:rsidRPr="0002779A">
              <w:rPr>
                <w:rFonts w:ascii="Times New Roman" w:hAnsi="Times New Roman" w:cs="Times New Roman"/>
                <w:iCs/>
                <w:sz w:val="16"/>
                <w:szCs w:val="16"/>
              </w:rPr>
              <w:t>1993</w:t>
            </w:r>
            <w:r w:rsidR="000817C5" w:rsidRPr="0002779A">
              <w:rPr>
                <w:rFonts w:ascii="Times New Roman" w:hAnsi="Times New Roman" w:cs="Times New Roman"/>
                <w:iCs/>
                <w:sz w:val="16"/>
                <w:szCs w:val="16"/>
              </w:rPr>
              <w:t xml:space="preserve"> </w:t>
            </w:r>
            <w:r w:rsidR="00532A71" w:rsidRPr="0002779A">
              <w:rPr>
                <w:rFonts w:ascii="Times New Roman" w:hAnsi="Times New Roman" w:cs="Times New Roman"/>
                <w:iCs/>
                <w:sz w:val="16"/>
                <w:szCs w:val="16"/>
              </w:rPr>
              <w:t>–</w:t>
            </w:r>
            <w:r w:rsidR="000817C5" w:rsidRPr="0002779A">
              <w:rPr>
                <w:rFonts w:ascii="Times New Roman" w:hAnsi="Times New Roman" w:cs="Times New Roman"/>
                <w:iCs/>
                <w:sz w:val="16"/>
                <w:szCs w:val="16"/>
              </w:rPr>
              <w:t xml:space="preserve"> </w:t>
            </w:r>
            <w:r w:rsidR="00B91048" w:rsidRPr="0002779A">
              <w:rPr>
                <w:rFonts w:ascii="Times New Roman" w:hAnsi="Times New Roman" w:cs="Times New Roman"/>
                <w:iCs/>
                <w:sz w:val="16"/>
                <w:szCs w:val="16"/>
              </w:rPr>
              <w:t>1994 (1 year)</w:t>
            </w:r>
          </w:p>
        </w:tc>
        <w:tc>
          <w:tcPr>
            <w:tcW w:w="381" w:type="pct"/>
            <w:tcBorders>
              <w:bottom w:val="single" w:sz="4" w:space="0" w:color="auto"/>
            </w:tcBorders>
          </w:tcPr>
          <w:p w14:paraId="556FE06E" w14:textId="29CB3B37" w:rsidR="00BD69D4" w:rsidRPr="0002779A" w:rsidRDefault="00EB67E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elf-ascribed</w:t>
            </w:r>
          </w:p>
        </w:tc>
        <w:tc>
          <w:tcPr>
            <w:tcW w:w="510" w:type="pct"/>
            <w:tcBorders>
              <w:bottom w:val="single" w:sz="4" w:space="0" w:color="auto"/>
            </w:tcBorders>
          </w:tcPr>
          <w:p w14:paraId="29C04C3A" w14:textId="3416DDDB" w:rsidR="00BD69D4" w:rsidRPr="0002779A" w:rsidRDefault="00EB67E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SQ</w:t>
            </w:r>
          </w:p>
        </w:tc>
        <w:tc>
          <w:tcPr>
            <w:tcW w:w="338" w:type="pct"/>
            <w:tcBorders>
              <w:bottom w:val="single" w:sz="4" w:space="0" w:color="auto"/>
            </w:tcBorders>
          </w:tcPr>
          <w:p w14:paraId="51391946" w14:textId="2809CCE3" w:rsidR="00BD69D4" w:rsidRPr="0002779A" w:rsidRDefault="00FC1B4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W</w:t>
            </w:r>
            <w:r w:rsidR="00FD4DA0" w:rsidRPr="0002779A">
              <w:rPr>
                <w:rFonts w:ascii="Times New Roman" w:hAnsi="Times New Roman" w:cs="Times New Roman"/>
                <w:iCs/>
                <w:sz w:val="16"/>
                <w:szCs w:val="16"/>
              </w:rPr>
              <w:t xml:space="preserve"> (NR)</w:t>
            </w:r>
          </w:p>
        </w:tc>
        <w:tc>
          <w:tcPr>
            <w:tcW w:w="381" w:type="pct"/>
            <w:tcBorders>
              <w:bottom w:val="single" w:sz="4" w:space="0" w:color="auto"/>
            </w:tcBorders>
          </w:tcPr>
          <w:p w14:paraId="168B61DB" w14:textId="62AD6C7E" w:rsidR="00BD69D4" w:rsidRPr="0002779A" w:rsidRDefault="00D65F20"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 xml:space="preserve">Correlation between own-group density and </w:t>
            </w:r>
            <w:r w:rsidR="00A53192">
              <w:rPr>
                <w:rFonts w:ascii="Times New Roman" w:hAnsi="Times New Roman" w:cs="Times New Roman"/>
                <w:iCs/>
                <w:sz w:val="16"/>
                <w:szCs w:val="16"/>
              </w:rPr>
              <w:t>subclinical psychotic symptoms</w:t>
            </w:r>
          </w:p>
        </w:tc>
        <w:tc>
          <w:tcPr>
            <w:tcW w:w="385" w:type="pct"/>
            <w:tcBorders>
              <w:bottom w:val="single" w:sz="4" w:space="0" w:color="auto"/>
            </w:tcBorders>
          </w:tcPr>
          <w:p w14:paraId="1B4B99EF" w14:textId="77777777" w:rsidR="00983996" w:rsidRPr="0002779A" w:rsidRDefault="002611A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w:t>
            </w:r>
            <w:r w:rsidR="00983996" w:rsidRPr="0002779A">
              <w:rPr>
                <w:rFonts w:ascii="Times New Roman" w:hAnsi="Times New Roman" w:cs="Times New Roman"/>
                <w:iCs/>
                <w:sz w:val="16"/>
                <w:szCs w:val="16"/>
              </w:rPr>
              <w:t>: Age, sex, hardship, migration &amp; language</w:t>
            </w:r>
          </w:p>
          <w:p w14:paraId="7C35D6B6" w14:textId="59B8513A" w:rsidR="00983996" w:rsidRPr="0002779A" w:rsidRDefault="0098399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None</w:t>
            </w:r>
          </w:p>
        </w:tc>
        <w:tc>
          <w:tcPr>
            <w:tcW w:w="335" w:type="pct"/>
            <w:tcBorders>
              <w:bottom w:val="single" w:sz="4" w:space="0" w:color="auto"/>
            </w:tcBorders>
          </w:tcPr>
          <w:p w14:paraId="387B0140" w14:textId="263BEF7F" w:rsidR="00BD69D4" w:rsidRPr="0002779A" w:rsidRDefault="00CD72F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Multivariate </w:t>
            </w:r>
            <w:r w:rsidR="00E75729" w:rsidRPr="0002779A">
              <w:rPr>
                <w:rFonts w:ascii="Times New Roman" w:hAnsi="Times New Roman" w:cs="Times New Roman"/>
                <w:iCs/>
                <w:sz w:val="16"/>
                <w:szCs w:val="16"/>
              </w:rPr>
              <w:t>linear regression</w:t>
            </w:r>
          </w:p>
        </w:tc>
        <w:tc>
          <w:tcPr>
            <w:tcW w:w="765" w:type="pct"/>
            <w:tcBorders>
              <w:bottom w:val="single" w:sz="4" w:space="0" w:color="auto"/>
            </w:tcBorders>
          </w:tcPr>
          <w:p w14:paraId="69D3FC4A" w14:textId="4DAFA475" w:rsidR="00BD69D4" w:rsidRPr="0002779A" w:rsidRDefault="0060405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 (</w:t>
            </w:r>
            <w:r w:rsidR="00165341" w:rsidRPr="0002779A">
              <w:rPr>
                <w:rFonts w:ascii="Times New Roman" w:hAnsi="Times New Roman" w:cs="Times New Roman"/>
                <w:iCs/>
                <w:color w:val="000000" w:themeColor="text1"/>
                <w:sz w:val="16"/>
                <w:szCs w:val="16"/>
              </w:rPr>
              <w:t>5226</w:t>
            </w:r>
            <w:r w:rsidR="00A47E26"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5196)</w:t>
            </w:r>
          </w:p>
          <w:p w14:paraId="5B2430B2" w14:textId="008EAA54" w:rsidR="00A47E26" w:rsidRPr="0002779A" w:rsidRDefault="00A47E2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 (</w:t>
            </w:r>
            <w:r w:rsidR="00813DA8" w:rsidRPr="0002779A">
              <w:rPr>
                <w:rFonts w:ascii="Times New Roman" w:hAnsi="Times New Roman" w:cs="Times New Roman"/>
                <w:iCs/>
                <w:color w:val="000000" w:themeColor="text1"/>
                <w:sz w:val="16"/>
                <w:szCs w:val="16"/>
              </w:rPr>
              <w:t>1215</w:t>
            </w:r>
            <w:r w:rsidRPr="0002779A">
              <w:rPr>
                <w:rFonts w:ascii="Times New Roman" w:hAnsi="Times New Roman" w:cs="Times New Roman"/>
                <w:iCs/>
                <w:color w:val="000000" w:themeColor="text1"/>
                <w:sz w:val="16"/>
                <w:szCs w:val="16"/>
              </w:rPr>
              <w:t>/1205)</w:t>
            </w:r>
          </w:p>
          <w:p w14:paraId="32D2FE9B" w14:textId="0202751E" w:rsidR="00A47E26" w:rsidRPr="0002779A" w:rsidRDefault="00A47E2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ndian (</w:t>
            </w:r>
            <w:r w:rsidR="00813DA8" w:rsidRPr="0002779A">
              <w:rPr>
                <w:rFonts w:ascii="Times New Roman" w:hAnsi="Times New Roman" w:cs="Times New Roman"/>
                <w:iCs/>
                <w:color w:val="000000" w:themeColor="text1"/>
                <w:sz w:val="16"/>
                <w:szCs w:val="16"/>
              </w:rPr>
              <w:t>1278</w:t>
            </w:r>
            <w:r w:rsidR="0050305A"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1273)</w:t>
            </w:r>
          </w:p>
          <w:p w14:paraId="582F94D6" w14:textId="335C2C25" w:rsidR="00A47E26" w:rsidRPr="0002779A" w:rsidRDefault="00882E3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African Asian (</w:t>
            </w:r>
            <w:r w:rsidR="00813DA8" w:rsidRPr="0002779A">
              <w:rPr>
                <w:rFonts w:ascii="Times New Roman" w:hAnsi="Times New Roman" w:cs="Times New Roman"/>
                <w:iCs/>
                <w:color w:val="000000" w:themeColor="text1"/>
                <w:sz w:val="16"/>
                <w:szCs w:val="16"/>
              </w:rPr>
              <w:t>733</w:t>
            </w:r>
            <w:r w:rsidR="0098340E"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728)</w:t>
            </w:r>
          </w:p>
          <w:p w14:paraId="5BD41A26" w14:textId="4EC251CE" w:rsidR="00882E3B" w:rsidRPr="0002779A" w:rsidRDefault="00882E3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Pakistani (</w:t>
            </w:r>
            <w:r w:rsidR="00D24DA3" w:rsidRPr="0002779A">
              <w:rPr>
                <w:rFonts w:ascii="Times New Roman" w:hAnsi="Times New Roman" w:cs="Times New Roman"/>
                <w:iCs/>
                <w:color w:val="000000" w:themeColor="text1"/>
                <w:sz w:val="16"/>
                <w:szCs w:val="16"/>
              </w:rPr>
              <w:t>1190</w:t>
            </w:r>
            <w:r w:rsidR="0098340E"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1185)</w:t>
            </w:r>
          </w:p>
          <w:p w14:paraId="6701BBBE" w14:textId="773B7ED2" w:rsidR="00882E3B" w:rsidRPr="0002779A" w:rsidRDefault="00882E3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angladeshi (</w:t>
            </w:r>
            <w:r w:rsidR="00D24DA3" w:rsidRPr="0002779A">
              <w:rPr>
                <w:rFonts w:ascii="Times New Roman" w:hAnsi="Times New Roman" w:cs="Times New Roman"/>
                <w:iCs/>
                <w:color w:val="000000" w:themeColor="text1"/>
                <w:sz w:val="16"/>
                <w:szCs w:val="16"/>
              </w:rPr>
              <w:t>594</w:t>
            </w:r>
            <w:r w:rsidR="0098340E"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591)</w:t>
            </w:r>
          </w:p>
          <w:p w14:paraId="6CBB2A2A" w14:textId="5DE0C7C1" w:rsidR="00882E3B" w:rsidRPr="0002779A" w:rsidRDefault="00882E3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hinese (</w:t>
            </w:r>
            <w:r w:rsidR="00D24DA3" w:rsidRPr="0002779A">
              <w:rPr>
                <w:rFonts w:ascii="Times New Roman" w:hAnsi="Times New Roman" w:cs="Times New Roman"/>
                <w:iCs/>
                <w:color w:val="000000" w:themeColor="text1"/>
                <w:sz w:val="16"/>
                <w:szCs w:val="16"/>
              </w:rPr>
              <w:t>216</w:t>
            </w:r>
            <w:r w:rsidR="0098340E"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214)</w:t>
            </w:r>
          </w:p>
          <w:p w14:paraId="3C64F087" w14:textId="77777777" w:rsidR="00882E3B" w:rsidRPr="0002779A" w:rsidRDefault="00882E3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White (majority) </w:t>
            </w:r>
            <w:r w:rsidR="00CB3FDD" w:rsidRPr="0002779A">
              <w:rPr>
                <w:rFonts w:ascii="Times New Roman" w:hAnsi="Times New Roman" w:cs="Times New Roman"/>
                <w:iCs/>
                <w:color w:val="000000" w:themeColor="text1"/>
                <w:sz w:val="16"/>
                <w:szCs w:val="16"/>
              </w:rPr>
              <w:t>(</w:t>
            </w:r>
            <w:r w:rsidR="0098340E" w:rsidRPr="0002779A">
              <w:rPr>
                <w:rFonts w:ascii="Times New Roman" w:hAnsi="Times New Roman" w:cs="Times New Roman"/>
                <w:iCs/>
                <w:color w:val="000000" w:themeColor="text1"/>
                <w:sz w:val="16"/>
                <w:szCs w:val="16"/>
              </w:rPr>
              <w:t>NR/</w:t>
            </w:r>
            <w:r w:rsidR="00CB3FDD" w:rsidRPr="0002779A">
              <w:rPr>
                <w:rFonts w:ascii="Times New Roman" w:hAnsi="Times New Roman" w:cs="Times New Roman"/>
                <w:iCs/>
                <w:color w:val="000000" w:themeColor="text1"/>
                <w:sz w:val="16"/>
                <w:szCs w:val="16"/>
              </w:rPr>
              <w:t>2867)</w:t>
            </w:r>
          </w:p>
          <w:p w14:paraId="61EBB4E9" w14:textId="18186EE8" w:rsidR="002B451F" w:rsidRPr="0002779A" w:rsidRDefault="002B451F"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proofErr w:type="spellEnd"/>
            <w:r w:rsidR="009736C6" w:rsidRPr="0002779A">
              <w:rPr>
                <w:rFonts w:ascii="Times New Roman" w:hAnsi="Times New Roman" w:cs="Times New Roman"/>
                <w:i/>
                <w:color w:val="000000" w:themeColor="text1"/>
                <w:sz w:val="16"/>
                <w:szCs w:val="16"/>
              </w:rPr>
              <w:t>,</w:t>
            </w:r>
            <w:r w:rsidRPr="0002779A">
              <w:rPr>
                <w:rFonts w:ascii="Times New Roman" w:hAnsi="Times New Roman" w:cs="Times New Roman"/>
                <w:i/>
                <w:color w:val="000000" w:themeColor="text1"/>
                <w:sz w:val="16"/>
                <w:szCs w:val="16"/>
              </w:rPr>
              <w:t xml:space="preserve"> </w:t>
            </w:r>
            <w:r w:rsidR="00F95D13" w:rsidRPr="0002779A">
              <w:rPr>
                <w:rFonts w:ascii="Times New Roman" w:hAnsi="Times New Roman" w:cs="Times New Roman"/>
                <w:i/>
                <w:color w:val="000000" w:themeColor="text1"/>
                <w:sz w:val="16"/>
                <w:szCs w:val="16"/>
              </w:rPr>
              <w:t>1</w:t>
            </w:r>
            <w:r w:rsidR="00F95D13" w:rsidRPr="0002779A">
              <w:rPr>
                <w:rFonts w:ascii="Times New Roman" w:hAnsi="Times New Roman" w:cs="Times New Roman"/>
                <w:i/>
                <w:color w:val="000000" w:themeColor="text1"/>
                <w:sz w:val="16"/>
                <w:szCs w:val="16"/>
                <w:vertAlign w:val="superscript"/>
              </w:rPr>
              <w:t>st</w:t>
            </w:r>
            <w:r w:rsidR="00F95D13" w:rsidRPr="0002779A">
              <w:rPr>
                <w:rFonts w:ascii="Times New Roman" w:hAnsi="Times New Roman" w:cs="Times New Roman"/>
                <w:i/>
                <w:color w:val="000000" w:themeColor="text1"/>
                <w:sz w:val="16"/>
                <w:szCs w:val="16"/>
              </w:rPr>
              <w:t xml:space="preserve"> </w:t>
            </w:r>
            <w:r w:rsidRPr="0002779A">
              <w:rPr>
                <w:rFonts w:ascii="Times New Roman" w:hAnsi="Times New Roman" w:cs="Times New Roman"/>
                <w:i/>
                <w:color w:val="000000" w:themeColor="text1"/>
                <w:sz w:val="16"/>
                <w:szCs w:val="16"/>
              </w:rPr>
              <w:t xml:space="preserve">value refers to </w:t>
            </w:r>
            <w:r w:rsidR="00165341" w:rsidRPr="0002779A">
              <w:rPr>
                <w:rFonts w:ascii="Times New Roman" w:hAnsi="Times New Roman" w:cs="Times New Roman"/>
                <w:i/>
                <w:color w:val="000000" w:themeColor="text1"/>
                <w:sz w:val="16"/>
                <w:szCs w:val="16"/>
              </w:rPr>
              <w:t xml:space="preserve">number of PSQ symptoms </w:t>
            </w:r>
            <w:r w:rsidR="000622B9" w:rsidRPr="0002779A">
              <w:rPr>
                <w:rFonts w:ascii="Times New Roman" w:hAnsi="Times New Roman" w:cs="Times New Roman"/>
                <w:i/>
                <w:color w:val="000000" w:themeColor="text1"/>
                <w:sz w:val="16"/>
                <w:szCs w:val="16"/>
              </w:rPr>
              <w:t>reported,</w:t>
            </w:r>
            <w:r w:rsidR="00165341" w:rsidRPr="0002779A">
              <w:rPr>
                <w:rFonts w:ascii="Times New Roman" w:hAnsi="Times New Roman" w:cs="Times New Roman"/>
                <w:i/>
                <w:color w:val="000000" w:themeColor="text1"/>
                <w:sz w:val="16"/>
                <w:szCs w:val="16"/>
              </w:rPr>
              <w:t xml:space="preserve"> </w:t>
            </w:r>
            <w:r w:rsidR="00F95D13" w:rsidRPr="0002779A">
              <w:rPr>
                <w:rFonts w:ascii="Times New Roman" w:hAnsi="Times New Roman" w:cs="Times New Roman"/>
                <w:i/>
                <w:color w:val="000000" w:themeColor="text1"/>
                <w:sz w:val="16"/>
                <w:szCs w:val="16"/>
              </w:rPr>
              <w:t>2</w:t>
            </w:r>
            <w:r w:rsidR="00F95D13" w:rsidRPr="0002779A">
              <w:rPr>
                <w:rFonts w:ascii="Times New Roman" w:hAnsi="Times New Roman" w:cs="Times New Roman"/>
                <w:i/>
                <w:color w:val="000000" w:themeColor="text1"/>
                <w:sz w:val="16"/>
                <w:szCs w:val="16"/>
                <w:vertAlign w:val="superscript"/>
              </w:rPr>
              <w:t>nd</w:t>
            </w:r>
            <w:r w:rsidR="00F95D13" w:rsidRPr="0002779A">
              <w:rPr>
                <w:rFonts w:ascii="Times New Roman" w:hAnsi="Times New Roman" w:cs="Times New Roman"/>
                <w:i/>
                <w:color w:val="000000" w:themeColor="text1"/>
                <w:sz w:val="16"/>
                <w:szCs w:val="16"/>
              </w:rPr>
              <w:t xml:space="preserve"> </w:t>
            </w:r>
            <w:r w:rsidR="00165341" w:rsidRPr="0002779A">
              <w:rPr>
                <w:rFonts w:ascii="Times New Roman" w:hAnsi="Times New Roman" w:cs="Times New Roman"/>
                <w:i/>
                <w:color w:val="000000" w:themeColor="text1"/>
                <w:sz w:val="16"/>
                <w:szCs w:val="16"/>
              </w:rPr>
              <w:t>value is the sample size.</w:t>
            </w:r>
          </w:p>
        </w:tc>
        <w:tc>
          <w:tcPr>
            <w:tcW w:w="803" w:type="pct"/>
            <w:tcBorders>
              <w:bottom w:val="single" w:sz="4" w:space="0" w:color="auto"/>
            </w:tcBorders>
          </w:tcPr>
          <w:p w14:paraId="150E8106" w14:textId="415DDC5A" w:rsidR="00BD69D4" w:rsidRPr="0002779A" w:rsidRDefault="0090772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w:t>
            </w:r>
            <w:r w:rsidR="003A0D37" w:rsidRPr="0002779A">
              <w:rPr>
                <w:rFonts w:ascii="Times New Roman" w:hAnsi="Times New Roman" w:cs="Times New Roman"/>
                <w:iCs/>
                <w:color w:val="000000" w:themeColor="text1"/>
                <w:sz w:val="16"/>
                <w:szCs w:val="16"/>
              </w:rPr>
              <w:t xml:space="preserve"> </w:t>
            </w:r>
            <w:r w:rsidRPr="0002779A">
              <w:rPr>
                <w:rFonts w:ascii="Times New Roman" w:hAnsi="Times New Roman" w:cs="Times New Roman"/>
                <w:iCs/>
                <w:color w:val="000000" w:themeColor="text1"/>
                <w:sz w:val="16"/>
                <w:szCs w:val="16"/>
              </w:rPr>
              <w:t>-</w:t>
            </w:r>
            <w:r w:rsidR="00AD7901" w:rsidRPr="0002779A">
              <w:rPr>
                <w:rFonts w:ascii="Times New Roman" w:hAnsi="Times New Roman" w:cs="Times New Roman"/>
                <w:iCs/>
                <w:color w:val="000000" w:themeColor="text1"/>
                <w:sz w:val="16"/>
                <w:szCs w:val="16"/>
              </w:rPr>
              <w:t>.</w:t>
            </w:r>
            <w:r w:rsidRPr="0002779A">
              <w:rPr>
                <w:rFonts w:ascii="Times New Roman" w:hAnsi="Times New Roman" w:cs="Times New Roman"/>
                <w:iCs/>
                <w:color w:val="000000" w:themeColor="text1"/>
                <w:sz w:val="16"/>
                <w:szCs w:val="16"/>
              </w:rPr>
              <w:t xml:space="preserve">071, </w:t>
            </w:r>
            <w:r w:rsidRPr="0002779A">
              <w:rPr>
                <w:rFonts w:ascii="Times New Roman" w:hAnsi="Times New Roman" w:cs="Times New Roman"/>
                <w:i/>
                <w:color w:val="000000" w:themeColor="text1"/>
                <w:sz w:val="16"/>
                <w:szCs w:val="16"/>
              </w:rPr>
              <w:t>p</w:t>
            </w:r>
            <w:r w:rsidR="006A024C" w:rsidRPr="0002779A">
              <w:rPr>
                <w:rFonts w:ascii="Times New Roman" w:hAnsi="Times New Roman" w:cs="Times New Roman"/>
                <w:iCs/>
                <w:color w:val="000000" w:themeColor="text1"/>
                <w:sz w:val="16"/>
                <w:szCs w:val="16"/>
              </w:rPr>
              <w:t>&lt;</w:t>
            </w:r>
            <w:r w:rsidR="00447ED0" w:rsidRPr="0002779A">
              <w:rPr>
                <w:rFonts w:ascii="Times New Roman" w:hAnsi="Times New Roman" w:cs="Times New Roman"/>
                <w:iCs/>
                <w:color w:val="000000" w:themeColor="text1"/>
                <w:sz w:val="16"/>
                <w:szCs w:val="16"/>
              </w:rPr>
              <w:t>0</w:t>
            </w:r>
            <w:r w:rsidR="00246662" w:rsidRPr="0002779A">
              <w:rPr>
                <w:rFonts w:ascii="Times New Roman" w:hAnsi="Times New Roman" w:cs="Times New Roman"/>
                <w:iCs/>
                <w:color w:val="000000" w:themeColor="text1"/>
                <w:sz w:val="16"/>
                <w:szCs w:val="16"/>
              </w:rPr>
              <w:t>.001</w:t>
            </w:r>
            <w:r w:rsidR="00970DD1" w:rsidRPr="0002779A">
              <w:rPr>
                <w:rFonts w:ascii="Times New Roman" w:hAnsi="Times New Roman" w:cs="Times New Roman"/>
                <w:iCs/>
                <w:color w:val="000000" w:themeColor="text1"/>
                <w:sz w:val="16"/>
                <w:szCs w:val="16"/>
              </w:rPr>
              <w:t xml:space="preserve"> [SS]</w:t>
            </w:r>
          </w:p>
          <w:p w14:paraId="338A0466" w14:textId="48DB40F6" w:rsidR="00246662" w:rsidRPr="0002779A" w:rsidRDefault="0062709E"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w:t>
            </w:r>
            <w:r w:rsidR="003A0D37" w:rsidRPr="0002779A">
              <w:rPr>
                <w:rFonts w:ascii="Times New Roman" w:hAnsi="Times New Roman" w:cs="Times New Roman"/>
                <w:iCs/>
                <w:color w:val="000000" w:themeColor="text1"/>
                <w:sz w:val="16"/>
                <w:szCs w:val="16"/>
              </w:rPr>
              <w:t xml:space="preserve"> </w:t>
            </w:r>
            <w:r w:rsidR="0028219B" w:rsidRPr="0002779A">
              <w:rPr>
                <w:rFonts w:ascii="Times New Roman" w:hAnsi="Times New Roman" w:cs="Times New Roman"/>
                <w:iCs/>
                <w:color w:val="000000" w:themeColor="text1"/>
                <w:sz w:val="16"/>
                <w:szCs w:val="16"/>
              </w:rPr>
              <w:t xml:space="preserve">-.058, </w:t>
            </w:r>
            <w:r w:rsidR="0028219B" w:rsidRPr="0002779A">
              <w:rPr>
                <w:rFonts w:ascii="Times New Roman" w:hAnsi="Times New Roman" w:cs="Times New Roman"/>
                <w:i/>
                <w:color w:val="000000" w:themeColor="text1"/>
                <w:sz w:val="16"/>
                <w:szCs w:val="16"/>
              </w:rPr>
              <w:t>p</w:t>
            </w:r>
            <w:r w:rsidR="00C26C55" w:rsidRPr="0002779A">
              <w:rPr>
                <w:rFonts w:ascii="Times New Roman" w:hAnsi="Times New Roman" w:cs="Times New Roman"/>
                <w:iCs/>
                <w:color w:val="000000" w:themeColor="text1"/>
                <w:sz w:val="16"/>
                <w:szCs w:val="16"/>
              </w:rPr>
              <w:t>&lt;0.05</w:t>
            </w:r>
            <w:r w:rsidR="00970DD1" w:rsidRPr="0002779A">
              <w:rPr>
                <w:rFonts w:ascii="Times New Roman" w:hAnsi="Times New Roman" w:cs="Times New Roman"/>
                <w:iCs/>
                <w:color w:val="000000" w:themeColor="text1"/>
                <w:sz w:val="16"/>
                <w:szCs w:val="16"/>
              </w:rPr>
              <w:t xml:space="preserve"> [SS]</w:t>
            </w:r>
          </w:p>
          <w:p w14:paraId="71E57743" w14:textId="1E57F629" w:rsidR="006F1D70" w:rsidRPr="0002779A" w:rsidRDefault="00F6235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w:t>
            </w:r>
            <w:r w:rsidR="003A0D37" w:rsidRPr="0002779A">
              <w:rPr>
                <w:rFonts w:ascii="Times New Roman" w:hAnsi="Times New Roman" w:cs="Times New Roman"/>
                <w:iCs/>
                <w:color w:val="000000" w:themeColor="text1"/>
                <w:sz w:val="16"/>
                <w:szCs w:val="16"/>
              </w:rPr>
              <w:t xml:space="preserve"> </w:t>
            </w:r>
            <w:r w:rsidR="00B87A05" w:rsidRPr="0002779A">
              <w:rPr>
                <w:rFonts w:ascii="Times New Roman" w:hAnsi="Times New Roman" w:cs="Times New Roman"/>
                <w:iCs/>
                <w:color w:val="000000" w:themeColor="text1"/>
                <w:sz w:val="16"/>
                <w:szCs w:val="16"/>
              </w:rPr>
              <w:t>-.</w:t>
            </w:r>
            <w:r w:rsidR="004C13DE" w:rsidRPr="0002779A">
              <w:rPr>
                <w:rFonts w:ascii="Times New Roman" w:hAnsi="Times New Roman" w:cs="Times New Roman"/>
                <w:iCs/>
                <w:color w:val="000000" w:themeColor="text1"/>
                <w:sz w:val="16"/>
                <w:szCs w:val="16"/>
              </w:rPr>
              <w:t xml:space="preserve">126, </w:t>
            </w:r>
            <w:r w:rsidR="004C13DE" w:rsidRPr="0002779A">
              <w:rPr>
                <w:rFonts w:ascii="Times New Roman" w:hAnsi="Times New Roman" w:cs="Times New Roman"/>
                <w:i/>
                <w:color w:val="000000" w:themeColor="text1"/>
                <w:sz w:val="16"/>
                <w:szCs w:val="16"/>
              </w:rPr>
              <w:t>p</w:t>
            </w:r>
            <w:r w:rsidR="004C13DE" w:rsidRPr="0002779A">
              <w:rPr>
                <w:rFonts w:ascii="Times New Roman" w:hAnsi="Times New Roman" w:cs="Times New Roman"/>
                <w:iCs/>
                <w:color w:val="000000" w:themeColor="text1"/>
                <w:sz w:val="16"/>
                <w:szCs w:val="16"/>
              </w:rPr>
              <w:t>&lt;0.001</w:t>
            </w:r>
            <w:r w:rsidR="00970DD1" w:rsidRPr="0002779A">
              <w:rPr>
                <w:rFonts w:ascii="Times New Roman" w:hAnsi="Times New Roman" w:cs="Times New Roman"/>
                <w:iCs/>
                <w:color w:val="000000" w:themeColor="text1"/>
                <w:sz w:val="16"/>
                <w:szCs w:val="16"/>
              </w:rPr>
              <w:t xml:space="preserve"> [SS]</w:t>
            </w:r>
          </w:p>
          <w:p w14:paraId="78F9C598" w14:textId="21CFE130" w:rsidR="006F1D70" w:rsidRPr="0002779A" w:rsidRDefault="00CC388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w:t>
            </w:r>
            <w:r w:rsidR="00897AEB" w:rsidRPr="0002779A">
              <w:rPr>
                <w:rFonts w:ascii="Times New Roman" w:hAnsi="Times New Roman" w:cs="Times New Roman"/>
                <w:iCs/>
                <w:color w:val="000000" w:themeColor="text1"/>
                <w:sz w:val="16"/>
                <w:szCs w:val="16"/>
              </w:rPr>
              <w:t>.043</w:t>
            </w:r>
          </w:p>
          <w:p w14:paraId="21A0B6AD" w14:textId="5797101B" w:rsidR="006F1D70" w:rsidRPr="0002779A" w:rsidRDefault="000B5A0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 xml:space="preserve">=.043 </w:t>
            </w:r>
          </w:p>
          <w:p w14:paraId="0B266B10" w14:textId="2F8B3FBD" w:rsidR="006F1D70" w:rsidRPr="0002779A" w:rsidRDefault="000B5A0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w:t>
            </w:r>
            <w:r w:rsidR="003A0D37" w:rsidRPr="0002779A">
              <w:rPr>
                <w:rFonts w:ascii="Times New Roman" w:hAnsi="Times New Roman" w:cs="Times New Roman"/>
                <w:iCs/>
                <w:color w:val="000000" w:themeColor="text1"/>
                <w:sz w:val="16"/>
                <w:szCs w:val="16"/>
              </w:rPr>
              <w:t xml:space="preserve"> </w:t>
            </w:r>
            <w:r w:rsidR="00001CD0" w:rsidRPr="0002779A">
              <w:rPr>
                <w:rFonts w:ascii="Times New Roman" w:hAnsi="Times New Roman" w:cs="Times New Roman"/>
                <w:iCs/>
                <w:color w:val="000000" w:themeColor="text1"/>
                <w:sz w:val="16"/>
                <w:szCs w:val="16"/>
              </w:rPr>
              <w:t xml:space="preserve">-.140, </w:t>
            </w:r>
            <w:r w:rsidR="00001CD0" w:rsidRPr="0002779A">
              <w:rPr>
                <w:rFonts w:ascii="Times New Roman" w:hAnsi="Times New Roman" w:cs="Times New Roman"/>
                <w:i/>
                <w:color w:val="000000" w:themeColor="text1"/>
                <w:sz w:val="16"/>
                <w:szCs w:val="16"/>
              </w:rPr>
              <w:t>p</w:t>
            </w:r>
            <w:r w:rsidR="00AA041C" w:rsidRPr="0002779A">
              <w:rPr>
                <w:rFonts w:ascii="Times New Roman" w:hAnsi="Times New Roman" w:cs="Times New Roman"/>
                <w:i/>
                <w:color w:val="000000" w:themeColor="text1"/>
                <w:sz w:val="16"/>
                <w:szCs w:val="16"/>
              </w:rPr>
              <w:t>&lt;</w:t>
            </w:r>
            <w:r w:rsidR="00001CD0" w:rsidRPr="0002779A">
              <w:rPr>
                <w:rFonts w:ascii="Times New Roman" w:hAnsi="Times New Roman" w:cs="Times New Roman"/>
                <w:iCs/>
                <w:color w:val="000000" w:themeColor="text1"/>
                <w:sz w:val="16"/>
                <w:szCs w:val="16"/>
              </w:rPr>
              <w:t>0.001</w:t>
            </w:r>
            <w:r w:rsidR="00970DD1" w:rsidRPr="0002779A">
              <w:rPr>
                <w:rFonts w:ascii="Times New Roman" w:hAnsi="Times New Roman" w:cs="Times New Roman"/>
                <w:iCs/>
                <w:color w:val="000000" w:themeColor="text1"/>
                <w:sz w:val="16"/>
                <w:szCs w:val="16"/>
              </w:rPr>
              <w:t xml:space="preserve"> [SS]</w:t>
            </w:r>
          </w:p>
          <w:p w14:paraId="1E92F628" w14:textId="04FDF10B" w:rsidR="006F1D70" w:rsidRPr="0002779A" w:rsidRDefault="00001CD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w:t>
            </w:r>
            <w:r w:rsidR="00970DD1" w:rsidRPr="0002779A">
              <w:rPr>
                <w:rFonts w:ascii="Times New Roman" w:hAnsi="Times New Roman" w:cs="Times New Roman"/>
                <w:iCs/>
                <w:color w:val="000000" w:themeColor="text1"/>
                <w:sz w:val="16"/>
                <w:szCs w:val="16"/>
              </w:rPr>
              <w:t>.044</w:t>
            </w:r>
          </w:p>
          <w:p w14:paraId="2A88457C" w14:textId="0C18FC05" w:rsidR="0000434B" w:rsidRPr="0002779A" w:rsidRDefault="0000434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w:t>
            </w:r>
            <w:r w:rsidR="003A0D37" w:rsidRPr="0002779A">
              <w:rPr>
                <w:rFonts w:ascii="Times New Roman" w:hAnsi="Times New Roman" w:cs="Times New Roman"/>
                <w:iCs/>
                <w:color w:val="000000" w:themeColor="text1"/>
                <w:sz w:val="16"/>
                <w:szCs w:val="16"/>
              </w:rPr>
              <w:t xml:space="preserve"> </w:t>
            </w:r>
            <w:r w:rsidR="006122E5" w:rsidRPr="0002779A">
              <w:rPr>
                <w:rFonts w:ascii="Times New Roman" w:hAnsi="Times New Roman" w:cs="Times New Roman"/>
                <w:iCs/>
                <w:color w:val="000000" w:themeColor="text1"/>
                <w:sz w:val="16"/>
                <w:szCs w:val="16"/>
              </w:rPr>
              <w:t xml:space="preserve">-.040, </w:t>
            </w:r>
            <w:r w:rsidR="006122E5" w:rsidRPr="0002779A">
              <w:rPr>
                <w:rFonts w:ascii="Times New Roman" w:hAnsi="Times New Roman" w:cs="Times New Roman"/>
                <w:i/>
                <w:color w:val="000000" w:themeColor="text1"/>
                <w:sz w:val="16"/>
                <w:szCs w:val="16"/>
              </w:rPr>
              <w:t>p</w:t>
            </w:r>
            <w:r w:rsidR="00D00A7A" w:rsidRPr="0002779A">
              <w:rPr>
                <w:rFonts w:ascii="Times New Roman" w:hAnsi="Times New Roman" w:cs="Times New Roman"/>
                <w:iCs/>
                <w:color w:val="000000" w:themeColor="text1"/>
                <w:sz w:val="16"/>
                <w:szCs w:val="16"/>
              </w:rPr>
              <w:t>&lt;0.05</w:t>
            </w:r>
            <w:r w:rsidR="00970DD1" w:rsidRPr="0002779A">
              <w:rPr>
                <w:rFonts w:ascii="Times New Roman" w:hAnsi="Times New Roman" w:cs="Times New Roman"/>
                <w:iCs/>
                <w:color w:val="000000" w:themeColor="text1"/>
                <w:sz w:val="16"/>
                <w:szCs w:val="16"/>
              </w:rPr>
              <w:t xml:space="preserve"> [SS]</w:t>
            </w:r>
          </w:p>
        </w:tc>
      </w:tr>
      <w:tr w:rsidR="00002A4F" w:rsidRPr="0002779A" w14:paraId="0B5C82B6" w14:textId="77777777" w:rsidTr="00E8751D">
        <w:trPr>
          <w:jc w:val="center"/>
        </w:trPr>
        <w:tc>
          <w:tcPr>
            <w:tcW w:w="466" w:type="pct"/>
            <w:tcBorders>
              <w:top w:val="single" w:sz="4" w:space="0" w:color="auto"/>
              <w:bottom w:val="single" w:sz="4" w:space="0" w:color="auto"/>
            </w:tcBorders>
          </w:tcPr>
          <w:p w14:paraId="4F03ACBB" w14:textId="08487568" w:rsidR="00BD69D4" w:rsidRPr="0002779A" w:rsidRDefault="00915763"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lastRenderedPageBreak/>
              <w:t>Heslin</w:t>
            </w:r>
            <w:proofErr w:type="spellEnd"/>
            <w:r w:rsidR="009E0E0F" w:rsidRPr="0002779A">
              <w:rPr>
                <w:rFonts w:ascii="Times New Roman" w:hAnsi="Times New Roman" w:cs="Times New Roman"/>
                <w:iCs/>
                <w:sz w:val="16"/>
                <w:szCs w:val="16"/>
              </w:rPr>
              <w:t xml:space="preserve">, </w:t>
            </w:r>
            <w:proofErr w:type="spellStart"/>
            <w:r w:rsidR="009E0E0F" w:rsidRPr="0002779A">
              <w:rPr>
                <w:rFonts w:ascii="Times New Roman" w:hAnsi="Times New Roman" w:cs="Times New Roman"/>
                <w:iCs/>
                <w:sz w:val="16"/>
                <w:szCs w:val="16"/>
              </w:rPr>
              <w:t>Khondoker</w:t>
            </w:r>
            <w:proofErr w:type="spellEnd"/>
            <w:r w:rsidR="009E0E0F" w:rsidRPr="0002779A">
              <w:rPr>
                <w:rFonts w:ascii="Times New Roman" w:hAnsi="Times New Roman" w:cs="Times New Roman"/>
                <w:iCs/>
                <w:sz w:val="16"/>
                <w:szCs w:val="16"/>
              </w:rPr>
              <w:t xml:space="preserve">, Shetty et al., </w:t>
            </w:r>
            <w:r w:rsidRPr="0002779A">
              <w:rPr>
                <w:rFonts w:ascii="Times New Roman" w:hAnsi="Times New Roman" w:cs="Times New Roman"/>
                <w:iCs/>
                <w:sz w:val="16"/>
                <w:szCs w:val="16"/>
              </w:rPr>
              <w:t>(2018</w:t>
            </w:r>
            <w:r w:rsidR="001C24CA" w:rsidRPr="0002779A">
              <w:rPr>
                <w:rFonts w:ascii="Times New Roman" w:hAnsi="Times New Roman" w:cs="Times New Roman"/>
                <w:iCs/>
                <w:sz w:val="16"/>
                <w:szCs w:val="16"/>
              </w:rPr>
              <w:t>)</w:t>
            </w:r>
          </w:p>
          <w:p w14:paraId="3E88D550" w14:textId="226C3548" w:rsidR="005C7AAA" w:rsidRPr="0002779A" w:rsidRDefault="005C7AAA" w:rsidP="002E4DB3">
            <w:pPr>
              <w:spacing w:line="360" w:lineRule="auto"/>
              <w:jc w:val="center"/>
              <w:rPr>
                <w:rFonts w:ascii="Times New Roman" w:hAnsi="Times New Roman" w:cs="Times New Roman"/>
                <w:iCs/>
                <w:sz w:val="16"/>
                <w:szCs w:val="16"/>
              </w:rPr>
            </w:pPr>
          </w:p>
          <w:p w14:paraId="2C44CF1E" w14:textId="49F8E57C" w:rsidR="005C7AAA" w:rsidRPr="0002779A" w:rsidRDefault="005C7AA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Lambeth, Lewisham, </w:t>
            </w:r>
            <w:r w:rsidR="00BB620C" w:rsidRPr="0002779A">
              <w:rPr>
                <w:rFonts w:ascii="Times New Roman" w:hAnsi="Times New Roman" w:cs="Times New Roman"/>
                <w:iCs/>
                <w:sz w:val="16"/>
                <w:szCs w:val="16"/>
              </w:rPr>
              <w:t>Croydon, &amp; Southwar</w:t>
            </w:r>
            <w:r w:rsidR="00F42160" w:rsidRPr="0002779A">
              <w:rPr>
                <w:rFonts w:ascii="Times New Roman" w:hAnsi="Times New Roman" w:cs="Times New Roman"/>
                <w:iCs/>
                <w:sz w:val="16"/>
                <w:szCs w:val="16"/>
              </w:rPr>
              <w:t xml:space="preserve">k, </w:t>
            </w:r>
            <w:r w:rsidR="00C602A0" w:rsidRPr="0002779A">
              <w:rPr>
                <w:rFonts w:ascii="Times New Roman" w:hAnsi="Times New Roman" w:cs="Times New Roman"/>
                <w:iCs/>
                <w:sz w:val="16"/>
                <w:szCs w:val="16"/>
              </w:rPr>
              <w:t xml:space="preserve">South </w:t>
            </w:r>
            <w:r w:rsidR="00F42160" w:rsidRPr="0002779A">
              <w:rPr>
                <w:rFonts w:ascii="Times New Roman" w:hAnsi="Times New Roman" w:cs="Times New Roman"/>
                <w:iCs/>
                <w:sz w:val="16"/>
                <w:szCs w:val="16"/>
              </w:rPr>
              <w:t>London, UK</w:t>
            </w:r>
          </w:p>
          <w:p w14:paraId="1FE156BF" w14:textId="77777777" w:rsidR="001C24CA" w:rsidRPr="0002779A" w:rsidRDefault="001C24CA" w:rsidP="002E4DB3">
            <w:pPr>
              <w:spacing w:line="360" w:lineRule="auto"/>
              <w:jc w:val="center"/>
              <w:rPr>
                <w:rFonts w:ascii="Times New Roman" w:hAnsi="Times New Roman" w:cs="Times New Roman"/>
                <w:iCs/>
                <w:sz w:val="16"/>
                <w:szCs w:val="16"/>
              </w:rPr>
            </w:pPr>
          </w:p>
          <w:p w14:paraId="1595F5EC" w14:textId="5B06686F" w:rsidR="001C24CA" w:rsidRPr="0002779A" w:rsidRDefault="001C24CA" w:rsidP="002E4DB3">
            <w:pPr>
              <w:spacing w:line="360" w:lineRule="auto"/>
              <w:jc w:val="center"/>
              <w:rPr>
                <w:rFonts w:ascii="Times New Roman" w:hAnsi="Times New Roman" w:cs="Times New Roman"/>
                <w:iCs/>
                <w:sz w:val="16"/>
                <w:szCs w:val="16"/>
              </w:rPr>
            </w:pPr>
          </w:p>
        </w:tc>
        <w:tc>
          <w:tcPr>
            <w:tcW w:w="636" w:type="pct"/>
            <w:tcBorders>
              <w:top w:val="single" w:sz="4" w:space="0" w:color="auto"/>
              <w:bottom w:val="single" w:sz="4" w:space="0" w:color="auto"/>
            </w:tcBorders>
          </w:tcPr>
          <w:p w14:paraId="71A36214" w14:textId="77777777" w:rsidR="00C602A0" w:rsidRPr="0002779A" w:rsidRDefault="00C602A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outh London &amp; Maudsley NHS Trust Clinical Record Interactive Search [CRIS] system &amp; 2011 UK census</w:t>
            </w:r>
          </w:p>
          <w:p w14:paraId="1EF2210B" w14:textId="77777777" w:rsidR="000A2BA2" w:rsidRPr="0002779A" w:rsidRDefault="000A2BA2" w:rsidP="002E4DB3">
            <w:pPr>
              <w:spacing w:line="360" w:lineRule="auto"/>
              <w:jc w:val="center"/>
              <w:rPr>
                <w:rFonts w:ascii="Times New Roman" w:hAnsi="Times New Roman" w:cs="Times New Roman"/>
                <w:iCs/>
                <w:sz w:val="16"/>
                <w:szCs w:val="16"/>
              </w:rPr>
            </w:pPr>
          </w:p>
          <w:p w14:paraId="3508247E" w14:textId="14A42557" w:rsidR="000A2BA2" w:rsidRPr="0002779A" w:rsidRDefault="006D103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0A2BA2" w:rsidRPr="0002779A">
              <w:rPr>
                <w:rFonts w:ascii="Times New Roman" w:hAnsi="Times New Roman" w:cs="Times New Roman"/>
                <w:iCs/>
                <w:sz w:val="16"/>
                <w:szCs w:val="16"/>
              </w:rPr>
              <w:t>January 2007</w:t>
            </w:r>
            <w:r w:rsidR="000817C5" w:rsidRPr="0002779A">
              <w:rPr>
                <w:rFonts w:ascii="Times New Roman" w:hAnsi="Times New Roman" w:cs="Times New Roman"/>
                <w:iCs/>
                <w:sz w:val="16"/>
                <w:szCs w:val="16"/>
              </w:rPr>
              <w:t xml:space="preserve"> </w:t>
            </w:r>
            <w:r w:rsidR="00532A71" w:rsidRPr="0002779A">
              <w:rPr>
                <w:rFonts w:ascii="Times New Roman" w:hAnsi="Times New Roman" w:cs="Times New Roman"/>
                <w:iCs/>
                <w:sz w:val="16"/>
                <w:szCs w:val="16"/>
              </w:rPr>
              <w:t>–</w:t>
            </w:r>
            <w:r w:rsidR="000817C5" w:rsidRPr="0002779A">
              <w:rPr>
                <w:rFonts w:ascii="Times New Roman" w:hAnsi="Times New Roman" w:cs="Times New Roman"/>
                <w:iCs/>
                <w:sz w:val="16"/>
                <w:szCs w:val="16"/>
              </w:rPr>
              <w:t xml:space="preserve"> </w:t>
            </w:r>
            <w:r w:rsidR="00467CA4" w:rsidRPr="0002779A">
              <w:rPr>
                <w:rFonts w:ascii="Times New Roman" w:hAnsi="Times New Roman" w:cs="Times New Roman"/>
                <w:iCs/>
                <w:sz w:val="16"/>
                <w:szCs w:val="16"/>
              </w:rPr>
              <w:t xml:space="preserve">December 2010 </w:t>
            </w:r>
            <w:r w:rsidR="0030357C" w:rsidRPr="0002779A">
              <w:rPr>
                <w:rFonts w:ascii="Times New Roman" w:hAnsi="Times New Roman" w:cs="Times New Roman"/>
                <w:iCs/>
                <w:sz w:val="16"/>
                <w:szCs w:val="16"/>
              </w:rPr>
              <w:t>(</w:t>
            </w:r>
            <w:r w:rsidR="0000055A" w:rsidRPr="0002779A">
              <w:rPr>
                <w:rFonts w:ascii="Times New Roman" w:hAnsi="Times New Roman" w:cs="Times New Roman"/>
                <w:iCs/>
                <w:sz w:val="16"/>
                <w:szCs w:val="16"/>
              </w:rPr>
              <w:t>~</w:t>
            </w:r>
            <w:r w:rsidR="0030357C" w:rsidRPr="0002779A">
              <w:rPr>
                <w:rFonts w:ascii="Times New Roman" w:hAnsi="Times New Roman" w:cs="Times New Roman"/>
                <w:iCs/>
                <w:sz w:val="16"/>
                <w:szCs w:val="16"/>
              </w:rPr>
              <w:t>4 years)</w:t>
            </w:r>
          </w:p>
        </w:tc>
        <w:tc>
          <w:tcPr>
            <w:tcW w:w="381" w:type="pct"/>
            <w:tcBorders>
              <w:top w:val="single" w:sz="4" w:space="0" w:color="auto"/>
              <w:bottom w:val="single" w:sz="4" w:space="0" w:color="auto"/>
            </w:tcBorders>
          </w:tcPr>
          <w:p w14:paraId="14F9F3DA" w14:textId="6A739E44" w:rsidR="00BD69D4" w:rsidRPr="0002779A" w:rsidRDefault="00A8064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thnicity recorded in patient records according to UK ONS ethnic group classifications</w:t>
            </w:r>
          </w:p>
        </w:tc>
        <w:tc>
          <w:tcPr>
            <w:tcW w:w="510" w:type="pct"/>
            <w:tcBorders>
              <w:top w:val="single" w:sz="4" w:space="0" w:color="auto"/>
              <w:bottom w:val="single" w:sz="4" w:space="0" w:color="auto"/>
            </w:tcBorders>
          </w:tcPr>
          <w:p w14:paraId="146CD3BD" w14:textId="10122F3F" w:rsidR="00BD69D4" w:rsidRPr="0002779A" w:rsidRDefault="0092573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npatient days following </w:t>
            </w:r>
            <w:r w:rsidR="0047506D" w:rsidRPr="0002779A">
              <w:rPr>
                <w:rFonts w:ascii="Times New Roman" w:hAnsi="Times New Roman" w:cs="Times New Roman"/>
                <w:iCs/>
                <w:sz w:val="16"/>
                <w:szCs w:val="16"/>
              </w:rPr>
              <w:t>an</w:t>
            </w:r>
            <w:r w:rsidR="007E2C3F" w:rsidRPr="0002779A">
              <w:rPr>
                <w:rFonts w:ascii="Times New Roman" w:hAnsi="Times New Roman" w:cs="Times New Roman"/>
                <w:iCs/>
                <w:sz w:val="16"/>
                <w:szCs w:val="16"/>
              </w:rPr>
              <w:t xml:space="preserve"> ICD-10 diagnosis of any psychotic disorder</w:t>
            </w:r>
          </w:p>
        </w:tc>
        <w:tc>
          <w:tcPr>
            <w:tcW w:w="338" w:type="pct"/>
            <w:tcBorders>
              <w:top w:val="single" w:sz="4" w:space="0" w:color="auto"/>
              <w:bottom w:val="single" w:sz="4" w:space="0" w:color="auto"/>
            </w:tcBorders>
          </w:tcPr>
          <w:p w14:paraId="2E03A498" w14:textId="64021B84" w:rsidR="00BD69D4" w:rsidRPr="0002779A" w:rsidRDefault="0092573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SOA (NR, 1500)</w:t>
            </w:r>
          </w:p>
        </w:tc>
        <w:tc>
          <w:tcPr>
            <w:tcW w:w="381" w:type="pct"/>
            <w:tcBorders>
              <w:top w:val="single" w:sz="4" w:space="0" w:color="auto"/>
              <w:bottom w:val="single" w:sz="4" w:space="0" w:color="auto"/>
            </w:tcBorders>
          </w:tcPr>
          <w:p w14:paraId="5CCE3821" w14:textId="03B120A8" w:rsidR="00BD69D4" w:rsidRPr="0002779A" w:rsidRDefault="00A53192"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R</w:t>
            </w:r>
            <w:r w:rsidR="00315E90" w:rsidRPr="0002779A">
              <w:rPr>
                <w:rFonts w:ascii="Times New Roman" w:hAnsi="Times New Roman" w:cs="Times New Roman"/>
                <w:iCs/>
                <w:sz w:val="16"/>
                <w:szCs w:val="16"/>
              </w:rPr>
              <w:t xml:space="preserve">egression of </w:t>
            </w:r>
            <w:r w:rsidR="001A0412" w:rsidRPr="0002779A">
              <w:rPr>
                <w:rFonts w:ascii="Times New Roman" w:hAnsi="Times New Roman" w:cs="Times New Roman"/>
                <w:iCs/>
                <w:sz w:val="16"/>
                <w:szCs w:val="16"/>
              </w:rPr>
              <w:t xml:space="preserve">inpatient days over 5 years and </w:t>
            </w:r>
            <w:r w:rsidR="00954A50" w:rsidRPr="0002779A">
              <w:rPr>
                <w:rFonts w:ascii="Times New Roman" w:hAnsi="Times New Roman" w:cs="Times New Roman"/>
                <w:iCs/>
                <w:sz w:val="16"/>
                <w:szCs w:val="16"/>
              </w:rPr>
              <w:t>overall ethnic density</w:t>
            </w:r>
          </w:p>
        </w:tc>
        <w:tc>
          <w:tcPr>
            <w:tcW w:w="385" w:type="pct"/>
            <w:tcBorders>
              <w:top w:val="single" w:sz="4" w:space="0" w:color="auto"/>
              <w:bottom w:val="single" w:sz="4" w:space="0" w:color="auto"/>
            </w:tcBorders>
          </w:tcPr>
          <w:p w14:paraId="18C828C1" w14:textId="77777777" w:rsidR="00BD69D4" w:rsidRPr="0002779A" w:rsidRDefault="005346E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w:t>
            </w:r>
            <w:r w:rsidR="001005AE" w:rsidRPr="0002779A">
              <w:rPr>
                <w:rFonts w:ascii="Times New Roman" w:hAnsi="Times New Roman" w:cs="Times New Roman"/>
                <w:iCs/>
                <w:sz w:val="16"/>
                <w:szCs w:val="16"/>
              </w:rPr>
              <w:t>Length of time with service, age, sex, &amp; BME status</w:t>
            </w:r>
          </w:p>
          <w:p w14:paraId="6E4C2CD1" w14:textId="3B71D369" w:rsidR="001005AE" w:rsidRPr="0002779A" w:rsidRDefault="001005AE" w:rsidP="002E4DB3">
            <w:pPr>
              <w:spacing w:line="360" w:lineRule="auto"/>
              <w:jc w:val="center"/>
              <w:rPr>
                <w:rFonts w:ascii="Times New Roman" w:hAnsi="Times New Roman" w:cs="Times New Roman"/>
                <w:iCs/>
                <w:sz w:val="16"/>
                <w:szCs w:val="16"/>
              </w:rPr>
            </w:pPr>
          </w:p>
        </w:tc>
        <w:tc>
          <w:tcPr>
            <w:tcW w:w="335" w:type="pct"/>
            <w:tcBorders>
              <w:top w:val="single" w:sz="4" w:space="0" w:color="auto"/>
              <w:bottom w:val="single" w:sz="4" w:space="0" w:color="auto"/>
            </w:tcBorders>
          </w:tcPr>
          <w:p w14:paraId="7B603E2A" w14:textId="10A5A175" w:rsidR="00BD69D4" w:rsidRPr="0002779A" w:rsidRDefault="005346E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egative binomial regression</w:t>
            </w:r>
          </w:p>
        </w:tc>
        <w:tc>
          <w:tcPr>
            <w:tcW w:w="765" w:type="pct"/>
            <w:tcBorders>
              <w:top w:val="single" w:sz="4" w:space="0" w:color="auto"/>
              <w:bottom w:val="single" w:sz="4" w:space="0" w:color="auto"/>
            </w:tcBorders>
          </w:tcPr>
          <w:p w14:paraId="008E606F" w14:textId="57062343" w:rsidR="000A28C7" w:rsidRPr="0002779A" w:rsidRDefault="000A28C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ombined</w:t>
            </w:r>
            <w:r w:rsidR="00914F81" w:rsidRPr="0002779A">
              <w:rPr>
                <w:rFonts w:ascii="Times New Roman" w:hAnsi="Times New Roman" w:cs="Times New Roman"/>
                <w:iCs/>
                <w:color w:val="000000" w:themeColor="text1"/>
                <w:sz w:val="16"/>
                <w:szCs w:val="16"/>
              </w:rPr>
              <w:t xml:space="preserve"> (</w:t>
            </w:r>
            <w:r w:rsidR="00E74FBC" w:rsidRPr="0002779A">
              <w:rPr>
                <w:rFonts w:ascii="Times New Roman" w:hAnsi="Times New Roman" w:cs="Times New Roman"/>
                <w:iCs/>
                <w:color w:val="000000" w:themeColor="text1"/>
                <w:sz w:val="16"/>
                <w:szCs w:val="16"/>
              </w:rPr>
              <w:t>NR/1515)</w:t>
            </w:r>
            <w:r w:rsidR="00B05D9F" w:rsidRPr="0002779A">
              <w:rPr>
                <w:rFonts w:ascii="Times New Roman" w:hAnsi="Times New Roman" w:cs="Times New Roman"/>
                <w:iCs/>
                <w:color w:val="000000" w:themeColor="text1"/>
                <w:sz w:val="16"/>
                <w:szCs w:val="16"/>
              </w:rPr>
              <w:t>,</w:t>
            </w:r>
          </w:p>
          <w:p w14:paraId="00F8AD90" w14:textId="2183A84B" w:rsidR="00BD69D4" w:rsidRPr="0002779A" w:rsidRDefault="007E2AD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African</w:t>
            </w:r>
            <w:r w:rsidR="00B678B7" w:rsidRPr="0002779A">
              <w:rPr>
                <w:rFonts w:ascii="Times New Roman" w:hAnsi="Times New Roman" w:cs="Times New Roman"/>
                <w:iCs/>
                <w:color w:val="000000" w:themeColor="text1"/>
                <w:sz w:val="16"/>
                <w:szCs w:val="16"/>
              </w:rPr>
              <w:t xml:space="preserve"> (NR/430)</w:t>
            </w:r>
            <w:r w:rsidR="00B05D9F" w:rsidRPr="0002779A">
              <w:rPr>
                <w:rFonts w:ascii="Times New Roman" w:hAnsi="Times New Roman" w:cs="Times New Roman"/>
                <w:iCs/>
                <w:color w:val="000000" w:themeColor="text1"/>
                <w:sz w:val="16"/>
                <w:szCs w:val="16"/>
              </w:rPr>
              <w:t>,</w:t>
            </w:r>
          </w:p>
          <w:p w14:paraId="3EB48B41" w14:textId="52DC0EC0" w:rsidR="007E2ADF" w:rsidRPr="0002779A" w:rsidRDefault="007E2AD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Other</w:t>
            </w:r>
            <w:r w:rsidR="00B678B7" w:rsidRPr="0002779A">
              <w:rPr>
                <w:rFonts w:ascii="Times New Roman" w:hAnsi="Times New Roman" w:cs="Times New Roman"/>
                <w:iCs/>
                <w:color w:val="000000" w:themeColor="text1"/>
                <w:sz w:val="16"/>
                <w:szCs w:val="16"/>
              </w:rPr>
              <w:t xml:space="preserve"> (</w:t>
            </w:r>
            <w:r w:rsidR="003914E5" w:rsidRPr="0002779A">
              <w:rPr>
                <w:rFonts w:ascii="Times New Roman" w:hAnsi="Times New Roman" w:cs="Times New Roman"/>
                <w:iCs/>
                <w:color w:val="000000" w:themeColor="text1"/>
                <w:sz w:val="16"/>
                <w:szCs w:val="16"/>
              </w:rPr>
              <w:t>NR/2</w:t>
            </w:r>
            <w:r w:rsidR="004C6266" w:rsidRPr="0002779A">
              <w:rPr>
                <w:rFonts w:ascii="Times New Roman" w:hAnsi="Times New Roman" w:cs="Times New Roman"/>
                <w:iCs/>
                <w:color w:val="000000" w:themeColor="text1"/>
                <w:sz w:val="16"/>
                <w:szCs w:val="16"/>
              </w:rPr>
              <w:t>2</w:t>
            </w:r>
            <w:r w:rsidR="003914E5" w:rsidRPr="0002779A">
              <w:rPr>
                <w:rFonts w:ascii="Times New Roman" w:hAnsi="Times New Roman" w:cs="Times New Roman"/>
                <w:iCs/>
                <w:color w:val="000000" w:themeColor="text1"/>
                <w:sz w:val="16"/>
                <w:szCs w:val="16"/>
              </w:rPr>
              <w:t>8)</w:t>
            </w:r>
            <w:r w:rsidR="00B05D9F" w:rsidRPr="0002779A">
              <w:rPr>
                <w:rFonts w:ascii="Times New Roman" w:hAnsi="Times New Roman" w:cs="Times New Roman"/>
                <w:iCs/>
                <w:color w:val="000000" w:themeColor="text1"/>
                <w:sz w:val="16"/>
                <w:szCs w:val="16"/>
              </w:rPr>
              <w:t>,</w:t>
            </w:r>
          </w:p>
          <w:p w14:paraId="56CE60CB" w14:textId="5F2EBCDB" w:rsidR="008D72CE" w:rsidRPr="0002779A" w:rsidRDefault="007E2ADF"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w:t>
            </w:r>
            <w:r w:rsidR="00E060C7" w:rsidRPr="0002779A">
              <w:rPr>
                <w:rFonts w:ascii="Times New Roman" w:hAnsi="Times New Roman" w:cs="Times New Roman"/>
                <w:iCs/>
                <w:color w:val="000000" w:themeColor="text1"/>
                <w:sz w:val="16"/>
                <w:szCs w:val="16"/>
              </w:rPr>
              <w:t xml:space="preserve"> (NR</w:t>
            </w:r>
            <w:r w:rsidR="008D72CE" w:rsidRPr="0002779A">
              <w:rPr>
                <w:rFonts w:ascii="Times New Roman" w:hAnsi="Times New Roman" w:cs="Times New Roman"/>
                <w:iCs/>
                <w:color w:val="000000" w:themeColor="text1"/>
                <w:sz w:val="16"/>
                <w:szCs w:val="16"/>
              </w:rPr>
              <w:t>/209)</w:t>
            </w:r>
            <w:r w:rsidR="00B05D9F" w:rsidRPr="0002779A">
              <w:rPr>
                <w:rFonts w:ascii="Times New Roman" w:hAnsi="Times New Roman" w:cs="Times New Roman"/>
                <w:iCs/>
                <w:color w:val="000000" w:themeColor="text1"/>
                <w:sz w:val="16"/>
                <w:szCs w:val="16"/>
              </w:rPr>
              <w:t>,</w:t>
            </w:r>
          </w:p>
          <w:p w14:paraId="5E29B7D8" w14:textId="44E8BAD4" w:rsidR="00906396" w:rsidRPr="0002779A" w:rsidRDefault="0090639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ndian</w:t>
            </w:r>
            <w:r w:rsidR="002B30E4" w:rsidRPr="0002779A">
              <w:rPr>
                <w:rFonts w:ascii="Times New Roman" w:hAnsi="Times New Roman" w:cs="Times New Roman"/>
                <w:iCs/>
                <w:color w:val="000000" w:themeColor="text1"/>
                <w:sz w:val="16"/>
                <w:szCs w:val="16"/>
              </w:rPr>
              <w:t xml:space="preserve"> (NR/32)</w:t>
            </w:r>
            <w:r w:rsidR="00B05D9F" w:rsidRPr="0002779A">
              <w:rPr>
                <w:rFonts w:ascii="Times New Roman" w:hAnsi="Times New Roman" w:cs="Times New Roman"/>
                <w:iCs/>
                <w:color w:val="000000" w:themeColor="text1"/>
                <w:sz w:val="16"/>
                <w:szCs w:val="16"/>
              </w:rPr>
              <w:t>,</w:t>
            </w:r>
            <w:r w:rsidR="003F063A" w:rsidRPr="0002779A">
              <w:rPr>
                <w:rFonts w:ascii="Times New Roman" w:hAnsi="Times New Roman" w:cs="Times New Roman"/>
                <w:iCs/>
                <w:color w:val="000000" w:themeColor="text1"/>
                <w:sz w:val="16"/>
                <w:szCs w:val="16"/>
              </w:rPr>
              <w:t xml:space="preserve"> </w:t>
            </w:r>
            <w:r w:rsidRPr="0002779A">
              <w:rPr>
                <w:rFonts w:ascii="Times New Roman" w:hAnsi="Times New Roman" w:cs="Times New Roman"/>
                <w:iCs/>
                <w:color w:val="000000" w:themeColor="text1"/>
                <w:sz w:val="16"/>
                <w:szCs w:val="16"/>
              </w:rPr>
              <w:t>Pakistani</w:t>
            </w:r>
            <w:r w:rsidR="002B30E4" w:rsidRPr="0002779A">
              <w:rPr>
                <w:rFonts w:ascii="Times New Roman" w:hAnsi="Times New Roman" w:cs="Times New Roman"/>
                <w:iCs/>
                <w:color w:val="000000" w:themeColor="text1"/>
                <w:sz w:val="16"/>
                <w:szCs w:val="16"/>
              </w:rPr>
              <w:t xml:space="preserve"> (NR/</w:t>
            </w:r>
            <w:r w:rsidR="000306A8" w:rsidRPr="0002779A">
              <w:rPr>
                <w:rFonts w:ascii="Times New Roman" w:hAnsi="Times New Roman" w:cs="Times New Roman"/>
                <w:iCs/>
                <w:color w:val="000000" w:themeColor="text1"/>
                <w:sz w:val="16"/>
                <w:szCs w:val="16"/>
              </w:rPr>
              <w:t>25)</w:t>
            </w:r>
            <w:r w:rsidR="00B05D9F" w:rsidRPr="0002779A">
              <w:rPr>
                <w:rFonts w:ascii="Times New Roman" w:hAnsi="Times New Roman" w:cs="Times New Roman"/>
                <w:iCs/>
                <w:color w:val="000000" w:themeColor="text1"/>
                <w:sz w:val="16"/>
                <w:szCs w:val="16"/>
              </w:rPr>
              <w:t>,</w:t>
            </w:r>
          </w:p>
          <w:p w14:paraId="744F08AE" w14:textId="393D42FA" w:rsidR="00F07C1A" w:rsidRPr="0002779A" w:rsidRDefault="000306A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Chinese (</w:t>
            </w:r>
            <w:r w:rsidR="00817BC9" w:rsidRPr="0002779A">
              <w:rPr>
                <w:rFonts w:ascii="Times New Roman" w:hAnsi="Times New Roman" w:cs="Times New Roman"/>
                <w:iCs/>
                <w:color w:val="000000" w:themeColor="text1"/>
                <w:sz w:val="16"/>
                <w:szCs w:val="16"/>
              </w:rPr>
              <w:t>NR/</w:t>
            </w:r>
            <w:r w:rsidRPr="0002779A">
              <w:rPr>
                <w:rFonts w:ascii="Times New Roman" w:hAnsi="Times New Roman" w:cs="Times New Roman"/>
                <w:iCs/>
                <w:color w:val="000000" w:themeColor="text1"/>
                <w:sz w:val="16"/>
                <w:szCs w:val="16"/>
              </w:rPr>
              <w:t>21)</w:t>
            </w:r>
            <w:r w:rsidR="00B05D9F" w:rsidRPr="0002779A">
              <w:rPr>
                <w:rFonts w:ascii="Times New Roman" w:hAnsi="Times New Roman" w:cs="Times New Roman"/>
                <w:iCs/>
                <w:color w:val="000000" w:themeColor="text1"/>
                <w:sz w:val="16"/>
                <w:szCs w:val="16"/>
              </w:rPr>
              <w:t>,</w:t>
            </w:r>
            <w:r w:rsidR="003F063A" w:rsidRPr="0002779A">
              <w:rPr>
                <w:rFonts w:ascii="Times New Roman" w:hAnsi="Times New Roman" w:cs="Times New Roman"/>
                <w:iCs/>
                <w:color w:val="000000" w:themeColor="text1"/>
                <w:sz w:val="16"/>
                <w:szCs w:val="16"/>
              </w:rPr>
              <w:t xml:space="preserve"> </w:t>
            </w:r>
            <w:r w:rsidR="00054A28" w:rsidRPr="0002779A">
              <w:rPr>
                <w:rFonts w:ascii="Times New Roman" w:hAnsi="Times New Roman" w:cs="Times New Roman"/>
                <w:iCs/>
                <w:color w:val="000000" w:themeColor="text1"/>
                <w:sz w:val="16"/>
                <w:szCs w:val="16"/>
              </w:rPr>
              <w:t>Bangladeshi</w:t>
            </w:r>
            <w:r w:rsidR="00B05D9F" w:rsidRPr="0002779A">
              <w:rPr>
                <w:rFonts w:ascii="Times New Roman" w:hAnsi="Times New Roman" w:cs="Times New Roman"/>
                <w:iCs/>
                <w:color w:val="000000" w:themeColor="text1"/>
                <w:sz w:val="16"/>
                <w:szCs w:val="16"/>
              </w:rPr>
              <w:t>,</w:t>
            </w:r>
            <w:r w:rsidR="00054A28" w:rsidRPr="0002779A">
              <w:rPr>
                <w:rFonts w:ascii="Times New Roman" w:hAnsi="Times New Roman" w:cs="Times New Roman"/>
                <w:iCs/>
                <w:color w:val="000000" w:themeColor="text1"/>
                <w:sz w:val="16"/>
                <w:szCs w:val="16"/>
              </w:rPr>
              <w:t xml:space="preserve"> (</w:t>
            </w:r>
            <w:r w:rsidR="00817BC9" w:rsidRPr="0002779A">
              <w:rPr>
                <w:rFonts w:ascii="Times New Roman" w:hAnsi="Times New Roman" w:cs="Times New Roman"/>
                <w:iCs/>
                <w:color w:val="000000" w:themeColor="text1"/>
                <w:sz w:val="16"/>
                <w:szCs w:val="16"/>
              </w:rPr>
              <w:t>NR/</w:t>
            </w:r>
            <w:r w:rsidR="00054A28" w:rsidRPr="0002779A">
              <w:rPr>
                <w:rFonts w:ascii="Times New Roman" w:hAnsi="Times New Roman" w:cs="Times New Roman"/>
                <w:iCs/>
                <w:color w:val="000000" w:themeColor="text1"/>
                <w:sz w:val="16"/>
                <w:szCs w:val="16"/>
              </w:rPr>
              <w:t>14)</w:t>
            </w:r>
            <w:r w:rsidR="00B05D9F" w:rsidRPr="0002779A">
              <w:rPr>
                <w:rFonts w:ascii="Times New Roman" w:hAnsi="Times New Roman" w:cs="Times New Roman"/>
                <w:iCs/>
                <w:color w:val="000000" w:themeColor="text1"/>
                <w:sz w:val="16"/>
                <w:szCs w:val="16"/>
              </w:rPr>
              <w:t>,</w:t>
            </w:r>
            <w:r w:rsidR="003F063A" w:rsidRPr="0002779A">
              <w:rPr>
                <w:rFonts w:ascii="Times New Roman" w:hAnsi="Times New Roman" w:cs="Times New Roman"/>
                <w:iCs/>
                <w:color w:val="000000" w:themeColor="text1"/>
                <w:sz w:val="16"/>
                <w:szCs w:val="16"/>
              </w:rPr>
              <w:t xml:space="preserve"> </w:t>
            </w:r>
            <w:r w:rsidR="00F07C1A" w:rsidRPr="0002779A">
              <w:rPr>
                <w:rFonts w:ascii="Times New Roman" w:hAnsi="Times New Roman" w:cs="Times New Roman"/>
                <w:iCs/>
                <w:color w:val="000000" w:themeColor="text1"/>
                <w:sz w:val="16"/>
                <w:szCs w:val="16"/>
              </w:rPr>
              <w:t>Other Asian (NR/95)</w:t>
            </w:r>
            <w:r w:rsidR="00B05D9F" w:rsidRPr="0002779A">
              <w:rPr>
                <w:rFonts w:ascii="Times New Roman" w:hAnsi="Times New Roman" w:cs="Times New Roman"/>
                <w:iCs/>
                <w:color w:val="000000" w:themeColor="text1"/>
                <w:sz w:val="16"/>
                <w:szCs w:val="16"/>
              </w:rPr>
              <w:t>,</w:t>
            </w:r>
          </w:p>
          <w:p w14:paraId="48E42116" w14:textId="60453DD4" w:rsidR="007E2ADF" w:rsidRPr="0002779A" w:rsidRDefault="002B30E4" w:rsidP="002E4DB3">
            <w:pPr>
              <w:spacing w:line="360" w:lineRule="auto"/>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ish (</w:t>
            </w:r>
            <w:r w:rsidR="00817BC9" w:rsidRPr="0002779A">
              <w:rPr>
                <w:rFonts w:ascii="Times New Roman" w:hAnsi="Times New Roman" w:cs="Times New Roman"/>
                <w:iCs/>
                <w:color w:val="000000" w:themeColor="text1"/>
                <w:sz w:val="16"/>
                <w:szCs w:val="16"/>
              </w:rPr>
              <w:t>NR/</w:t>
            </w:r>
            <w:r w:rsidRPr="0002779A">
              <w:rPr>
                <w:rFonts w:ascii="Times New Roman" w:hAnsi="Times New Roman" w:cs="Times New Roman"/>
                <w:iCs/>
                <w:color w:val="000000" w:themeColor="text1"/>
                <w:sz w:val="16"/>
                <w:szCs w:val="16"/>
              </w:rPr>
              <w:t>48)</w:t>
            </w:r>
            <w:r w:rsidR="00B05D9F" w:rsidRPr="0002779A">
              <w:rPr>
                <w:rFonts w:ascii="Times New Roman" w:hAnsi="Times New Roman" w:cs="Times New Roman"/>
                <w:iCs/>
                <w:color w:val="000000" w:themeColor="text1"/>
                <w:sz w:val="16"/>
                <w:szCs w:val="16"/>
              </w:rPr>
              <w:t>,</w:t>
            </w:r>
            <w:r w:rsidR="00A358A2" w:rsidRPr="0002779A">
              <w:rPr>
                <w:rFonts w:ascii="Times New Roman" w:hAnsi="Times New Roman" w:cs="Times New Roman"/>
                <w:iCs/>
                <w:color w:val="000000" w:themeColor="text1"/>
                <w:sz w:val="16"/>
                <w:szCs w:val="16"/>
              </w:rPr>
              <w:t xml:space="preserve"> </w:t>
            </w:r>
            <w:r w:rsidR="005F0BDC" w:rsidRPr="0002779A">
              <w:rPr>
                <w:rFonts w:ascii="Times New Roman" w:hAnsi="Times New Roman" w:cs="Times New Roman"/>
                <w:iCs/>
                <w:color w:val="000000" w:themeColor="text1"/>
                <w:sz w:val="16"/>
                <w:szCs w:val="16"/>
              </w:rPr>
              <w:t>White &amp; Black</w:t>
            </w:r>
            <w:r w:rsidR="00B05D9F" w:rsidRPr="0002779A">
              <w:rPr>
                <w:rFonts w:ascii="Times New Roman" w:hAnsi="Times New Roman" w:cs="Times New Roman"/>
                <w:iCs/>
                <w:color w:val="000000" w:themeColor="text1"/>
                <w:sz w:val="16"/>
                <w:szCs w:val="16"/>
              </w:rPr>
              <w:t>,</w:t>
            </w:r>
            <w:r w:rsidR="005F0BDC" w:rsidRPr="0002779A">
              <w:rPr>
                <w:rFonts w:ascii="Times New Roman" w:hAnsi="Times New Roman" w:cs="Times New Roman"/>
                <w:iCs/>
                <w:color w:val="000000" w:themeColor="text1"/>
                <w:sz w:val="16"/>
                <w:szCs w:val="16"/>
              </w:rPr>
              <w:t xml:space="preserve"> Caribbean </w:t>
            </w:r>
            <w:r w:rsidR="00F250E6" w:rsidRPr="0002779A">
              <w:rPr>
                <w:rFonts w:ascii="Times New Roman" w:hAnsi="Times New Roman" w:cs="Times New Roman"/>
                <w:iCs/>
                <w:color w:val="000000" w:themeColor="text1"/>
                <w:sz w:val="16"/>
                <w:szCs w:val="16"/>
              </w:rPr>
              <w:t>(</w:t>
            </w:r>
            <w:r w:rsidR="00817BC9" w:rsidRPr="0002779A">
              <w:rPr>
                <w:rFonts w:ascii="Times New Roman" w:hAnsi="Times New Roman" w:cs="Times New Roman"/>
                <w:iCs/>
                <w:color w:val="000000" w:themeColor="text1"/>
                <w:sz w:val="16"/>
                <w:szCs w:val="16"/>
              </w:rPr>
              <w:t>NR/</w:t>
            </w:r>
            <w:r w:rsidR="005F0BDC" w:rsidRPr="0002779A">
              <w:rPr>
                <w:rFonts w:ascii="Times New Roman" w:hAnsi="Times New Roman" w:cs="Times New Roman"/>
                <w:iCs/>
                <w:color w:val="000000" w:themeColor="text1"/>
                <w:sz w:val="16"/>
                <w:szCs w:val="16"/>
              </w:rPr>
              <w:t>20)</w:t>
            </w:r>
            <w:r w:rsidR="00B05D9F" w:rsidRPr="0002779A">
              <w:rPr>
                <w:rFonts w:ascii="Times New Roman" w:hAnsi="Times New Roman" w:cs="Times New Roman"/>
                <w:iCs/>
                <w:color w:val="000000" w:themeColor="text1"/>
                <w:sz w:val="16"/>
                <w:szCs w:val="16"/>
              </w:rPr>
              <w:t>,</w:t>
            </w:r>
            <w:r w:rsidR="00A358A2" w:rsidRPr="0002779A">
              <w:rPr>
                <w:rFonts w:ascii="Times New Roman" w:hAnsi="Times New Roman" w:cs="Times New Roman"/>
                <w:iCs/>
                <w:color w:val="000000" w:themeColor="text1"/>
                <w:sz w:val="16"/>
                <w:szCs w:val="16"/>
              </w:rPr>
              <w:t xml:space="preserve"> </w:t>
            </w:r>
            <w:r w:rsidR="005F0BDC" w:rsidRPr="0002779A">
              <w:rPr>
                <w:rFonts w:ascii="Times New Roman" w:hAnsi="Times New Roman" w:cs="Times New Roman"/>
                <w:iCs/>
                <w:color w:val="000000" w:themeColor="text1"/>
                <w:sz w:val="16"/>
                <w:szCs w:val="16"/>
              </w:rPr>
              <w:t>White &amp; Black African (</w:t>
            </w:r>
            <w:r w:rsidR="00F250E6" w:rsidRPr="0002779A">
              <w:rPr>
                <w:rFonts w:ascii="Times New Roman" w:hAnsi="Times New Roman" w:cs="Times New Roman"/>
                <w:iCs/>
                <w:color w:val="000000" w:themeColor="text1"/>
                <w:sz w:val="16"/>
                <w:szCs w:val="16"/>
              </w:rPr>
              <w:t>NR/</w:t>
            </w:r>
            <w:r w:rsidR="00B5036B" w:rsidRPr="0002779A">
              <w:rPr>
                <w:rFonts w:ascii="Times New Roman" w:hAnsi="Times New Roman" w:cs="Times New Roman"/>
                <w:iCs/>
                <w:color w:val="000000" w:themeColor="text1"/>
                <w:sz w:val="16"/>
                <w:szCs w:val="16"/>
              </w:rPr>
              <w:t>12)</w:t>
            </w:r>
            <w:r w:rsidR="00B05D9F" w:rsidRPr="0002779A">
              <w:rPr>
                <w:rFonts w:ascii="Times New Roman" w:hAnsi="Times New Roman" w:cs="Times New Roman"/>
                <w:iCs/>
                <w:color w:val="000000" w:themeColor="text1"/>
                <w:sz w:val="16"/>
                <w:szCs w:val="16"/>
              </w:rPr>
              <w:t>,</w:t>
            </w:r>
            <w:r w:rsidR="00A358A2" w:rsidRPr="0002779A">
              <w:rPr>
                <w:rFonts w:ascii="Times New Roman" w:hAnsi="Times New Roman" w:cs="Times New Roman"/>
                <w:iCs/>
                <w:color w:val="000000" w:themeColor="text1"/>
                <w:sz w:val="16"/>
                <w:szCs w:val="16"/>
              </w:rPr>
              <w:t xml:space="preserve"> </w:t>
            </w:r>
            <w:r w:rsidR="00B5036B" w:rsidRPr="0002779A">
              <w:rPr>
                <w:rFonts w:ascii="Times New Roman" w:hAnsi="Times New Roman" w:cs="Times New Roman"/>
                <w:iCs/>
                <w:color w:val="000000" w:themeColor="text1"/>
                <w:sz w:val="16"/>
                <w:szCs w:val="16"/>
              </w:rPr>
              <w:t>White &amp; Asian (</w:t>
            </w:r>
            <w:r w:rsidR="00F250E6" w:rsidRPr="0002779A">
              <w:rPr>
                <w:rFonts w:ascii="Times New Roman" w:hAnsi="Times New Roman" w:cs="Times New Roman"/>
                <w:iCs/>
                <w:color w:val="000000" w:themeColor="text1"/>
                <w:sz w:val="16"/>
                <w:szCs w:val="16"/>
              </w:rPr>
              <w:t>NR/</w:t>
            </w:r>
            <w:r w:rsidR="00B5036B" w:rsidRPr="0002779A">
              <w:rPr>
                <w:rFonts w:ascii="Times New Roman" w:hAnsi="Times New Roman" w:cs="Times New Roman"/>
                <w:iCs/>
                <w:color w:val="000000" w:themeColor="text1"/>
                <w:sz w:val="16"/>
                <w:szCs w:val="16"/>
              </w:rPr>
              <w:t>7</w:t>
            </w:r>
            <w:r w:rsidR="006561F8" w:rsidRPr="0002779A">
              <w:rPr>
                <w:rFonts w:ascii="Times New Roman" w:hAnsi="Times New Roman" w:cs="Times New Roman"/>
                <w:iCs/>
                <w:color w:val="000000" w:themeColor="text1"/>
                <w:sz w:val="16"/>
                <w:szCs w:val="16"/>
              </w:rPr>
              <w:t>)</w:t>
            </w:r>
            <w:r w:rsidR="00B05D9F" w:rsidRPr="0002779A">
              <w:rPr>
                <w:rFonts w:ascii="Times New Roman" w:hAnsi="Times New Roman" w:cs="Times New Roman"/>
                <w:iCs/>
                <w:color w:val="000000" w:themeColor="text1"/>
                <w:sz w:val="16"/>
                <w:szCs w:val="16"/>
              </w:rPr>
              <w:t>,</w:t>
            </w:r>
            <w:r w:rsidR="00A358A2" w:rsidRPr="0002779A">
              <w:rPr>
                <w:rFonts w:ascii="Times New Roman" w:hAnsi="Times New Roman" w:cs="Times New Roman"/>
                <w:iCs/>
                <w:color w:val="000000" w:themeColor="text1"/>
                <w:sz w:val="16"/>
                <w:szCs w:val="16"/>
              </w:rPr>
              <w:t xml:space="preserve"> </w:t>
            </w:r>
            <w:r w:rsidR="006561F8" w:rsidRPr="0002779A">
              <w:rPr>
                <w:rFonts w:ascii="Times New Roman" w:hAnsi="Times New Roman" w:cs="Times New Roman"/>
                <w:iCs/>
                <w:color w:val="000000" w:themeColor="text1"/>
                <w:sz w:val="16"/>
                <w:szCs w:val="16"/>
              </w:rPr>
              <w:t xml:space="preserve">Other </w:t>
            </w:r>
            <w:r w:rsidR="00817BC9" w:rsidRPr="0002779A">
              <w:rPr>
                <w:rFonts w:ascii="Times New Roman" w:hAnsi="Times New Roman" w:cs="Times New Roman"/>
                <w:iCs/>
                <w:color w:val="000000" w:themeColor="text1"/>
                <w:sz w:val="16"/>
                <w:szCs w:val="16"/>
              </w:rPr>
              <w:t>m</w:t>
            </w:r>
            <w:r w:rsidR="006561F8" w:rsidRPr="0002779A">
              <w:rPr>
                <w:rFonts w:ascii="Times New Roman" w:hAnsi="Times New Roman" w:cs="Times New Roman"/>
                <w:iCs/>
                <w:color w:val="000000" w:themeColor="text1"/>
                <w:sz w:val="16"/>
                <w:szCs w:val="16"/>
              </w:rPr>
              <w:t>ixed (</w:t>
            </w:r>
            <w:r w:rsidR="00F250E6" w:rsidRPr="0002779A">
              <w:rPr>
                <w:rFonts w:ascii="Times New Roman" w:hAnsi="Times New Roman" w:cs="Times New Roman"/>
                <w:iCs/>
                <w:color w:val="000000" w:themeColor="text1"/>
                <w:sz w:val="16"/>
                <w:szCs w:val="16"/>
              </w:rPr>
              <w:t>NR/</w:t>
            </w:r>
            <w:r w:rsidR="006561F8" w:rsidRPr="0002779A">
              <w:rPr>
                <w:rFonts w:ascii="Times New Roman" w:hAnsi="Times New Roman" w:cs="Times New Roman"/>
                <w:iCs/>
                <w:color w:val="000000" w:themeColor="text1"/>
                <w:sz w:val="16"/>
                <w:szCs w:val="16"/>
              </w:rPr>
              <w:t>12)</w:t>
            </w:r>
            <w:r w:rsidR="00B05D9F" w:rsidRPr="0002779A">
              <w:rPr>
                <w:rFonts w:ascii="Times New Roman" w:hAnsi="Times New Roman" w:cs="Times New Roman"/>
                <w:iCs/>
                <w:color w:val="000000" w:themeColor="text1"/>
                <w:sz w:val="16"/>
                <w:szCs w:val="16"/>
              </w:rPr>
              <w:t>,</w:t>
            </w:r>
          </w:p>
          <w:p w14:paraId="363DD55B" w14:textId="6541B92E" w:rsidR="000A1A27" w:rsidRPr="0002779A" w:rsidRDefault="000A1A2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Any </w:t>
            </w:r>
            <w:r w:rsidR="00817BC9" w:rsidRPr="0002779A">
              <w:rPr>
                <w:rFonts w:ascii="Times New Roman" w:hAnsi="Times New Roman" w:cs="Times New Roman"/>
                <w:iCs/>
                <w:color w:val="000000" w:themeColor="text1"/>
                <w:sz w:val="16"/>
                <w:szCs w:val="16"/>
              </w:rPr>
              <w:t>o</w:t>
            </w:r>
            <w:r w:rsidRPr="0002779A">
              <w:rPr>
                <w:rFonts w:ascii="Times New Roman" w:hAnsi="Times New Roman" w:cs="Times New Roman"/>
                <w:iCs/>
                <w:color w:val="000000" w:themeColor="text1"/>
                <w:sz w:val="16"/>
                <w:szCs w:val="16"/>
              </w:rPr>
              <w:t>ther ethnic group (NR/161)</w:t>
            </w:r>
            <w:r w:rsidR="00B05D9F" w:rsidRPr="0002779A">
              <w:rPr>
                <w:rFonts w:ascii="Times New Roman" w:hAnsi="Times New Roman" w:cs="Times New Roman"/>
                <w:iCs/>
                <w:color w:val="000000" w:themeColor="text1"/>
                <w:sz w:val="16"/>
                <w:szCs w:val="16"/>
              </w:rPr>
              <w:t>,</w:t>
            </w:r>
            <w:r w:rsidR="00A358A2" w:rsidRPr="0002779A">
              <w:rPr>
                <w:rFonts w:ascii="Times New Roman" w:hAnsi="Times New Roman" w:cs="Times New Roman"/>
                <w:iCs/>
                <w:color w:val="000000" w:themeColor="text1"/>
                <w:sz w:val="16"/>
                <w:szCs w:val="16"/>
              </w:rPr>
              <w:t xml:space="preserve"> </w:t>
            </w:r>
            <w:r w:rsidRPr="0002779A">
              <w:rPr>
                <w:rFonts w:ascii="Times New Roman" w:hAnsi="Times New Roman" w:cs="Times New Roman"/>
                <w:iCs/>
                <w:color w:val="000000" w:themeColor="text1"/>
                <w:sz w:val="16"/>
                <w:szCs w:val="16"/>
              </w:rPr>
              <w:t xml:space="preserve">White </w:t>
            </w:r>
            <w:r w:rsidR="00817BC9" w:rsidRPr="0002779A">
              <w:rPr>
                <w:rFonts w:ascii="Times New Roman" w:hAnsi="Times New Roman" w:cs="Times New Roman"/>
                <w:iCs/>
                <w:color w:val="000000" w:themeColor="text1"/>
                <w:sz w:val="16"/>
                <w:szCs w:val="16"/>
              </w:rPr>
              <w:t>o</w:t>
            </w:r>
            <w:r w:rsidRPr="0002779A">
              <w:rPr>
                <w:rFonts w:ascii="Times New Roman" w:hAnsi="Times New Roman" w:cs="Times New Roman"/>
                <w:iCs/>
                <w:color w:val="000000" w:themeColor="text1"/>
                <w:sz w:val="16"/>
                <w:szCs w:val="16"/>
              </w:rPr>
              <w:t>ther (NR/201)</w:t>
            </w:r>
            <w:r w:rsidR="00B05D9F" w:rsidRPr="0002779A">
              <w:rPr>
                <w:rFonts w:ascii="Times New Roman" w:hAnsi="Times New Roman" w:cs="Times New Roman"/>
                <w:iCs/>
                <w:color w:val="000000" w:themeColor="text1"/>
                <w:sz w:val="16"/>
                <w:szCs w:val="16"/>
              </w:rPr>
              <w:t>,</w:t>
            </w:r>
            <w:r w:rsidR="00A358A2" w:rsidRPr="0002779A">
              <w:rPr>
                <w:rFonts w:ascii="Times New Roman" w:hAnsi="Times New Roman" w:cs="Times New Roman"/>
                <w:iCs/>
                <w:color w:val="000000" w:themeColor="text1"/>
                <w:sz w:val="16"/>
                <w:szCs w:val="16"/>
              </w:rPr>
              <w:t xml:space="preserve"> </w:t>
            </w:r>
            <w:r w:rsidR="008A4D5D" w:rsidRPr="0002779A">
              <w:rPr>
                <w:rFonts w:ascii="Times New Roman" w:hAnsi="Times New Roman" w:cs="Times New Roman"/>
                <w:iCs/>
                <w:color w:val="000000" w:themeColor="text1"/>
                <w:sz w:val="16"/>
                <w:szCs w:val="16"/>
              </w:rPr>
              <w:t>White (majority) (</w:t>
            </w:r>
            <w:r w:rsidR="00F250E6" w:rsidRPr="0002779A">
              <w:rPr>
                <w:rFonts w:ascii="Times New Roman" w:hAnsi="Times New Roman" w:cs="Times New Roman"/>
                <w:iCs/>
                <w:color w:val="000000" w:themeColor="text1"/>
                <w:sz w:val="16"/>
                <w:szCs w:val="16"/>
              </w:rPr>
              <w:t>NR/</w:t>
            </w:r>
            <w:r w:rsidR="008A4D5D" w:rsidRPr="0002779A">
              <w:rPr>
                <w:rFonts w:ascii="Times New Roman" w:hAnsi="Times New Roman" w:cs="Times New Roman"/>
                <w:iCs/>
                <w:color w:val="000000" w:themeColor="text1"/>
                <w:sz w:val="16"/>
                <w:szCs w:val="16"/>
              </w:rPr>
              <w:t>632)</w:t>
            </w:r>
          </w:p>
        </w:tc>
        <w:tc>
          <w:tcPr>
            <w:tcW w:w="803" w:type="pct"/>
            <w:tcBorders>
              <w:top w:val="single" w:sz="4" w:space="0" w:color="auto"/>
              <w:bottom w:val="single" w:sz="4" w:space="0" w:color="auto"/>
            </w:tcBorders>
          </w:tcPr>
          <w:p w14:paraId="0C038374" w14:textId="77C0EAD5" w:rsidR="00BF4188" w:rsidRPr="0002779A" w:rsidRDefault="00E9653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0.59</w:t>
            </w:r>
            <w:r w:rsidR="006561F8" w:rsidRPr="0002779A">
              <w:rPr>
                <w:rFonts w:ascii="Times New Roman" w:hAnsi="Times New Roman" w:cs="Times New Roman"/>
                <w:iCs/>
                <w:color w:val="000000" w:themeColor="text1"/>
                <w:sz w:val="16"/>
                <w:szCs w:val="16"/>
              </w:rPr>
              <w:t xml:space="preserve"> (overall ethnic density)</w:t>
            </w:r>
          </w:p>
          <w:p w14:paraId="7D2EE6E3" w14:textId="4BFB2551" w:rsidR="00BF4188" w:rsidRPr="0002779A" w:rsidRDefault="00C25EC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verall e</w:t>
            </w:r>
            <w:r w:rsidR="005F15BD" w:rsidRPr="0002779A">
              <w:rPr>
                <w:rFonts w:ascii="Times New Roman" w:hAnsi="Times New Roman" w:cs="Times New Roman"/>
                <w:iCs/>
                <w:color w:val="000000" w:themeColor="text1"/>
                <w:sz w:val="16"/>
                <w:szCs w:val="16"/>
              </w:rPr>
              <w:t>thnic density was not associated with days as an inpatient</w:t>
            </w:r>
          </w:p>
        </w:tc>
      </w:tr>
      <w:tr w:rsidR="00B01EAF" w:rsidRPr="0002779A" w14:paraId="2D30F719" w14:textId="77777777" w:rsidTr="00E8751D">
        <w:trPr>
          <w:jc w:val="center"/>
        </w:trPr>
        <w:tc>
          <w:tcPr>
            <w:tcW w:w="466" w:type="pct"/>
            <w:tcBorders>
              <w:top w:val="single" w:sz="4" w:space="0" w:color="auto"/>
              <w:bottom w:val="nil"/>
            </w:tcBorders>
          </w:tcPr>
          <w:p w14:paraId="55DAEFFC" w14:textId="77777777" w:rsidR="00B01EAF" w:rsidRPr="0002779A" w:rsidRDefault="00B01EAF" w:rsidP="002E4DB3">
            <w:pPr>
              <w:spacing w:line="360" w:lineRule="auto"/>
              <w:rPr>
                <w:rFonts w:ascii="Times New Roman" w:hAnsi="Times New Roman" w:cs="Times New Roman"/>
                <w:iCs/>
                <w:sz w:val="16"/>
                <w:szCs w:val="16"/>
              </w:rPr>
            </w:pPr>
          </w:p>
          <w:p w14:paraId="60FA7797" w14:textId="26B522D1" w:rsidR="008520F1" w:rsidRPr="0002779A" w:rsidRDefault="00806306"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t>Horrevorts</w:t>
            </w:r>
            <w:proofErr w:type="spellEnd"/>
            <w:r w:rsidRPr="0002779A">
              <w:rPr>
                <w:rFonts w:ascii="Times New Roman" w:hAnsi="Times New Roman" w:cs="Times New Roman"/>
                <w:iCs/>
                <w:sz w:val="16"/>
                <w:szCs w:val="16"/>
              </w:rPr>
              <w:t xml:space="preserve">, </w:t>
            </w:r>
            <w:proofErr w:type="spellStart"/>
            <w:r w:rsidRPr="0002779A">
              <w:rPr>
                <w:rFonts w:ascii="Times New Roman" w:hAnsi="Times New Roman" w:cs="Times New Roman"/>
                <w:iCs/>
                <w:sz w:val="16"/>
                <w:szCs w:val="16"/>
              </w:rPr>
              <w:t>Monshouwer</w:t>
            </w:r>
            <w:proofErr w:type="spellEnd"/>
            <w:r w:rsidRPr="0002779A">
              <w:rPr>
                <w:rFonts w:ascii="Times New Roman" w:hAnsi="Times New Roman" w:cs="Times New Roman"/>
                <w:iCs/>
                <w:sz w:val="16"/>
                <w:szCs w:val="16"/>
              </w:rPr>
              <w:t xml:space="preserve">, </w:t>
            </w:r>
            <w:proofErr w:type="spellStart"/>
            <w:r w:rsidRPr="0002779A">
              <w:rPr>
                <w:rFonts w:ascii="Times New Roman" w:hAnsi="Times New Roman" w:cs="Times New Roman"/>
                <w:iCs/>
                <w:sz w:val="16"/>
                <w:szCs w:val="16"/>
              </w:rPr>
              <w:t>Wigman</w:t>
            </w:r>
            <w:proofErr w:type="spellEnd"/>
            <w:r w:rsidRPr="0002779A">
              <w:rPr>
                <w:rFonts w:ascii="Times New Roman" w:hAnsi="Times New Roman" w:cs="Times New Roman"/>
                <w:iCs/>
                <w:sz w:val="16"/>
                <w:szCs w:val="16"/>
              </w:rPr>
              <w:t xml:space="preserve"> &amp; </w:t>
            </w:r>
            <w:proofErr w:type="spellStart"/>
            <w:r w:rsidRPr="0002779A">
              <w:rPr>
                <w:rFonts w:ascii="Times New Roman" w:hAnsi="Times New Roman" w:cs="Times New Roman"/>
                <w:iCs/>
                <w:sz w:val="16"/>
                <w:szCs w:val="16"/>
              </w:rPr>
              <w:t>Vollebergh</w:t>
            </w:r>
            <w:proofErr w:type="spellEnd"/>
            <w:r w:rsidR="00EE0819" w:rsidRPr="0002779A">
              <w:rPr>
                <w:rFonts w:ascii="Times New Roman" w:hAnsi="Times New Roman" w:cs="Times New Roman"/>
                <w:iCs/>
                <w:sz w:val="16"/>
                <w:szCs w:val="16"/>
              </w:rPr>
              <w:t xml:space="preserve"> (2014)</w:t>
            </w:r>
          </w:p>
          <w:p w14:paraId="0E0581DF" w14:textId="02E2A9EE" w:rsidR="00E8751D" w:rsidRPr="0002779A" w:rsidRDefault="00E8751D" w:rsidP="002E4DB3">
            <w:pPr>
              <w:spacing w:line="360" w:lineRule="auto"/>
              <w:jc w:val="center"/>
              <w:rPr>
                <w:rFonts w:ascii="Times New Roman" w:hAnsi="Times New Roman" w:cs="Times New Roman"/>
                <w:iCs/>
                <w:sz w:val="16"/>
                <w:szCs w:val="16"/>
              </w:rPr>
            </w:pPr>
          </w:p>
          <w:p w14:paraId="4C9DCB2E" w14:textId="29DFEC0E" w:rsidR="006F6B4F" w:rsidRPr="0002779A" w:rsidRDefault="005F2DB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he Netherlands </w:t>
            </w:r>
          </w:p>
          <w:p w14:paraId="26DAC574" w14:textId="698F0CBA" w:rsidR="00E8751D" w:rsidRPr="0002779A" w:rsidRDefault="00E8751D" w:rsidP="002E4DB3">
            <w:pPr>
              <w:spacing w:line="360" w:lineRule="auto"/>
              <w:jc w:val="center"/>
              <w:rPr>
                <w:rFonts w:ascii="Times New Roman" w:hAnsi="Times New Roman" w:cs="Times New Roman"/>
                <w:iCs/>
                <w:sz w:val="16"/>
                <w:szCs w:val="16"/>
              </w:rPr>
            </w:pPr>
          </w:p>
          <w:p w14:paraId="17E1E334" w14:textId="77777777" w:rsidR="00EE0819" w:rsidRPr="0002779A" w:rsidRDefault="00EE0819" w:rsidP="002E4DB3">
            <w:pPr>
              <w:spacing w:line="360" w:lineRule="auto"/>
              <w:rPr>
                <w:rFonts w:ascii="Times New Roman" w:hAnsi="Times New Roman" w:cs="Times New Roman"/>
                <w:iCs/>
                <w:sz w:val="16"/>
                <w:szCs w:val="16"/>
              </w:rPr>
            </w:pPr>
          </w:p>
          <w:p w14:paraId="6CD13C17" w14:textId="03CAD88A" w:rsidR="00EE0819" w:rsidRPr="0002779A" w:rsidRDefault="00EE0819" w:rsidP="002E4DB3">
            <w:pPr>
              <w:spacing w:line="360" w:lineRule="auto"/>
              <w:rPr>
                <w:rFonts w:ascii="Times New Roman" w:hAnsi="Times New Roman" w:cs="Times New Roman"/>
                <w:iCs/>
                <w:sz w:val="16"/>
                <w:szCs w:val="16"/>
              </w:rPr>
            </w:pPr>
          </w:p>
        </w:tc>
        <w:tc>
          <w:tcPr>
            <w:tcW w:w="636" w:type="pct"/>
            <w:tcBorders>
              <w:top w:val="single" w:sz="4" w:space="0" w:color="auto"/>
              <w:bottom w:val="nil"/>
            </w:tcBorders>
          </w:tcPr>
          <w:p w14:paraId="4952CD58" w14:textId="77777777" w:rsidR="00B01EAF" w:rsidRPr="0002779A" w:rsidRDefault="00B01EAF" w:rsidP="002E4DB3">
            <w:pPr>
              <w:spacing w:line="360" w:lineRule="auto"/>
              <w:rPr>
                <w:rFonts w:ascii="Times New Roman" w:hAnsi="Times New Roman" w:cs="Times New Roman"/>
                <w:iCs/>
                <w:sz w:val="16"/>
                <w:szCs w:val="16"/>
              </w:rPr>
            </w:pPr>
          </w:p>
          <w:p w14:paraId="69AB58E7" w14:textId="3127E5C2" w:rsidR="005F2DB9" w:rsidRPr="0002779A" w:rsidRDefault="002F56A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he Dutch health behaviour in school-aged children survey [HSBC] </w:t>
            </w:r>
          </w:p>
          <w:p w14:paraId="29527777" w14:textId="77777777" w:rsidR="005F2DB9" w:rsidRPr="0002779A" w:rsidRDefault="005F2DB9" w:rsidP="002E4DB3">
            <w:pPr>
              <w:spacing w:line="360" w:lineRule="auto"/>
              <w:jc w:val="center"/>
              <w:rPr>
                <w:rFonts w:ascii="Times New Roman" w:hAnsi="Times New Roman" w:cs="Times New Roman"/>
                <w:iCs/>
                <w:sz w:val="16"/>
                <w:szCs w:val="16"/>
              </w:rPr>
            </w:pPr>
          </w:p>
          <w:p w14:paraId="7975384C" w14:textId="26FC56D4" w:rsidR="00B01EAF" w:rsidRPr="0002779A" w:rsidRDefault="005425C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ctober</w:t>
            </w:r>
            <w:r w:rsidR="002058A6" w:rsidRPr="0002779A">
              <w:rPr>
                <w:rFonts w:ascii="Times New Roman" w:hAnsi="Times New Roman" w:cs="Times New Roman"/>
                <w:iCs/>
                <w:sz w:val="16"/>
                <w:szCs w:val="16"/>
              </w:rPr>
              <w:t xml:space="preserve"> – November 2005</w:t>
            </w:r>
            <w:r w:rsidR="00AF5AC8" w:rsidRPr="0002779A">
              <w:rPr>
                <w:rFonts w:ascii="Times New Roman" w:hAnsi="Times New Roman" w:cs="Times New Roman"/>
                <w:iCs/>
                <w:sz w:val="16"/>
                <w:szCs w:val="16"/>
              </w:rPr>
              <w:t xml:space="preserve"> (</w:t>
            </w:r>
            <w:r w:rsidR="000A4330" w:rsidRPr="0002779A">
              <w:rPr>
                <w:rFonts w:ascii="Times New Roman" w:hAnsi="Times New Roman" w:cs="Times New Roman"/>
                <w:iCs/>
                <w:sz w:val="16"/>
                <w:szCs w:val="16"/>
              </w:rPr>
              <w:t>&lt;</w:t>
            </w:r>
            <w:r w:rsidR="00AF5AC8" w:rsidRPr="0002779A">
              <w:rPr>
                <w:rFonts w:ascii="Times New Roman" w:hAnsi="Times New Roman" w:cs="Times New Roman"/>
                <w:iCs/>
                <w:sz w:val="16"/>
                <w:szCs w:val="16"/>
              </w:rPr>
              <w:t>1 year)</w:t>
            </w:r>
          </w:p>
          <w:p w14:paraId="31FB27B5" w14:textId="089C910C" w:rsidR="00B01EAF" w:rsidRPr="0002779A" w:rsidRDefault="00B01EAF" w:rsidP="002E4DB3">
            <w:pPr>
              <w:spacing w:line="360" w:lineRule="auto"/>
              <w:jc w:val="center"/>
              <w:rPr>
                <w:rFonts w:ascii="Times New Roman" w:hAnsi="Times New Roman" w:cs="Times New Roman"/>
                <w:iCs/>
                <w:sz w:val="16"/>
                <w:szCs w:val="16"/>
              </w:rPr>
            </w:pPr>
          </w:p>
        </w:tc>
        <w:tc>
          <w:tcPr>
            <w:tcW w:w="381" w:type="pct"/>
            <w:tcBorders>
              <w:top w:val="single" w:sz="4" w:space="0" w:color="auto"/>
              <w:bottom w:val="nil"/>
            </w:tcBorders>
          </w:tcPr>
          <w:p w14:paraId="646BF0D1" w14:textId="77777777" w:rsidR="00B01EAF" w:rsidRPr="0002779A" w:rsidRDefault="00B01EAF" w:rsidP="002E4DB3">
            <w:pPr>
              <w:spacing w:line="360" w:lineRule="auto"/>
              <w:jc w:val="center"/>
              <w:rPr>
                <w:rFonts w:ascii="Times New Roman" w:hAnsi="Times New Roman" w:cs="Times New Roman"/>
                <w:iCs/>
                <w:sz w:val="16"/>
                <w:szCs w:val="16"/>
              </w:rPr>
            </w:pPr>
          </w:p>
          <w:p w14:paraId="0B2F0D38" w14:textId="50E7A3DC" w:rsidR="00AF5AC8" w:rsidRPr="0002779A" w:rsidRDefault="000505F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elf</w:t>
            </w:r>
            <w:r w:rsidR="00AE3C30"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ascribed. </w:t>
            </w:r>
            <w:r w:rsidR="00AE3C30" w:rsidRPr="0002779A">
              <w:rPr>
                <w:rFonts w:ascii="Times New Roman" w:hAnsi="Times New Roman" w:cs="Times New Roman"/>
                <w:iCs/>
                <w:sz w:val="16"/>
                <w:szCs w:val="16"/>
              </w:rPr>
              <w:t xml:space="preserve">Children were asked if they had bullied or been a victim of bullying in the past 2 months. </w:t>
            </w:r>
          </w:p>
        </w:tc>
        <w:tc>
          <w:tcPr>
            <w:tcW w:w="510" w:type="pct"/>
            <w:tcBorders>
              <w:top w:val="single" w:sz="4" w:space="0" w:color="auto"/>
              <w:bottom w:val="nil"/>
            </w:tcBorders>
          </w:tcPr>
          <w:p w14:paraId="6DCBB55B" w14:textId="77777777" w:rsidR="00B01EAF" w:rsidRPr="0002779A" w:rsidRDefault="00B01EAF" w:rsidP="002E4DB3">
            <w:pPr>
              <w:spacing w:line="360" w:lineRule="auto"/>
              <w:jc w:val="center"/>
              <w:rPr>
                <w:rFonts w:ascii="Times New Roman" w:hAnsi="Times New Roman" w:cs="Times New Roman"/>
                <w:iCs/>
                <w:sz w:val="16"/>
                <w:szCs w:val="16"/>
              </w:rPr>
            </w:pPr>
          </w:p>
          <w:p w14:paraId="271AD53E" w14:textId="2DB58F5F" w:rsidR="00AE3C30" w:rsidRPr="0002779A" w:rsidRDefault="004A6BF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APE</w:t>
            </w:r>
          </w:p>
        </w:tc>
        <w:tc>
          <w:tcPr>
            <w:tcW w:w="338" w:type="pct"/>
            <w:tcBorders>
              <w:top w:val="single" w:sz="4" w:space="0" w:color="auto"/>
              <w:bottom w:val="nil"/>
            </w:tcBorders>
          </w:tcPr>
          <w:p w14:paraId="39C52B1D" w14:textId="77777777" w:rsidR="00B01EAF" w:rsidRPr="0002779A" w:rsidRDefault="00B01EAF" w:rsidP="002E4DB3">
            <w:pPr>
              <w:spacing w:line="360" w:lineRule="auto"/>
              <w:jc w:val="center"/>
              <w:rPr>
                <w:rFonts w:ascii="Times New Roman" w:hAnsi="Times New Roman" w:cs="Times New Roman"/>
                <w:iCs/>
                <w:sz w:val="16"/>
                <w:szCs w:val="16"/>
              </w:rPr>
            </w:pPr>
          </w:p>
          <w:p w14:paraId="4B737255" w14:textId="5F009AD7" w:rsidR="004371E9" w:rsidRPr="0002779A" w:rsidRDefault="004371E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lassroom</w:t>
            </w:r>
            <w:r w:rsidR="006824AA" w:rsidRPr="0002779A">
              <w:rPr>
                <w:rFonts w:ascii="Times New Roman" w:hAnsi="Times New Roman" w:cs="Times New Roman"/>
                <w:iCs/>
                <w:sz w:val="16"/>
                <w:szCs w:val="16"/>
              </w:rPr>
              <w:t xml:space="preserve"> (NR)</w:t>
            </w:r>
          </w:p>
        </w:tc>
        <w:tc>
          <w:tcPr>
            <w:tcW w:w="381" w:type="pct"/>
            <w:tcBorders>
              <w:top w:val="single" w:sz="4" w:space="0" w:color="auto"/>
              <w:bottom w:val="nil"/>
            </w:tcBorders>
          </w:tcPr>
          <w:p w14:paraId="4E63FB22" w14:textId="77777777" w:rsidR="00B01EAF" w:rsidRPr="0002779A" w:rsidRDefault="00B01EAF" w:rsidP="002E4DB3">
            <w:pPr>
              <w:spacing w:line="360" w:lineRule="auto"/>
              <w:jc w:val="center"/>
              <w:rPr>
                <w:rFonts w:ascii="Times New Roman" w:hAnsi="Times New Roman" w:cs="Times New Roman"/>
                <w:iCs/>
                <w:sz w:val="16"/>
                <w:szCs w:val="16"/>
              </w:rPr>
            </w:pPr>
          </w:p>
          <w:p w14:paraId="3F2E45A0" w14:textId="7E0FDCF4" w:rsidR="00B01EAF" w:rsidRPr="0002779A" w:rsidRDefault="007E608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nteraction between </w:t>
            </w:r>
            <w:r w:rsidR="00875FEC" w:rsidRPr="0002779A">
              <w:rPr>
                <w:rFonts w:ascii="Times New Roman" w:hAnsi="Times New Roman" w:cs="Times New Roman"/>
                <w:iCs/>
                <w:sz w:val="16"/>
                <w:szCs w:val="16"/>
              </w:rPr>
              <w:t xml:space="preserve">classroom-level </w:t>
            </w:r>
            <w:r w:rsidRPr="0002779A">
              <w:rPr>
                <w:rFonts w:ascii="Times New Roman" w:hAnsi="Times New Roman" w:cs="Times New Roman"/>
                <w:iCs/>
                <w:sz w:val="16"/>
                <w:szCs w:val="16"/>
              </w:rPr>
              <w:t xml:space="preserve">bullying status x bully </w:t>
            </w:r>
            <w:r w:rsidR="002907B9" w:rsidRPr="0002779A">
              <w:rPr>
                <w:rFonts w:ascii="Times New Roman" w:hAnsi="Times New Roman" w:cs="Times New Roman"/>
                <w:iCs/>
                <w:sz w:val="16"/>
                <w:szCs w:val="16"/>
              </w:rPr>
              <w:t>climate</w:t>
            </w:r>
            <w:r w:rsidR="00875FEC" w:rsidRPr="0002779A">
              <w:rPr>
                <w:rFonts w:ascii="Times New Roman" w:hAnsi="Times New Roman" w:cs="Times New Roman"/>
                <w:iCs/>
                <w:sz w:val="16"/>
                <w:szCs w:val="16"/>
              </w:rPr>
              <w:t>, continuous measure of group density</w:t>
            </w:r>
          </w:p>
          <w:p w14:paraId="2C74BD10" w14:textId="77777777" w:rsidR="00B01EAF" w:rsidRPr="0002779A" w:rsidRDefault="00B01EAF" w:rsidP="002E4DB3">
            <w:pPr>
              <w:spacing w:line="360" w:lineRule="auto"/>
              <w:jc w:val="center"/>
              <w:rPr>
                <w:rFonts w:ascii="Times New Roman" w:hAnsi="Times New Roman" w:cs="Times New Roman"/>
                <w:iCs/>
                <w:sz w:val="16"/>
                <w:szCs w:val="16"/>
              </w:rPr>
            </w:pPr>
          </w:p>
          <w:p w14:paraId="26F5F34F" w14:textId="6D31D993" w:rsidR="00B01EAF" w:rsidRPr="0002779A" w:rsidRDefault="00B01EAF" w:rsidP="002E4DB3">
            <w:pPr>
              <w:spacing w:line="360" w:lineRule="auto"/>
              <w:jc w:val="center"/>
              <w:rPr>
                <w:rFonts w:ascii="Times New Roman" w:hAnsi="Times New Roman" w:cs="Times New Roman"/>
                <w:iCs/>
                <w:sz w:val="16"/>
                <w:szCs w:val="16"/>
              </w:rPr>
            </w:pPr>
          </w:p>
        </w:tc>
        <w:tc>
          <w:tcPr>
            <w:tcW w:w="385" w:type="pct"/>
            <w:tcBorders>
              <w:top w:val="single" w:sz="4" w:space="0" w:color="auto"/>
              <w:bottom w:val="nil"/>
            </w:tcBorders>
          </w:tcPr>
          <w:p w14:paraId="7563FE5F" w14:textId="77777777" w:rsidR="005F6CDF" w:rsidRPr="0002779A" w:rsidRDefault="005F6CDF" w:rsidP="002E4DB3">
            <w:pPr>
              <w:spacing w:line="360" w:lineRule="auto"/>
              <w:jc w:val="center"/>
              <w:rPr>
                <w:rFonts w:ascii="Times New Roman" w:hAnsi="Times New Roman" w:cs="Times New Roman"/>
                <w:iCs/>
                <w:sz w:val="16"/>
                <w:szCs w:val="16"/>
              </w:rPr>
            </w:pPr>
          </w:p>
          <w:p w14:paraId="4483DBAA" w14:textId="115B3BEE" w:rsidR="00B01EAF" w:rsidRPr="0002779A" w:rsidRDefault="00C472C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w:t>
            </w:r>
            <w:r w:rsidR="0017797F" w:rsidRPr="0002779A">
              <w:rPr>
                <w:rFonts w:ascii="Times New Roman" w:hAnsi="Times New Roman" w:cs="Times New Roman"/>
                <w:iCs/>
                <w:sz w:val="16"/>
                <w:szCs w:val="16"/>
              </w:rPr>
              <w:t>one</w:t>
            </w:r>
          </w:p>
        </w:tc>
        <w:tc>
          <w:tcPr>
            <w:tcW w:w="335" w:type="pct"/>
            <w:tcBorders>
              <w:top w:val="single" w:sz="4" w:space="0" w:color="auto"/>
              <w:bottom w:val="nil"/>
            </w:tcBorders>
          </w:tcPr>
          <w:p w14:paraId="0EC40514" w14:textId="77777777" w:rsidR="006A3522" w:rsidRPr="0002779A" w:rsidRDefault="006A3522" w:rsidP="002E4DB3">
            <w:pPr>
              <w:spacing w:line="360" w:lineRule="auto"/>
              <w:jc w:val="center"/>
              <w:rPr>
                <w:rFonts w:ascii="Times New Roman" w:hAnsi="Times New Roman" w:cs="Times New Roman"/>
                <w:iCs/>
                <w:sz w:val="16"/>
                <w:szCs w:val="16"/>
              </w:rPr>
            </w:pPr>
          </w:p>
          <w:p w14:paraId="118EEAEB" w14:textId="418B0ECF" w:rsidR="00B01EAF" w:rsidRPr="0002779A" w:rsidRDefault="006A352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regression</w:t>
            </w:r>
          </w:p>
        </w:tc>
        <w:tc>
          <w:tcPr>
            <w:tcW w:w="765" w:type="pct"/>
            <w:tcBorders>
              <w:top w:val="single" w:sz="4" w:space="0" w:color="auto"/>
              <w:bottom w:val="nil"/>
            </w:tcBorders>
          </w:tcPr>
          <w:p w14:paraId="52804537" w14:textId="77777777" w:rsidR="002B552A" w:rsidRPr="0002779A" w:rsidRDefault="002B552A" w:rsidP="002E4DB3">
            <w:pPr>
              <w:spacing w:line="360" w:lineRule="auto"/>
              <w:jc w:val="center"/>
              <w:rPr>
                <w:rFonts w:ascii="Times New Roman" w:hAnsi="Times New Roman" w:cs="Times New Roman"/>
                <w:iCs/>
                <w:color w:val="000000" w:themeColor="text1"/>
                <w:sz w:val="16"/>
                <w:szCs w:val="16"/>
              </w:rPr>
            </w:pPr>
          </w:p>
          <w:p w14:paraId="259EA974" w14:textId="3889177E" w:rsidR="00B01EAF" w:rsidRPr="0002779A" w:rsidRDefault="0089646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Bully </w:t>
            </w:r>
            <w:r w:rsidR="00E52C76" w:rsidRPr="0002779A">
              <w:rPr>
                <w:rFonts w:ascii="Times New Roman" w:hAnsi="Times New Roman" w:cs="Times New Roman"/>
                <w:iCs/>
                <w:color w:val="000000" w:themeColor="text1"/>
                <w:sz w:val="16"/>
                <w:szCs w:val="16"/>
              </w:rPr>
              <w:t>(</w:t>
            </w:r>
            <w:r w:rsidR="00AF2516" w:rsidRPr="0002779A">
              <w:rPr>
                <w:rFonts w:ascii="Times New Roman" w:hAnsi="Times New Roman" w:cs="Times New Roman"/>
                <w:iCs/>
                <w:color w:val="000000" w:themeColor="text1"/>
                <w:sz w:val="16"/>
                <w:szCs w:val="16"/>
              </w:rPr>
              <w:t>NR</w:t>
            </w:r>
            <w:r w:rsidR="00E52C76" w:rsidRPr="0002779A">
              <w:rPr>
                <w:rFonts w:ascii="Times New Roman" w:hAnsi="Times New Roman" w:cs="Times New Roman"/>
                <w:iCs/>
                <w:color w:val="000000" w:themeColor="text1"/>
                <w:sz w:val="16"/>
                <w:szCs w:val="16"/>
              </w:rPr>
              <w:t>/333</w:t>
            </w:r>
            <w:r w:rsidR="00AF2516" w:rsidRPr="0002779A">
              <w:rPr>
                <w:rFonts w:ascii="Times New Roman" w:hAnsi="Times New Roman" w:cs="Times New Roman"/>
                <w:iCs/>
                <w:color w:val="000000" w:themeColor="text1"/>
                <w:sz w:val="16"/>
                <w:szCs w:val="16"/>
              </w:rPr>
              <w:t>)</w:t>
            </w:r>
          </w:p>
          <w:p w14:paraId="406CBF3C" w14:textId="55F39979" w:rsidR="0089646D" w:rsidRPr="0002779A" w:rsidRDefault="0089646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Victim</w:t>
            </w:r>
            <w:r w:rsidR="00E52C76" w:rsidRPr="0002779A">
              <w:rPr>
                <w:rFonts w:ascii="Times New Roman" w:hAnsi="Times New Roman" w:cs="Times New Roman"/>
                <w:iCs/>
                <w:color w:val="000000" w:themeColor="text1"/>
                <w:sz w:val="16"/>
                <w:szCs w:val="16"/>
              </w:rPr>
              <w:t xml:space="preserve"> (</w:t>
            </w:r>
            <w:r w:rsidR="00AF2516" w:rsidRPr="0002779A">
              <w:rPr>
                <w:rFonts w:ascii="Times New Roman" w:hAnsi="Times New Roman" w:cs="Times New Roman"/>
                <w:iCs/>
                <w:color w:val="000000" w:themeColor="text1"/>
                <w:sz w:val="16"/>
                <w:szCs w:val="16"/>
              </w:rPr>
              <w:t>NR</w:t>
            </w:r>
            <w:r w:rsidR="00E52C76" w:rsidRPr="0002779A">
              <w:rPr>
                <w:rFonts w:ascii="Times New Roman" w:hAnsi="Times New Roman" w:cs="Times New Roman"/>
                <w:iCs/>
                <w:color w:val="000000" w:themeColor="text1"/>
                <w:sz w:val="16"/>
                <w:szCs w:val="16"/>
              </w:rPr>
              <w:t>/216)</w:t>
            </w:r>
          </w:p>
          <w:p w14:paraId="64388F1D" w14:textId="0AB5AA79" w:rsidR="0089646D" w:rsidRPr="0002779A" w:rsidRDefault="0089646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ully-victim</w:t>
            </w:r>
            <w:r w:rsidR="00E52C76" w:rsidRPr="0002779A">
              <w:rPr>
                <w:rFonts w:ascii="Times New Roman" w:hAnsi="Times New Roman" w:cs="Times New Roman"/>
                <w:iCs/>
                <w:color w:val="000000" w:themeColor="text1"/>
                <w:sz w:val="16"/>
                <w:szCs w:val="16"/>
              </w:rPr>
              <w:t xml:space="preserve"> (</w:t>
            </w:r>
            <w:r w:rsidR="00AF2516" w:rsidRPr="0002779A">
              <w:rPr>
                <w:rFonts w:ascii="Times New Roman" w:hAnsi="Times New Roman" w:cs="Times New Roman"/>
                <w:iCs/>
                <w:color w:val="000000" w:themeColor="text1"/>
                <w:sz w:val="16"/>
                <w:szCs w:val="16"/>
              </w:rPr>
              <w:t>NR</w:t>
            </w:r>
            <w:r w:rsidR="00E52C76" w:rsidRPr="0002779A">
              <w:rPr>
                <w:rFonts w:ascii="Times New Roman" w:hAnsi="Times New Roman" w:cs="Times New Roman"/>
                <w:iCs/>
                <w:color w:val="000000" w:themeColor="text1"/>
                <w:sz w:val="16"/>
                <w:szCs w:val="16"/>
              </w:rPr>
              <w:t>/55)</w:t>
            </w:r>
          </w:p>
          <w:p w14:paraId="5C180346" w14:textId="77777777" w:rsidR="0089646D" w:rsidRPr="0002779A" w:rsidRDefault="0089646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on-involved</w:t>
            </w:r>
            <w:r w:rsidR="00E52C76" w:rsidRPr="0002779A">
              <w:rPr>
                <w:rFonts w:ascii="Times New Roman" w:hAnsi="Times New Roman" w:cs="Times New Roman"/>
                <w:iCs/>
                <w:color w:val="000000" w:themeColor="text1"/>
                <w:sz w:val="16"/>
                <w:szCs w:val="16"/>
              </w:rPr>
              <w:t xml:space="preserve"> (</w:t>
            </w:r>
            <w:r w:rsidR="00AF2516" w:rsidRPr="0002779A">
              <w:rPr>
                <w:rFonts w:ascii="Times New Roman" w:hAnsi="Times New Roman" w:cs="Times New Roman"/>
                <w:iCs/>
                <w:color w:val="000000" w:themeColor="text1"/>
                <w:sz w:val="16"/>
                <w:szCs w:val="16"/>
              </w:rPr>
              <w:t>NR</w:t>
            </w:r>
            <w:r w:rsidR="00E52C76" w:rsidRPr="0002779A">
              <w:rPr>
                <w:rFonts w:ascii="Times New Roman" w:hAnsi="Times New Roman" w:cs="Times New Roman"/>
                <w:iCs/>
                <w:color w:val="000000" w:themeColor="text1"/>
                <w:sz w:val="16"/>
                <w:szCs w:val="16"/>
              </w:rPr>
              <w:t>/3978)</w:t>
            </w:r>
          </w:p>
          <w:p w14:paraId="3147CAD3" w14:textId="77777777" w:rsidR="00AF2516" w:rsidRPr="0002779A" w:rsidRDefault="00AF2516" w:rsidP="002E4DB3">
            <w:pPr>
              <w:spacing w:line="360" w:lineRule="auto"/>
              <w:jc w:val="center"/>
              <w:rPr>
                <w:rFonts w:ascii="Times New Roman" w:hAnsi="Times New Roman" w:cs="Times New Roman"/>
                <w:iCs/>
                <w:color w:val="000000" w:themeColor="text1"/>
                <w:sz w:val="16"/>
                <w:szCs w:val="16"/>
              </w:rPr>
            </w:pPr>
          </w:p>
          <w:p w14:paraId="28D39DE8" w14:textId="53DB37DF" w:rsidR="00AF2516" w:rsidRPr="0002779A" w:rsidRDefault="00AF251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Mean </w:t>
            </w:r>
            <w:r w:rsidR="00525427" w:rsidRPr="0002779A">
              <w:rPr>
                <w:rFonts w:ascii="Times New Roman" w:hAnsi="Times New Roman" w:cs="Times New Roman"/>
                <w:iCs/>
                <w:color w:val="000000" w:themeColor="text1"/>
                <w:sz w:val="16"/>
                <w:szCs w:val="16"/>
              </w:rPr>
              <w:t>scores on subclinical psychotic experiences (CAPE)</w:t>
            </w:r>
            <w:r w:rsidRPr="0002779A">
              <w:rPr>
                <w:rFonts w:ascii="Times New Roman" w:hAnsi="Times New Roman" w:cs="Times New Roman"/>
                <w:iCs/>
                <w:color w:val="000000" w:themeColor="text1"/>
                <w:sz w:val="16"/>
                <w:szCs w:val="16"/>
              </w:rPr>
              <w:t xml:space="preserve">: </w:t>
            </w:r>
          </w:p>
          <w:p w14:paraId="664D0982" w14:textId="30DC7A75" w:rsidR="00AF2516" w:rsidRPr="0002779A" w:rsidRDefault="00AF2516"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ully</w:t>
            </w:r>
            <w:r w:rsidR="00525427" w:rsidRPr="0002779A">
              <w:rPr>
                <w:rFonts w:ascii="Times New Roman" w:hAnsi="Times New Roman" w:cs="Times New Roman"/>
                <w:iCs/>
                <w:color w:val="000000" w:themeColor="text1"/>
                <w:sz w:val="16"/>
                <w:szCs w:val="16"/>
              </w:rPr>
              <w:t>=1.45</w:t>
            </w:r>
          </w:p>
          <w:p w14:paraId="1552AE94" w14:textId="36B2B4C7" w:rsidR="00525427" w:rsidRPr="0002779A" w:rsidRDefault="0052542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Victim=</w:t>
            </w:r>
            <w:r w:rsidR="001D475C" w:rsidRPr="0002779A">
              <w:rPr>
                <w:rFonts w:ascii="Times New Roman" w:hAnsi="Times New Roman" w:cs="Times New Roman"/>
                <w:iCs/>
                <w:color w:val="000000" w:themeColor="text1"/>
                <w:sz w:val="16"/>
                <w:szCs w:val="16"/>
              </w:rPr>
              <w:t>1.53</w:t>
            </w:r>
          </w:p>
          <w:p w14:paraId="131736A5" w14:textId="39277F8F" w:rsidR="00525427" w:rsidRPr="0002779A" w:rsidRDefault="00525427"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ull</w:t>
            </w:r>
            <w:r w:rsidR="0055281B" w:rsidRPr="0002779A">
              <w:rPr>
                <w:rFonts w:ascii="Times New Roman" w:hAnsi="Times New Roman" w:cs="Times New Roman"/>
                <w:iCs/>
                <w:color w:val="000000" w:themeColor="text1"/>
                <w:sz w:val="16"/>
                <w:szCs w:val="16"/>
              </w:rPr>
              <w:t>y-victim=</w:t>
            </w:r>
            <w:r w:rsidR="00A70220" w:rsidRPr="0002779A">
              <w:rPr>
                <w:rFonts w:ascii="Times New Roman" w:hAnsi="Times New Roman" w:cs="Times New Roman"/>
                <w:iCs/>
                <w:color w:val="000000" w:themeColor="text1"/>
                <w:sz w:val="16"/>
                <w:szCs w:val="16"/>
              </w:rPr>
              <w:t>1.59</w:t>
            </w:r>
          </w:p>
          <w:p w14:paraId="32D6EAE6" w14:textId="54DEDDE0" w:rsidR="00525427" w:rsidRPr="0002779A" w:rsidRDefault="0055281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on-involved=</w:t>
            </w:r>
            <w:r w:rsidR="00A70220" w:rsidRPr="0002779A">
              <w:rPr>
                <w:rFonts w:ascii="Times New Roman" w:hAnsi="Times New Roman" w:cs="Times New Roman"/>
                <w:iCs/>
                <w:color w:val="000000" w:themeColor="text1"/>
                <w:sz w:val="16"/>
                <w:szCs w:val="16"/>
              </w:rPr>
              <w:t>1.34</w:t>
            </w:r>
          </w:p>
        </w:tc>
        <w:tc>
          <w:tcPr>
            <w:tcW w:w="803" w:type="pct"/>
            <w:tcBorders>
              <w:top w:val="single" w:sz="4" w:space="0" w:color="auto"/>
              <w:bottom w:val="nil"/>
            </w:tcBorders>
          </w:tcPr>
          <w:p w14:paraId="58CB7FFA" w14:textId="77777777" w:rsidR="00B01EAF" w:rsidRPr="0002779A" w:rsidRDefault="00B01EAF" w:rsidP="002E4DB3">
            <w:pPr>
              <w:spacing w:line="360" w:lineRule="auto"/>
              <w:jc w:val="center"/>
              <w:rPr>
                <w:rFonts w:ascii="Times New Roman" w:hAnsi="Times New Roman" w:cs="Times New Roman"/>
                <w:i/>
                <w:color w:val="000000" w:themeColor="text1"/>
                <w:sz w:val="16"/>
                <w:szCs w:val="16"/>
              </w:rPr>
            </w:pPr>
          </w:p>
          <w:p w14:paraId="69C47893" w14:textId="5A99C48B" w:rsidR="00A0744D" w:rsidRPr="0002779A" w:rsidRDefault="00A0744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Bully climate x </w:t>
            </w:r>
            <w:r w:rsidR="00E161B4" w:rsidRPr="0002779A">
              <w:rPr>
                <w:rFonts w:ascii="Times New Roman" w:hAnsi="Times New Roman" w:cs="Times New Roman"/>
                <w:iCs/>
                <w:color w:val="000000" w:themeColor="text1"/>
                <w:sz w:val="16"/>
                <w:szCs w:val="16"/>
              </w:rPr>
              <w:t>bully</w:t>
            </w:r>
          </w:p>
          <w:p w14:paraId="42491C66" w14:textId="5815E867" w:rsidR="0089646D" w:rsidRPr="0002779A" w:rsidRDefault="00E52BB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0.002</w:t>
            </w:r>
          </w:p>
          <w:p w14:paraId="5B81A470" w14:textId="001FF445" w:rsidR="00E161B4" w:rsidRPr="0002779A" w:rsidRDefault="00E161B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ully climate x victim</w:t>
            </w:r>
          </w:p>
          <w:p w14:paraId="0D81BE37" w14:textId="42EF03CE" w:rsidR="00E52BB8" w:rsidRPr="0002779A" w:rsidRDefault="00E52BB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0.004</w:t>
            </w:r>
            <w:r w:rsidR="00E161B4" w:rsidRPr="0002779A">
              <w:rPr>
                <w:rFonts w:ascii="Times New Roman" w:hAnsi="Times New Roman" w:cs="Times New Roman"/>
                <w:iCs/>
                <w:color w:val="000000" w:themeColor="text1"/>
                <w:sz w:val="16"/>
                <w:szCs w:val="16"/>
              </w:rPr>
              <w:t xml:space="preserve"> [SS]</w:t>
            </w:r>
          </w:p>
          <w:p w14:paraId="18FAAA66" w14:textId="01D4045A" w:rsidR="00E161B4" w:rsidRPr="0002779A" w:rsidRDefault="00E161B4"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ully climate x bully-victim</w:t>
            </w:r>
          </w:p>
          <w:p w14:paraId="037A1D50" w14:textId="77777777" w:rsidR="00E52BB8" w:rsidRPr="0002779A" w:rsidRDefault="00E52BB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
                <w:color w:val="000000" w:themeColor="text1"/>
                <w:sz w:val="16"/>
                <w:szCs w:val="16"/>
              </w:rPr>
              <w:t>b</w:t>
            </w:r>
            <w:r w:rsidRPr="0002779A">
              <w:rPr>
                <w:rFonts w:ascii="Times New Roman" w:hAnsi="Times New Roman" w:cs="Times New Roman"/>
                <w:iCs/>
                <w:color w:val="000000" w:themeColor="text1"/>
                <w:sz w:val="16"/>
                <w:szCs w:val="16"/>
              </w:rPr>
              <w:t>=-0.006</w:t>
            </w:r>
          </w:p>
          <w:p w14:paraId="79FE55DD" w14:textId="74F16CD7" w:rsidR="00A3062C" w:rsidRPr="0002779A" w:rsidRDefault="009E20B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The association between bully-victim status </w:t>
            </w:r>
            <w:r w:rsidR="004C0FD0" w:rsidRPr="0002779A">
              <w:rPr>
                <w:rFonts w:ascii="Times New Roman" w:hAnsi="Times New Roman" w:cs="Times New Roman"/>
                <w:iCs/>
                <w:color w:val="000000" w:themeColor="text1"/>
                <w:sz w:val="16"/>
                <w:szCs w:val="16"/>
              </w:rPr>
              <w:t>and</w:t>
            </w:r>
            <w:r w:rsidRPr="0002779A">
              <w:rPr>
                <w:rFonts w:ascii="Times New Roman" w:hAnsi="Times New Roman" w:cs="Times New Roman"/>
                <w:iCs/>
                <w:color w:val="000000" w:themeColor="text1"/>
                <w:sz w:val="16"/>
                <w:szCs w:val="16"/>
              </w:rPr>
              <w:t xml:space="preserve"> subclinical psychosis was attenuated in classes with </w:t>
            </w:r>
            <w:r w:rsidR="0020111E" w:rsidRPr="0002779A">
              <w:rPr>
                <w:rFonts w:ascii="Times New Roman" w:hAnsi="Times New Roman" w:cs="Times New Roman"/>
                <w:iCs/>
                <w:color w:val="000000" w:themeColor="text1"/>
                <w:sz w:val="16"/>
                <w:szCs w:val="16"/>
              </w:rPr>
              <w:t>higher bully climate</w:t>
            </w:r>
          </w:p>
        </w:tc>
      </w:tr>
      <w:tr w:rsidR="008520F1" w:rsidRPr="0002779A" w14:paraId="583358D2" w14:textId="77777777" w:rsidTr="008520F1">
        <w:trPr>
          <w:jc w:val="center"/>
        </w:trPr>
        <w:tc>
          <w:tcPr>
            <w:tcW w:w="466" w:type="pct"/>
            <w:tcBorders>
              <w:top w:val="nil"/>
              <w:bottom w:val="single" w:sz="4" w:space="0" w:color="auto"/>
            </w:tcBorders>
          </w:tcPr>
          <w:p w14:paraId="28D9089C" w14:textId="77777777" w:rsidR="008520F1" w:rsidRPr="0002779A" w:rsidRDefault="008520F1" w:rsidP="002E4DB3">
            <w:pPr>
              <w:spacing w:line="360" w:lineRule="auto"/>
              <w:jc w:val="center"/>
              <w:rPr>
                <w:rFonts w:ascii="Times New Roman" w:hAnsi="Times New Roman" w:cs="Times New Roman"/>
                <w:iCs/>
                <w:sz w:val="16"/>
                <w:szCs w:val="16"/>
              </w:rPr>
            </w:pPr>
          </w:p>
        </w:tc>
        <w:tc>
          <w:tcPr>
            <w:tcW w:w="636" w:type="pct"/>
            <w:tcBorders>
              <w:top w:val="nil"/>
              <w:bottom w:val="single" w:sz="4" w:space="0" w:color="auto"/>
            </w:tcBorders>
          </w:tcPr>
          <w:p w14:paraId="292C237D" w14:textId="77777777" w:rsidR="008520F1" w:rsidRPr="0002779A" w:rsidRDefault="008520F1" w:rsidP="002E4DB3">
            <w:pPr>
              <w:spacing w:line="360" w:lineRule="auto"/>
              <w:jc w:val="center"/>
              <w:rPr>
                <w:rFonts w:ascii="Times New Roman" w:hAnsi="Times New Roman" w:cs="Times New Roman"/>
                <w:iCs/>
                <w:sz w:val="16"/>
                <w:szCs w:val="16"/>
              </w:rPr>
            </w:pPr>
          </w:p>
        </w:tc>
        <w:tc>
          <w:tcPr>
            <w:tcW w:w="381" w:type="pct"/>
            <w:tcBorders>
              <w:top w:val="nil"/>
              <w:bottom w:val="single" w:sz="4" w:space="0" w:color="auto"/>
            </w:tcBorders>
          </w:tcPr>
          <w:p w14:paraId="1D5A2B95" w14:textId="77777777" w:rsidR="008520F1" w:rsidRPr="0002779A" w:rsidRDefault="008520F1" w:rsidP="002E4DB3">
            <w:pPr>
              <w:spacing w:line="360" w:lineRule="auto"/>
              <w:jc w:val="center"/>
              <w:rPr>
                <w:rFonts w:ascii="Times New Roman" w:hAnsi="Times New Roman" w:cs="Times New Roman"/>
                <w:iCs/>
                <w:sz w:val="16"/>
                <w:szCs w:val="16"/>
              </w:rPr>
            </w:pPr>
          </w:p>
        </w:tc>
        <w:tc>
          <w:tcPr>
            <w:tcW w:w="510" w:type="pct"/>
            <w:tcBorders>
              <w:top w:val="nil"/>
              <w:bottom w:val="single" w:sz="4" w:space="0" w:color="auto"/>
            </w:tcBorders>
          </w:tcPr>
          <w:p w14:paraId="2746BD4F" w14:textId="77777777" w:rsidR="008520F1" w:rsidRPr="0002779A" w:rsidRDefault="008520F1" w:rsidP="002E4DB3">
            <w:pPr>
              <w:spacing w:line="360" w:lineRule="auto"/>
              <w:jc w:val="center"/>
              <w:rPr>
                <w:rFonts w:ascii="Times New Roman" w:hAnsi="Times New Roman" w:cs="Times New Roman"/>
                <w:iCs/>
                <w:sz w:val="16"/>
                <w:szCs w:val="16"/>
              </w:rPr>
            </w:pPr>
          </w:p>
        </w:tc>
        <w:tc>
          <w:tcPr>
            <w:tcW w:w="338" w:type="pct"/>
            <w:tcBorders>
              <w:top w:val="nil"/>
              <w:bottom w:val="single" w:sz="4" w:space="0" w:color="auto"/>
            </w:tcBorders>
          </w:tcPr>
          <w:p w14:paraId="5FD952CB" w14:textId="77777777" w:rsidR="008520F1" w:rsidRPr="0002779A" w:rsidRDefault="008520F1" w:rsidP="002E4DB3">
            <w:pPr>
              <w:spacing w:line="360" w:lineRule="auto"/>
              <w:jc w:val="center"/>
              <w:rPr>
                <w:rFonts w:ascii="Times New Roman" w:hAnsi="Times New Roman" w:cs="Times New Roman"/>
                <w:iCs/>
                <w:sz w:val="16"/>
                <w:szCs w:val="16"/>
              </w:rPr>
            </w:pPr>
          </w:p>
        </w:tc>
        <w:tc>
          <w:tcPr>
            <w:tcW w:w="381" w:type="pct"/>
            <w:tcBorders>
              <w:top w:val="nil"/>
              <w:bottom w:val="single" w:sz="4" w:space="0" w:color="auto"/>
            </w:tcBorders>
          </w:tcPr>
          <w:p w14:paraId="2F4A2072" w14:textId="77777777" w:rsidR="008520F1" w:rsidRPr="0002779A" w:rsidRDefault="008520F1" w:rsidP="002E4DB3">
            <w:pPr>
              <w:spacing w:line="360" w:lineRule="auto"/>
              <w:jc w:val="center"/>
              <w:rPr>
                <w:rFonts w:ascii="Times New Roman" w:hAnsi="Times New Roman" w:cs="Times New Roman"/>
                <w:iCs/>
                <w:sz w:val="16"/>
                <w:szCs w:val="16"/>
              </w:rPr>
            </w:pPr>
          </w:p>
        </w:tc>
        <w:tc>
          <w:tcPr>
            <w:tcW w:w="385" w:type="pct"/>
            <w:tcBorders>
              <w:top w:val="nil"/>
              <w:bottom w:val="single" w:sz="4" w:space="0" w:color="auto"/>
            </w:tcBorders>
          </w:tcPr>
          <w:p w14:paraId="49CB8211" w14:textId="77777777" w:rsidR="008520F1" w:rsidRPr="0002779A" w:rsidRDefault="008520F1" w:rsidP="002E4DB3">
            <w:pPr>
              <w:spacing w:line="360" w:lineRule="auto"/>
              <w:jc w:val="center"/>
              <w:rPr>
                <w:rFonts w:ascii="Times New Roman" w:hAnsi="Times New Roman" w:cs="Times New Roman"/>
                <w:iCs/>
                <w:sz w:val="16"/>
                <w:szCs w:val="16"/>
              </w:rPr>
            </w:pPr>
          </w:p>
        </w:tc>
        <w:tc>
          <w:tcPr>
            <w:tcW w:w="335" w:type="pct"/>
            <w:tcBorders>
              <w:top w:val="nil"/>
              <w:bottom w:val="single" w:sz="4" w:space="0" w:color="auto"/>
            </w:tcBorders>
          </w:tcPr>
          <w:p w14:paraId="1F49990C" w14:textId="77777777" w:rsidR="008520F1" w:rsidRPr="0002779A" w:rsidRDefault="008520F1" w:rsidP="002E4DB3">
            <w:pPr>
              <w:spacing w:line="360" w:lineRule="auto"/>
              <w:jc w:val="center"/>
              <w:rPr>
                <w:rFonts w:ascii="Times New Roman" w:hAnsi="Times New Roman" w:cs="Times New Roman"/>
                <w:iCs/>
                <w:sz w:val="16"/>
                <w:szCs w:val="16"/>
              </w:rPr>
            </w:pPr>
          </w:p>
        </w:tc>
        <w:tc>
          <w:tcPr>
            <w:tcW w:w="765" w:type="pct"/>
            <w:tcBorders>
              <w:top w:val="nil"/>
              <w:bottom w:val="single" w:sz="4" w:space="0" w:color="auto"/>
            </w:tcBorders>
          </w:tcPr>
          <w:p w14:paraId="65813726" w14:textId="77777777" w:rsidR="008520F1" w:rsidRPr="0002779A" w:rsidRDefault="008520F1" w:rsidP="002E4DB3">
            <w:pPr>
              <w:spacing w:line="360" w:lineRule="auto"/>
              <w:rPr>
                <w:rFonts w:ascii="Times New Roman" w:hAnsi="Times New Roman" w:cs="Times New Roman"/>
                <w:iCs/>
                <w:color w:val="000000" w:themeColor="text1"/>
                <w:sz w:val="16"/>
                <w:szCs w:val="16"/>
              </w:rPr>
            </w:pPr>
          </w:p>
        </w:tc>
        <w:tc>
          <w:tcPr>
            <w:tcW w:w="803" w:type="pct"/>
            <w:tcBorders>
              <w:top w:val="nil"/>
              <w:bottom w:val="single" w:sz="4" w:space="0" w:color="auto"/>
            </w:tcBorders>
          </w:tcPr>
          <w:p w14:paraId="292DAC2F" w14:textId="77777777" w:rsidR="008520F1" w:rsidRPr="0002779A" w:rsidRDefault="008520F1" w:rsidP="002E4DB3">
            <w:pPr>
              <w:spacing w:line="360" w:lineRule="auto"/>
              <w:jc w:val="center"/>
              <w:rPr>
                <w:rFonts w:ascii="Times New Roman" w:hAnsi="Times New Roman" w:cs="Times New Roman"/>
                <w:iCs/>
                <w:color w:val="000000" w:themeColor="text1"/>
                <w:sz w:val="16"/>
                <w:szCs w:val="16"/>
              </w:rPr>
            </w:pPr>
          </w:p>
        </w:tc>
      </w:tr>
      <w:tr w:rsidR="00002A4F" w:rsidRPr="0002779A" w14:paraId="7779A876" w14:textId="77777777" w:rsidTr="008520F1">
        <w:trPr>
          <w:jc w:val="center"/>
        </w:trPr>
        <w:tc>
          <w:tcPr>
            <w:tcW w:w="466" w:type="pct"/>
            <w:tcBorders>
              <w:top w:val="nil"/>
              <w:bottom w:val="single" w:sz="4" w:space="0" w:color="auto"/>
            </w:tcBorders>
          </w:tcPr>
          <w:p w14:paraId="18B03D4D" w14:textId="62B6EFF8" w:rsidR="00BD69D4" w:rsidRPr="0002779A" w:rsidRDefault="002C667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Kirkbride,</w:t>
            </w:r>
            <w:r w:rsidR="00C927C1" w:rsidRPr="0002779A">
              <w:rPr>
                <w:rFonts w:ascii="Times New Roman" w:hAnsi="Times New Roman" w:cs="Times New Roman"/>
                <w:iCs/>
                <w:sz w:val="16"/>
                <w:szCs w:val="16"/>
              </w:rPr>
              <w:t xml:space="preserve"> Morgan, Fearon, </w:t>
            </w:r>
            <w:proofErr w:type="spellStart"/>
            <w:r w:rsidR="00C927C1" w:rsidRPr="0002779A">
              <w:rPr>
                <w:rFonts w:ascii="Times New Roman" w:hAnsi="Times New Roman" w:cs="Times New Roman"/>
                <w:iCs/>
                <w:sz w:val="16"/>
                <w:szCs w:val="16"/>
              </w:rPr>
              <w:t>Dazzan</w:t>
            </w:r>
            <w:proofErr w:type="spellEnd"/>
            <w:r w:rsidR="00C927C1" w:rsidRPr="0002779A">
              <w:rPr>
                <w:rFonts w:ascii="Times New Roman" w:hAnsi="Times New Roman" w:cs="Times New Roman"/>
                <w:iCs/>
                <w:sz w:val="16"/>
                <w:szCs w:val="16"/>
              </w:rPr>
              <w:t>, Murray &amp; Jones</w:t>
            </w:r>
            <w:r w:rsidRPr="0002779A">
              <w:rPr>
                <w:rFonts w:ascii="Times New Roman" w:hAnsi="Times New Roman" w:cs="Times New Roman"/>
                <w:iCs/>
                <w:sz w:val="16"/>
                <w:szCs w:val="16"/>
              </w:rPr>
              <w:t xml:space="preserve"> </w:t>
            </w:r>
            <w:r w:rsidR="002C698C" w:rsidRPr="0002779A">
              <w:rPr>
                <w:rFonts w:ascii="Times New Roman" w:hAnsi="Times New Roman" w:cs="Times New Roman"/>
                <w:iCs/>
                <w:sz w:val="16"/>
                <w:szCs w:val="16"/>
              </w:rPr>
              <w:t xml:space="preserve">(2007) </w:t>
            </w:r>
          </w:p>
          <w:p w14:paraId="2F7C69DE" w14:textId="52F635ED" w:rsidR="005748D9" w:rsidRPr="0002779A" w:rsidRDefault="005748D9" w:rsidP="002E4DB3">
            <w:pPr>
              <w:spacing w:line="360" w:lineRule="auto"/>
              <w:jc w:val="center"/>
              <w:rPr>
                <w:rFonts w:ascii="Times New Roman" w:hAnsi="Times New Roman" w:cs="Times New Roman"/>
                <w:b/>
                <w:bCs/>
                <w:iCs/>
                <w:sz w:val="16"/>
                <w:szCs w:val="16"/>
              </w:rPr>
            </w:pPr>
          </w:p>
          <w:p w14:paraId="4A7F9B7D" w14:textId="4F78FB5D" w:rsidR="005748D9" w:rsidRPr="0002779A" w:rsidRDefault="005748D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Kirkbride</w:t>
            </w:r>
            <w:r w:rsidR="007B7F58" w:rsidRPr="0002779A">
              <w:rPr>
                <w:rFonts w:ascii="Times New Roman" w:hAnsi="Times New Roman" w:cs="Times New Roman"/>
                <w:iCs/>
                <w:sz w:val="16"/>
                <w:szCs w:val="16"/>
              </w:rPr>
              <w:t xml:space="preserve">, Boydell, </w:t>
            </w:r>
            <w:proofErr w:type="spellStart"/>
            <w:r w:rsidR="007B7F58" w:rsidRPr="0002779A">
              <w:rPr>
                <w:rFonts w:ascii="Times New Roman" w:hAnsi="Times New Roman" w:cs="Times New Roman"/>
                <w:iCs/>
                <w:sz w:val="16"/>
                <w:szCs w:val="16"/>
              </w:rPr>
              <w:t>Plo</w:t>
            </w:r>
            <w:r w:rsidR="005D60A5" w:rsidRPr="0002779A">
              <w:rPr>
                <w:rFonts w:ascii="Times New Roman" w:hAnsi="Times New Roman" w:cs="Times New Roman"/>
                <w:iCs/>
                <w:sz w:val="16"/>
                <w:szCs w:val="16"/>
              </w:rPr>
              <w:t>ubidis</w:t>
            </w:r>
            <w:proofErr w:type="spellEnd"/>
            <w:r w:rsidR="005D60A5" w:rsidRPr="0002779A">
              <w:rPr>
                <w:rFonts w:ascii="Times New Roman" w:hAnsi="Times New Roman" w:cs="Times New Roman"/>
                <w:iCs/>
                <w:sz w:val="16"/>
                <w:szCs w:val="16"/>
              </w:rPr>
              <w:t xml:space="preserve"> et al.,</w:t>
            </w:r>
            <w:r w:rsidRPr="0002779A">
              <w:rPr>
                <w:rFonts w:ascii="Times New Roman" w:hAnsi="Times New Roman" w:cs="Times New Roman"/>
                <w:iCs/>
                <w:sz w:val="16"/>
                <w:szCs w:val="16"/>
              </w:rPr>
              <w:t xml:space="preserve"> (2008)</w:t>
            </w:r>
          </w:p>
          <w:p w14:paraId="7F261DF7" w14:textId="74587AA6" w:rsidR="00546208" w:rsidRPr="0002779A" w:rsidRDefault="00546208" w:rsidP="002E4DB3">
            <w:pPr>
              <w:spacing w:line="360" w:lineRule="auto"/>
              <w:jc w:val="center"/>
              <w:rPr>
                <w:rFonts w:ascii="Times New Roman" w:hAnsi="Times New Roman" w:cs="Times New Roman"/>
                <w:b/>
                <w:bCs/>
                <w:iCs/>
                <w:sz w:val="16"/>
                <w:szCs w:val="16"/>
              </w:rPr>
            </w:pPr>
          </w:p>
          <w:p w14:paraId="01661E21" w14:textId="0642C129" w:rsidR="00546208" w:rsidRPr="0002779A" w:rsidRDefault="0054620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ambeth &amp; t</w:t>
            </w:r>
            <w:r w:rsidR="00A91CD4" w:rsidRPr="0002779A">
              <w:rPr>
                <w:rFonts w:ascii="Times New Roman" w:hAnsi="Times New Roman" w:cs="Times New Roman"/>
                <w:iCs/>
                <w:sz w:val="16"/>
                <w:szCs w:val="16"/>
              </w:rPr>
              <w:t>wo-thirds of Southwark, South London,</w:t>
            </w:r>
            <w:r w:rsidR="00E7739F" w:rsidRPr="0002779A">
              <w:rPr>
                <w:rFonts w:ascii="Times New Roman" w:hAnsi="Times New Roman" w:cs="Times New Roman"/>
                <w:iCs/>
                <w:sz w:val="16"/>
                <w:szCs w:val="16"/>
              </w:rPr>
              <w:t xml:space="preserve"> </w:t>
            </w:r>
            <w:r w:rsidR="00A91CD4" w:rsidRPr="0002779A">
              <w:rPr>
                <w:rFonts w:ascii="Times New Roman" w:hAnsi="Times New Roman" w:cs="Times New Roman"/>
                <w:iCs/>
                <w:sz w:val="16"/>
                <w:szCs w:val="16"/>
              </w:rPr>
              <w:t>UK</w:t>
            </w:r>
          </w:p>
          <w:p w14:paraId="102F06C3" w14:textId="77777777" w:rsidR="002C698C" w:rsidRPr="0002779A" w:rsidRDefault="002C698C" w:rsidP="002E4DB3">
            <w:pPr>
              <w:spacing w:line="360" w:lineRule="auto"/>
              <w:jc w:val="center"/>
              <w:rPr>
                <w:rFonts w:ascii="Times New Roman" w:hAnsi="Times New Roman" w:cs="Times New Roman"/>
                <w:b/>
                <w:bCs/>
                <w:iCs/>
                <w:sz w:val="16"/>
                <w:szCs w:val="16"/>
              </w:rPr>
            </w:pPr>
          </w:p>
          <w:p w14:paraId="1790344B" w14:textId="77777777" w:rsidR="002C698C" w:rsidRPr="0002779A" w:rsidRDefault="002C698C" w:rsidP="002E4DB3">
            <w:pPr>
              <w:spacing w:line="360" w:lineRule="auto"/>
              <w:jc w:val="center"/>
              <w:rPr>
                <w:rFonts w:ascii="Times New Roman" w:hAnsi="Times New Roman" w:cs="Times New Roman"/>
                <w:b/>
                <w:bCs/>
                <w:iCs/>
                <w:sz w:val="16"/>
                <w:szCs w:val="16"/>
              </w:rPr>
            </w:pPr>
          </w:p>
          <w:p w14:paraId="42C71280" w14:textId="77777777" w:rsidR="002C698C" w:rsidRPr="0002779A" w:rsidRDefault="002C698C" w:rsidP="002E4DB3">
            <w:pPr>
              <w:spacing w:line="360" w:lineRule="auto"/>
              <w:jc w:val="center"/>
              <w:rPr>
                <w:rFonts w:ascii="Times New Roman" w:hAnsi="Times New Roman" w:cs="Times New Roman"/>
                <w:b/>
                <w:bCs/>
                <w:iCs/>
                <w:sz w:val="16"/>
                <w:szCs w:val="16"/>
              </w:rPr>
            </w:pPr>
          </w:p>
          <w:p w14:paraId="0B7E258A" w14:textId="77777777" w:rsidR="002C698C" w:rsidRPr="0002779A" w:rsidRDefault="002C698C" w:rsidP="002E4DB3">
            <w:pPr>
              <w:spacing w:line="360" w:lineRule="auto"/>
              <w:jc w:val="center"/>
              <w:rPr>
                <w:rFonts w:ascii="Times New Roman" w:hAnsi="Times New Roman" w:cs="Times New Roman"/>
                <w:b/>
                <w:bCs/>
                <w:iCs/>
                <w:sz w:val="16"/>
                <w:szCs w:val="16"/>
              </w:rPr>
            </w:pPr>
          </w:p>
          <w:p w14:paraId="770F377C" w14:textId="6A1D9230" w:rsidR="002C698C" w:rsidRPr="0002779A" w:rsidRDefault="002C698C" w:rsidP="002E4DB3">
            <w:pPr>
              <w:spacing w:line="360" w:lineRule="auto"/>
              <w:rPr>
                <w:rFonts w:ascii="Times New Roman" w:hAnsi="Times New Roman" w:cs="Times New Roman"/>
                <w:b/>
                <w:bCs/>
                <w:iCs/>
                <w:sz w:val="16"/>
                <w:szCs w:val="16"/>
              </w:rPr>
            </w:pPr>
          </w:p>
        </w:tc>
        <w:tc>
          <w:tcPr>
            <w:tcW w:w="636" w:type="pct"/>
            <w:tcBorders>
              <w:top w:val="nil"/>
              <w:bottom w:val="single" w:sz="4" w:space="0" w:color="auto"/>
            </w:tcBorders>
          </w:tcPr>
          <w:p w14:paraId="153C524B" w14:textId="78CDABAB" w:rsidR="00BD69D4" w:rsidRPr="0002779A" w:rsidRDefault="005625F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 xml:space="preserve">Aetiology and Ethnicity in Schizophrenia and Other Psychoses </w:t>
            </w:r>
            <w:r w:rsidR="006D1035" w:rsidRPr="0002779A">
              <w:rPr>
                <w:rFonts w:ascii="Times New Roman" w:hAnsi="Times New Roman" w:cs="Times New Roman"/>
                <w:iCs/>
                <w:sz w:val="16"/>
                <w:szCs w:val="16"/>
              </w:rPr>
              <w:t xml:space="preserve">[AESOP] </w:t>
            </w:r>
            <w:r w:rsidR="00794ACF" w:rsidRPr="0002779A">
              <w:rPr>
                <w:rFonts w:ascii="Times New Roman" w:hAnsi="Times New Roman" w:cs="Times New Roman"/>
                <w:iCs/>
                <w:sz w:val="16"/>
                <w:szCs w:val="16"/>
              </w:rPr>
              <w:t xml:space="preserve">study </w:t>
            </w:r>
            <w:r w:rsidR="006D1035" w:rsidRPr="0002779A">
              <w:rPr>
                <w:rFonts w:ascii="Times New Roman" w:hAnsi="Times New Roman" w:cs="Times New Roman"/>
                <w:iCs/>
                <w:sz w:val="16"/>
                <w:szCs w:val="16"/>
              </w:rPr>
              <w:t>&amp; 2001 UK census</w:t>
            </w:r>
          </w:p>
          <w:p w14:paraId="66E1F487" w14:textId="77777777" w:rsidR="006D1035" w:rsidRPr="0002779A" w:rsidRDefault="006D1035" w:rsidP="002E4DB3">
            <w:pPr>
              <w:spacing w:line="360" w:lineRule="auto"/>
              <w:jc w:val="center"/>
              <w:rPr>
                <w:rFonts w:ascii="Times New Roman" w:hAnsi="Times New Roman" w:cs="Times New Roman"/>
                <w:iCs/>
                <w:sz w:val="16"/>
                <w:szCs w:val="16"/>
              </w:rPr>
            </w:pPr>
          </w:p>
          <w:p w14:paraId="1DD0992B" w14:textId="47C029BC" w:rsidR="006D1035" w:rsidRPr="0002779A" w:rsidRDefault="006D1035"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iCs/>
                <w:sz w:val="16"/>
                <w:szCs w:val="16"/>
              </w:rPr>
              <w:lastRenderedPageBreak/>
              <w:t>Time</w:t>
            </w:r>
            <w:r w:rsidR="001A3A81" w:rsidRPr="0002779A">
              <w:rPr>
                <w:rFonts w:ascii="Times New Roman" w:hAnsi="Times New Roman" w:cs="Times New Roman"/>
                <w:iCs/>
                <w:sz w:val="16"/>
                <w:szCs w:val="16"/>
              </w:rPr>
              <w:t xml:space="preserve"> period: </w:t>
            </w:r>
            <w:r w:rsidR="009353CB" w:rsidRPr="0002779A">
              <w:rPr>
                <w:rFonts w:ascii="Times New Roman" w:hAnsi="Times New Roman" w:cs="Times New Roman"/>
                <w:iCs/>
                <w:sz w:val="16"/>
                <w:szCs w:val="16"/>
              </w:rPr>
              <w:t xml:space="preserve">September </w:t>
            </w:r>
            <w:r w:rsidR="00B52538" w:rsidRPr="0002779A">
              <w:rPr>
                <w:rFonts w:ascii="Times New Roman" w:hAnsi="Times New Roman" w:cs="Times New Roman"/>
                <w:iCs/>
                <w:sz w:val="16"/>
                <w:szCs w:val="16"/>
              </w:rPr>
              <w:t>1997</w:t>
            </w:r>
            <w:r w:rsidR="000817C5" w:rsidRPr="0002779A">
              <w:rPr>
                <w:rFonts w:ascii="Times New Roman" w:hAnsi="Times New Roman" w:cs="Times New Roman"/>
                <w:iCs/>
                <w:sz w:val="16"/>
                <w:szCs w:val="16"/>
              </w:rPr>
              <w:t xml:space="preserve"> </w:t>
            </w:r>
            <w:r w:rsidR="00532A71" w:rsidRPr="0002779A">
              <w:rPr>
                <w:rFonts w:ascii="Times New Roman" w:hAnsi="Times New Roman" w:cs="Times New Roman"/>
                <w:iCs/>
                <w:sz w:val="16"/>
                <w:szCs w:val="16"/>
              </w:rPr>
              <w:t>–</w:t>
            </w:r>
            <w:r w:rsidR="009353CB" w:rsidRPr="0002779A">
              <w:rPr>
                <w:rFonts w:ascii="Times New Roman" w:hAnsi="Times New Roman" w:cs="Times New Roman"/>
                <w:iCs/>
                <w:sz w:val="16"/>
                <w:szCs w:val="16"/>
              </w:rPr>
              <w:t xml:space="preserve"> August </w:t>
            </w:r>
            <w:r w:rsidR="00B52538" w:rsidRPr="0002779A">
              <w:rPr>
                <w:rFonts w:ascii="Times New Roman" w:hAnsi="Times New Roman" w:cs="Times New Roman"/>
                <w:iCs/>
                <w:sz w:val="16"/>
                <w:szCs w:val="16"/>
              </w:rPr>
              <w:t>1999</w:t>
            </w:r>
            <w:r w:rsidR="004A76D3" w:rsidRPr="0002779A">
              <w:rPr>
                <w:rFonts w:ascii="Times New Roman" w:hAnsi="Times New Roman" w:cs="Times New Roman"/>
                <w:iCs/>
                <w:sz w:val="16"/>
                <w:szCs w:val="16"/>
              </w:rPr>
              <w:t xml:space="preserve"> (2 years)</w:t>
            </w:r>
          </w:p>
        </w:tc>
        <w:tc>
          <w:tcPr>
            <w:tcW w:w="381" w:type="pct"/>
            <w:tcBorders>
              <w:top w:val="nil"/>
              <w:bottom w:val="single" w:sz="4" w:space="0" w:color="auto"/>
            </w:tcBorders>
          </w:tcPr>
          <w:p w14:paraId="0DA928FF" w14:textId="5FA724E0" w:rsidR="00BD69D4" w:rsidRPr="0002779A" w:rsidRDefault="00FB239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 xml:space="preserve">Self-ascribed, </w:t>
            </w:r>
            <w:r w:rsidR="005D6A49" w:rsidRPr="0002779A">
              <w:rPr>
                <w:rFonts w:ascii="Times New Roman" w:hAnsi="Times New Roman" w:cs="Times New Roman"/>
                <w:iCs/>
                <w:sz w:val="16"/>
                <w:szCs w:val="16"/>
              </w:rPr>
              <w:t>place of birth, &amp; parents place of birth</w:t>
            </w:r>
            <w:r w:rsidR="00157978" w:rsidRPr="0002779A">
              <w:rPr>
                <w:rFonts w:ascii="Times New Roman" w:hAnsi="Times New Roman" w:cs="Times New Roman"/>
                <w:iCs/>
                <w:sz w:val="16"/>
                <w:szCs w:val="16"/>
              </w:rPr>
              <w:t xml:space="preserve">, grouped using UK ONS </w:t>
            </w:r>
            <w:r w:rsidR="00157978" w:rsidRPr="0002779A">
              <w:rPr>
                <w:rFonts w:ascii="Times New Roman" w:hAnsi="Times New Roman" w:cs="Times New Roman"/>
                <w:iCs/>
                <w:sz w:val="16"/>
                <w:szCs w:val="16"/>
              </w:rPr>
              <w:lastRenderedPageBreak/>
              <w:t>ethnic group classifications</w:t>
            </w:r>
          </w:p>
        </w:tc>
        <w:tc>
          <w:tcPr>
            <w:tcW w:w="510" w:type="pct"/>
            <w:tcBorders>
              <w:top w:val="nil"/>
              <w:bottom w:val="single" w:sz="4" w:space="0" w:color="auto"/>
            </w:tcBorders>
          </w:tcPr>
          <w:p w14:paraId="11B17E0B" w14:textId="19337675" w:rsidR="00BD69D4" w:rsidRPr="0002779A" w:rsidRDefault="000971E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First</w:t>
            </w:r>
            <w:r w:rsidR="00AB073E" w:rsidRPr="0002779A">
              <w:rPr>
                <w:rFonts w:ascii="Times New Roman" w:hAnsi="Times New Roman" w:cs="Times New Roman"/>
                <w:iCs/>
                <w:sz w:val="16"/>
                <w:szCs w:val="16"/>
              </w:rPr>
              <w:t xml:space="preserve"> incident</w:t>
            </w:r>
            <w:r w:rsidRPr="0002779A">
              <w:rPr>
                <w:rFonts w:ascii="Times New Roman" w:hAnsi="Times New Roman" w:cs="Times New Roman"/>
                <w:iCs/>
                <w:sz w:val="16"/>
                <w:szCs w:val="16"/>
              </w:rPr>
              <w:t xml:space="preserve"> cases of </w:t>
            </w:r>
            <w:r w:rsidR="00A56319" w:rsidRPr="0002779A">
              <w:rPr>
                <w:rFonts w:ascii="Times New Roman" w:hAnsi="Times New Roman" w:cs="Times New Roman"/>
                <w:iCs/>
                <w:sz w:val="16"/>
                <w:szCs w:val="16"/>
              </w:rPr>
              <w:t>SZ and other non-</w:t>
            </w:r>
            <w:r w:rsidR="00AF3C71" w:rsidRPr="0002779A">
              <w:rPr>
                <w:rFonts w:ascii="Times New Roman" w:hAnsi="Times New Roman" w:cs="Times New Roman"/>
                <w:iCs/>
                <w:sz w:val="16"/>
                <w:szCs w:val="16"/>
              </w:rPr>
              <w:t>a</w:t>
            </w:r>
            <w:r w:rsidR="00A56319" w:rsidRPr="0002779A">
              <w:rPr>
                <w:rFonts w:ascii="Times New Roman" w:hAnsi="Times New Roman" w:cs="Times New Roman"/>
                <w:iCs/>
                <w:sz w:val="16"/>
                <w:szCs w:val="16"/>
              </w:rPr>
              <w:t xml:space="preserve">ffective </w:t>
            </w:r>
            <w:r w:rsidRPr="0002779A">
              <w:rPr>
                <w:rFonts w:ascii="Times New Roman" w:hAnsi="Times New Roman" w:cs="Times New Roman"/>
                <w:iCs/>
                <w:sz w:val="16"/>
                <w:szCs w:val="16"/>
              </w:rPr>
              <w:t>psychoses</w:t>
            </w:r>
            <w:r w:rsidR="005134C9" w:rsidRPr="0002779A">
              <w:rPr>
                <w:rFonts w:ascii="Times New Roman" w:hAnsi="Times New Roman" w:cs="Times New Roman"/>
                <w:iCs/>
                <w:sz w:val="16"/>
                <w:szCs w:val="16"/>
              </w:rPr>
              <w:t xml:space="preserve"> [NAP]</w:t>
            </w:r>
          </w:p>
          <w:p w14:paraId="6690C9AE" w14:textId="3990F600" w:rsidR="00AF3C71" w:rsidRPr="0002779A" w:rsidRDefault="005134C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w:t>
            </w:r>
            <w:r w:rsidR="00F65ACD" w:rsidRPr="0002779A">
              <w:rPr>
                <w:rFonts w:ascii="Times New Roman" w:hAnsi="Times New Roman" w:cs="Times New Roman"/>
                <w:iCs/>
                <w:sz w:val="16"/>
                <w:szCs w:val="16"/>
              </w:rPr>
              <w:t>ICD-10</w:t>
            </w:r>
            <w:r w:rsidRPr="0002779A">
              <w:rPr>
                <w:rFonts w:ascii="Times New Roman" w:hAnsi="Times New Roman" w:cs="Times New Roman"/>
                <w:iCs/>
                <w:sz w:val="16"/>
                <w:szCs w:val="16"/>
              </w:rPr>
              <w:t>]</w:t>
            </w:r>
          </w:p>
        </w:tc>
        <w:tc>
          <w:tcPr>
            <w:tcW w:w="338" w:type="pct"/>
            <w:tcBorders>
              <w:top w:val="nil"/>
              <w:bottom w:val="single" w:sz="4" w:space="0" w:color="auto"/>
            </w:tcBorders>
          </w:tcPr>
          <w:p w14:paraId="5B9607DA" w14:textId="62D082C5" w:rsidR="00BD69D4" w:rsidRPr="0002779A" w:rsidRDefault="00F61BB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ensus Area Statistic [CAS] wards (</w:t>
            </w:r>
            <w:r w:rsidR="00E7311F" w:rsidRPr="0002779A">
              <w:rPr>
                <w:rFonts w:ascii="Times New Roman" w:hAnsi="Times New Roman" w:cs="Times New Roman"/>
                <w:iCs/>
                <w:sz w:val="16"/>
                <w:szCs w:val="16"/>
              </w:rPr>
              <w:t>33/5880)</w:t>
            </w:r>
          </w:p>
        </w:tc>
        <w:tc>
          <w:tcPr>
            <w:tcW w:w="381" w:type="pct"/>
            <w:tcBorders>
              <w:top w:val="nil"/>
              <w:bottom w:val="single" w:sz="4" w:space="0" w:color="auto"/>
            </w:tcBorders>
          </w:tcPr>
          <w:p w14:paraId="25B828C3" w14:textId="33C5EDD6" w:rsidR="00BD69D4" w:rsidRPr="0002779A" w:rsidRDefault="006A6E0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1% </w:t>
            </w:r>
            <w:r w:rsidR="006553E4" w:rsidRPr="0002779A">
              <w:rPr>
                <w:rFonts w:ascii="Times New Roman" w:hAnsi="Times New Roman" w:cs="Times New Roman"/>
                <w:iCs/>
                <w:sz w:val="16"/>
                <w:szCs w:val="16"/>
              </w:rPr>
              <w:t>increase &amp; between</w:t>
            </w:r>
            <w:r w:rsidR="00FB2567" w:rsidRPr="0002779A">
              <w:rPr>
                <w:rFonts w:ascii="Times New Roman" w:hAnsi="Times New Roman" w:cs="Times New Roman"/>
                <w:iCs/>
                <w:sz w:val="16"/>
                <w:szCs w:val="16"/>
              </w:rPr>
              <w:t>-</w:t>
            </w:r>
            <w:r w:rsidR="006553E4" w:rsidRPr="0002779A">
              <w:rPr>
                <w:rFonts w:ascii="Times New Roman" w:hAnsi="Times New Roman" w:cs="Times New Roman"/>
                <w:iCs/>
                <w:sz w:val="16"/>
                <w:szCs w:val="16"/>
              </w:rPr>
              <w:t>groups</w:t>
            </w:r>
            <w:r w:rsidR="00E5415C" w:rsidRPr="0002779A">
              <w:rPr>
                <w:rFonts w:ascii="Times New Roman" w:hAnsi="Times New Roman" w:cs="Times New Roman"/>
                <w:iCs/>
                <w:sz w:val="16"/>
                <w:szCs w:val="16"/>
              </w:rPr>
              <w:t xml:space="preserve"> </w:t>
            </w:r>
            <w:r w:rsidR="004A146F" w:rsidRPr="0002779A">
              <w:rPr>
                <w:rFonts w:ascii="Times New Roman" w:hAnsi="Times New Roman" w:cs="Times New Roman"/>
                <w:iCs/>
                <w:sz w:val="16"/>
                <w:szCs w:val="16"/>
              </w:rPr>
              <w:t xml:space="preserve">at </w:t>
            </w:r>
            <w:r w:rsidR="00962B31" w:rsidRPr="0002779A">
              <w:rPr>
                <w:rFonts w:ascii="Times New Roman" w:hAnsi="Times New Roman" w:cs="Times New Roman"/>
                <w:iCs/>
                <w:sz w:val="16"/>
                <w:szCs w:val="16"/>
              </w:rPr>
              <w:t xml:space="preserve">each third of combined </w:t>
            </w:r>
            <w:r w:rsidR="00962B31" w:rsidRPr="0002779A">
              <w:rPr>
                <w:rFonts w:ascii="Times New Roman" w:hAnsi="Times New Roman" w:cs="Times New Roman"/>
                <w:iCs/>
                <w:sz w:val="16"/>
                <w:szCs w:val="16"/>
              </w:rPr>
              <w:lastRenderedPageBreak/>
              <w:t>minority group density</w:t>
            </w:r>
          </w:p>
        </w:tc>
        <w:tc>
          <w:tcPr>
            <w:tcW w:w="385" w:type="pct"/>
            <w:tcBorders>
              <w:top w:val="nil"/>
              <w:bottom w:val="single" w:sz="4" w:space="0" w:color="auto"/>
            </w:tcBorders>
          </w:tcPr>
          <w:p w14:paraId="2C5B9E16" w14:textId="77777777" w:rsidR="00BD69D4" w:rsidRPr="0002779A" w:rsidRDefault="00FA248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I: Age, sex</w:t>
            </w:r>
          </w:p>
          <w:p w14:paraId="03F07CA6" w14:textId="0BEC5152" w:rsidR="00B653DD" w:rsidRPr="0002779A" w:rsidRDefault="00FA248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w:t>
            </w:r>
            <w:r w:rsidR="00B653DD" w:rsidRPr="0002779A">
              <w:rPr>
                <w:rFonts w:ascii="Times New Roman" w:hAnsi="Times New Roman" w:cs="Times New Roman"/>
                <w:iCs/>
                <w:sz w:val="16"/>
                <w:szCs w:val="16"/>
              </w:rPr>
              <w:t xml:space="preserve"> Area-level variables not included in model</w:t>
            </w:r>
            <w:r w:rsidRPr="0002779A">
              <w:rPr>
                <w:rFonts w:ascii="Times New Roman" w:hAnsi="Times New Roman" w:cs="Times New Roman"/>
                <w:iCs/>
                <w:sz w:val="16"/>
                <w:szCs w:val="16"/>
              </w:rPr>
              <w:t xml:space="preserve"> </w:t>
            </w:r>
          </w:p>
          <w:p w14:paraId="25009044" w14:textId="7C637492" w:rsidR="00FA2485" w:rsidRPr="0002779A" w:rsidRDefault="00C45EB2"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
                <w:sz w:val="16"/>
                <w:szCs w:val="16"/>
              </w:rPr>
              <w:lastRenderedPageBreak/>
              <w:t>n.b.</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w:t>
            </w:r>
            <w:r w:rsidR="006D742C" w:rsidRPr="0002779A">
              <w:rPr>
                <w:rFonts w:ascii="Times New Roman" w:hAnsi="Times New Roman" w:cs="Times New Roman"/>
                <w:i/>
                <w:sz w:val="16"/>
                <w:szCs w:val="16"/>
              </w:rPr>
              <w:t xml:space="preserve">in </w:t>
            </w:r>
            <w:r w:rsidR="008C750A" w:rsidRPr="0002779A">
              <w:rPr>
                <w:rFonts w:ascii="Times New Roman" w:hAnsi="Times New Roman" w:cs="Times New Roman"/>
                <w:i/>
                <w:sz w:val="16"/>
                <w:szCs w:val="16"/>
              </w:rPr>
              <w:t>Kirkbride</w:t>
            </w:r>
            <w:r w:rsidR="006D742C" w:rsidRPr="0002779A">
              <w:rPr>
                <w:rFonts w:ascii="Times New Roman" w:hAnsi="Times New Roman" w:cs="Times New Roman"/>
                <w:i/>
                <w:sz w:val="16"/>
                <w:szCs w:val="16"/>
              </w:rPr>
              <w:t xml:space="preserve"> et al., (2008)</w:t>
            </w:r>
            <w:r w:rsidRPr="0002779A">
              <w:rPr>
                <w:rFonts w:ascii="Times New Roman" w:hAnsi="Times New Roman" w:cs="Times New Roman"/>
                <w:i/>
                <w:sz w:val="16"/>
                <w:szCs w:val="16"/>
              </w:rPr>
              <w:t xml:space="preserve"> voter turnout replaced with </w:t>
            </w:r>
            <w:r w:rsidR="003D293E" w:rsidRPr="0002779A">
              <w:rPr>
                <w:rFonts w:ascii="Times New Roman" w:hAnsi="Times New Roman" w:cs="Times New Roman"/>
                <w:i/>
                <w:sz w:val="16"/>
                <w:szCs w:val="16"/>
              </w:rPr>
              <w:t xml:space="preserve">social cohesion </w:t>
            </w:r>
            <w:r w:rsidR="00BF25A3" w:rsidRPr="0002779A">
              <w:rPr>
                <w:rFonts w:ascii="Times New Roman" w:hAnsi="Times New Roman" w:cs="Times New Roman"/>
                <w:i/>
                <w:sz w:val="16"/>
                <w:szCs w:val="16"/>
              </w:rPr>
              <w:t>&amp;</w:t>
            </w:r>
            <w:r w:rsidR="003D293E" w:rsidRPr="0002779A">
              <w:rPr>
                <w:rFonts w:ascii="Times New Roman" w:hAnsi="Times New Roman" w:cs="Times New Roman"/>
                <w:i/>
                <w:sz w:val="16"/>
                <w:szCs w:val="16"/>
              </w:rPr>
              <w:t xml:space="preserve"> trust</w:t>
            </w:r>
            <w:r w:rsidR="00BF25A3" w:rsidRPr="0002779A">
              <w:rPr>
                <w:rFonts w:ascii="Times New Roman" w:hAnsi="Times New Roman" w:cs="Times New Roman"/>
                <w:i/>
                <w:sz w:val="16"/>
                <w:szCs w:val="16"/>
              </w:rPr>
              <w:t xml:space="preserve"> and</w:t>
            </w:r>
            <w:r w:rsidR="003D293E" w:rsidRPr="0002779A">
              <w:rPr>
                <w:rFonts w:ascii="Times New Roman" w:hAnsi="Times New Roman" w:cs="Times New Roman"/>
                <w:i/>
                <w:sz w:val="16"/>
                <w:szCs w:val="16"/>
              </w:rPr>
              <w:t xml:space="preserve"> social disorgani</w:t>
            </w:r>
            <w:r w:rsidR="00E055D5" w:rsidRPr="0002779A">
              <w:rPr>
                <w:rFonts w:ascii="Times New Roman" w:hAnsi="Times New Roman" w:cs="Times New Roman"/>
                <w:i/>
                <w:sz w:val="16"/>
                <w:szCs w:val="16"/>
              </w:rPr>
              <w:t>s</w:t>
            </w:r>
            <w:r w:rsidR="003D293E" w:rsidRPr="0002779A">
              <w:rPr>
                <w:rFonts w:ascii="Times New Roman" w:hAnsi="Times New Roman" w:cs="Times New Roman"/>
                <w:i/>
                <w:sz w:val="16"/>
                <w:szCs w:val="16"/>
              </w:rPr>
              <w:t xml:space="preserve">ation </w:t>
            </w:r>
          </w:p>
        </w:tc>
        <w:tc>
          <w:tcPr>
            <w:tcW w:w="335" w:type="pct"/>
            <w:tcBorders>
              <w:top w:val="nil"/>
              <w:bottom w:val="single" w:sz="4" w:space="0" w:color="auto"/>
            </w:tcBorders>
          </w:tcPr>
          <w:p w14:paraId="502C5221" w14:textId="75451390" w:rsidR="00BD69D4" w:rsidRPr="0002779A" w:rsidRDefault="001037F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Multilevel</w:t>
            </w:r>
          </w:p>
          <w:p w14:paraId="21AB48DC" w14:textId="4BFC5EEC" w:rsidR="001037FC" w:rsidRPr="0002779A" w:rsidRDefault="00BC03C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oisson</w:t>
            </w:r>
            <w:r w:rsidR="001037FC" w:rsidRPr="0002779A">
              <w:rPr>
                <w:rFonts w:ascii="Times New Roman" w:hAnsi="Times New Roman" w:cs="Times New Roman"/>
                <w:iCs/>
                <w:sz w:val="16"/>
                <w:szCs w:val="16"/>
              </w:rPr>
              <w:t xml:space="preserve"> regression</w:t>
            </w:r>
          </w:p>
        </w:tc>
        <w:tc>
          <w:tcPr>
            <w:tcW w:w="765" w:type="pct"/>
            <w:tcBorders>
              <w:top w:val="nil"/>
              <w:bottom w:val="single" w:sz="4" w:space="0" w:color="auto"/>
            </w:tcBorders>
          </w:tcPr>
          <w:p w14:paraId="09DFFCB0" w14:textId="7079F54E" w:rsidR="00A84C38" w:rsidRPr="0002779A" w:rsidRDefault="00A84C38"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Combined </w:t>
            </w:r>
            <w:r w:rsidR="00FB6DC5" w:rsidRPr="0002779A">
              <w:rPr>
                <w:rFonts w:ascii="Times New Roman" w:hAnsi="Times New Roman" w:cs="Times New Roman"/>
                <w:iCs/>
                <w:color w:val="000000" w:themeColor="text1"/>
                <w:sz w:val="16"/>
                <w:szCs w:val="16"/>
              </w:rPr>
              <w:t>(</w:t>
            </w:r>
            <w:r w:rsidR="00A65C67" w:rsidRPr="0002779A">
              <w:rPr>
                <w:rFonts w:ascii="Times New Roman" w:hAnsi="Times New Roman" w:cs="Times New Roman"/>
                <w:iCs/>
                <w:color w:val="000000" w:themeColor="text1"/>
                <w:sz w:val="16"/>
                <w:szCs w:val="16"/>
              </w:rPr>
              <w:t>163</w:t>
            </w:r>
            <w:r w:rsidR="002A66BD" w:rsidRPr="0002779A">
              <w:rPr>
                <w:rFonts w:ascii="Times New Roman" w:hAnsi="Times New Roman" w:cs="Times New Roman"/>
                <w:iCs/>
                <w:color w:val="000000" w:themeColor="text1"/>
                <w:sz w:val="16"/>
                <w:szCs w:val="16"/>
              </w:rPr>
              <w:t>/</w:t>
            </w:r>
            <w:r w:rsidR="005E6A9B" w:rsidRPr="0002779A">
              <w:rPr>
                <w:rFonts w:ascii="Times New Roman" w:hAnsi="Times New Roman" w:cs="Times New Roman"/>
                <w:iCs/>
                <w:color w:val="000000" w:themeColor="text1"/>
                <w:sz w:val="16"/>
                <w:szCs w:val="16"/>
              </w:rPr>
              <w:t>201720)</w:t>
            </w:r>
          </w:p>
          <w:p w14:paraId="11F10F31" w14:textId="5758AF38" w:rsidR="00B1351D" w:rsidRPr="0002779A" w:rsidRDefault="0086033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 (NR)</w:t>
            </w:r>
          </w:p>
          <w:p w14:paraId="2AE8F500" w14:textId="0046E32B" w:rsidR="00B1351D" w:rsidRPr="0002779A" w:rsidRDefault="00860331"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African (NR)</w:t>
            </w:r>
          </w:p>
          <w:p w14:paraId="4DA3D520" w14:textId="3A85AAB5" w:rsidR="00B1351D" w:rsidRPr="0002779A" w:rsidRDefault="00CC279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Asian (NR)</w:t>
            </w:r>
          </w:p>
          <w:p w14:paraId="6428120E" w14:textId="34F2C38A" w:rsidR="00B1351D" w:rsidRPr="0002779A" w:rsidRDefault="00CC279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Mixed ethnicity (NR)</w:t>
            </w:r>
          </w:p>
          <w:p w14:paraId="51E23862" w14:textId="60444891" w:rsidR="00B1351D" w:rsidRPr="0002779A" w:rsidRDefault="00CC279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White other (NR)</w:t>
            </w:r>
          </w:p>
          <w:p w14:paraId="23F6D4DC" w14:textId="36A0CECC" w:rsidR="00B1351D" w:rsidRPr="0002779A" w:rsidRDefault="00CC279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ther ethnicity</w:t>
            </w:r>
            <w:r w:rsidR="00B1351D" w:rsidRPr="0002779A">
              <w:rPr>
                <w:rFonts w:ascii="Times New Roman" w:hAnsi="Times New Roman" w:cs="Times New Roman"/>
                <w:iCs/>
                <w:color w:val="000000" w:themeColor="text1"/>
                <w:sz w:val="16"/>
                <w:szCs w:val="16"/>
              </w:rPr>
              <w:t xml:space="preserve"> (NR)</w:t>
            </w:r>
          </w:p>
          <w:p w14:paraId="332811D3" w14:textId="4A4D7C5B" w:rsidR="005E6A9B" w:rsidRPr="0002779A" w:rsidRDefault="00B1351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White British (majority) (</w:t>
            </w:r>
            <w:r w:rsidR="00995465" w:rsidRPr="0002779A">
              <w:rPr>
                <w:rFonts w:ascii="Times New Roman" w:hAnsi="Times New Roman" w:cs="Times New Roman"/>
                <w:iCs/>
                <w:color w:val="000000" w:themeColor="text1"/>
                <w:sz w:val="16"/>
                <w:szCs w:val="16"/>
              </w:rPr>
              <w:t>55</w:t>
            </w:r>
            <w:r w:rsidR="00226CD0" w:rsidRPr="0002779A">
              <w:rPr>
                <w:rFonts w:ascii="Times New Roman" w:hAnsi="Times New Roman" w:cs="Times New Roman"/>
                <w:iCs/>
                <w:color w:val="000000" w:themeColor="text1"/>
                <w:sz w:val="16"/>
                <w:szCs w:val="16"/>
              </w:rPr>
              <w:t>/</w:t>
            </w:r>
            <w:r w:rsidR="000A58B9" w:rsidRPr="0002779A">
              <w:rPr>
                <w:rFonts w:ascii="Times New Roman" w:hAnsi="Times New Roman" w:cs="Times New Roman"/>
                <w:iCs/>
                <w:color w:val="000000" w:themeColor="text1"/>
                <w:sz w:val="16"/>
                <w:szCs w:val="16"/>
              </w:rPr>
              <w:t>363856</w:t>
            </w:r>
            <w:r w:rsidRPr="0002779A">
              <w:rPr>
                <w:rFonts w:ascii="Times New Roman" w:hAnsi="Times New Roman" w:cs="Times New Roman"/>
                <w:iCs/>
                <w:color w:val="000000" w:themeColor="text1"/>
                <w:sz w:val="16"/>
                <w:szCs w:val="16"/>
              </w:rPr>
              <w:t>)</w:t>
            </w:r>
          </w:p>
          <w:p w14:paraId="7EEC6CEB" w14:textId="0E7C1162" w:rsidR="005E6A9B" w:rsidRPr="0002779A" w:rsidRDefault="005E6A9B"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proofErr w:type="spellEnd"/>
            <w:r w:rsidR="009736C6" w:rsidRPr="0002779A">
              <w:rPr>
                <w:rFonts w:ascii="Times New Roman" w:hAnsi="Times New Roman" w:cs="Times New Roman"/>
                <w:i/>
                <w:color w:val="000000" w:themeColor="text1"/>
                <w:sz w:val="16"/>
                <w:szCs w:val="16"/>
              </w:rPr>
              <w:t>,</w:t>
            </w:r>
            <w:r w:rsidRPr="0002779A">
              <w:rPr>
                <w:rFonts w:ascii="Times New Roman" w:hAnsi="Times New Roman" w:cs="Times New Roman"/>
                <w:i/>
                <w:color w:val="000000" w:themeColor="text1"/>
                <w:sz w:val="16"/>
                <w:szCs w:val="16"/>
              </w:rPr>
              <w:t xml:space="preserve"> </w:t>
            </w:r>
            <w:r w:rsidR="00F95D13" w:rsidRPr="0002779A">
              <w:rPr>
                <w:rFonts w:ascii="Times New Roman" w:hAnsi="Times New Roman" w:cs="Times New Roman"/>
                <w:i/>
                <w:color w:val="000000" w:themeColor="text1"/>
                <w:sz w:val="16"/>
                <w:szCs w:val="16"/>
              </w:rPr>
              <w:t>2</w:t>
            </w:r>
            <w:r w:rsidR="00F95D13" w:rsidRPr="0002779A">
              <w:rPr>
                <w:rFonts w:ascii="Times New Roman" w:hAnsi="Times New Roman" w:cs="Times New Roman"/>
                <w:i/>
                <w:color w:val="000000" w:themeColor="text1"/>
                <w:sz w:val="16"/>
                <w:szCs w:val="16"/>
                <w:vertAlign w:val="superscript"/>
              </w:rPr>
              <w:t>nd</w:t>
            </w:r>
            <w:r w:rsidR="00F95D13" w:rsidRPr="0002779A">
              <w:rPr>
                <w:rFonts w:ascii="Times New Roman" w:hAnsi="Times New Roman" w:cs="Times New Roman"/>
                <w:i/>
                <w:color w:val="000000" w:themeColor="text1"/>
                <w:sz w:val="16"/>
                <w:szCs w:val="16"/>
              </w:rPr>
              <w:t xml:space="preserve"> </w:t>
            </w:r>
            <w:r w:rsidRPr="0002779A">
              <w:rPr>
                <w:rFonts w:ascii="Times New Roman" w:hAnsi="Times New Roman" w:cs="Times New Roman"/>
                <w:i/>
                <w:color w:val="000000" w:themeColor="text1"/>
                <w:sz w:val="16"/>
                <w:szCs w:val="16"/>
              </w:rPr>
              <w:t>value refers to person-years</w:t>
            </w:r>
          </w:p>
          <w:p w14:paraId="4316F6B0" w14:textId="75E21FD7" w:rsidR="00B27ED1" w:rsidRPr="0002779A" w:rsidRDefault="00B27ED1" w:rsidP="002E4DB3">
            <w:pPr>
              <w:spacing w:line="360" w:lineRule="auto"/>
              <w:jc w:val="center"/>
              <w:rPr>
                <w:rFonts w:ascii="Times New Roman" w:hAnsi="Times New Roman" w:cs="Times New Roman"/>
                <w:i/>
                <w:color w:val="000000" w:themeColor="text1"/>
                <w:sz w:val="16"/>
                <w:szCs w:val="16"/>
              </w:rPr>
            </w:pPr>
          </w:p>
        </w:tc>
        <w:tc>
          <w:tcPr>
            <w:tcW w:w="803" w:type="pct"/>
            <w:tcBorders>
              <w:top w:val="nil"/>
              <w:bottom w:val="single" w:sz="4" w:space="0" w:color="auto"/>
            </w:tcBorders>
          </w:tcPr>
          <w:p w14:paraId="04C32E29" w14:textId="78033B61" w:rsidR="00BD69D4" w:rsidRPr="0002779A" w:rsidRDefault="00AD7DAE"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Within groups:</w:t>
            </w:r>
          </w:p>
          <w:p w14:paraId="2022F247" w14:textId="6B3F8DD4" w:rsidR="008C2152" w:rsidRPr="0002779A" w:rsidRDefault="00AD7DAE"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w:t>
            </w:r>
            <w:r w:rsidR="00480314" w:rsidRPr="0002779A">
              <w:rPr>
                <w:rFonts w:ascii="Times New Roman" w:hAnsi="Times New Roman" w:cs="Times New Roman"/>
                <w:iCs/>
                <w:color w:val="000000" w:themeColor="text1"/>
                <w:sz w:val="16"/>
                <w:szCs w:val="16"/>
              </w:rPr>
              <w:t>=</w:t>
            </w:r>
            <w:r w:rsidR="00FD0C87" w:rsidRPr="0002779A">
              <w:rPr>
                <w:rFonts w:ascii="Times New Roman" w:hAnsi="Times New Roman" w:cs="Times New Roman"/>
                <w:iCs/>
                <w:color w:val="000000" w:themeColor="text1"/>
                <w:sz w:val="16"/>
                <w:szCs w:val="16"/>
              </w:rPr>
              <w:t xml:space="preserve">1.00 </w:t>
            </w:r>
            <w:r w:rsidR="00696028" w:rsidRPr="0002779A">
              <w:rPr>
                <w:rFonts w:ascii="Times New Roman" w:hAnsi="Times New Roman" w:cs="Times New Roman"/>
                <w:iCs/>
                <w:color w:val="000000" w:themeColor="text1"/>
                <w:sz w:val="16"/>
                <w:szCs w:val="16"/>
              </w:rPr>
              <w:t>(</w:t>
            </w:r>
            <w:r w:rsidR="00FD0C87" w:rsidRPr="0002779A">
              <w:rPr>
                <w:rFonts w:ascii="Times New Roman" w:hAnsi="Times New Roman" w:cs="Times New Roman"/>
                <w:iCs/>
                <w:color w:val="000000" w:themeColor="text1"/>
                <w:sz w:val="16"/>
                <w:szCs w:val="16"/>
              </w:rPr>
              <w:t>SZ</w:t>
            </w:r>
            <w:r w:rsidR="00696028" w:rsidRPr="0002779A">
              <w:rPr>
                <w:rFonts w:ascii="Times New Roman" w:hAnsi="Times New Roman" w:cs="Times New Roman"/>
                <w:iCs/>
                <w:color w:val="000000" w:themeColor="text1"/>
                <w:sz w:val="16"/>
                <w:szCs w:val="16"/>
              </w:rPr>
              <w:t>)</w:t>
            </w:r>
            <w:r w:rsidR="00DF1668" w:rsidRPr="0002779A">
              <w:rPr>
                <w:rFonts w:ascii="Times New Roman" w:hAnsi="Times New Roman" w:cs="Times New Roman"/>
                <w:iCs/>
                <w:color w:val="000000" w:themeColor="text1"/>
                <w:sz w:val="16"/>
                <w:szCs w:val="16"/>
              </w:rPr>
              <w:t xml:space="preserve"> </w:t>
            </w:r>
          </w:p>
          <w:p w14:paraId="5EA516F5" w14:textId="082CB83B" w:rsidR="00AD7DAE" w:rsidRPr="0002779A" w:rsidRDefault="008C215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Interaction: </w:t>
            </w:r>
            <w:r w:rsidR="009A3F79" w:rsidRPr="0002779A">
              <w:rPr>
                <w:rFonts w:ascii="Times New Roman" w:hAnsi="Times New Roman" w:cs="Times New Roman"/>
                <w:i/>
                <w:color w:val="000000" w:themeColor="text1"/>
                <w:sz w:val="16"/>
                <w:szCs w:val="16"/>
              </w:rPr>
              <w:t>p</w:t>
            </w:r>
            <w:r w:rsidR="009A3F79" w:rsidRPr="0002779A">
              <w:rPr>
                <w:rFonts w:ascii="Times New Roman" w:hAnsi="Times New Roman" w:cs="Times New Roman"/>
                <w:iCs/>
                <w:color w:val="000000" w:themeColor="text1"/>
                <w:sz w:val="16"/>
                <w:szCs w:val="16"/>
              </w:rPr>
              <w:t>=0.19</w:t>
            </w:r>
          </w:p>
          <w:p w14:paraId="01843B00" w14:textId="5951AD54" w:rsidR="008C2152" w:rsidRPr="0002779A" w:rsidRDefault="006D340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RR=</w:t>
            </w:r>
            <w:r w:rsidR="00696028" w:rsidRPr="0002779A">
              <w:rPr>
                <w:rFonts w:ascii="Times New Roman" w:hAnsi="Times New Roman" w:cs="Times New Roman"/>
                <w:iCs/>
                <w:color w:val="000000" w:themeColor="text1"/>
                <w:sz w:val="16"/>
                <w:szCs w:val="16"/>
              </w:rPr>
              <w:t>1.04 (Other NAP)</w:t>
            </w:r>
            <w:r w:rsidR="003C3220" w:rsidRPr="0002779A">
              <w:rPr>
                <w:rFonts w:ascii="Times New Roman" w:hAnsi="Times New Roman" w:cs="Times New Roman"/>
                <w:iCs/>
                <w:color w:val="000000" w:themeColor="text1"/>
                <w:sz w:val="16"/>
                <w:szCs w:val="16"/>
              </w:rPr>
              <w:t xml:space="preserve"> </w:t>
            </w:r>
          </w:p>
          <w:p w14:paraId="22BB1810" w14:textId="02C8C523" w:rsidR="006D340B" w:rsidRPr="0002779A" w:rsidRDefault="008C215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nteraction:</w:t>
            </w:r>
            <w:r w:rsidR="009A3F79" w:rsidRPr="0002779A">
              <w:rPr>
                <w:rFonts w:ascii="Times New Roman" w:hAnsi="Times New Roman" w:cs="Times New Roman"/>
                <w:iCs/>
                <w:color w:val="000000" w:themeColor="text1"/>
                <w:sz w:val="16"/>
                <w:szCs w:val="16"/>
              </w:rPr>
              <w:t xml:space="preserve"> </w:t>
            </w:r>
            <w:r w:rsidR="009A3F79" w:rsidRPr="0002779A">
              <w:rPr>
                <w:rFonts w:ascii="Times New Roman" w:hAnsi="Times New Roman" w:cs="Times New Roman"/>
                <w:i/>
                <w:color w:val="000000" w:themeColor="text1"/>
                <w:sz w:val="16"/>
                <w:szCs w:val="16"/>
              </w:rPr>
              <w:t>p</w:t>
            </w:r>
            <w:r w:rsidR="009A3F79" w:rsidRPr="0002779A">
              <w:rPr>
                <w:rFonts w:ascii="Times New Roman" w:hAnsi="Times New Roman" w:cs="Times New Roman"/>
                <w:iCs/>
                <w:color w:val="000000" w:themeColor="text1"/>
                <w:sz w:val="16"/>
                <w:szCs w:val="16"/>
              </w:rPr>
              <w:t>=0.43</w:t>
            </w:r>
            <w:r w:rsidR="00DB540A" w:rsidRPr="0002779A">
              <w:rPr>
                <w:rFonts w:ascii="Times New Roman" w:hAnsi="Times New Roman" w:cs="Times New Roman"/>
                <w:iCs/>
                <w:color w:val="000000" w:themeColor="text1"/>
                <w:sz w:val="16"/>
                <w:szCs w:val="16"/>
              </w:rPr>
              <w:t xml:space="preserve"> </w:t>
            </w:r>
          </w:p>
          <w:p w14:paraId="50315C68" w14:textId="64D3015B" w:rsidR="000D677B" w:rsidRPr="0002779A" w:rsidRDefault="000D677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lastRenderedPageBreak/>
              <w:t>Between groups</w:t>
            </w:r>
            <w:r w:rsidR="009E3293" w:rsidRPr="0002779A">
              <w:rPr>
                <w:rFonts w:ascii="Times New Roman" w:hAnsi="Times New Roman" w:cs="Times New Roman"/>
                <w:iCs/>
                <w:color w:val="000000" w:themeColor="text1"/>
                <w:sz w:val="16"/>
                <w:szCs w:val="16"/>
              </w:rPr>
              <w:t>:</w:t>
            </w:r>
          </w:p>
          <w:p w14:paraId="70A91DA0" w14:textId="77777777" w:rsidR="00FD0C87" w:rsidRPr="0002779A" w:rsidRDefault="000D677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Lowest third (</w:t>
            </w:r>
            <w:r w:rsidR="003135CC" w:rsidRPr="0002779A">
              <w:rPr>
                <w:rFonts w:ascii="Times New Roman" w:hAnsi="Times New Roman" w:cs="Times New Roman"/>
                <w:iCs/>
                <w:color w:val="000000" w:themeColor="text1"/>
                <w:sz w:val="16"/>
                <w:szCs w:val="16"/>
              </w:rPr>
              <w:t>24.8-47.1%</w:t>
            </w:r>
            <w:r w:rsidRPr="0002779A">
              <w:rPr>
                <w:rFonts w:ascii="Times New Roman" w:hAnsi="Times New Roman" w:cs="Times New Roman"/>
                <w:iCs/>
                <w:color w:val="000000" w:themeColor="text1"/>
                <w:sz w:val="16"/>
                <w:szCs w:val="16"/>
              </w:rPr>
              <w:t>) IRR=</w:t>
            </w:r>
            <w:r w:rsidR="008078C8" w:rsidRPr="0002779A">
              <w:rPr>
                <w:rFonts w:ascii="Times New Roman" w:hAnsi="Times New Roman" w:cs="Times New Roman"/>
                <w:iCs/>
                <w:color w:val="000000" w:themeColor="text1"/>
                <w:sz w:val="16"/>
                <w:szCs w:val="16"/>
              </w:rPr>
              <w:t>6.50</w:t>
            </w:r>
          </w:p>
          <w:p w14:paraId="01AFE26C" w14:textId="77777777" w:rsidR="007E03AE" w:rsidRPr="0002779A" w:rsidRDefault="007E03AE"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Middle third (47.2</w:t>
            </w:r>
            <w:r w:rsidR="007C5E96" w:rsidRPr="0002779A">
              <w:rPr>
                <w:rFonts w:ascii="Times New Roman" w:hAnsi="Times New Roman" w:cs="Times New Roman"/>
                <w:iCs/>
                <w:color w:val="000000" w:themeColor="text1"/>
                <w:sz w:val="16"/>
                <w:szCs w:val="16"/>
              </w:rPr>
              <w:t>-56.1%) IRR=2.13</w:t>
            </w:r>
          </w:p>
          <w:p w14:paraId="5C7F04F7" w14:textId="42FD5955" w:rsidR="00054208" w:rsidRPr="0002779A" w:rsidRDefault="004C04C0"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Upper third </w:t>
            </w:r>
            <w:r w:rsidR="009E3293" w:rsidRPr="0002779A">
              <w:rPr>
                <w:rFonts w:ascii="Times New Roman" w:hAnsi="Times New Roman" w:cs="Times New Roman"/>
                <w:iCs/>
                <w:color w:val="000000" w:themeColor="text1"/>
                <w:sz w:val="16"/>
                <w:szCs w:val="16"/>
              </w:rPr>
              <w:t>(56.4-74.3%) IRR=3.81</w:t>
            </w:r>
          </w:p>
          <w:p w14:paraId="6302A4D0" w14:textId="48B39852" w:rsidR="00054208" w:rsidRPr="0002779A" w:rsidRDefault="00CD7326"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proofErr w:type="spellEnd"/>
            <w:r w:rsidR="009736C6" w:rsidRPr="0002779A">
              <w:rPr>
                <w:rFonts w:ascii="Times New Roman" w:hAnsi="Times New Roman" w:cs="Times New Roman"/>
                <w:i/>
                <w:color w:val="000000" w:themeColor="text1"/>
                <w:sz w:val="16"/>
                <w:szCs w:val="16"/>
              </w:rPr>
              <w:t>,</w:t>
            </w:r>
            <w:r w:rsidRPr="0002779A">
              <w:rPr>
                <w:rFonts w:ascii="Times New Roman" w:hAnsi="Times New Roman" w:cs="Times New Roman"/>
                <w:i/>
                <w:color w:val="000000" w:themeColor="text1"/>
                <w:sz w:val="16"/>
                <w:szCs w:val="16"/>
              </w:rPr>
              <w:t xml:space="preserve"> effect sizes from 2007 study </w:t>
            </w:r>
          </w:p>
        </w:tc>
      </w:tr>
      <w:tr w:rsidR="00002A4F" w:rsidRPr="0002779A" w14:paraId="561F436C" w14:textId="77777777" w:rsidTr="003B39B2">
        <w:trPr>
          <w:jc w:val="center"/>
        </w:trPr>
        <w:tc>
          <w:tcPr>
            <w:tcW w:w="466" w:type="pct"/>
            <w:tcBorders>
              <w:top w:val="single" w:sz="4" w:space="0" w:color="auto"/>
            </w:tcBorders>
          </w:tcPr>
          <w:p w14:paraId="7DF68AA6" w14:textId="7BFA3473" w:rsidR="00BD69D4" w:rsidRPr="0002779A" w:rsidRDefault="005F714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Kirkbride</w:t>
            </w:r>
            <w:r w:rsidR="00E8618B" w:rsidRPr="0002779A">
              <w:rPr>
                <w:rFonts w:ascii="Times New Roman" w:hAnsi="Times New Roman" w:cs="Times New Roman"/>
                <w:iCs/>
                <w:sz w:val="16"/>
                <w:szCs w:val="16"/>
              </w:rPr>
              <w:t xml:space="preserve">, Jones, </w:t>
            </w:r>
            <w:r w:rsidR="000B6FF3" w:rsidRPr="0002779A">
              <w:rPr>
                <w:rFonts w:ascii="Times New Roman" w:hAnsi="Times New Roman" w:cs="Times New Roman"/>
                <w:iCs/>
                <w:sz w:val="16"/>
                <w:szCs w:val="16"/>
              </w:rPr>
              <w:t xml:space="preserve">Ullrich, &amp; </w:t>
            </w:r>
            <w:proofErr w:type="spellStart"/>
            <w:r w:rsidR="000B6FF3" w:rsidRPr="0002779A">
              <w:rPr>
                <w:rFonts w:ascii="Times New Roman" w:hAnsi="Times New Roman" w:cs="Times New Roman"/>
                <w:iCs/>
                <w:sz w:val="16"/>
                <w:szCs w:val="16"/>
              </w:rPr>
              <w:t>Coid</w:t>
            </w:r>
            <w:proofErr w:type="spellEnd"/>
            <w:r w:rsidR="000B6FF3"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2014)</w:t>
            </w:r>
          </w:p>
          <w:p w14:paraId="76A2B20A" w14:textId="7478CDFC" w:rsidR="005F714A" w:rsidRPr="0002779A" w:rsidRDefault="005F714A" w:rsidP="002E4DB3">
            <w:pPr>
              <w:spacing w:line="360" w:lineRule="auto"/>
              <w:jc w:val="center"/>
              <w:rPr>
                <w:rFonts w:ascii="Times New Roman" w:hAnsi="Times New Roman" w:cs="Times New Roman"/>
                <w:b/>
                <w:bCs/>
                <w:iCs/>
                <w:sz w:val="16"/>
                <w:szCs w:val="16"/>
              </w:rPr>
            </w:pPr>
          </w:p>
          <w:p w14:paraId="59832E70" w14:textId="1E37957D" w:rsidR="00706A0B" w:rsidRPr="0002779A" w:rsidRDefault="00706A0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ity &amp; Hackney</w:t>
            </w:r>
            <w:r w:rsidR="001212D9" w:rsidRPr="0002779A">
              <w:rPr>
                <w:rFonts w:ascii="Times New Roman" w:hAnsi="Times New Roman" w:cs="Times New Roman"/>
                <w:iCs/>
                <w:sz w:val="16"/>
                <w:szCs w:val="16"/>
              </w:rPr>
              <w:t>, Newham, &amp; Tower Hamlets, East London, UK</w:t>
            </w:r>
          </w:p>
          <w:p w14:paraId="247BEAA2" w14:textId="77777777" w:rsidR="005F714A" w:rsidRPr="0002779A" w:rsidRDefault="005F714A" w:rsidP="002E4DB3">
            <w:pPr>
              <w:spacing w:line="360" w:lineRule="auto"/>
              <w:jc w:val="center"/>
              <w:rPr>
                <w:rFonts w:ascii="Times New Roman" w:hAnsi="Times New Roman" w:cs="Times New Roman"/>
                <w:b/>
                <w:bCs/>
                <w:iCs/>
                <w:sz w:val="16"/>
                <w:szCs w:val="16"/>
              </w:rPr>
            </w:pPr>
          </w:p>
          <w:p w14:paraId="11409C19" w14:textId="7631FC23" w:rsidR="005F714A" w:rsidRPr="0002779A" w:rsidRDefault="005F714A" w:rsidP="002E4DB3">
            <w:pPr>
              <w:spacing w:line="360" w:lineRule="auto"/>
              <w:jc w:val="center"/>
              <w:rPr>
                <w:rFonts w:ascii="Times New Roman" w:hAnsi="Times New Roman" w:cs="Times New Roman"/>
                <w:b/>
                <w:bCs/>
                <w:iCs/>
                <w:sz w:val="16"/>
                <w:szCs w:val="16"/>
              </w:rPr>
            </w:pPr>
          </w:p>
        </w:tc>
        <w:tc>
          <w:tcPr>
            <w:tcW w:w="636" w:type="pct"/>
            <w:tcBorders>
              <w:top w:val="single" w:sz="4" w:space="0" w:color="auto"/>
            </w:tcBorders>
          </w:tcPr>
          <w:p w14:paraId="6A305355" w14:textId="0B713681" w:rsidR="00BD69D4" w:rsidRPr="0002779A" w:rsidRDefault="00F0658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he East London first-episode psychosis [ELFEP] </w:t>
            </w:r>
            <w:r w:rsidR="00132203" w:rsidRPr="0002779A">
              <w:rPr>
                <w:rFonts w:ascii="Times New Roman" w:hAnsi="Times New Roman" w:cs="Times New Roman"/>
                <w:iCs/>
                <w:sz w:val="16"/>
                <w:szCs w:val="16"/>
              </w:rPr>
              <w:t>study &amp; 2001 UK census</w:t>
            </w:r>
          </w:p>
          <w:p w14:paraId="3C00F5B8" w14:textId="77777777" w:rsidR="00132203" w:rsidRPr="0002779A" w:rsidRDefault="00132203" w:rsidP="002E4DB3">
            <w:pPr>
              <w:spacing w:line="360" w:lineRule="auto"/>
              <w:jc w:val="center"/>
              <w:rPr>
                <w:rFonts w:ascii="Times New Roman" w:hAnsi="Times New Roman" w:cs="Times New Roman"/>
                <w:iCs/>
                <w:sz w:val="16"/>
                <w:szCs w:val="16"/>
              </w:rPr>
            </w:pPr>
          </w:p>
          <w:p w14:paraId="12E69985" w14:textId="188F39EC" w:rsidR="00132203" w:rsidRPr="0002779A" w:rsidRDefault="0013220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870415" w:rsidRPr="0002779A">
              <w:rPr>
                <w:rFonts w:ascii="Times New Roman" w:hAnsi="Times New Roman" w:cs="Times New Roman"/>
                <w:iCs/>
                <w:sz w:val="16"/>
                <w:szCs w:val="16"/>
              </w:rPr>
              <w:t>Dec</w:t>
            </w:r>
            <w:r w:rsidR="000817C5" w:rsidRPr="0002779A">
              <w:rPr>
                <w:rFonts w:ascii="Times New Roman" w:hAnsi="Times New Roman" w:cs="Times New Roman"/>
                <w:iCs/>
                <w:sz w:val="16"/>
                <w:szCs w:val="16"/>
              </w:rPr>
              <w:t xml:space="preserve">ember 1996 </w:t>
            </w:r>
            <w:r w:rsidR="00532A71" w:rsidRPr="0002779A">
              <w:rPr>
                <w:rFonts w:ascii="Times New Roman" w:hAnsi="Times New Roman" w:cs="Times New Roman"/>
                <w:iCs/>
                <w:sz w:val="16"/>
                <w:szCs w:val="16"/>
              </w:rPr>
              <w:t>–</w:t>
            </w:r>
            <w:r w:rsidR="000817C5" w:rsidRPr="0002779A">
              <w:rPr>
                <w:rFonts w:ascii="Times New Roman" w:hAnsi="Times New Roman" w:cs="Times New Roman"/>
                <w:iCs/>
                <w:sz w:val="16"/>
                <w:szCs w:val="16"/>
              </w:rPr>
              <w:t xml:space="preserve"> November 1998</w:t>
            </w:r>
            <w:r w:rsidR="007A142C" w:rsidRPr="0002779A">
              <w:rPr>
                <w:rFonts w:ascii="Times New Roman" w:hAnsi="Times New Roman" w:cs="Times New Roman"/>
                <w:iCs/>
                <w:sz w:val="16"/>
                <w:szCs w:val="16"/>
              </w:rPr>
              <w:t xml:space="preserve"> (2 years </w:t>
            </w:r>
            <w:r w:rsidR="00532A71" w:rsidRPr="0002779A">
              <w:rPr>
                <w:rFonts w:ascii="Times New Roman" w:hAnsi="Times New Roman" w:cs="Times New Roman"/>
                <w:iCs/>
                <w:sz w:val="16"/>
                <w:szCs w:val="16"/>
              </w:rPr>
              <w:t>–</w:t>
            </w:r>
            <w:r w:rsidR="008F171F" w:rsidRPr="0002779A">
              <w:rPr>
                <w:rFonts w:ascii="Times New Roman" w:hAnsi="Times New Roman" w:cs="Times New Roman"/>
                <w:iCs/>
                <w:sz w:val="16"/>
                <w:szCs w:val="16"/>
              </w:rPr>
              <w:t xml:space="preserve"> City &amp; Hackney</w:t>
            </w:r>
            <w:r w:rsidR="00D50085" w:rsidRPr="0002779A">
              <w:rPr>
                <w:rFonts w:ascii="Times New Roman" w:hAnsi="Times New Roman" w:cs="Times New Roman"/>
                <w:iCs/>
                <w:sz w:val="16"/>
                <w:szCs w:val="16"/>
              </w:rPr>
              <w:t>)</w:t>
            </w:r>
          </w:p>
          <w:p w14:paraId="6493EDB8" w14:textId="74D50ED1" w:rsidR="00D50085" w:rsidRPr="0002779A" w:rsidRDefault="007505F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ecember 1998 -November 2000 (</w:t>
            </w:r>
            <w:r w:rsidR="007A142C" w:rsidRPr="0002779A">
              <w:rPr>
                <w:rFonts w:ascii="Times New Roman" w:hAnsi="Times New Roman" w:cs="Times New Roman"/>
                <w:iCs/>
                <w:sz w:val="16"/>
                <w:szCs w:val="16"/>
              </w:rPr>
              <w:t>2 years – Newham &amp; Tower Hamlets)</w:t>
            </w:r>
          </w:p>
          <w:p w14:paraId="76B12DD7" w14:textId="440BC738" w:rsidR="00D50085" w:rsidRPr="0002779A" w:rsidRDefault="00D50085" w:rsidP="002E4DB3">
            <w:pPr>
              <w:spacing w:line="360" w:lineRule="auto"/>
              <w:jc w:val="center"/>
              <w:rPr>
                <w:rFonts w:ascii="Times New Roman" w:hAnsi="Times New Roman" w:cs="Times New Roman"/>
                <w:i/>
                <w:sz w:val="16"/>
                <w:szCs w:val="16"/>
              </w:rPr>
            </w:pPr>
          </w:p>
        </w:tc>
        <w:tc>
          <w:tcPr>
            <w:tcW w:w="381" w:type="pct"/>
            <w:tcBorders>
              <w:top w:val="single" w:sz="4" w:space="0" w:color="auto"/>
            </w:tcBorders>
          </w:tcPr>
          <w:p w14:paraId="293E9622" w14:textId="4D1DD5AC" w:rsidR="00BD69D4" w:rsidRPr="0002779A" w:rsidRDefault="00A96F5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elf-ascribed, place of birth, &amp; parents place of birth, grouped using UK ONS ethnic group classifications</w:t>
            </w:r>
          </w:p>
        </w:tc>
        <w:tc>
          <w:tcPr>
            <w:tcW w:w="510" w:type="pct"/>
            <w:tcBorders>
              <w:top w:val="single" w:sz="4" w:space="0" w:color="auto"/>
            </w:tcBorders>
          </w:tcPr>
          <w:p w14:paraId="06388B3E" w14:textId="7C2F8B50" w:rsidR="00BD69D4" w:rsidRPr="0002779A" w:rsidRDefault="00AB073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First inciden</w:t>
            </w:r>
            <w:r w:rsidR="000023B7" w:rsidRPr="0002779A">
              <w:rPr>
                <w:rFonts w:ascii="Times New Roman" w:hAnsi="Times New Roman" w:cs="Times New Roman"/>
                <w:iCs/>
                <w:sz w:val="16"/>
                <w:szCs w:val="16"/>
              </w:rPr>
              <w:t>t</w:t>
            </w:r>
            <w:r w:rsidRPr="0002779A">
              <w:rPr>
                <w:rFonts w:ascii="Times New Roman" w:hAnsi="Times New Roman" w:cs="Times New Roman"/>
                <w:iCs/>
                <w:sz w:val="16"/>
                <w:szCs w:val="16"/>
              </w:rPr>
              <w:t xml:space="preserve"> cases of NAP </w:t>
            </w:r>
            <w:r w:rsidR="00912720" w:rsidRPr="0002779A">
              <w:rPr>
                <w:rFonts w:ascii="Times New Roman" w:hAnsi="Times New Roman" w:cs="Times New Roman"/>
                <w:iCs/>
                <w:sz w:val="16"/>
                <w:szCs w:val="16"/>
              </w:rPr>
              <w:t>[DSM-IV]</w:t>
            </w:r>
          </w:p>
        </w:tc>
        <w:tc>
          <w:tcPr>
            <w:tcW w:w="338" w:type="pct"/>
            <w:tcBorders>
              <w:top w:val="single" w:sz="4" w:space="0" w:color="auto"/>
            </w:tcBorders>
          </w:tcPr>
          <w:p w14:paraId="45065632" w14:textId="77777777" w:rsidR="00BD69D4" w:rsidRPr="0002779A" w:rsidRDefault="003233B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uper Output Area [SOA]</w:t>
            </w:r>
          </w:p>
          <w:p w14:paraId="42427FFF" w14:textId="7BB4205F" w:rsidR="00127CE5" w:rsidRPr="0002779A" w:rsidRDefault="00127CE5"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t>(56, 6195)</w:t>
            </w:r>
          </w:p>
        </w:tc>
        <w:tc>
          <w:tcPr>
            <w:tcW w:w="381" w:type="pct"/>
            <w:tcBorders>
              <w:top w:val="single" w:sz="4" w:space="0" w:color="auto"/>
            </w:tcBorders>
          </w:tcPr>
          <w:p w14:paraId="0C353581" w14:textId="46E4E365" w:rsidR="00BD69D4" w:rsidRPr="0002779A" w:rsidRDefault="0015303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SD increase</w:t>
            </w:r>
            <w:r w:rsidR="0059456A">
              <w:rPr>
                <w:rFonts w:ascii="Times New Roman" w:hAnsi="Times New Roman" w:cs="Times New Roman"/>
                <w:iCs/>
                <w:sz w:val="16"/>
                <w:szCs w:val="16"/>
              </w:rPr>
              <w:t xml:space="preserve"> of own-group density</w:t>
            </w:r>
          </w:p>
        </w:tc>
        <w:tc>
          <w:tcPr>
            <w:tcW w:w="385" w:type="pct"/>
            <w:tcBorders>
              <w:top w:val="single" w:sz="4" w:space="0" w:color="auto"/>
            </w:tcBorders>
          </w:tcPr>
          <w:p w14:paraId="55679B6E" w14:textId="1144B5C7" w:rsidR="0023756B" w:rsidRPr="0002779A" w:rsidRDefault="000477B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w:t>
            </w:r>
            <w:r w:rsidR="00991F08" w:rsidRPr="0002779A">
              <w:rPr>
                <w:rFonts w:ascii="Times New Roman" w:hAnsi="Times New Roman" w:cs="Times New Roman"/>
                <w:iCs/>
                <w:sz w:val="16"/>
                <w:szCs w:val="16"/>
              </w:rPr>
              <w:t xml:space="preserve"> Age, </w:t>
            </w:r>
            <w:r w:rsidR="00750AB8" w:rsidRPr="0002779A">
              <w:rPr>
                <w:rFonts w:ascii="Times New Roman" w:hAnsi="Times New Roman" w:cs="Times New Roman"/>
                <w:iCs/>
                <w:sz w:val="16"/>
                <w:szCs w:val="16"/>
              </w:rPr>
              <w:t xml:space="preserve">sex, </w:t>
            </w:r>
            <w:r w:rsidR="00991F08" w:rsidRPr="0002779A">
              <w:rPr>
                <w:rFonts w:ascii="Times New Roman" w:hAnsi="Times New Roman" w:cs="Times New Roman"/>
                <w:iCs/>
                <w:sz w:val="16"/>
                <w:szCs w:val="16"/>
              </w:rPr>
              <w:t>social class</w:t>
            </w:r>
          </w:p>
          <w:p w14:paraId="70523D7F" w14:textId="7556966F" w:rsidR="0023756B" w:rsidRPr="0002779A" w:rsidRDefault="0023756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None</w:t>
            </w:r>
          </w:p>
        </w:tc>
        <w:tc>
          <w:tcPr>
            <w:tcW w:w="335" w:type="pct"/>
            <w:tcBorders>
              <w:top w:val="single" w:sz="4" w:space="0" w:color="auto"/>
            </w:tcBorders>
          </w:tcPr>
          <w:p w14:paraId="1E0E34B7" w14:textId="07A7F12D" w:rsidR="00BD69D4" w:rsidRPr="0002779A" w:rsidRDefault="00D6037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ayesian Hierarchical Modelling</w:t>
            </w:r>
          </w:p>
        </w:tc>
        <w:tc>
          <w:tcPr>
            <w:tcW w:w="765" w:type="pct"/>
            <w:tcBorders>
              <w:top w:val="single" w:sz="4" w:space="0" w:color="auto"/>
            </w:tcBorders>
          </w:tcPr>
          <w:p w14:paraId="5ECD1199" w14:textId="77777777" w:rsidR="00BD69D4" w:rsidRPr="0002779A" w:rsidRDefault="00102C4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African (49/NR)</w:t>
            </w:r>
          </w:p>
          <w:p w14:paraId="004BB532" w14:textId="77777777" w:rsidR="00404A43" w:rsidRPr="0002779A" w:rsidRDefault="00404A43"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lack Caribbean (55/NR)</w:t>
            </w:r>
          </w:p>
          <w:p w14:paraId="4A700138" w14:textId="599CA0D5" w:rsidR="00404A43" w:rsidRPr="0002779A" w:rsidRDefault="003502B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Bangladeshi (53/NR)</w:t>
            </w:r>
          </w:p>
          <w:p w14:paraId="68D2F540" w14:textId="196F4056" w:rsidR="00F47860" w:rsidRPr="0002779A" w:rsidRDefault="00A23CDE"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on-British White (38/NR)</w:t>
            </w:r>
          </w:p>
          <w:p w14:paraId="22090276" w14:textId="25552477" w:rsidR="003502BD" w:rsidRPr="0002779A" w:rsidRDefault="003502BD"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White British (majority) </w:t>
            </w:r>
            <w:r w:rsidR="00EA2029" w:rsidRPr="0002779A">
              <w:rPr>
                <w:rFonts w:ascii="Times New Roman" w:hAnsi="Times New Roman" w:cs="Times New Roman"/>
                <w:iCs/>
                <w:color w:val="000000" w:themeColor="text1"/>
                <w:sz w:val="16"/>
                <w:szCs w:val="16"/>
              </w:rPr>
              <w:t>(68/NR)</w:t>
            </w:r>
          </w:p>
        </w:tc>
        <w:tc>
          <w:tcPr>
            <w:tcW w:w="803" w:type="pct"/>
            <w:tcBorders>
              <w:top w:val="single" w:sz="4" w:space="0" w:color="auto"/>
            </w:tcBorders>
          </w:tcPr>
          <w:p w14:paraId="49341C4B" w14:textId="63024979" w:rsidR="00BD69D4" w:rsidRPr="0002779A" w:rsidRDefault="00102C42"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RR</w:t>
            </w:r>
            <w:r w:rsidR="00C6689C" w:rsidRPr="0002779A">
              <w:rPr>
                <w:rFonts w:ascii="Times New Roman" w:hAnsi="Times New Roman" w:cs="Times New Roman"/>
                <w:iCs/>
                <w:color w:val="000000" w:themeColor="text1"/>
                <w:sz w:val="16"/>
                <w:szCs w:val="16"/>
              </w:rPr>
              <w:t>=0.70 [SS]</w:t>
            </w:r>
            <w:r w:rsidR="0035649B" w:rsidRPr="0002779A">
              <w:rPr>
                <w:rFonts w:ascii="Times New Roman" w:hAnsi="Times New Roman" w:cs="Times New Roman"/>
                <w:iCs/>
                <w:color w:val="000000" w:themeColor="text1"/>
                <w:sz w:val="16"/>
                <w:szCs w:val="16"/>
              </w:rPr>
              <w:t xml:space="preserve"> </w:t>
            </w:r>
          </w:p>
          <w:p w14:paraId="0580760F" w14:textId="59BE8EB1" w:rsidR="00EA2029" w:rsidRPr="0002779A" w:rsidRDefault="00EA202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R</w:t>
            </w:r>
          </w:p>
          <w:p w14:paraId="628D43BD" w14:textId="77777777" w:rsidR="00C6689C" w:rsidRPr="0002779A" w:rsidRDefault="00EA202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R</w:t>
            </w:r>
          </w:p>
          <w:p w14:paraId="7358F887" w14:textId="77777777" w:rsidR="00EA2029" w:rsidRPr="0002779A" w:rsidRDefault="00EA202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NR</w:t>
            </w:r>
          </w:p>
          <w:p w14:paraId="4EB02243" w14:textId="2CE752B7" w:rsidR="00204EC0" w:rsidRPr="0002779A" w:rsidRDefault="00204EC0"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proofErr w:type="spellEnd"/>
            <w:r w:rsidR="009736C6" w:rsidRPr="0002779A">
              <w:rPr>
                <w:rFonts w:ascii="Times New Roman" w:hAnsi="Times New Roman" w:cs="Times New Roman"/>
                <w:i/>
                <w:color w:val="000000" w:themeColor="text1"/>
                <w:sz w:val="16"/>
                <w:szCs w:val="16"/>
              </w:rPr>
              <w:t>,</w:t>
            </w:r>
            <w:r w:rsidR="0017566C" w:rsidRPr="0002779A">
              <w:rPr>
                <w:rFonts w:ascii="Times New Roman" w:hAnsi="Times New Roman" w:cs="Times New Roman"/>
                <w:i/>
                <w:color w:val="000000" w:themeColor="text1"/>
                <w:sz w:val="16"/>
                <w:szCs w:val="16"/>
              </w:rPr>
              <w:t xml:space="preserve"> </w:t>
            </w:r>
            <w:r w:rsidRPr="0002779A">
              <w:rPr>
                <w:rFonts w:ascii="Times New Roman" w:hAnsi="Times New Roman" w:cs="Times New Roman"/>
                <w:i/>
                <w:color w:val="000000" w:themeColor="text1"/>
                <w:sz w:val="16"/>
                <w:szCs w:val="16"/>
              </w:rPr>
              <w:t>RR</w:t>
            </w:r>
            <w:r w:rsidR="008D377A" w:rsidRPr="0002779A">
              <w:rPr>
                <w:rFonts w:ascii="Times New Roman" w:hAnsi="Times New Roman" w:cs="Times New Roman"/>
                <w:i/>
                <w:color w:val="000000" w:themeColor="text1"/>
                <w:sz w:val="16"/>
                <w:szCs w:val="16"/>
              </w:rPr>
              <w:t xml:space="preserve"> </w:t>
            </w:r>
            <w:r w:rsidRPr="0002779A">
              <w:rPr>
                <w:rFonts w:ascii="Times New Roman" w:hAnsi="Times New Roman" w:cs="Times New Roman"/>
                <w:i/>
                <w:color w:val="000000" w:themeColor="text1"/>
                <w:sz w:val="16"/>
                <w:szCs w:val="16"/>
              </w:rPr>
              <w:t>shows effect for NAP</w:t>
            </w:r>
            <w:r w:rsidR="006D1A52" w:rsidRPr="0002779A">
              <w:rPr>
                <w:rFonts w:ascii="Times New Roman" w:hAnsi="Times New Roman" w:cs="Times New Roman"/>
                <w:i/>
                <w:color w:val="000000" w:themeColor="text1"/>
                <w:sz w:val="16"/>
                <w:szCs w:val="16"/>
              </w:rPr>
              <w:t>. Data NR but associations not sig. for Black Caribbean, Bangladeshi, &amp; non-British White groups</w:t>
            </w:r>
          </w:p>
        </w:tc>
      </w:tr>
      <w:tr w:rsidR="00002A4F" w:rsidRPr="0002779A" w14:paraId="3CCBCEF6" w14:textId="77777777" w:rsidTr="00160AF0">
        <w:trPr>
          <w:jc w:val="center"/>
        </w:trPr>
        <w:tc>
          <w:tcPr>
            <w:tcW w:w="466" w:type="pct"/>
          </w:tcPr>
          <w:p w14:paraId="6087558A" w14:textId="77777777" w:rsidR="00E654C3" w:rsidRPr="0002779A" w:rsidRDefault="00517333"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Mene</w:t>
            </w:r>
            <w:r w:rsidR="005D0011" w:rsidRPr="0002779A">
              <w:rPr>
                <w:rFonts w:ascii="Times New Roman" w:hAnsi="Times New Roman" w:cs="Times New Roman"/>
                <w:b/>
                <w:bCs/>
                <w:iCs/>
                <w:sz w:val="16"/>
                <w:szCs w:val="16"/>
              </w:rPr>
              <w:t xml:space="preserve">zes, </w:t>
            </w:r>
            <w:r w:rsidR="00311E55" w:rsidRPr="0002779A">
              <w:rPr>
                <w:rFonts w:ascii="Times New Roman" w:hAnsi="Times New Roman" w:cs="Times New Roman"/>
                <w:b/>
                <w:bCs/>
                <w:iCs/>
                <w:sz w:val="16"/>
                <w:szCs w:val="16"/>
              </w:rPr>
              <w:t>Georgiades</w:t>
            </w:r>
            <w:r w:rsidR="005D0011" w:rsidRPr="0002779A">
              <w:rPr>
                <w:rFonts w:ascii="Times New Roman" w:hAnsi="Times New Roman" w:cs="Times New Roman"/>
                <w:b/>
                <w:bCs/>
                <w:iCs/>
                <w:sz w:val="16"/>
                <w:szCs w:val="16"/>
              </w:rPr>
              <w:t xml:space="preserve">, &amp; Boyle </w:t>
            </w:r>
            <w:r w:rsidR="000B6FF3" w:rsidRPr="0002779A">
              <w:rPr>
                <w:rFonts w:ascii="Times New Roman" w:hAnsi="Times New Roman" w:cs="Times New Roman"/>
                <w:b/>
                <w:bCs/>
                <w:iCs/>
                <w:sz w:val="16"/>
                <w:szCs w:val="16"/>
              </w:rPr>
              <w:t>(2011)</w:t>
            </w:r>
          </w:p>
          <w:p w14:paraId="12E8020A" w14:textId="77777777" w:rsidR="005139EB" w:rsidRPr="0002779A" w:rsidRDefault="005139EB" w:rsidP="002E4DB3">
            <w:pPr>
              <w:spacing w:line="360" w:lineRule="auto"/>
              <w:jc w:val="center"/>
              <w:rPr>
                <w:rFonts w:ascii="Times New Roman" w:hAnsi="Times New Roman" w:cs="Times New Roman"/>
                <w:iCs/>
                <w:sz w:val="16"/>
                <w:szCs w:val="16"/>
              </w:rPr>
            </w:pPr>
          </w:p>
          <w:p w14:paraId="086A7355" w14:textId="42D3CF7F" w:rsidR="005139EB" w:rsidRPr="0002779A" w:rsidRDefault="005139E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anada</w:t>
            </w:r>
          </w:p>
        </w:tc>
        <w:tc>
          <w:tcPr>
            <w:tcW w:w="636" w:type="pct"/>
          </w:tcPr>
          <w:p w14:paraId="51B0B322" w14:textId="2251451C" w:rsidR="00BD69D4" w:rsidRPr="0002779A" w:rsidRDefault="0097702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anadian Community Health Survey [CCHS]</w:t>
            </w:r>
            <w:r w:rsidR="00B34AC8" w:rsidRPr="0002779A">
              <w:rPr>
                <w:rFonts w:ascii="Times New Roman" w:hAnsi="Times New Roman" w:cs="Times New Roman"/>
                <w:iCs/>
                <w:sz w:val="16"/>
                <w:szCs w:val="16"/>
              </w:rPr>
              <w:t xml:space="preserve"> &amp; 2001 Canadian census</w:t>
            </w:r>
          </w:p>
          <w:p w14:paraId="3F9F3C04" w14:textId="77777777" w:rsidR="00DF42B0" w:rsidRPr="0002779A" w:rsidRDefault="00DF42B0" w:rsidP="002E4DB3">
            <w:pPr>
              <w:spacing w:line="360" w:lineRule="auto"/>
              <w:jc w:val="center"/>
              <w:rPr>
                <w:rFonts w:ascii="Times New Roman" w:hAnsi="Times New Roman" w:cs="Times New Roman"/>
                <w:iCs/>
                <w:sz w:val="16"/>
                <w:szCs w:val="16"/>
              </w:rPr>
            </w:pPr>
          </w:p>
          <w:p w14:paraId="76D74956" w14:textId="2DE180A4" w:rsidR="00DF42B0" w:rsidRPr="0002779A" w:rsidRDefault="00DF42B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2002 (1 year)</w:t>
            </w:r>
          </w:p>
        </w:tc>
        <w:tc>
          <w:tcPr>
            <w:tcW w:w="381" w:type="pct"/>
          </w:tcPr>
          <w:p w14:paraId="042C4F3C" w14:textId="476D2091" w:rsidR="00BD69D4" w:rsidRPr="0002779A" w:rsidRDefault="00BA04C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mmigrant status </w:t>
            </w:r>
            <w:r w:rsidR="00674E34" w:rsidRPr="0002779A">
              <w:rPr>
                <w:rFonts w:ascii="Times New Roman" w:hAnsi="Times New Roman" w:cs="Times New Roman"/>
                <w:iCs/>
                <w:sz w:val="16"/>
                <w:szCs w:val="16"/>
              </w:rPr>
              <w:t>assigned if</w:t>
            </w:r>
            <w:r w:rsidRPr="0002779A">
              <w:rPr>
                <w:rFonts w:ascii="Times New Roman" w:hAnsi="Times New Roman" w:cs="Times New Roman"/>
                <w:iCs/>
                <w:sz w:val="16"/>
                <w:szCs w:val="16"/>
              </w:rPr>
              <w:t xml:space="preserve"> individual was born </w:t>
            </w:r>
            <w:r w:rsidR="007E76B5" w:rsidRPr="0002779A">
              <w:rPr>
                <w:rFonts w:ascii="Times New Roman" w:hAnsi="Times New Roman" w:cs="Times New Roman"/>
                <w:iCs/>
                <w:sz w:val="16"/>
                <w:szCs w:val="16"/>
              </w:rPr>
              <w:t>outside Canada and not born a Canadian citizen</w:t>
            </w:r>
          </w:p>
        </w:tc>
        <w:tc>
          <w:tcPr>
            <w:tcW w:w="510" w:type="pct"/>
          </w:tcPr>
          <w:p w14:paraId="3C2550B1" w14:textId="38CBF8E6" w:rsidR="00BD69D4" w:rsidRPr="0002779A" w:rsidRDefault="006020B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elf-reported l</w:t>
            </w:r>
            <w:r w:rsidR="00496594" w:rsidRPr="0002779A">
              <w:rPr>
                <w:rFonts w:ascii="Times New Roman" w:hAnsi="Times New Roman" w:cs="Times New Roman"/>
                <w:iCs/>
                <w:sz w:val="16"/>
                <w:szCs w:val="16"/>
              </w:rPr>
              <w:t xml:space="preserve">ifetime prevalence </w:t>
            </w:r>
            <w:r w:rsidR="0095165F" w:rsidRPr="0002779A">
              <w:rPr>
                <w:rFonts w:ascii="Times New Roman" w:hAnsi="Times New Roman" w:cs="Times New Roman"/>
                <w:iCs/>
                <w:sz w:val="16"/>
                <w:szCs w:val="16"/>
              </w:rPr>
              <w:t xml:space="preserve">[LTP] </w:t>
            </w:r>
            <w:r w:rsidR="00496594" w:rsidRPr="0002779A">
              <w:rPr>
                <w:rFonts w:ascii="Times New Roman" w:hAnsi="Times New Roman" w:cs="Times New Roman"/>
                <w:iCs/>
                <w:sz w:val="16"/>
                <w:szCs w:val="16"/>
              </w:rPr>
              <w:t>of SZ</w:t>
            </w:r>
          </w:p>
        </w:tc>
        <w:tc>
          <w:tcPr>
            <w:tcW w:w="338" w:type="pct"/>
          </w:tcPr>
          <w:p w14:paraId="7E95783B" w14:textId="6FACBD43" w:rsidR="00BD69D4" w:rsidRPr="0002779A" w:rsidRDefault="0003297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issemination area [DA]</w:t>
            </w:r>
            <w:r w:rsidR="0068274F" w:rsidRPr="0002779A">
              <w:rPr>
                <w:rFonts w:ascii="Times New Roman" w:hAnsi="Times New Roman" w:cs="Times New Roman"/>
                <w:iCs/>
                <w:sz w:val="16"/>
                <w:szCs w:val="16"/>
              </w:rPr>
              <w:t xml:space="preserve"> (81</w:t>
            </w:r>
            <w:r w:rsidR="00A05B0C" w:rsidRPr="0002779A">
              <w:rPr>
                <w:rFonts w:ascii="Times New Roman" w:hAnsi="Times New Roman" w:cs="Times New Roman"/>
                <w:iCs/>
                <w:sz w:val="16"/>
                <w:szCs w:val="16"/>
              </w:rPr>
              <w:t>45, 400-700)</w:t>
            </w:r>
          </w:p>
        </w:tc>
        <w:tc>
          <w:tcPr>
            <w:tcW w:w="381" w:type="pct"/>
          </w:tcPr>
          <w:p w14:paraId="473258C8" w14:textId="37DA5C8D" w:rsidR="00BD69D4" w:rsidRPr="0002779A" w:rsidRDefault="00DB168C"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I</w:t>
            </w:r>
            <w:r w:rsidR="00151ED0" w:rsidRPr="0002779A">
              <w:rPr>
                <w:rFonts w:ascii="Times New Roman" w:hAnsi="Times New Roman" w:cs="Times New Roman"/>
                <w:iCs/>
                <w:sz w:val="16"/>
                <w:szCs w:val="16"/>
              </w:rPr>
              <w:t xml:space="preserve">mmigrant status </w:t>
            </w:r>
            <w:r>
              <w:rPr>
                <w:rFonts w:ascii="Times New Roman" w:hAnsi="Times New Roman" w:cs="Times New Roman"/>
                <w:iCs/>
                <w:sz w:val="16"/>
                <w:szCs w:val="16"/>
              </w:rPr>
              <w:t xml:space="preserve">x </w:t>
            </w:r>
            <w:r w:rsidR="00151ED0" w:rsidRPr="0002779A">
              <w:rPr>
                <w:rFonts w:ascii="Times New Roman" w:hAnsi="Times New Roman" w:cs="Times New Roman"/>
                <w:iCs/>
                <w:sz w:val="16"/>
                <w:szCs w:val="16"/>
              </w:rPr>
              <w:t xml:space="preserve"> immigrant concentration </w:t>
            </w:r>
          </w:p>
        </w:tc>
        <w:tc>
          <w:tcPr>
            <w:tcW w:w="385" w:type="pct"/>
          </w:tcPr>
          <w:p w14:paraId="3F6B8A04" w14:textId="77777777" w:rsidR="00BD69D4" w:rsidRPr="0002779A" w:rsidRDefault="00674E3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Age, sex, income, </w:t>
            </w:r>
            <w:r w:rsidR="00F445C4" w:rsidRPr="0002779A">
              <w:rPr>
                <w:rFonts w:ascii="Times New Roman" w:hAnsi="Times New Roman" w:cs="Times New Roman"/>
                <w:iCs/>
                <w:sz w:val="16"/>
                <w:szCs w:val="16"/>
              </w:rPr>
              <w:t>marital status, education</w:t>
            </w:r>
          </w:p>
          <w:p w14:paraId="7184D97A" w14:textId="7E11F3E5" w:rsidR="00F445C4" w:rsidRPr="0002779A" w:rsidRDefault="00F445C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w:t>
            </w:r>
            <w:r w:rsidR="0095165F" w:rsidRPr="0002779A">
              <w:rPr>
                <w:rFonts w:ascii="Times New Roman" w:hAnsi="Times New Roman" w:cs="Times New Roman"/>
                <w:iCs/>
                <w:sz w:val="16"/>
                <w:szCs w:val="16"/>
              </w:rPr>
              <w:t xml:space="preserve"> </w:t>
            </w:r>
            <w:r w:rsidR="008F66A6" w:rsidRPr="0002779A">
              <w:rPr>
                <w:rFonts w:ascii="Times New Roman" w:hAnsi="Times New Roman" w:cs="Times New Roman"/>
                <w:iCs/>
                <w:sz w:val="16"/>
                <w:szCs w:val="16"/>
              </w:rPr>
              <w:t xml:space="preserve">Disadvantage </w:t>
            </w:r>
            <w:r w:rsidR="006A26F6" w:rsidRPr="0002779A">
              <w:rPr>
                <w:rFonts w:ascii="Times New Roman" w:hAnsi="Times New Roman" w:cs="Times New Roman"/>
                <w:iCs/>
                <w:sz w:val="16"/>
                <w:szCs w:val="16"/>
              </w:rPr>
              <w:t xml:space="preserve">(% </w:t>
            </w:r>
            <w:r w:rsidR="0022519B" w:rsidRPr="0002779A">
              <w:rPr>
                <w:rFonts w:ascii="Times New Roman" w:hAnsi="Times New Roman" w:cs="Times New Roman"/>
                <w:iCs/>
                <w:sz w:val="16"/>
                <w:szCs w:val="16"/>
              </w:rPr>
              <w:t xml:space="preserve">with </w:t>
            </w:r>
            <w:r w:rsidR="006A26F6" w:rsidRPr="0002779A">
              <w:rPr>
                <w:rFonts w:ascii="Times New Roman" w:hAnsi="Times New Roman" w:cs="Times New Roman"/>
                <w:iCs/>
                <w:sz w:val="16"/>
                <w:szCs w:val="16"/>
              </w:rPr>
              <w:t>low income,</w:t>
            </w:r>
            <w:r w:rsidR="0022519B" w:rsidRPr="0002779A">
              <w:rPr>
                <w:rFonts w:ascii="Times New Roman" w:hAnsi="Times New Roman" w:cs="Times New Roman"/>
                <w:iCs/>
                <w:sz w:val="16"/>
                <w:szCs w:val="16"/>
              </w:rPr>
              <w:t xml:space="preserve"> </w:t>
            </w:r>
            <w:r w:rsidR="007E3379" w:rsidRPr="0002779A">
              <w:rPr>
                <w:rFonts w:ascii="Times New Roman" w:hAnsi="Times New Roman" w:cs="Times New Roman"/>
                <w:iCs/>
                <w:sz w:val="16"/>
                <w:szCs w:val="16"/>
              </w:rPr>
              <w:t>rentals,</w:t>
            </w:r>
            <w:r w:rsidR="0022519B" w:rsidRPr="0002779A">
              <w:rPr>
                <w:rFonts w:ascii="Times New Roman" w:hAnsi="Times New Roman" w:cs="Times New Roman"/>
                <w:iCs/>
                <w:sz w:val="16"/>
                <w:szCs w:val="16"/>
              </w:rPr>
              <w:t xml:space="preserve"> &amp;</w:t>
            </w:r>
            <w:r w:rsidR="007E3379" w:rsidRPr="0002779A">
              <w:rPr>
                <w:rFonts w:ascii="Times New Roman" w:hAnsi="Times New Roman" w:cs="Times New Roman"/>
                <w:iCs/>
                <w:sz w:val="16"/>
                <w:szCs w:val="16"/>
              </w:rPr>
              <w:t xml:space="preserve"> that moved in the last year)</w:t>
            </w:r>
          </w:p>
        </w:tc>
        <w:tc>
          <w:tcPr>
            <w:tcW w:w="335" w:type="pct"/>
          </w:tcPr>
          <w:p w14:paraId="109821F2" w14:textId="40E57F24" w:rsidR="00BD69D4" w:rsidRPr="0002779A" w:rsidRDefault="0044004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logistic regression</w:t>
            </w:r>
          </w:p>
        </w:tc>
        <w:tc>
          <w:tcPr>
            <w:tcW w:w="765" w:type="pct"/>
          </w:tcPr>
          <w:p w14:paraId="375B07DF" w14:textId="1E9B9E41" w:rsidR="00BD69D4" w:rsidRPr="0002779A" w:rsidRDefault="007E337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 xml:space="preserve">Immigrant status </w:t>
            </w:r>
            <w:r w:rsidR="00AE3F7E" w:rsidRPr="0002779A">
              <w:rPr>
                <w:rFonts w:ascii="Times New Roman" w:hAnsi="Times New Roman" w:cs="Times New Roman"/>
                <w:iCs/>
                <w:color w:val="000000" w:themeColor="text1"/>
                <w:sz w:val="16"/>
                <w:szCs w:val="16"/>
              </w:rPr>
              <w:t>(born</w:t>
            </w:r>
            <w:r w:rsidR="00FE430A" w:rsidRPr="0002779A">
              <w:rPr>
                <w:rFonts w:ascii="Times New Roman" w:hAnsi="Times New Roman" w:cs="Times New Roman"/>
                <w:iCs/>
                <w:color w:val="000000" w:themeColor="text1"/>
                <w:sz w:val="16"/>
                <w:szCs w:val="16"/>
              </w:rPr>
              <w:t xml:space="preserve"> in Asia</w:t>
            </w:r>
            <w:r w:rsidR="005660E8" w:rsidRPr="0002779A">
              <w:rPr>
                <w:rFonts w:ascii="Times New Roman" w:hAnsi="Times New Roman" w:cs="Times New Roman"/>
                <w:iCs/>
                <w:color w:val="000000" w:themeColor="text1"/>
                <w:sz w:val="16"/>
                <w:szCs w:val="16"/>
              </w:rPr>
              <w:t>,</w:t>
            </w:r>
            <w:r w:rsidR="00FE430A" w:rsidRPr="0002779A">
              <w:rPr>
                <w:rFonts w:ascii="Times New Roman" w:hAnsi="Times New Roman" w:cs="Times New Roman"/>
                <w:iCs/>
                <w:color w:val="000000" w:themeColor="text1"/>
                <w:sz w:val="16"/>
                <w:szCs w:val="16"/>
              </w:rPr>
              <w:t xml:space="preserve"> Oceania</w:t>
            </w:r>
            <w:r w:rsidR="00B64A7B" w:rsidRPr="0002779A">
              <w:rPr>
                <w:rFonts w:ascii="Times New Roman" w:hAnsi="Times New Roman" w:cs="Times New Roman"/>
                <w:iCs/>
                <w:color w:val="000000" w:themeColor="text1"/>
                <w:sz w:val="16"/>
                <w:szCs w:val="16"/>
              </w:rPr>
              <w:t>,</w:t>
            </w:r>
            <w:r w:rsidR="00E0315D" w:rsidRPr="0002779A">
              <w:rPr>
                <w:rFonts w:ascii="Times New Roman" w:hAnsi="Times New Roman" w:cs="Times New Roman"/>
                <w:iCs/>
                <w:color w:val="000000" w:themeColor="text1"/>
                <w:sz w:val="16"/>
                <w:szCs w:val="16"/>
              </w:rPr>
              <w:t xml:space="preserve"> or Europe) (31/7784)</w:t>
            </w:r>
          </w:p>
        </w:tc>
        <w:tc>
          <w:tcPr>
            <w:tcW w:w="803" w:type="pct"/>
          </w:tcPr>
          <w:p w14:paraId="79AD2D0C" w14:textId="5B464360" w:rsidR="006834AB" w:rsidRPr="0002779A" w:rsidRDefault="006834AB"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Immigrant status x concentration interaction:</w:t>
            </w:r>
          </w:p>
          <w:p w14:paraId="7ECDC94B" w14:textId="68ED7BA4" w:rsidR="00FB796A" w:rsidRPr="0002779A" w:rsidRDefault="007E3379" w:rsidP="002E4DB3">
            <w:pPr>
              <w:spacing w:line="360" w:lineRule="auto"/>
              <w:jc w:val="center"/>
              <w:rPr>
                <w:rFonts w:ascii="Times New Roman" w:hAnsi="Times New Roman" w:cs="Times New Roman"/>
                <w:iCs/>
                <w:color w:val="000000" w:themeColor="text1"/>
                <w:sz w:val="16"/>
                <w:szCs w:val="16"/>
              </w:rPr>
            </w:pPr>
            <w:r w:rsidRPr="0002779A">
              <w:rPr>
                <w:rFonts w:ascii="Times New Roman" w:hAnsi="Times New Roman" w:cs="Times New Roman"/>
                <w:iCs/>
                <w:color w:val="000000" w:themeColor="text1"/>
                <w:sz w:val="16"/>
                <w:szCs w:val="16"/>
              </w:rPr>
              <w:t>OR</w:t>
            </w:r>
            <w:r w:rsidR="0023491D" w:rsidRPr="0002779A">
              <w:rPr>
                <w:rFonts w:ascii="Times New Roman" w:hAnsi="Times New Roman" w:cs="Times New Roman"/>
                <w:iCs/>
                <w:color w:val="000000" w:themeColor="text1"/>
                <w:sz w:val="16"/>
                <w:szCs w:val="16"/>
              </w:rPr>
              <w:t>=0.81</w:t>
            </w:r>
          </w:p>
          <w:p w14:paraId="3A49D060" w14:textId="415CF08D" w:rsidR="00FB796A" w:rsidRPr="0002779A" w:rsidRDefault="00401BB9" w:rsidP="002E4DB3">
            <w:pPr>
              <w:spacing w:line="360" w:lineRule="auto"/>
              <w:jc w:val="center"/>
              <w:rPr>
                <w:rFonts w:ascii="Times New Roman" w:hAnsi="Times New Roman" w:cs="Times New Roman"/>
                <w:i/>
                <w:color w:val="000000" w:themeColor="text1"/>
                <w:sz w:val="16"/>
                <w:szCs w:val="16"/>
              </w:rPr>
            </w:pPr>
            <w:proofErr w:type="spellStart"/>
            <w:r w:rsidRPr="0002779A">
              <w:rPr>
                <w:rFonts w:ascii="Times New Roman" w:hAnsi="Times New Roman" w:cs="Times New Roman"/>
                <w:i/>
                <w:color w:val="000000" w:themeColor="text1"/>
                <w:sz w:val="16"/>
                <w:szCs w:val="16"/>
              </w:rPr>
              <w:t>n.b.</w:t>
            </w:r>
            <w:proofErr w:type="spellEnd"/>
            <w:r w:rsidR="009736C6" w:rsidRPr="0002779A">
              <w:rPr>
                <w:rFonts w:ascii="Times New Roman" w:hAnsi="Times New Roman" w:cs="Times New Roman"/>
                <w:i/>
                <w:color w:val="000000" w:themeColor="text1"/>
                <w:sz w:val="16"/>
                <w:szCs w:val="16"/>
              </w:rPr>
              <w:t>,</w:t>
            </w:r>
            <w:r w:rsidRPr="0002779A">
              <w:rPr>
                <w:rFonts w:ascii="Times New Roman" w:hAnsi="Times New Roman" w:cs="Times New Roman"/>
                <w:i/>
                <w:color w:val="000000" w:themeColor="text1"/>
                <w:sz w:val="16"/>
                <w:szCs w:val="16"/>
              </w:rPr>
              <w:t xml:space="preserve"> </w:t>
            </w:r>
            <w:r w:rsidR="00F369FD" w:rsidRPr="0002779A">
              <w:rPr>
                <w:rFonts w:ascii="Times New Roman" w:hAnsi="Times New Roman" w:cs="Times New Roman"/>
                <w:i/>
                <w:color w:val="000000" w:themeColor="text1"/>
                <w:sz w:val="16"/>
                <w:szCs w:val="16"/>
              </w:rPr>
              <w:t>l</w:t>
            </w:r>
            <w:r w:rsidR="00787CE0" w:rsidRPr="0002779A">
              <w:rPr>
                <w:rFonts w:ascii="Times New Roman" w:hAnsi="Times New Roman" w:cs="Times New Roman"/>
                <w:i/>
                <w:color w:val="000000" w:themeColor="text1"/>
                <w:sz w:val="16"/>
                <w:szCs w:val="16"/>
              </w:rPr>
              <w:t>ower SZ in</w:t>
            </w:r>
            <w:r w:rsidR="00C64062" w:rsidRPr="0002779A">
              <w:rPr>
                <w:rFonts w:ascii="Times New Roman" w:hAnsi="Times New Roman" w:cs="Times New Roman"/>
                <w:i/>
                <w:color w:val="000000" w:themeColor="text1"/>
                <w:sz w:val="16"/>
                <w:szCs w:val="16"/>
              </w:rPr>
              <w:t xml:space="preserve"> immigrants</w:t>
            </w:r>
            <w:r w:rsidR="00DB3330" w:rsidRPr="0002779A">
              <w:rPr>
                <w:rFonts w:ascii="Times New Roman" w:hAnsi="Times New Roman" w:cs="Times New Roman"/>
                <w:i/>
                <w:color w:val="000000" w:themeColor="text1"/>
                <w:sz w:val="16"/>
                <w:szCs w:val="16"/>
              </w:rPr>
              <w:t>.</w:t>
            </w:r>
            <w:r w:rsidR="00605191" w:rsidRPr="0002779A">
              <w:rPr>
                <w:rFonts w:ascii="Times New Roman" w:hAnsi="Times New Roman" w:cs="Times New Roman"/>
                <w:i/>
                <w:color w:val="000000" w:themeColor="text1"/>
                <w:sz w:val="16"/>
                <w:szCs w:val="16"/>
              </w:rPr>
              <w:t xml:space="preserve"> Additional</w:t>
            </w:r>
            <w:r w:rsidR="00DB3330" w:rsidRPr="0002779A">
              <w:rPr>
                <w:rFonts w:ascii="Times New Roman" w:hAnsi="Times New Roman" w:cs="Times New Roman"/>
                <w:i/>
                <w:color w:val="000000" w:themeColor="text1"/>
                <w:sz w:val="16"/>
                <w:szCs w:val="16"/>
              </w:rPr>
              <w:t xml:space="preserve"> </w:t>
            </w:r>
            <w:r w:rsidR="00605191" w:rsidRPr="0002779A">
              <w:rPr>
                <w:rFonts w:ascii="Times New Roman" w:hAnsi="Times New Roman" w:cs="Times New Roman"/>
                <w:i/>
                <w:color w:val="000000" w:themeColor="text1"/>
                <w:sz w:val="16"/>
                <w:szCs w:val="16"/>
              </w:rPr>
              <w:t>p</w:t>
            </w:r>
            <w:r w:rsidRPr="0002779A">
              <w:rPr>
                <w:rFonts w:ascii="Times New Roman" w:hAnsi="Times New Roman" w:cs="Times New Roman"/>
                <w:i/>
                <w:color w:val="000000" w:themeColor="text1"/>
                <w:sz w:val="16"/>
                <w:szCs w:val="16"/>
              </w:rPr>
              <w:t>rotective effect of</w:t>
            </w:r>
            <w:r w:rsidR="00C01D76" w:rsidRPr="0002779A">
              <w:rPr>
                <w:rFonts w:ascii="Times New Roman" w:hAnsi="Times New Roman" w:cs="Times New Roman"/>
                <w:i/>
                <w:color w:val="000000" w:themeColor="text1"/>
                <w:sz w:val="16"/>
                <w:szCs w:val="16"/>
              </w:rPr>
              <w:t xml:space="preserve"> migrant</w:t>
            </w:r>
            <w:r w:rsidRPr="0002779A">
              <w:rPr>
                <w:rFonts w:ascii="Times New Roman" w:hAnsi="Times New Roman" w:cs="Times New Roman"/>
                <w:i/>
                <w:color w:val="000000" w:themeColor="text1"/>
                <w:sz w:val="16"/>
                <w:szCs w:val="16"/>
              </w:rPr>
              <w:t xml:space="preserve"> group density but</w:t>
            </w:r>
            <w:r w:rsidR="003C3220" w:rsidRPr="0002779A">
              <w:rPr>
                <w:rFonts w:ascii="Times New Roman" w:hAnsi="Times New Roman" w:cs="Times New Roman"/>
                <w:i/>
                <w:color w:val="000000" w:themeColor="text1"/>
                <w:sz w:val="16"/>
                <w:szCs w:val="16"/>
              </w:rPr>
              <w:t xml:space="preserve"> this was</w:t>
            </w:r>
            <w:r w:rsidRPr="0002779A">
              <w:rPr>
                <w:rFonts w:ascii="Times New Roman" w:hAnsi="Times New Roman" w:cs="Times New Roman"/>
                <w:i/>
                <w:color w:val="000000" w:themeColor="text1"/>
                <w:sz w:val="16"/>
                <w:szCs w:val="16"/>
              </w:rPr>
              <w:t xml:space="preserve"> not sig.</w:t>
            </w:r>
            <w:r w:rsidR="00623057" w:rsidRPr="0002779A">
              <w:rPr>
                <w:rFonts w:ascii="Times New Roman" w:hAnsi="Times New Roman" w:cs="Times New Roman"/>
                <w:i/>
                <w:color w:val="000000" w:themeColor="text1"/>
                <w:sz w:val="16"/>
                <w:szCs w:val="16"/>
              </w:rPr>
              <w:t xml:space="preserve"> </w:t>
            </w:r>
          </w:p>
        </w:tc>
      </w:tr>
      <w:tr w:rsidR="00002A4F" w:rsidRPr="0002779A" w14:paraId="111497D2" w14:textId="77777777" w:rsidTr="00160AF0">
        <w:trPr>
          <w:jc w:val="center"/>
        </w:trPr>
        <w:tc>
          <w:tcPr>
            <w:tcW w:w="466" w:type="pct"/>
          </w:tcPr>
          <w:p w14:paraId="14D993E9" w14:textId="2F75DFF5" w:rsidR="00BD69D4" w:rsidRPr="0002779A" w:rsidRDefault="00291635"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lastRenderedPageBreak/>
              <w:t>Mezuk</w:t>
            </w:r>
            <w:proofErr w:type="spellEnd"/>
            <w:r w:rsidRPr="0002779A">
              <w:rPr>
                <w:rFonts w:ascii="Times New Roman" w:hAnsi="Times New Roman" w:cs="Times New Roman"/>
                <w:iCs/>
                <w:sz w:val="16"/>
                <w:szCs w:val="16"/>
              </w:rPr>
              <w:t xml:space="preserve">, Li, </w:t>
            </w:r>
            <w:proofErr w:type="spellStart"/>
            <w:r w:rsidRPr="0002779A">
              <w:rPr>
                <w:rFonts w:ascii="Times New Roman" w:hAnsi="Times New Roman" w:cs="Times New Roman"/>
                <w:iCs/>
                <w:sz w:val="16"/>
                <w:szCs w:val="16"/>
              </w:rPr>
              <w:t>Cederin</w:t>
            </w:r>
            <w:proofErr w:type="spellEnd"/>
            <w:r w:rsidRPr="0002779A">
              <w:rPr>
                <w:rFonts w:ascii="Times New Roman" w:hAnsi="Times New Roman" w:cs="Times New Roman"/>
                <w:iCs/>
                <w:sz w:val="16"/>
                <w:szCs w:val="16"/>
              </w:rPr>
              <w:t xml:space="preserve"> et al., (2015)</w:t>
            </w:r>
          </w:p>
          <w:p w14:paraId="581D95A4" w14:textId="0202940A" w:rsidR="00316EC8" w:rsidRPr="0002779A" w:rsidRDefault="00316EC8" w:rsidP="002E4DB3">
            <w:pPr>
              <w:spacing w:line="360" w:lineRule="auto"/>
              <w:jc w:val="center"/>
              <w:rPr>
                <w:rFonts w:ascii="Times New Roman" w:hAnsi="Times New Roman" w:cs="Times New Roman"/>
                <w:iCs/>
                <w:sz w:val="16"/>
                <w:szCs w:val="16"/>
              </w:rPr>
            </w:pPr>
          </w:p>
          <w:p w14:paraId="37F606D8" w14:textId="3F498F66" w:rsidR="00316EC8" w:rsidRPr="0002779A" w:rsidRDefault="00316EC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tockholm, Gothe</w:t>
            </w:r>
            <w:r w:rsidR="0087751B" w:rsidRPr="0002779A">
              <w:rPr>
                <w:rFonts w:ascii="Times New Roman" w:hAnsi="Times New Roman" w:cs="Times New Roman"/>
                <w:iCs/>
                <w:sz w:val="16"/>
                <w:szCs w:val="16"/>
              </w:rPr>
              <w:t xml:space="preserve">nburg, &amp; </w:t>
            </w:r>
            <w:r w:rsidR="00177BBE" w:rsidRPr="0002779A">
              <w:rPr>
                <w:rFonts w:ascii="Times New Roman" w:hAnsi="Times New Roman" w:cs="Times New Roman"/>
                <w:iCs/>
                <w:sz w:val="16"/>
                <w:szCs w:val="16"/>
              </w:rPr>
              <w:t>Malmö, Sweden</w:t>
            </w:r>
          </w:p>
          <w:p w14:paraId="3CD68949" w14:textId="77777777" w:rsidR="00291635" w:rsidRPr="0002779A" w:rsidRDefault="00291635" w:rsidP="002E4DB3">
            <w:pPr>
              <w:spacing w:line="360" w:lineRule="auto"/>
              <w:jc w:val="center"/>
              <w:rPr>
                <w:rFonts w:ascii="Times New Roman" w:hAnsi="Times New Roman" w:cs="Times New Roman"/>
                <w:iCs/>
                <w:sz w:val="16"/>
                <w:szCs w:val="16"/>
              </w:rPr>
            </w:pPr>
          </w:p>
          <w:p w14:paraId="71CF9645" w14:textId="7A0C16E0" w:rsidR="00291635" w:rsidRPr="0002779A" w:rsidRDefault="00291635" w:rsidP="002E4DB3">
            <w:pPr>
              <w:spacing w:line="360" w:lineRule="auto"/>
              <w:jc w:val="center"/>
              <w:rPr>
                <w:rFonts w:ascii="Times New Roman" w:hAnsi="Times New Roman" w:cs="Times New Roman"/>
                <w:iCs/>
                <w:sz w:val="16"/>
                <w:szCs w:val="16"/>
              </w:rPr>
            </w:pPr>
          </w:p>
        </w:tc>
        <w:tc>
          <w:tcPr>
            <w:tcW w:w="636" w:type="pct"/>
          </w:tcPr>
          <w:p w14:paraId="3AA68EF1" w14:textId="521C7E70" w:rsidR="00BD69D4" w:rsidRPr="0002779A" w:rsidRDefault="000B0D3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Nationwide psychiatric inpatient and outpatient registries. </w:t>
            </w:r>
            <w:r w:rsidR="00DA6C3F" w:rsidRPr="0002779A">
              <w:rPr>
                <w:rFonts w:ascii="Times New Roman" w:hAnsi="Times New Roman" w:cs="Times New Roman"/>
                <w:iCs/>
                <w:sz w:val="16"/>
                <w:szCs w:val="16"/>
              </w:rPr>
              <w:t>&amp; 2005 Swedish census</w:t>
            </w:r>
          </w:p>
          <w:p w14:paraId="32C6EE0F" w14:textId="77777777" w:rsidR="00DA6C3F" w:rsidRPr="0002779A" w:rsidRDefault="00DA6C3F" w:rsidP="002E4DB3">
            <w:pPr>
              <w:spacing w:line="360" w:lineRule="auto"/>
              <w:jc w:val="center"/>
              <w:rPr>
                <w:rFonts w:ascii="Times New Roman" w:hAnsi="Times New Roman" w:cs="Times New Roman"/>
                <w:iCs/>
                <w:sz w:val="16"/>
                <w:szCs w:val="16"/>
              </w:rPr>
            </w:pPr>
          </w:p>
          <w:p w14:paraId="43C4CC47" w14:textId="2C05B100" w:rsidR="00DA6C3F" w:rsidRPr="0002779A" w:rsidRDefault="00DA6C3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233FAC" w:rsidRPr="0002779A">
              <w:rPr>
                <w:rFonts w:ascii="Times New Roman" w:hAnsi="Times New Roman" w:cs="Times New Roman"/>
                <w:iCs/>
                <w:sz w:val="16"/>
                <w:szCs w:val="16"/>
              </w:rPr>
              <w:t>2005</w:t>
            </w:r>
            <w:r w:rsidR="0016439E" w:rsidRPr="0002779A">
              <w:rPr>
                <w:rFonts w:ascii="Times New Roman" w:hAnsi="Times New Roman" w:cs="Times New Roman"/>
                <w:iCs/>
                <w:sz w:val="16"/>
                <w:szCs w:val="16"/>
              </w:rPr>
              <w:t xml:space="preserve"> </w:t>
            </w:r>
            <w:r w:rsidR="00233FAC" w:rsidRPr="0002779A">
              <w:rPr>
                <w:rFonts w:ascii="Times New Roman" w:hAnsi="Times New Roman" w:cs="Times New Roman"/>
                <w:iCs/>
                <w:sz w:val="16"/>
                <w:szCs w:val="16"/>
              </w:rPr>
              <w:t>-</w:t>
            </w:r>
            <w:r w:rsidR="0016439E" w:rsidRPr="0002779A">
              <w:rPr>
                <w:rFonts w:ascii="Times New Roman" w:hAnsi="Times New Roman" w:cs="Times New Roman"/>
                <w:iCs/>
                <w:sz w:val="16"/>
                <w:szCs w:val="16"/>
              </w:rPr>
              <w:t xml:space="preserve"> </w:t>
            </w:r>
            <w:r w:rsidR="00233FAC" w:rsidRPr="0002779A">
              <w:rPr>
                <w:rFonts w:ascii="Times New Roman" w:hAnsi="Times New Roman" w:cs="Times New Roman"/>
                <w:iCs/>
                <w:sz w:val="16"/>
                <w:szCs w:val="16"/>
              </w:rPr>
              <w:t>2010 (5 years)</w:t>
            </w:r>
          </w:p>
        </w:tc>
        <w:tc>
          <w:tcPr>
            <w:tcW w:w="381" w:type="pct"/>
          </w:tcPr>
          <w:p w14:paraId="5577D9A6" w14:textId="3F229234" w:rsidR="00BD69D4" w:rsidRPr="0002779A" w:rsidRDefault="00D41ED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w:t>
            </w:r>
            <w:r w:rsidR="008F2F62" w:rsidRPr="0002779A">
              <w:rPr>
                <w:rFonts w:ascii="Times New Roman" w:hAnsi="Times New Roman" w:cs="Times New Roman"/>
                <w:iCs/>
                <w:sz w:val="16"/>
                <w:szCs w:val="16"/>
              </w:rPr>
              <w:t>lace of birth &amp; parents place of birth</w:t>
            </w:r>
            <w:r w:rsidR="00AE165C"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w:t>
            </w:r>
            <w:r w:rsidR="00EE2D83" w:rsidRPr="0002779A">
              <w:rPr>
                <w:rFonts w:ascii="Times New Roman" w:hAnsi="Times New Roman" w:cs="Times New Roman"/>
                <w:iCs/>
                <w:sz w:val="16"/>
                <w:szCs w:val="16"/>
              </w:rPr>
              <w:t>b</w:t>
            </w:r>
            <w:r w:rsidR="00AE165C" w:rsidRPr="0002779A">
              <w:rPr>
                <w:rFonts w:ascii="Times New Roman" w:hAnsi="Times New Roman" w:cs="Times New Roman"/>
                <w:iCs/>
                <w:sz w:val="16"/>
                <w:szCs w:val="16"/>
              </w:rPr>
              <w:t xml:space="preserve">orn outside </w:t>
            </w:r>
            <w:r w:rsidR="00A77096" w:rsidRPr="0002779A">
              <w:rPr>
                <w:rFonts w:ascii="Times New Roman" w:hAnsi="Times New Roman" w:cs="Times New Roman"/>
                <w:iCs/>
                <w:sz w:val="16"/>
                <w:szCs w:val="16"/>
              </w:rPr>
              <w:t xml:space="preserve">of </w:t>
            </w:r>
            <w:r w:rsidR="00AE165C" w:rsidRPr="0002779A">
              <w:rPr>
                <w:rFonts w:ascii="Times New Roman" w:hAnsi="Times New Roman" w:cs="Times New Roman"/>
                <w:iCs/>
                <w:sz w:val="16"/>
                <w:szCs w:val="16"/>
              </w:rPr>
              <w:t>Sweden</w:t>
            </w:r>
            <w:r w:rsidRPr="0002779A">
              <w:rPr>
                <w:rFonts w:ascii="Times New Roman" w:hAnsi="Times New Roman" w:cs="Times New Roman"/>
                <w:iCs/>
                <w:sz w:val="16"/>
                <w:szCs w:val="16"/>
              </w:rPr>
              <w:t>:</w:t>
            </w:r>
            <w:r w:rsidR="00AE165C"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 </w:t>
            </w:r>
            <w:r w:rsidR="00D2362C" w:rsidRPr="0002779A">
              <w:rPr>
                <w:rFonts w:ascii="Times New Roman" w:hAnsi="Times New Roman" w:cs="Times New Roman"/>
                <w:iCs/>
                <w:sz w:val="16"/>
                <w:szCs w:val="16"/>
              </w:rPr>
              <w:t>born in Sweden, at</w:t>
            </w:r>
            <w:r w:rsidR="00EE2D83" w:rsidRPr="0002779A">
              <w:rPr>
                <w:rFonts w:ascii="Times New Roman" w:hAnsi="Times New Roman" w:cs="Times New Roman"/>
                <w:iCs/>
                <w:sz w:val="16"/>
                <w:szCs w:val="16"/>
              </w:rPr>
              <w:t xml:space="preserve"> least one parent born outside </w:t>
            </w:r>
            <w:r w:rsidR="00A77096" w:rsidRPr="0002779A">
              <w:rPr>
                <w:rFonts w:ascii="Times New Roman" w:hAnsi="Times New Roman" w:cs="Times New Roman"/>
                <w:iCs/>
                <w:sz w:val="16"/>
                <w:szCs w:val="16"/>
              </w:rPr>
              <w:t xml:space="preserve">of </w:t>
            </w:r>
            <w:r w:rsidR="00EE2D83" w:rsidRPr="0002779A">
              <w:rPr>
                <w:rFonts w:ascii="Times New Roman" w:hAnsi="Times New Roman" w:cs="Times New Roman"/>
                <w:iCs/>
                <w:sz w:val="16"/>
                <w:szCs w:val="16"/>
              </w:rPr>
              <w:t>Sweden: 2</w:t>
            </w:r>
            <w:r w:rsidR="00EE2D83" w:rsidRPr="0002779A">
              <w:rPr>
                <w:rFonts w:ascii="Times New Roman" w:hAnsi="Times New Roman" w:cs="Times New Roman"/>
                <w:iCs/>
                <w:sz w:val="16"/>
                <w:szCs w:val="16"/>
                <w:vertAlign w:val="superscript"/>
              </w:rPr>
              <w:t>nd</w:t>
            </w:r>
            <w:r w:rsidR="00EE2D83" w:rsidRPr="0002779A">
              <w:rPr>
                <w:rFonts w:ascii="Times New Roman" w:hAnsi="Times New Roman" w:cs="Times New Roman"/>
                <w:iCs/>
                <w:sz w:val="16"/>
                <w:szCs w:val="16"/>
              </w:rPr>
              <w:t xml:space="preserve"> gen</w:t>
            </w:r>
            <w:r w:rsidR="005E4070" w:rsidRPr="0002779A">
              <w:rPr>
                <w:rFonts w:ascii="Times New Roman" w:hAnsi="Times New Roman" w:cs="Times New Roman"/>
                <w:iCs/>
                <w:sz w:val="16"/>
                <w:szCs w:val="16"/>
              </w:rPr>
              <w:t>)</w:t>
            </w:r>
          </w:p>
        </w:tc>
        <w:tc>
          <w:tcPr>
            <w:tcW w:w="510" w:type="pct"/>
          </w:tcPr>
          <w:p w14:paraId="6FDD9954" w14:textId="7225DA28" w:rsidR="00BD69D4" w:rsidRPr="0002779A" w:rsidRDefault="00D93E0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AP &amp; AP first incident cases [ICD-10]</w:t>
            </w:r>
          </w:p>
        </w:tc>
        <w:tc>
          <w:tcPr>
            <w:tcW w:w="338" w:type="pct"/>
          </w:tcPr>
          <w:p w14:paraId="23502E0B" w14:textId="54688838" w:rsidR="00BD69D4" w:rsidRPr="0002779A" w:rsidRDefault="0003197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SAMS </w:t>
            </w:r>
            <w:r w:rsidR="004F4C7F" w:rsidRPr="0002779A">
              <w:rPr>
                <w:rFonts w:ascii="Times New Roman" w:hAnsi="Times New Roman" w:cs="Times New Roman"/>
                <w:iCs/>
                <w:sz w:val="16"/>
                <w:szCs w:val="16"/>
              </w:rPr>
              <w:t>(1490, 1000)</w:t>
            </w:r>
          </w:p>
        </w:tc>
        <w:tc>
          <w:tcPr>
            <w:tcW w:w="381" w:type="pct"/>
          </w:tcPr>
          <w:p w14:paraId="56031FA8" w14:textId="0069CD18" w:rsidR="00BD69D4" w:rsidRPr="0002779A" w:rsidRDefault="00DB168C"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P</w:t>
            </w:r>
            <w:r w:rsidR="00502205" w:rsidRPr="0002779A">
              <w:rPr>
                <w:rFonts w:ascii="Times New Roman" w:hAnsi="Times New Roman" w:cs="Times New Roman"/>
                <w:iCs/>
                <w:sz w:val="16"/>
                <w:szCs w:val="16"/>
              </w:rPr>
              <w:t>sychosis</w:t>
            </w:r>
            <w:r w:rsidR="00D75101" w:rsidRPr="0002779A">
              <w:rPr>
                <w:rFonts w:ascii="Times New Roman" w:hAnsi="Times New Roman" w:cs="Times New Roman"/>
                <w:iCs/>
                <w:sz w:val="16"/>
                <w:szCs w:val="16"/>
              </w:rPr>
              <w:t xml:space="preserve"> risk</w:t>
            </w:r>
            <w:r w:rsidR="00502205" w:rsidRPr="0002779A">
              <w:rPr>
                <w:rFonts w:ascii="Times New Roman" w:hAnsi="Times New Roman" w:cs="Times New Roman"/>
                <w:iCs/>
                <w:sz w:val="16"/>
                <w:szCs w:val="16"/>
              </w:rPr>
              <w:t xml:space="preserve"> living in an ethnic enclave</w:t>
            </w:r>
            <w:r w:rsidR="004205BB" w:rsidRPr="0002779A">
              <w:rPr>
                <w:rFonts w:ascii="Times New Roman" w:hAnsi="Times New Roman" w:cs="Times New Roman"/>
                <w:iCs/>
                <w:sz w:val="16"/>
                <w:szCs w:val="16"/>
              </w:rPr>
              <w:t xml:space="preserve"> compared to majority Swedish area</w:t>
            </w:r>
          </w:p>
        </w:tc>
        <w:tc>
          <w:tcPr>
            <w:tcW w:w="385" w:type="pct"/>
          </w:tcPr>
          <w:p w14:paraId="7A53A2E0" w14:textId="77777777" w:rsidR="00BD69D4" w:rsidRPr="0002779A" w:rsidRDefault="0043278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 sex, education</w:t>
            </w:r>
            <w:r w:rsidR="00B97FFC" w:rsidRPr="0002779A">
              <w:rPr>
                <w:rFonts w:ascii="Times New Roman" w:hAnsi="Times New Roman" w:cs="Times New Roman"/>
                <w:iCs/>
                <w:sz w:val="16"/>
                <w:szCs w:val="16"/>
              </w:rPr>
              <w:t>, income, &amp; 1</w:t>
            </w:r>
            <w:r w:rsidR="00B97FFC" w:rsidRPr="0002779A">
              <w:rPr>
                <w:rFonts w:ascii="Times New Roman" w:hAnsi="Times New Roman" w:cs="Times New Roman"/>
                <w:iCs/>
                <w:sz w:val="16"/>
                <w:szCs w:val="16"/>
                <w:vertAlign w:val="superscript"/>
              </w:rPr>
              <w:t>st</w:t>
            </w:r>
            <w:r w:rsidR="00B97FFC" w:rsidRPr="0002779A">
              <w:rPr>
                <w:rFonts w:ascii="Times New Roman" w:hAnsi="Times New Roman" w:cs="Times New Roman"/>
                <w:iCs/>
                <w:sz w:val="16"/>
                <w:szCs w:val="16"/>
              </w:rPr>
              <w:t xml:space="preserve"> or 2</w:t>
            </w:r>
            <w:r w:rsidR="00B97FFC" w:rsidRPr="0002779A">
              <w:rPr>
                <w:rFonts w:ascii="Times New Roman" w:hAnsi="Times New Roman" w:cs="Times New Roman"/>
                <w:iCs/>
                <w:sz w:val="16"/>
                <w:szCs w:val="16"/>
                <w:vertAlign w:val="superscript"/>
              </w:rPr>
              <w:t>nd</w:t>
            </w:r>
            <w:r w:rsidR="00B97FFC" w:rsidRPr="0002779A">
              <w:rPr>
                <w:rFonts w:ascii="Times New Roman" w:hAnsi="Times New Roman" w:cs="Times New Roman"/>
                <w:iCs/>
                <w:sz w:val="16"/>
                <w:szCs w:val="16"/>
              </w:rPr>
              <w:t xml:space="preserve"> gen status</w:t>
            </w:r>
          </w:p>
          <w:p w14:paraId="50E24AB2" w14:textId="4B24DEE5" w:rsidR="00B97FFC" w:rsidRPr="0002779A" w:rsidRDefault="00B97FF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Deprivation (</w:t>
            </w:r>
            <w:r w:rsidR="0022519B" w:rsidRPr="0002779A">
              <w:rPr>
                <w:rFonts w:ascii="Times New Roman" w:hAnsi="Times New Roman" w:cs="Times New Roman"/>
                <w:iCs/>
                <w:sz w:val="16"/>
                <w:szCs w:val="16"/>
              </w:rPr>
              <w:t xml:space="preserve">% with low educational attainment, low income, unemployed, </w:t>
            </w:r>
            <w:r w:rsidR="006E37C0" w:rsidRPr="0002779A">
              <w:rPr>
                <w:rFonts w:ascii="Times New Roman" w:hAnsi="Times New Roman" w:cs="Times New Roman"/>
                <w:iCs/>
                <w:sz w:val="16"/>
                <w:szCs w:val="16"/>
              </w:rPr>
              <w:t>&amp;</w:t>
            </w:r>
            <w:r w:rsidR="0022519B" w:rsidRPr="0002779A">
              <w:rPr>
                <w:rFonts w:ascii="Times New Roman" w:hAnsi="Times New Roman" w:cs="Times New Roman"/>
                <w:iCs/>
                <w:sz w:val="16"/>
                <w:szCs w:val="16"/>
              </w:rPr>
              <w:t xml:space="preserve"> receiving social welfare</w:t>
            </w:r>
            <w:r w:rsidR="006E37C0" w:rsidRPr="0002779A">
              <w:rPr>
                <w:rFonts w:ascii="Times New Roman" w:hAnsi="Times New Roman" w:cs="Times New Roman"/>
                <w:iCs/>
                <w:sz w:val="16"/>
                <w:szCs w:val="16"/>
              </w:rPr>
              <w:t>)</w:t>
            </w:r>
          </w:p>
        </w:tc>
        <w:tc>
          <w:tcPr>
            <w:tcW w:w="335" w:type="pct"/>
          </w:tcPr>
          <w:p w14:paraId="14586044" w14:textId="58619BAB" w:rsidR="00BD69D4" w:rsidRPr="0002779A" w:rsidRDefault="004311C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logistic regression</w:t>
            </w:r>
          </w:p>
        </w:tc>
        <w:tc>
          <w:tcPr>
            <w:tcW w:w="765" w:type="pct"/>
          </w:tcPr>
          <w:p w14:paraId="497B839B" w14:textId="77777777" w:rsidR="00BD69D4" w:rsidRPr="0002779A" w:rsidRDefault="00C4391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raqi </w:t>
            </w:r>
            <w:r w:rsidR="00D26BB5" w:rsidRPr="0002779A">
              <w:rPr>
                <w:rFonts w:ascii="Times New Roman" w:hAnsi="Times New Roman" w:cs="Times New Roman"/>
                <w:iCs/>
                <w:sz w:val="16"/>
                <w:szCs w:val="16"/>
              </w:rPr>
              <w:t>(NR/19975)</w:t>
            </w:r>
          </w:p>
          <w:p w14:paraId="46852D4A" w14:textId="77777777" w:rsidR="00D26BB5" w:rsidRPr="0002779A" w:rsidRDefault="00D26BB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ther (</w:t>
            </w:r>
            <w:r w:rsidR="0012680F" w:rsidRPr="0002779A">
              <w:rPr>
                <w:rFonts w:ascii="Times New Roman" w:hAnsi="Times New Roman" w:cs="Times New Roman"/>
                <w:iCs/>
                <w:sz w:val="16"/>
                <w:szCs w:val="16"/>
              </w:rPr>
              <w:t>NR/232356)</w:t>
            </w:r>
          </w:p>
          <w:p w14:paraId="29663549" w14:textId="4518D6E1" w:rsidR="006B3F19" w:rsidRPr="0002779A" w:rsidRDefault="0012680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Swedish-born (majority) </w:t>
            </w:r>
            <w:r w:rsidR="00DD2F2F" w:rsidRPr="0002779A">
              <w:rPr>
                <w:rFonts w:ascii="Times New Roman" w:hAnsi="Times New Roman" w:cs="Times New Roman"/>
                <w:iCs/>
                <w:sz w:val="16"/>
                <w:szCs w:val="16"/>
              </w:rPr>
              <w:t>(NR/</w:t>
            </w:r>
            <w:r w:rsidR="006B3F19" w:rsidRPr="0002779A">
              <w:rPr>
                <w:rFonts w:ascii="Times New Roman" w:hAnsi="Times New Roman" w:cs="Times New Roman"/>
                <w:iCs/>
                <w:sz w:val="16"/>
                <w:szCs w:val="16"/>
              </w:rPr>
              <w:t>698648)</w:t>
            </w:r>
          </w:p>
          <w:p w14:paraId="1D71BCC3" w14:textId="2585224C" w:rsidR="006B3F19" w:rsidRPr="0002779A" w:rsidRDefault="006B3F19"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Other’ group comprised migrants from Finland</w:t>
            </w:r>
            <w:r w:rsidR="00B37B68" w:rsidRPr="0002779A">
              <w:rPr>
                <w:rFonts w:ascii="Times New Roman" w:hAnsi="Times New Roman" w:cs="Times New Roman"/>
                <w:i/>
                <w:sz w:val="16"/>
                <w:szCs w:val="16"/>
              </w:rPr>
              <w:t>,</w:t>
            </w:r>
            <w:r w:rsidR="00B37B68" w:rsidRPr="0002779A">
              <w:rPr>
                <w:rFonts w:ascii="Times New Roman" w:hAnsi="Times New Roman" w:cs="Times New Roman"/>
                <w:i/>
              </w:rPr>
              <w:t xml:space="preserve"> </w:t>
            </w:r>
            <w:r w:rsidR="00B37B68" w:rsidRPr="0002779A">
              <w:rPr>
                <w:rFonts w:ascii="Times New Roman" w:hAnsi="Times New Roman" w:cs="Times New Roman"/>
                <w:i/>
                <w:sz w:val="16"/>
                <w:szCs w:val="16"/>
              </w:rPr>
              <w:t>Asia (</w:t>
            </w:r>
            <w:r w:rsidR="006E37C0" w:rsidRPr="0002779A">
              <w:rPr>
                <w:rFonts w:ascii="Times New Roman" w:hAnsi="Times New Roman" w:cs="Times New Roman"/>
                <w:i/>
                <w:sz w:val="16"/>
                <w:szCs w:val="16"/>
              </w:rPr>
              <w:t xml:space="preserve">excluding </w:t>
            </w:r>
            <w:r w:rsidR="00B37B68" w:rsidRPr="0002779A">
              <w:rPr>
                <w:rFonts w:ascii="Times New Roman" w:hAnsi="Times New Roman" w:cs="Times New Roman"/>
                <w:i/>
                <w:sz w:val="16"/>
                <w:szCs w:val="16"/>
              </w:rPr>
              <w:t xml:space="preserve">Turkey, Iran or Iraq), countries in Africa, </w:t>
            </w:r>
            <w:r w:rsidR="000125D8" w:rsidRPr="0002779A">
              <w:rPr>
                <w:rFonts w:ascii="Times New Roman" w:hAnsi="Times New Roman" w:cs="Times New Roman"/>
                <w:i/>
                <w:sz w:val="16"/>
                <w:szCs w:val="16"/>
              </w:rPr>
              <w:t xml:space="preserve">former </w:t>
            </w:r>
            <w:r w:rsidR="00B37B68" w:rsidRPr="0002779A">
              <w:rPr>
                <w:rFonts w:ascii="Times New Roman" w:hAnsi="Times New Roman" w:cs="Times New Roman"/>
                <w:i/>
                <w:sz w:val="16"/>
                <w:szCs w:val="16"/>
              </w:rPr>
              <w:t>Yugoslavia, Iran, Poland, Turkey, Bosnia, Chile</w:t>
            </w:r>
            <w:r w:rsidR="00E60550" w:rsidRPr="0002779A">
              <w:rPr>
                <w:rFonts w:ascii="Times New Roman" w:hAnsi="Times New Roman" w:cs="Times New Roman"/>
                <w:i/>
                <w:sz w:val="16"/>
                <w:szCs w:val="16"/>
              </w:rPr>
              <w:t>, and other</w:t>
            </w:r>
            <w:r w:rsidR="00B37B68" w:rsidRPr="0002779A">
              <w:rPr>
                <w:rFonts w:ascii="Times New Roman" w:hAnsi="Times New Roman" w:cs="Times New Roman"/>
                <w:i/>
                <w:sz w:val="16"/>
                <w:szCs w:val="16"/>
              </w:rPr>
              <w:t xml:space="preserve"> nations in South America</w:t>
            </w:r>
            <w:r w:rsidR="001867E1" w:rsidRPr="0002779A">
              <w:rPr>
                <w:rFonts w:ascii="Times New Roman" w:hAnsi="Times New Roman" w:cs="Times New Roman"/>
                <w:i/>
                <w:sz w:val="16"/>
                <w:szCs w:val="16"/>
              </w:rPr>
              <w:t xml:space="preserve"> (other than Chile)</w:t>
            </w:r>
          </w:p>
        </w:tc>
        <w:tc>
          <w:tcPr>
            <w:tcW w:w="803" w:type="pct"/>
          </w:tcPr>
          <w:p w14:paraId="7CA93AEB" w14:textId="2D736155" w:rsidR="00BD69D4" w:rsidRPr="0002779A" w:rsidRDefault="0057368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DF57D0" w:rsidRPr="0002779A">
              <w:rPr>
                <w:rFonts w:ascii="Times New Roman" w:hAnsi="Times New Roman" w:cs="Times New Roman"/>
                <w:iCs/>
                <w:sz w:val="16"/>
                <w:szCs w:val="16"/>
              </w:rPr>
              <w:t>1.66</w:t>
            </w:r>
            <w:r w:rsidR="00FE2C4C" w:rsidRPr="0002779A">
              <w:rPr>
                <w:rFonts w:ascii="Times New Roman" w:hAnsi="Times New Roman" w:cs="Times New Roman"/>
                <w:iCs/>
                <w:sz w:val="16"/>
                <w:szCs w:val="16"/>
              </w:rPr>
              <w:t xml:space="preserve"> [NAP]</w:t>
            </w:r>
            <w:r w:rsidR="00DF57D0" w:rsidRPr="0002779A">
              <w:rPr>
                <w:rFonts w:ascii="Times New Roman" w:hAnsi="Times New Roman" w:cs="Times New Roman"/>
                <w:iCs/>
                <w:sz w:val="16"/>
                <w:szCs w:val="16"/>
              </w:rPr>
              <w:t>, OR=1.04</w:t>
            </w:r>
            <w:r w:rsidR="00FE2C4C" w:rsidRPr="0002779A">
              <w:rPr>
                <w:rFonts w:ascii="Times New Roman" w:hAnsi="Times New Roman" w:cs="Times New Roman"/>
                <w:iCs/>
                <w:sz w:val="16"/>
                <w:szCs w:val="16"/>
              </w:rPr>
              <w:t xml:space="preserve"> [AP]</w:t>
            </w:r>
            <w:r w:rsidR="005C4509" w:rsidRPr="0002779A">
              <w:rPr>
                <w:rFonts w:ascii="Times New Roman" w:hAnsi="Times New Roman" w:cs="Times New Roman"/>
                <w:iCs/>
                <w:sz w:val="16"/>
                <w:szCs w:val="16"/>
              </w:rPr>
              <w:t xml:space="preserve"> </w:t>
            </w:r>
          </w:p>
          <w:p w14:paraId="2B646D97" w14:textId="2D2D2E4D" w:rsidR="002341A2" w:rsidRPr="0002779A" w:rsidRDefault="0009360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0.93 [NAP], OR=</w:t>
            </w:r>
            <w:r w:rsidR="005F3E6A" w:rsidRPr="0002779A">
              <w:rPr>
                <w:rFonts w:ascii="Times New Roman" w:hAnsi="Times New Roman" w:cs="Times New Roman"/>
                <w:iCs/>
                <w:sz w:val="16"/>
                <w:szCs w:val="16"/>
              </w:rPr>
              <w:t>0.93[AP]</w:t>
            </w:r>
          </w:p>
          <w:p w14:paraId="39561551" w14:textId="05CF6703" w:rsidR="00B77A96" w:rsidRPr="0002779A" w:rsidRDefault="00B77A9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1.36 [NAP], OR=1.12</w:t>
            </w:r>
            <w:r w:rsidR="00175CED" w:rsidRPr="0002779A">
              <w:rPr>
                <w:rFonts w:ascii="Times New Roman" w:hAnsi="Times New Roman" w:cs="Times New Roman"/>
                <w:iCs/>
                <w:sz w:val="16"/>
                <w:szCs w:val="16"/>
              </w:rPr>
              <w:t xml:space="preserve"> [AP] </w:t>
            </w:r>
            <w:r w:rsidR="001F357F" w:rsidRPr="0002779A">
              <w:rPr>
                <w:rFonts w:ascii="Times New Roman" w:hAnsi="Times New Roman" w:cs="Times New Roman"/>
                <w:iCs/>
                <w:sz w:val="16"/>
                <w:szCs w:val="16"/>
              </w:rPr>
              <w:t>[SS]</w:t>
            </w:r>
          </w:p>
          <w:p w14:paraId="00AF9444" w14:textId="7F81859D" w:rsidR="00620E9B" w:rsidRPr="0002779A" w:rsidRDefault="00620E9B"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results for broadly defined </w:t>
            </w:r>
            <w:r w:rsidR="00512ED9" w:rsidRPr="0002779A">
              <w:rPr>
                <w:rFonts w:ascii="Times New Roman" w:hAnsi="Times New Roman" w:cs="Times New Roman"/>
                <w:i/>
                <w:sz w:val="16"/>
                <w:szCs w:val="16"/>
              </w:rPr>
              <w:t>AP &amp; NAP</w:t>
            </w:r>
          </w:p>
          <w:p w14:paraId="2F635730" w14:textId="4270CE5A" w:rsidR="00FE2C4C" w:rsidRPr="0002779A" w:rsidRDefault="00FE2C4C" w:rsidP="002E4DB3">
            <w:pPr>
              <w:spacing w:line="360" w:lineRule="auto"/>
              <w:jc w:val="center"/>
              <w:rPr>
                <w:rFonts w:ascii="Times New Roman" w:hAnsi="Times New Roman" w:cs="Times New Roman"/>
                <w:iCs/>
                <w:sz w:val="16"/>
                <w:szCs w:val="16"/>
              </w:rPr>
            </w:pPr>
          </w:p>
        </w:tc>
      </w:tr>
      <w:tr w:rsidR="00002A4F" w:rsidRPr="0002779A" w14:paraId="6C03A024" w14:textId="77777777" w:rsidTr="00160AF0">
        <w:trPr>
          <w:jc w:val="center"/>
        </w:trPr>
        <w:tc>
          <w:tcPr>
            <w:tcW w:w="466" w:type="pct"/>
          </w:tcPr>
          <w:p w14:paraId="70940BEE" w14:textId="0781AA6C" w:rsidR="00BD69D4" w:rsidRPr="0002779A" w:rsidRDefault="00B57CE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Donoghue</w:t>
            </w:r>
            <w:r w:rsidR="00A11197" w:rsidRPr="0002779A">
              <w:rPr>
                <w:rFonts w:ascii="Times New Roman" w:hAnsi="Times New Roman" w:cs="Times New Roman"/>
                <w:iCs/>
                <w:sz w:val="16"/>
                <w:szCs w:val="16"/>
              </w:rPr>
              <w:t>, Yung, Wood</w:t>
            </w:r>
            <w:r w:rsidR="0014661D" w:rsidRPr="0002779A">
              <w:rPr>
                <w:rFonts w:ascii="Times New Roman" w:hAnsi="Times New Roman" w:cs="Times New Roman"/>
                <w:iCs/>
                <w:sz w:val="16"/>
                <w:szCs w:val="16"/>
              </w:rPr>
              <w:t xml:space="preserve"> </w:t>
            </w:r>
            <w:r w:rsidR="00A11197" w:rsidRPr="0002779A">
              <w:rPr>
                <w:rFonts w:ascii="Times New Roman" w:hAnsi="Times New Roman" w:cs="Times New Roman"/>
                <w:iCs/>
                <w:sz w:val="16"/>
                <w:szCs w:val="16"/>
              </w:rPr>
              <w:t>et al., (2015)</w:t>
            </w:r>
          </w:p>
          <w:p w14:paraId="1473B533" w14:textId="35FB0F57" w:rsidR="009D7FAB" w:rsidRPr="0002779A" w:rsidRDefault="009D7FAB" w:rsidP="002E4DB3">
            <w:pPr>
              <w:spacing w:line="360" w:lineRule="auto"/>
              <w:jc w:val="center"/>
              <w:rPr>
                <w:rFonts w:ascii="Times New Roman" w:hAnsi="Times New Roman" w:cs="Times New Roman"/>
                <w:iCs/>
                <w:sz w:val="16"/>
                <w:szCs w:val="16"/>
              </w:rPr>
            </w:pPr>
          </w:p>
          <w:p w14:paraId="7B883DB7" w14:textId="1C8D2E3D" w:rsidR="009D7FAB" w:rsidRPr="0002779A" w:rsidRDefault="009D7FA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elbourne, Australia</w:t>
            </w:r>
          </w:p>
          <w:p w14:paraId="1AF2CA81" w14:textId="77777777" w:rsidR="00027CB7" w:rsidRPr="0002779A" w:rsidRDefault="00027CB7" w:rsidP="002E4DB3">
            <w:pPr>
              <w:spacing w:line="360" w:lineRule="auto"/>
              <w:jc w:val="center"/>
              <w:rPr>
                <w:rFonts w:ascii="Times New Roman" w:hAnsi="Times New Roman" w:cs="Times New Roman"/>
                <w:iCs/>
                <w:sz w:val="16"/>
                <w:szCs w:val="16"/>
              </w:rPr>
            </w:pPr>
          </w:p>
          <w:p w14:paraId="5E10FC6C" w14:textId="7A9AAD2E" w:rsidR="00027CB7" w:rsidRPr="0002779A" w:rsidRDefault="00027CB7" w:rsidP="002E4DB3">
            <w:pPr>
              <w:spacing w:line="360" w:lineRule="auto"/>
              <w:jc w:val="center"/>
              <w:rPr>
                <w:rFonts w:ascii="Times New Roman" w:hAnsi="Times New Roman" w:cs="Times New Roman"/>
                <w:iCs/>
                <w:sz w:val="16"/>
                <w:szCs w:val="16"/>
              </w:rPr>
            </w:pPr>
          </w:p>
        </w:tc>
        <w:tc>
          <w:tcPr>
            <w:tcW w:w="636" w:type="pct"/>
          </w:tcPr>
          <w:p w14:paraId="2EF4A868" w14:textId="0626F424" w:rsidR="00BD69D4" w:rsidRPr="0002779A" w:rsidRDefault="00596B3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Personal Assessment and Crisis Evaluation [PACE] clinic</w:t>
            </w:r>
            <w:r w:rsidR="00B703FE" w:rsidRPr="0002779A">
              <w:rPr>
                <w:rFonts w:ascii="Times New Roman" w:hAnsi="Times New Roman" w:cs="Times New Roman"/>
                <w:iCs/>
                <w:sz w:val="16"/>
                <w:szCs w:val="16"/>
              </w:rPr>
              <w:t xml:space="preserve"> &amp; </w:t>
            </w:r>
            <w:r w:rsidR="004F1A16" w:rsidRPr="0002779A">
              <w:rPr>
                <w:rFonts w:ascii="Times New Roman" w:hAnsi="Times New Roman" w:cs="Times New Roman"/>
                <w:iCs/>
                <w:sz w:val="16"/>
                <w:szCs w:val="16"/>
              </w:rPr>
              <w:t>2001 Australian census</w:t>
            </w:r>
          </w:p>
          <w:p w14:paraId="021BAB8F" w14:textId="77777777" w:rsidR="00E41C2E" w:rsidRPr="0002779A" w:rsidRDefault="00E41C2E" w:rsidP="002E4DB3">
            <w:pPr>
              <w:spacing w:line="360" w:lineRule="auto"/>
              <w:jc w:val="center"/>
              <w:rPr>
                <w:rFonts w:ascii="Times New Roman" w:hAnsi="Times New Roman" w:cs="Times New Roman"/>
                <w:iCs/>
                <w:sz w:val="16"/>
                <w:szCs w:val="16"/>
              </w:rPr>
            </w:pPr>
          </w:p>
          <w:p w14:paraId="4CB0B0B9" w14:textId="35F3909D" w:rsidR="00E41C2E" w:rsidRPr="0002779A" w:rsidRDefault="00E41C2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2000-2006</w:t>
            </w:r>
            <w:r w:rsidR="00C1158F" w:rsidRPr="0002779A">
              <w:rPr>
                <w:rFonts w:ascii="Times New Roman" w:hAnsi="Times New Roman" w:cs="Times New Roman"/>
                <w:iCs/>
                <w:sz w:val="16"/>
                <w:szCs w:val="16"/>
              </w:rPr>
              <w:t xml:space="preserve"> (6 years)</w:t>
            </w:r>
          </w:p>
        </w:tc>
        <w:tc>
          <w:tcPr>
            <w:tcW w:w="381" w:type="pct"/>
          </w:tcPr>
          <w:p w14:paraId="5EEA32DC" w14:textId="0D5EC498" w:rsidR="00BD69D4" w:rsidRPr="0002779A" w:rsidRDefault="009524B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lace of birth &amp; parents place of birth (</w:t>
            </w:r>
            <w:r w:rsidR="00297DD4" w:rsidRPr="0002779A">
              <w:rPr>
                <w:rFonts w:ascii="Times New Roman" w:hAnsi="Times New Roman" w:cs="Times New Roman"/>
                <w:iCs/>
                <w:sz w:val="16"/>
                <w:szCs w:val="16"/>
              </w:rPr>
              <w:t>born outside of Australia: 1</w:t>
            </w:r>
            <w:r w:rsidR="00297DD4" w:rsidRPr="0002779A">
              <w:rPr>
                <w:rFonts w:ascii="Times New Roman" w:hAnsi="Times New Roman" w:cs="Times New Roman"/>
                <w:iCs/>
                <w:sz w:val="16"/>
                <w:szCs w:val="16"/>
                <w:vertAlign w:val="superscript"/>
              </w:rPr>
              <w:t>st</w:t>
            </w:r>
            <w:r w:rsidR="00297DD4" w:rsidRPr="0002779A">
              <w:rPr>
                <w:rFonts w:ascii="Times New Roman" w:hAnsi="Times New Roman" w:cs="Times New Roman"/>
                <w:iCs/>
                <w:sz w:val="16"/>
                <w:szCs w:val="16"/>
              </w:rPr>
              <w:t xml:space="preserve"> gen,</w:t>
            </w:r>
            <w:r w:rsidR="00D2362C" w:rsidRPr="0002779A">
              <w:rPr>
                <w:rFonts w:ascii="Times New Roman" w:hAnsi="Times New Roman" w:cs="Times New Roman"/>
                <w:iCs/>
                <w:sz w:val="16"/>
                <w:szCs w:val="16"/>
              </w:rPr>
              <w:t xml:space="preserve"> born in Australia, </w:t>
            </w:r>
            <w:r w:rsidR="00297DD4" w:rsidRPr="0002779A">
              <w:rPr>
                <w:rFonts w:ascii="Times New Roman" w:hAnsi="Times New Roman" w:cs="Times New Roman"/>
                <w:iCs/>
                <w:sz w:val="16"/>
                <w:szCs w:val="16"/>
              </w:rPr>
              <w:t>at least one parent born outside of Australia: 2</w:t>
            </w:r>
            <w:r w:rsidR="00297DD4" w:rsidRPr="0002779A">
              <w:rPr>
                <w:rFonts w:ascii="Times New Roman" w:hAnsi="Times New Roman" w:cs="Times New Roman"/>
                <w:iCs/>
                <w:sz w:val="16"/>
                <w:szCs w:val="16"/>
                <w:vertAlign w:val="superscript"/>
              </w:rPr>
              <w:t>nd</w:t>
            </w:r>
            <w:r w:rsidR="00297DD4" w:rsidRPr="0002779A">
              <w:rPr>
                <w:rFonts w:ascii="Times New Roman" w:hAnsi="Times New Roman" w:cs="Times New Roman"/>
                <w:iCs/>
                <w:sz w:val="16"/>
                <w:szCs w:val="16"/>
              </w:rPr>
              <w:t xml:space="preserve"> gen)</w:t>
            </w:r>
          </w:p>
        </w:tc>
        <w:tc>
          <w:tcPr>
            <w:tcW w:w="510" w:type="pct"/>
          </w:tcPr>
          <w:p w14:paraId="20A4D50A" w14:textId="415E4746" w:rsidR="00BD69D4" w:rsidRPr="0002779A" w:rsidRDefault="004533F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eet criteria for at least one of the three U</w:t>
            </w:r>
            <w:r w:rsidR="00AF4EB5" w:rsidRPr="0002779A">
              <w:rPr>
                <w:rFonts w:ascii="Times New Roman" w:hAnsi="Times New Roman" w:cs="Times New Roman"/>
                <w:iCs/>
                <w:sz w:val="16"/>
                <w:szCs w:val="16"/>
              </w:rPr>
              <w:t xml:space="preserve">ltra </w:t>
            </w:r>
            <w:r w:rsidRPr="0002779A">
              <w:rPr>
                <w:rFonts w:ascii="Times New Roman" w:hAnsi="Times New Roman" w:cs="Times New Roman"/>
                <w:iCs/>
                <w:sz w:val="16"/>
                <w:szCs w:val="16"/>
              </w:rPr>
              <w:t>H</w:t>
            </w:r>
            <w:r w:rsidR="00AF4EB5" w:rsidRPr="0002779A">
              <w:rPr>
                <w:rFonts w:ascii="Times New Roman" w:hAnsi="Times New Roman" w:cs="Times New Roman"/>
                <w:iCs/>
                <w:sz w:val="16"/>
                <w:szCs w:val="16"/>
              </w:rPr>
              <w:t xml:space="preserve">igh </w:t>
            </w:r>
            <w:r w:rsidRPr="0002779A">
              <w:rPr>
                <w:rFonts w:ascii="Times New Roman" w:hAnsi="Times New Roman" w:cs="Times New Roman"/>
                <w:iCs/>
                <w:sz w:val="16"/>
                <w:szCs w:val="16"/>
              </w:rPr>
              <w:t>R</w:t>
            </w:r>
            <w:r w:rsidR="00AF4EB5" w:rsidRPr="0002779A">
              <w:rPr>
                <w:rFonts w:ascii="Times New Roman" w:hAnsi="Times New Roman" w:cs="Times New Roman"/>
                <w:iCs/>
                <w:sz w:val="16"/>
                <w:szCs w:val="16"/>
              </w:rPr>
              <w:t>isk [UHR]</w:t>
            </w:r>
            <w:r w:rsidRPr="0002779A">
              <w:rPr>
                <w:rFonts w:ascii="Times New Roman" w:hAnsi="Times New Roman" w:cs="Times New Roman"/>
                <w:iCs/>
                <w:sz w:val="16"/>
                <w:szCs w:val="16"/>
              </w:rPr>
              <w:t xml:space="preserve"> groups </w:t>
            </w:r>
          </w:p>
          <w:p w14:paraId="4CFB53DB" w14:textId="77777777" w:rsidR="004533F1" w:rsidRPr="0002779A" w:rsidRDefault="004533F1" w:rsidP="002E4DB3">
            <w:pPr>
              <w:spacing w:line="360" w:lineRule="auto"/>
              <w:jc w:val="center"/>
              <w:rPr>
                <w:rFonts w:ascii="Times New Roman" w:hAnsi="Times New Roman" w:cs="Times New Roman"/>
                <w:iCs/>
                <w:sz w:val="16"/>
                <w:szCs w:val="16"/>
              </w:rPr>
            </w:pPr>
          </w:p>
          <w:p w14:paraId="31787BDB" w14:textId="6E8DB23A" w:rsidR="004533F1" w:rsidRPr="0002779A" w:rsidRDefault="004533F1" w:rsidP="002E4DB3">
            <w:pPr>
              <w:spacing w:line="360" w:lineRule="auto"/>
              <w:jc w:val="center"/>
              <w:rPr>
                <w:rFonts w:ascii="Times New Roman" w:hAnsi="Times New Roman" w:cs="Times New Roman"/>
                <w:iCs/>
                <w:sz w:val="16"/>
                <w:szCs w:val="16"/>
              </w:rPr>
            </w:pPr>
          </w:p>
        </w:tc>
        <w:tc>
          <w:tcPr>
            <w:tcW w:w="338" w:type="pct"/>
          </w:tcPr>
          <w:p w14:paraId="76344172" w14:textId="15A97DBA" w:rsidR="00BD69D4" w:rsidRPr="0002779A" w:rsidRDefault="00E5178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ostcode Area </w:t>
            </w:r>
            <w:r w:rsidR="00962F5C" w:rsidRPr="0002779A">
              <w:rPr>
                <w:rFonts w:ascii="Times New Roman" w:hAnsi="Times New Roman" w:cs="Times New Roman"/>
                <w:iCs/>
                <w:sz w:val="16"/>
                <w:szCs w:val="16"/>
              </w:rPr>
              <w:t>[PA] (57, 13527)</w:t>
            </w:r>
          </w:p>
        </w:tc>
        <w:tc>
          <w:tcPr>
            <w:tcW w:w="381" w:type="pct"/>
          </w:tcPr>
          <w:p w14:paraId="4DBF97CB" w14:textId="61EFE1E4" w:rsidR="00BD69D4" w:rsidRPr="0002779A" w:rsidRDefault="008E39D9"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Quartiles of</w:t>
            </w:r>
            <w:r w:rsidR="00BC64CC" w:rsidRPr="0002779A">
              <w:rPr>
                <w:rFonts w:ascii="Times New Roman" w:hAnsi="Times New Roman" w:cs="Times New Roman"/>
                <w:iCs/>
                <w:sz w:val="16"/>
                <w:szCs w:val="16"/>
              </w:rPr>
              <w:t xml:space="preserve"> ethnic density</w:t>
            </w:r>
            <w:r>
              <w:rPr>
                <w:rFonts w:ascii="Times New Roman" w:hAnsi="Times New Roman" w:cs="Times New Roman"/>
                <w:iCs/>
                <w:sz w:val="16"/>
                <w:szCs w:val="16"/>
              </w:rPr>
              <w:t xml:space="preserve"> </w:t>
            </w:r>
            <w:r w:rsidR="009136E8">
              <w:rPr>
                <w:rFonts w:ascii="Times New Roman" w:hAnsi="Times New Roman" w:cs="Times New Roman"/>
                <w:iCs/>
                <w:sz w:val="16"/>
                <w:szCs w:val="16"/>
              </w:rPr>
              <w:t>(</w:t>
            </w:r>
            <w:r w:rsidR="00505330">
              <w:rPr>
                <w:rFonts w:ascii="Times New Roman" w:hAnsi="Times New Roman" w:cs="Times New Roman"/>
                <w:iCs/>
                <w:sz w:val="16"/>
                <w:szCs w:val="16"/>
              </w:rPr>
              <w:t>h</w:t>
            </w:r>
            <w:r w:rsidR="009136E8">
              <w:rPr>
                <w:rFonts w:ascii="Times New Roman" w:hAnsi="Times New Roman" w:cs="Times New Roman"/>
                <w:iCs/>
                <w:sz w:val="16"/>
                <w:szCs w:val="16"/>
              </w:rPr>
              <w:t>ighest=REF)</w:t>
            </w:r>
          </w:p>
        </w:tc>
        <w:tc>
          <w:tcPr>
            <w:tcW w:w="385" w:type="pct"/>
          </w:tcPr>
          <w:p w14:paraId="4BA7003A" w14:textId="763D3240" w:rsidR="00BD69D4" w:rsidRPr="0002779A" w:rsidRDefault="0014416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w:t>
            </w:r>
            <w:r w:rsidR="00B44D8B" w:rsidRPr="0002779A">
              <w:rPr>
                <w:rFonts w:ascii="Times New Roman" w:hAnsi="Times New Roman" w:cs="Times New Roman"/>
                <w:iCs/>
                <w:sz w:val="16"/>
                <w:szCs w:val="16"/>
              </w:rPr>
              <w:t>N</w:t>
            </w:r>
            <w:r w:rsidR="00A55A09" w:rsidRPr="0002779A">
              <w:rPr>
                <w:rFonts w:ascii="Times New Roman" w:hAnsi="Times New Roman" w:cs="Times New Roman"/>
                <w:iCs/>
                <w:sz w:val="16"/>
                <w:szCs w:val="16"/>
              </w:rPr>
              <w:t>one</w:t>
            </w:r>
          </w:p>
          <w:p w14:paraId="4A2F1772" w14:textId="72A99817" w:rsidR="00144166" w:rsidRPr="0002779A" w:rsidRDefault="0014416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 </w:t>
            </w:r>
            <w:r w:rsidR="00225A6E" w:rsidRPr="0002779A">
              <w:rPr>
                <w:rFonts w:ascii="Times New Roman" w:hAnsi="Times New Roman" w:cs="Times New Roman"/>
                <w:iCs/>
                <w:sz w:val="16"/>
                <w:szCs w:val="16"/>
              </w:rPr>
              <w:t>Social d</w:t>
            </w:r>
            <w:r w:rsidR="007739C6" w:rsidRPr="0002779A">
              <w:rPr>
                <w:rFonts w:ascii="Times New Roman" w:hAnsi="Times New Roman" w:cs="Times New Roman"/>
                <w:iCs/>
                <w:sz w:val="16"/>
                <w:szCs w:val="16"/>
              </w:rPr>
              <w:t>eprivation</w:t>
            </w:r>
          </w:p>
        </w:tc>
        <w:tc>
          <w:tcPr>
            <w:tcW w:w="335" w:type="pct"/>
          </w:tcPr>
          <w:p w14:paraId="0BA33BF2" w14:textId="54575CB1" w:rsidR="00BD69D4" w:rsidRPr="0002779A" w:rsidRDefault="001862E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oisson regression</w:t>
            </w:r>
          </w:p>
        </w:tc>
        <w:tc>
          <w:tcPr>
            <w:tcW w:w="765" w:type="pct"/>
          </w:tcPr>
          <w:p w14:paraId="2277FB7B" w14:textId="14B5338E" w:rsidR="00BD69D4" w:rsidRPr="0002779A" w:rsidRDefault="00FA200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otal migrants (59/NR)</w:t>
            </w:r>
          </w:p>
          <w:p w14:paraId="0685B6C8" w14:textId="27D672C4" w:rsidR="008C5B99" w:rsidRPr="0002779A" w:rsidRDefault="00B51ED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eration migrants (10/NR)</w:t>
            </w:r>
          </w:p>
          <w:p w14:paraId="103F69FD" w14:textId="4A7F7ECF" w:rsidR="00B8382E" w:rsidRPr="0002779A" w:rsidRDefault="008674B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eration migrants (</w:t>
            </w:r>
            <w:r w:rsidR="00FA375A" w:rsidRPr="0002779A">
              <w:rPr>
                <w:rFonts w:ascii="Times New Roman" w:hAnsi="Times New Roman" w:cs="Times New Roman"/>
                <w:iCs/>
                <w:sz w:val="16"/>
                <w:szCs w:val="16"/>
              </w:rPr>
              <w:t>49/NR)</w:t>
            </w:r>
          </w:p>
        </w:tc>
        <w:tc>
          <w:tcPr>
            <w:tcW w:w="803" w:type="pct"/>
          </w:tcPr>
          <w:p w14:paraId="6B9D930C" w14:textId="24DE67EF" w:rsidR="002F31E3" w:rsidRPr="0002779A" w:rsidRDefault="002F31E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otal migrants:</w:t>
            </w:r>
          </w:p>
          <w:p w14:paraId="0AF99D0B" w14:textId="77777777" w:rsidR="00834887" w:rsidRPr="0002779A" w:rsidRDefault="007D047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Low </w:t>
            </w:r>
            <w:r w:rsidR="002F31E3" w:rsidRPr="0002779A">
              <w:rPr>
                <w:rFonts w:ascii="Times New Roman" w:hAnsi="Times New Roman" w:cs="Times New Roman"/>
                <w:iCs/>
                <w:sz w:val="16"/>
                <w:szCs w:val="16"/>
              </w:rPr>
              <w:t>(7.7-23.2%)</w:t>
            </w:r>
          </w:p>
          <w:p w14:paraId="647F9F14" w14:textId="028C9CFD" w:rsidR="00BD69D4" w:rsidRPr="0002779A" w:rsidRDefault="007D047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RR=</w:t>
            </w:r>
            <w:r w:rsidR="005028BA" w:rsidRPr="0002779A">
              <w:rPr>
                <w:rFonts w:ascii="Times New Roman" w:hAnsi="Times New Roman" w:cs="Times New Roman"/>
                <w:iCs/>
                <w:sz w:val="16"/>
                <w:szCs w:val="16"/>
              </w:rPr>
              <w:t>0.7</w:t>
            </w:r>
            <w:r w:rsidR="00F8656A" w:rsidRPr="0002779A">
              <w:rPr>
                <w:rFonts w:ascii="Times New Roman" w:hAnsi="Times New Roman" w:cs="Times New Roman"/>
                <w:iCs/>
                <w:sz w:val="16"/>
                <w:szCs w:val="16"/>
              </w:rPr>
              <w:t>7</w:t>
            </w:r>
          </w:p>
          <w:p w14:paraId="7B60B3BB" w14:textId="27EFF760" w:rsidR="005028BA" w:rsidRPr="0002779A" w:rsidRDefault="005028B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elow av</w:t>
            </w:r>
            <w:r w:rsidR="00DC5BF2" w:rsidRPr="0002779A">
              <w:rPr>
                <w:rFonts w:ascii="Times New Roman" w:hAnsi="Times New Roman" w:cs="Times New Roman"/>
                <w:iCs/>
                <w:sz w:val="16"/>
                <w:szCs w:val="16"/>
              </w:rPr>
              <w:t>.</w:t>
            </w:r>
            <w:r w:rsidR="00FF6637" w:rsidRPr="0002779A">
              <w:rPr>
                <w:rFonts w:ascii="Times New Roman" w:hAnsi="Times New Roman" w:cs="Times New Roman"/>
                <w:iCs/>
                <w:sz w:val="16"/>
                <w:szCs w:val="16"/>
              </w:rPr>
              <w:t xml:space="preserve"> </w:t>
            </w:r>
            <w:r w:rsidR="008C7053" w:rsidRPr="0002779A">
              <w:rPr>
                <w:rFonts w:ascii="Times New Roman" w:hAnsi="Times New Roman" w:cs="Times New Roman"/>
                <w:iCs/>
                <w:sz w:val="16"/>
                <w:szCs w:val="16"/>
              </w:rPr>
              <w:t>(24.4-32.5%) IRR=1.</w:t>
            </w:r>
            <w:r w:rsidR="00897723" w:rsidRPr="0002779A">
              <w:rPr>
                <w:rFonts w:ascii="Times New Roman" w:hAnsi="Times New Roman" w:cs="Times New Roman"/>
                <w:iCs/>
                <w:sz w:val="16"/>
                <w:szCs w:val="16"/>
              </w:rPr>
              <w:t>46</w:t>
            </w:r>
          </w:p>
          <w:p w14:paraId="162A1AE7" w14:textId="74A2E31E" w:rsidR="00E60C81" w:rsidRPr="0002779A" w:rsidRDefault="008C705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bove av</w:t>
            </w:r>
            <w:r w:rsidR="00FF6637" w:rsidRPr="0002779A">
              <w:rPr>
                <w:rFonts w:ascii="Times New Roman" w:hAnsi="Times New Roman" w:cs="Times New Roman"/>
                <w:iCs/>
                <w:sz w:val="16"/>
                <w:szCs w:val="16"/>
              </w:rPr>
              <w:t xml:space="preserve">. </w:t>
            </w:r>
            <w:r w:rsidR="00E60C81" w:rsidRPr="0002779A">
              <w:rPr>
                <w:rFonts w:ascii="Times New Roman" w:hAnsi="Times New Roman" w:cs="Times New Roman"/>
                <w:iCs/>
                <w:sz w:val="16"/>
                <w:szCs w:val="16"/>
              </w:rPr>
              <w:t>(32.7-40%)</w:t>
            </w:r>
            <w:r w:rsidR="00DC5BF2" w:rsidRPr="0002779A">
              <w:rPr>
                <w:rFonts w:ascii="Times New Roman" w:hAnsi="Times New Roman" w:cs="Times New Roman"/>
                <w:iCs/>
                <w:sz w:val="16"/>
                <w:szCs w:val="16"/>
              </w:rPr>
              <w:t xml:space="preserve"> </w:t>
            </w:r>
            <w:r w:rsidR="00E60C81" w:rsidRPr="0002779A">
              <w:rPr>
                <w:rFonts w:ascii="Times New Roman" w:hAnsi="Times New Roman" w:cs="Times New Roman"/>
                <w:iCs/>
                <w:sz w:val="16"/>
                <w:szCs w:val="16"/>
              </w:rPr>
              <w:t>IRR=</w:t>
            </w:r>
            <w:r w:rsidR="00B546AD" w:rsidRPr="0002779A">
              <w:rPr>
                <w:rFonts w:ascii="Times New Roman" w:hAnsi="Times New Roman" w:cs="Times New Roman"/>
                <w:iCs/>
                <w:sz w:val="16"/>
                <w:szCs w:val="16"/>
              </w:rPr>
              <w:t>1.</w:t>
            </w:r>
            <w:r w:rsidR="00897723" w:rsidRPr="0002779A">
              <w:rPr>
                <w:rFonts w:ascii="Times New Roman" w:hAnsi="Times New Roman" w:cs="Times New Roman"/>
                <w:iCs/>
                <w:sz w:val="16"/>
                <w:szCs w:val="16"/>
              </w:rPr>
              <w:t>86</w:t>
            </w:r>
          </w:p>
          <w:p w14:paraId="27072C97" w14:textId="11869F88" w:rsidR="00B546AD" w:rsidRPr="0002779A" w:rsidRDefault="00B546A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igh</w:t>
            </w:r>
            <w:r w:rsidR="00FF6637"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42-50.9%)</w:t>
            </w:r>
            <w:r w:rsidR="00882022" w:rsidRPr="0002779A">
              <w:rPr>
                <w:rFonts w:ascii="Times New Roman" w:hAnsi="Times New Roman" w:cs="Times New Roman"/>
                <w:iCs/>
                <w:sz w:val="16"/>
                <w:szCs w:val="16"/>
              </w:rPr>
              <w:t xml:space="preserve"> </w:t>
            </w:r>
            <w:r w:rsidR="00613BF9" w:rsidRPr="0002779A">
              <w:rPr>
                <w:rFonts w:ascii="Times New Roman" w:hAnsi="Times New Roman" w:cs="Times New Roman"/>
                <w:iCs/>
                <w:sz w:val="16"/>
                <w:szCs w:val="16"/>
              </w:rPr>
              <w:t>[REF]</w:t>
            </w:r>
          </w:p>
          <w:p w14:paraId="6959D4F9" w14:textId="0345EF9B" w:rsidR="00613BF9" w:rsidRPr="0002779A" w:rsidRDefault="00613BF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eration migrants:</w:t>
            </w:r>
          </w:p>
          <w:p w14:paraId="364C34D1" w14:textId="58DA3833" w:rsidR="00613BF9" w:rsidRPr="0002779A" w:rsidRDefault="00613BF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7.7-23.2%)</w:t>
            </w:r>
            <w:r w:rsidR="00FF6637"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IRR=0.</w:t>
            </w:r>
            <w:r w:rsidR="00897723" w:rsidRPr="0002779A">
              <w:rPr>
                <w:rFonts w:ascii="Times New Roman" w:hAnsi="Times New Roman" w:cs="Times New Roman"/>
                <w:iCs/>
                <w:sz w:val="16"/>
                <w:szCs w:val="16"/>
              </w:rPr>
              <w:t>72</w:t>
            </w:r>
          </w:p>
          <w:p w14:paraId="24930008" w14:textId="10D6DFCB" w:rsidR="00613BF9" w:rsidRPr="0002779A" w:rsidRDefault="00613BF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elow av</w:t>
            </w:r>
            <w:r w:rsidR="000F30E1"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24.4-32.5%) IRR=</w:t>
            </w:r>
            <w:r w:rsidR="00834887" w:rsidRPr="0002779A">
              <w:rPr>
                <w:rFonts w:ascii="Times New Roman" w:hAnsi="Times New Roman" w:cs="Times New Roman"/>
                <w:iCs/>
                <w:sz w:val="16"/>
                <w:szCs w:val="16"/>
              </w:rPr>
              <w:t>0.</w:t>
            </w:r>
            <w:r w:rsidR="00897723" w:rsidRPr="0002779A">
              <w:rPr>
                <w:rFonts w:ascii="Times New Roman" w:hAnsi="Times New Roman" w:cs="Times New Roman"/>
                <w:iCs/>
                <w:sz w:val="16"/>
                <w:szCs w:val="16"/>
              </w:rPr>
              <w:t>93</w:t>
            </w:r>
          </w:p>
          <w:p w14:paraId="4168C4BA" w14:textId="22A3FD29" w:rsidR="00613BF9" w:rsidRPr="0002779A" w:rsidRDefault="00613BF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bove av</w:t>
            </w:r>
            <w:r w:rsidR="000F30E1"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32.7-40%)</w:t>
            </w:r>
            <w:r w:rsidR="000F30E1"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IRR=1.</w:t>
            </w:r>
            <w:r w:rsidR="00AA5C36" w:rsidRPr="0002779A">
              <w:rPr>
                <w:rFonts w:ascii="Times New Roman" w:hAnsi="Times New Roman" w:cs="Times New Roman"/>
                <w:iCs/>
                <w:sz w:val="16"/>
                <w:szCs w:val="16"/>
              </w:rPr>
              <w:t>29</w:t>
            </w:r>
          </w:p>
          <w:p w14:paraId="04BB8976" w14:textId="77777777" w:rsidR="000E14CE" w:rsidRPr="0002779A" w:rsidRDefault="00613BF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igh (42-50.9%)</w:t>
            </w:r>
            <w:r w:rsidR="00834887" w:rsidRPr="0002779A">
              <w:rPr>
                <w:rFonts w:ascii="Times New Roman" w:hAnsi="Times New Roman" w:cs="Times New Roman"/>
                <w:iCs/>
                <w:sz w:val="16"/>
                <w:szCs w:val="16"/>
              </w:rPr>
              <w:t xml:space="preserve"> [REF]</w:t>
            </w:r>
          </w:p>
          <w:p w14:paraId="6BD1D5CA" w14:textId="34363E92" w:rsidR="00225A6E" w:rsidRPr="0002779A" w:rsidRDefault="00225A6E"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Pr="0002779A">
              <w:rPr>
                <w:rFonts w:ascii="Times New Roman" w:hAnsi="Times New Roman" w:cs="Times New Roman"/>
                <w:i/>
                <w:sz w:val="16"/>
                <w:szCs w:val="16"/>
              </w:rPr>
              <w:t xml:space="preserve"> above data from supplementary material (adjusted for deprivation). Percentages for migrant density quartiles provided by author.</w:t>
            </w:r>
          </w:p>
        </w:tc>
      </w:tr>
      <w:tr w:rsidR="00002A4F" w:rsidRPr="0002779A" w14:paraId="27F3C820" w14:textId="77777777" w:rsidTr="00160AF0">
        <w:trPr>
          <w:jc w:val="center"/>
        </w:trPr>
        <w:tc>
          <w:tcPr>
            <w:tcW w:w="466" w:type="pct"/>
          </w:tcPr>
          <w:p w14:paraId="347E6F8E" w14:textId="7380297D" w:rsidR="007E16D5" w:rsidRPr="0002779A" w:rsidRDefault="000B0A9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 xml:space="preserve">Richardson, Hameed, Perez, </w:t>
            </w:r>
            <w:r w:rsidR="00704D15" w:rsidRPr="0002779A">
              <w:rPr>
                <w:rFonts w:ascii="Times New Roman" w:hAnsi="Times New Roman" w:cs="Times New Roman"/>
                <w:b/>
                <w:bCs/>
                <w:iCs/>
                <w:sz w:val="16"/>
                <w:szCs w:val="16"/>
              </w:rPr>
              <w:t>Jones &amp; Kirkbride (2018)</w:t>
            </w:r>
          </w:p>
          <w:p w14:paraId="16C4875D" w14:textId="61AC4722" w:rsidR="00704D15" w:rsidRPr="0002779A" w:rsidRDefault="00704D15" w:rsidP="002E4DB3">
            <w:pPr>
              <w:spacing w:line="360" w:lineRule="auto"/>
              <w:jc w:val="center"/>
              <w:rPr>
                <w:rFonts w:ascii="Times New Roman" w:hAnsi="Times New Roman" w:cs="Times New Roman"/>
                <w:b/>
                <w:bCs/>
                <w:iCs/>
                <w:sz w:val="16"/>
                <w:szCs w:val="16"/>
              </w:rPr>
            </w:pPr>
          </w:p>
          <w:p w14:paraId="156BED03" w14:textId="52CEE47F" w:rsidR="007E16D5" w:rsidRPr="0002779A" w:rsidRDefault="009B11C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East Anglia, England, UK</w:t>
            </w:r>
          </w:p>
          <w:p w14:paraId="6223655C" w14:textId="1D4FB1FD" w:rsidR="007E16D5" w:rsidRPr="0002779A" w:rsidRDefault="007E16D5" w:rsidP="002E4DB3">
            <w:pPr>
              <w:spacing w:line="360" w:lineRule="auto"/>
              <w:jc w:val="center"/>
              <w:rPr>
                <w:rFonts w:ascii="Times New Roman" w:hAnsi="Times New Roman" w:cs="Times New Roman"/>
                <w:b/>
                <w:bCs/>
                <w:iCs/>
                <w:sz w:val="16"/>
                <w:szCs w:val="16"/>
              </w:rPr>
            </w:pPr>
          </w:p>
        </w:tc>
        <w:tc>
          <w:tcPr>
            <w:tcW w:w="636" w:type="pct"/>
          </w:tcPr>
          <w:p w14:paraId="09AB24FB" w14:textId="77777777" w:rsidR="00BD69D4" w:rsidRPr="0002779A" w:rsidRDefault="00A62E0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Social Epidemiology of Psychoses in East Anglia [SEPEA</w:t>
            </w:r>
            <w:r w:rsidR="00AD2725" w:rsidRPr="0002779A">
              <w:rPr>
                <w:rFonts w:ascii="Times New Roman" w:hAnsi="Times New Roman" w:cs="Times New Roman"/>
                <w:iCs/>
                <w:sz w:val="16"/>
                <w:szCs w:val="16"/>
              </w:rPr>
              <w:t xml:space="preserve">] study </w:t>
            </w:r>
            <w:r w:rsidR="00DB1E39" w:rsidRPr="0002779A">
              <w:rPr>
                <w:rFonts w:ascii="Times New Roman" w:hAnsi="Times New Roman" w:cs="Times New Roman"/>
                <w:iCs/>
                <w:sz w:val="16"/>
                <w:szCs w:val="16"/>
              </w:rPr>
              <w:t>&amp; 2011 UK census</w:t>
            </w:r>
          </w:p>
          <w:p w14:paraId="43B31CE0" w14:textId="77777777" w:rsidR="00DB1E39" w:rsidRPr="0002779A" w:rsidRDefault="00DB1E39" w:rsidP="002E4DB3">
            <w:pPr>
              <w:spacing w:line="360" w:lineRule="auto"/>
              <w:jc w:val="center"/>
              <w:rPr>
                <w:rFonts w:ascii="Times New Roman" w:hAnsi="Times New Roman" w:cs="Times New Roman"/>
                <w:iCs/>
                <w:sz w:val="16"/>
                <w:szCs w:val="16"/>
              </w:rPr>
            </w:pPr>
          </w:p>
          <w:p w14:paraId="02F46400" w14:textId="38B3CDC0" w:rsidR="00DB1E39" w:rsidRPr="0002779A" w:rsidRDefault="00DB1E3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 xml:space="preserve">Time period: </w:t>
            </w:r>
            <w:r w:rsidR="00BA79D9" w:rsidRPr="0002779A">
              <w:rPr>
                <w:rFonts w:ascii="Times New Roman" w:hAnsi="Times New Roman" w:cs="Times New Roman"/>
                <w:iCs/>
                <w:sz w:val="16"/>
                <w:szCs w:val="16"/>
              </w:rPr>
              <w:t>August 2009 – February 2013 (3.5 years)</w:t>
            </w:r>
          </w:p>
        </w:tc>
        <w:tc>
          <w:tcPr>
            <w:tcW w:w="381" w:type="pct"/>
          </w:tcPr>
          <w:p w14:paraId="41C81EE3" w14:textId="55E07F25" w:rsidR="00BD69D4" w:rsidRPr="0002779A" w:rsidRDefault="00EF21F2"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lastRenderedPageBreak/>
              <w:t xml:space="preserve">Self-ascribed ethnicity grouped using UK </w:t>
            </w:r>
            <w:r w:rsidR="00E4060B" w:rsidRPr="0002779A">
              <w:rPr>
                <w:rFonts w:ascii="Times New Roman" w:hAnsi="Times New Roman" w:cs="Times New Roman"/>
                <w:iCs/>
                <w:sz w:val="16"/>
                <w:szCs w:val="16"/>
              </w:rPr>
              <w:t>ONS</w:t>
            </w:r>
            <w:r w:rsidRPr="0002779A">
              <w:rPr>
                <w:rFonts w:ascii="Times New Roman" w:hAnsi="Times New Roman" w:cs="Times New Roman"/>
                <w:iCs/>
                <w:sz w:val="16"/>
                <w:szCs w:val="16"/>
              </w:rPr>
              <w:t xml:space="preserve"> ethnic </w:t>
            </w:r>
            <w:r w:rsidRPr="0002779A">
              <w:rPr>
                <w:rFonts w:ascii="Times New Roman" w:hAnsi="Times New Roman" w:cs="Times New Roman"/>
                <w:iCs/>
                <w:sz w:val="16"/>
                <w:szCs w:val="16"/>
              </w:rPr>
              <w:lastRenderedPageBreak/>
              <w:t>group classifications</w:t>
            </w:r>
          </w:p>
        </w:tc>
        <w:tc>
          <w:tcPr>
            <w:tcW w:w="510" w:type="pct"/>
          </w:tcPr>
          <w:p w14:paraId="74AD04DA" w14:textId="19BEA4FF" w:rsidR="00BD69D4" w:rsidRPr="0002779A" w:rsidRDefault="00407DB6"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lastRenderedPageBreak/>
              <w:t>NAP &amp; AP first incident cases [ICD-10]</w:t>
            </w:r>
          </w:p>
        </w:tc>
        <w:tc>
          <w:tcPr>
            <w:tcW w:w="338" w:type="pct"/>
          </w:tcPr>
          <w:p w14:paraId="2CA00986" w14:textId="4F2A6943" w:rsidR="00BD69D4" w:rsidRPr="0002779A" w:rsidRDefault="0077101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tatistical Ward [SW] (</w:t>
            </w:r>
            <w:r w:rsidR="005C3B62" w:rsidRPr="0002779A">
              <w:rPr>
                <w:rFonts w:ascii="Times New Roman" w:hAnsi="Times New Roman" w:cs="Times New Roman"/>
                <w:iCs/>
                <w:sz w:val="16"/>
                <w:szCs w:val="16"/>
              </w:rPr>
              <w:t>530, 3992)</w:t>
            </w:r>
          </w:p>
        </w:tc>
        <w:tc>
          <w:tcPr>
            <w:tcW w:w="381" w:type="pct"/>
          </w:tcPr>
          <w:p w14:paraId="129A1A7F" w14:textId="0E8AA226" w:rsidR="00BD69D4" w:rsidRPr="0002779A" w:rsidRDefault="00102CF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 increase</w:t>
            </w:r>
          </w:p>
        </w:tc>
        <w:tc>
          <w:tcPr>
            <w:tcW w:w="385" w:type="pct"/>
          </w:tcPr>
          <w:p w14:paraId="48B49E2D" w14:textId="121D6B28" w:rsidR="00BD69D4" w:rsidRPr="0002779A" w:rsidRDefault="00716E7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w:t>
            </w:r>
            <w:r w:rsidR="00111D20" w:rsidRPr="0002779A">
              <w:rPr>
                <w:rFonts w:ascii="Times New Roman" w:hAnsi="Times New Roman" w:cs="Times New Roman"/>
                <w:iCs/>
                <w:sz w:val="16"/>
                <w:szCs w:val="16"/>
              </w:rPr>
              <w:t>:</w:t>
            </w:r>
            <w:r w:rsidR="0045166C" w:rsidRPr="0002779A">
              <w:rPr>
                <w:rFonts w:ascii="Times New Roman" w:hAnsi="Times New Roman" w:cs="Times New Roman"/>
                <w:iCs/>
                <w:sz w:val="16"/>
                <w:szCs w:val="16"/>
              </w:rPr>
              <w:t xml:space="preserve"> Age, sex, socioeconomic status</w:t>
            </w:r>
            <w:r w:rsidR="00B10FD1" w:rsidRPr="0002779A">
              <w:rPr>
                <w:rFonts w:ascii="Times New Roman" w:hAnsi="Times New Roman" w:cs="Times New Roman"/>
                <w:iCs/>
                <w:sz w:val="16"/>
                <w:szCs w:val="16"/>
              </w:rPr>
              <w:t>, ethnicity</w:t>
            </w:r>
          </w:p>
          <w:p w14:paraId="3CF7322F" w14:textId="4AEB2DC9" w:rsidR="00F4798B" w:rsidRPr="0002779A" w:rsidRDefault="00F4798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 Deprivation, urbanicity, &amp; </w:t>
            </w:r>
            <w:r w:rsidRPr="0002779A">
              <w:rPr>
                <w:rFonts w:ascii="Times New Roman" w:hAnsi="Times New Roman" w:cs="Times New Roman"/>
                <w:iCs/>
                <w:sz w:val="16"/>
                <w:szCs w:val="16"/>
              </w:rPr>
              <w:lastRenderedPageBreak/>
              <w:t>social isolation (</w:t>
            </w:r>
            <w:r w:rsidR="00C95490" w:rsidRPr="0002779A">
              <w:rPr>
                <w:rFonts w:ascii="Times New Roman" w:hAnsi="Times New Roman" w:cs="Times New Roman"/>
                <w:iCs/>
                <w:sz w:val="16"/>
                <w:szCs w:val="16"/>
              </w:rPr>
              <w:t>a</w:t>
            </w:r>
            <w:r w:rsidRPr="0002779A">
              <w:rPr>
                <w:rFonts w:ascii="Times New Roman" w:hAnsi="Times New Roman" w:cs="Times New Roman"/>
                <w:iCs/>
                <w:sz w:val="16"/>
                <w:szCs w:val="16"/>
              </w:rPr>
              <w:t>ll psychoses)</w:t>
            </w:r>
            <w:r w:rsidR="00C95490" w:rsidRPr="0002779A">
              <w:rPr>
                <w:rFonts w:ascii="Times New Roman" w:hAnsi="Times New Roman" w:cs="Times New Roman"/>
                <w:iCs/>
                <w:sz w:val="16"/>
                <w:szCs w:val="16"/>
              </w:rPr>
              <w:t>. Ethnic diversity, deprivation, social isolation</w:t>
            </w:r>
            <w:r w:rsidR="00E4616E" w:rsidRPr="0002779A">
              <w:rPr>
                <w:rFonts w:ascii="Times New Roman" w:hAnsi="Times New Roman" w:cs="Times New Roman"/>
                <w:iCs/>
                <w:sz w:val="16"/>
                <w:szCs w:val="16"/>
              </w:rPr>
              <w:t xml:space="preserve"> (NAP). Ethnic fragmentation (AP)</w:t>
            </w:r>
          </w:p>
        </w:tc>
        <w:tc>
          <w:tcPr>
            <w:tcW w:w="335" w:type="pct"/>
          </w:tcPr>
          <w:p w14:paraId="724D09D1" w14:textId="104E7D5B" w:rsidR="00BD69D4" w:rsidRPr="0002779A" w:rsidRDefault="00E2649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Multilevel Poisson regression</w:t>
            </w:r>
          </w:p>
        </w:tc>
        <w:tc>
          <w:tcPr>
            <w:tcW w:w="765" w:type="pct"/>
          </w:tcPr>
          <w:p w14:paraId="61C5539F" w14:textId="367F353E" w:rsidR="00EF58DD" w:rsidRPr="0002779A" w:rsidRDefault="00EF58D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color w:val="000000" w:themeColor="text1"/>
                <w:sz w:val="16"/>
                <w:szCs w:val="16"/>
              </w:rPr>
              <w:t xml:space="preserve">Combined (160/398511), </w:t>
            </w:r>
          </w:p>
          <w:p w14:paraId="387A8082" w14:textId="15406091" w:rsidR="003853A5" w:rsidRPr="0002779A" w:rsidRDefault="006D115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lack African (21 NAP, 1 AP/ 17193)</w:t>
            </w:r>
            <w:r w:rsidR="00C43D94"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Black Caribbean (6 NAP, 3 AP/5973)</w:t>
            </w:r>
            <w:r w:rsidR="00C43D94" w:rsidRPr="0002779A">
              <w:rPr>
                <w:rFonts w:ascii="Times New Roman" w:hAnsi="Times New Roman" w:cs="Times New Roman"/>
                <w:iCs/>
                <w:sz w:val="16"/>
                <w:szCs w:val="16"/>
              </w:rPr>
              <w:t xml:space="preserve">, </w:t>
            </w:r>
            <w:r w:rsidR="00387826" w:rsidRPr="0002779A">
              <w:rPr>
                <w:rFonts w:ascii="Times New Roman" w:hAnsi="Times New Roman" w:cs="Times New Roman"/>
                <w:iCs/>
                <w:sz w:val="16"/>
                <w:szCs w:val="16"/>
              </w:rPr>
              <w:t>Mixed white &amp; black Caribbean (</w:t>
            </w:r>
            <w:r w:rsidR="0082104A" w:rsidRPr="0002779A">
              <w:rPr>
                <w:rFonts w:ascii="Times New Roman" w:hAnsi="Times New Roman" w:cs="Times New Roman"/>
                <w:iCs/>
                <w:sz w:val="16"/>
                <w:szCs w:val="16"/>
              </w:rPr>
              <w:t>5 NAP, 2 AP/13100)</w:t>
            </w:r>
            <w:r w:rsidR="00C43D94" w:rsidRPr="0002779A">
              <w:rPr>
                <w:rFonts w:ascii="Times New Roman" w:hAnsi="Times New Roman" w:cs="Times New Roman"/>
                <w:iCs/>
                <w:sz w:val="16"/>
                <w:szCs w:val="16"/>
              </w:rPr>
              <w:t xml:space="preserve">, </w:t>
            </w:r>
            <w:r w:rsidR="001843A4" w:rsidRPr="0002779A">
              <w:rPr>
                <w:rFonts w:ascii="Times New Roman" w:hAnsi="Times New Roman" w:cs="Times New Roman"/>
                <w:iCs/>
                <w:sz w:val="16"/>
                <w:szCs w:val="16"/>
              </w:rPr>
              <w:lastRenderedPageBreak/>
              <w:t>Mixed Other (</w:t>
            </w:r>
            <w:r w:rsidR="003853A5" w:rsidRPr="0002779A">
              <w:rPr>
                <w:rFonts w:ascii="Times New Roman" w:hAnsi="Times New Roman" w:cs="Times New Roman"/>
                <w:iCs/>
                <w:sz w:val="16"/>
                <w:szCs w:val="16"/>
              </w:rPr>
              <w:t>11 NAP, 6 AP/30927)</w:t>
            </w:r>
            <w:r w:rsidR="00C43D94" w:rsidRPr="0002779A">
              <w:rPr>
                <w:rFonts w:ascii="Times New Roman" w:hAnsi="Times New Roman" w:cs="Times New Roman"/>
                <w:iCs/>
                <w:sz w:val="16"/>
                <w:szCs w:val="16"/>
              </w:rPr>
              <w:t xml:space="preserve">, </w:t>
            </w:r>
            <w:r w:rsidR="00030B6D" w:rsidRPr="0002779A">
              <w:rPr>
                <w:rFonts w:ascii="Times New Roman" w:hAnsi="Times New Roman" w:cs="Times New Roman"/>
                <w:iCs/>
                <w:sz w:val="16"/>
                <w:szCs w:val="16"/>
              </w:rPr>
              <w:t>Indian (2 NAP, 0 AP/</w:t>
            </w:r>
            <w:r w:rsidR="00733DE2" w:rsidRPr="0002779A">
              <w:rPr>
                <w:rFonts w:ascii="Times New Roman" w:hAnsi="Times New Roman" w:cs="Times New Roman"/>
                <w:iCs/>
                <w:sz w:val="16"/>
                <w:szCs w:val="16"/>
              </w:rPr>
              <w:t>27911)</w:t>
            </w:r>
            <w:r w:rsidR="00C43D94" w:rsidRPr="0002779A">
              <w:rPr>
                <w:rFonts w:ascii="Times New Roman" w:hAnsi="Times New Roman" w:cs="Times New Roman"/>
                <w:iCs/>
                <w:sz w:val="16"/>
                <w:szCs w:val="16"/>
              </w:rPr>
              <w:t xml:space="preserve">, </w:t>
            </w:r>
            <w:r w:rsidR="00733DE2" w:rsidRPr="0002779A">
              <w:rPr>
                <w:rFonts w:ascii="Times New Roman" w:hAnsi="Times New Roman" w:cs="Times New Roman"/>
                <w:iCs/>
                <w:sz w:val="16"/>
                <w:szCs w:val="16"/>
              </w:rPr>
              <w:t>Pakistani (13 NAP</w:t>
            </w:r>
            <w:r w:rsidR="00804A09" w:rsidRPr="0002779A">
              <w:rPr>
                <w:rFonts w:ascii="Times New Roman" w:hAnsi="Times New Roman" w:cs="Times New Roman"/>
                <w:iCs/>
                <w:sz w:val="16"/>
                <w:szCs w:val="16"/>
              </w:rPr>
              <w:t>, 3 AP/20126)</w:t>
            </w:r>
            <w:r w:rsidR="00C43D94" w:rsidRPr="0002779A">
              <w:rPr>
                <w:rFonts w:ascii="Times New Roman" w:hAnsi="Times New Roman" w:cs="Times New Roman"/>
                <w:iCs/>
                <w:sz w:val="16"/>
                <w:szCs w:val="16"/>
              </w:rPr>
              <w:t xml:space="preserve">, </w:t>
            </w:r>
            <w:r w:rsidR="00804A09" w:rsidRPr="0002779A">
              <w:rPr>
                <w:rFonts w:ascii="Times New Roman" w:hAnsi="Times New Roman" w:cs="Times New Roman"/>
                <w:iCs/>
                <w:sz w:val="16"/>
                <w:szCs w:val="16"/>
              </w:rPr>
              <w:t>Bangladeshi (</w:t>
            </w:r>
            <w:r w:rsidR="004F6AA0" w:rsidRPr="0002779A">
              <w:rPr>
                <w:rFonts w:ascii="Times New Roman" w:hAnsi="Times New Roman" w:cs="Times New Roman"/>
                <w:iCs/>
                <w:sz w:val="16"/>
                <w:szCs w:val="16"/>
              </w:rPr>
              <w:t>5 NAP, 1 AP/8403)</w:t>
            </w:r>
            <w:r w:rsidR="00C43D94" w:rsidRPr="0002779A">
              <w:rPr>
                <w:rFonts w:ascii="Times New Roman" w:hAnsi="Times New Roman" w:cs="Times New Roman"/>
                <w:iCs/>
                <w:sz w:val="16"/>
                <w:szCs w:val="16"/>
              </w:rPr>
              <w:t xml:space="preserve">, </w:t>
            </w:r>
            <w:r w:rsidR="0024528D" w:rsidRPr="0002779A">
              <w:rPr>
                <w:rFonts w:ascii="Times New Roman" w:hAnsi="Times New Roman" w:cs="Times New Roman"/>
                <w:iCs/>
                <w:sz w:val="16"/>
                <w:szCs w:val="16"/>
              </w:rPr>
              <w:t>Arab (</w:t>
            </w:r>
            <w:r w:rsidR="004B0649" w:rsidRPr="0002779A">
              <w:rPr>
                <w:rFonts w:ascii="Times New Roman" w:hAnsi="Times New Roman" w:cs="Times New Roman"/>
                <w:iCs/>
                <w:sz w:val="16"/>
                <w:szCs w:val="16"/>
              </w:rPr>
              <w:t>4 NAP, 0 AP/4838)</w:t>
            </w:r>
            <w:r w:rsidR="00094C63" w:rsidRPr="0002779A">
              <w:rPr>
                <w:rFonts w:ascii="Times New Roman" w:hAnsi="Times New Roman" w:cs="Times New Roman"/>
                <w:iCs/>
                <w:sz w:val="16"/>
                <w:szCs w:val="16"/>
              </w:rPr>
              <w:t xml:space="preserve">, </w:t>
            </w:r>
            <w:r w:rsidR="004B0649" w:rsidRPr="0002779A">
              <w:rPr>
                <w:rFonts w:ascii="Times New Roman" w:hAnsi="Times New Roman" w:cs="Times New Roman"/>
                <w:iCs/>
                <w:sz w:val="16"/>
                <w:szCs w:val="16"/>
              </w:rPr>
              <w:t>Other ethnic group (</w:t>
            </w:r>
            <w:r w:rsidR="003712C2" w:rsidRPr="0002779A">
              <w:rPr>
                <w:rFonts w:ascii="Times New Roman" w:hAnsi="Times New Roman" w:cs="Times New Roman"/>
                <w:iCs/>
                <w:sz w:val="16"/>
                <w:szCs w:val="16"/>
              </w:rPr>
              <w:t>13 NAP, 2 AP/62875)</w:t>
            </w:r>
            <w:r w:rsidR="00094C63"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White Other 50 NAP, 12 AP/207165)</w:t>
            </w:r>
            <w:r w:rsidR="00094C63" w:rsidRPr="0002779A">
              <w:rPr>
                <w:rFonts w:ascii="Times New Roman" w:hAnsi="Times New Roman" w:cs="Times New Roman"/>
                <w:iCs/>
                <w:sz w:val="16"/>
                <w:szCs w:val="16"/>
              </w:rPr>
              <w:t xml:space="preserve">, </w:t>
            </w:r>
            <w:r w:rsidR="00BD73A6" w:rsidRPr="0002779A">
              <w:rPr>
                <w:rFonts w:ascii="Times New Roman" w:hAnsi="Times New Roman" w:cs="Times New Roman"/>
                <w:iCs/>
                <w:sz w:val="16"/>
                <w:szCs w:val="16"/>
              </w:rPr>
              <w:t>White British (majority) (418 NAP, 53 AP/1623285)</w:t>
            </w:r>
          </w:p>
          <w:p w14:paraId="107E817A" w14:textId="1BC803CE" w:rsidR="00570CD0" w:rsidRPr="0002779A" w:rsidRDefault="00570CD0"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9736C6" w:rsidRPr="0002779A">
              <w:rPr>
                <w:rFonts w:ascii="Times New Roman" w:hAnsi="Times New Roman" w:cs="Times New Roman"/>
                <w:i/>
                <w:sz w:val="16"/>
                <w:szCs w:val="16"/>
              </w:rPr>
              <w:t>,</w:t>
            </w:r>
            <w:r w:rsidR="000177F1">
              <w:rPr>
                <w:rFonts w:ascii="Times New Roman" w:hAnsi="Times New Roman" w:cs="Times New Roman"/>
                <w:i/>
                <w:sz w:val="16"/>
                <w:szCs w:val="16"/>
              </w:rPr>
              <w:t xml:space="preserve"> </w:t>
            </w:r>
            <w:r w:rsidRPr="0002779A">
              <w:rPr>
                <w:rFonts w:ascii="Times New Roman" w:hAnsi="Times New Roman" w:cs="Times New Roman"/>
                <w:i/>
                <w:sz w:val="16"/>
                <w:szCs w:val="16"/>
              </w:rPr>
              <w:t>2</w:t>
            </w:r>
            <w:r w:rsidRPr="0002779A">
              <w:rPr>
                <w:rFonts w:ascii="Times New Roman" w:hAnsi="Times New Roman" w:cs="Times New Roman"/>
                <w:i/>
                <w:sz w:val="16"/>
                <w:szCs w:val="16"/>
                <w:vertAlign w:val="superscript"/>
              </w:rPr>
              <w:t>nd</w:t>
            </w:r>
            <w:r w:rsidRPr="0002779A">
              <w:rPr>
                <w:rFonts w:ascii="Times New Roman" w:hAnsi="Times New Roman" w:cs="Times New Roman"/>
                <w:i/>
                <w:sz w:val="16"/>
                <w:szCs w:val="16"/>
              </w:rPr>
              <w:t xml:space="preserve"> value refers to person-years</w:t>
            </w:r>
          </w:p>
        </w:tc>
        <w:tc>
          <w:tcPr>
            <w:tcW w:w="803" w:type="pct"/>
          </w:tcPr>
          <w:p w14:paraId="414B4145" w14:textId="77777777" w:rsidR="00BD69D4" w:rsidRPr="0002779A" w:rsidRDefault="003E03E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OR=1.00 (all psychoses</w:t>
            </w:r>
            <w:r w:rsidR="000E190F" w:rsidRPr="0002779A">
              <w:rPr>
                <w:rFonts w:ascii="Times New Roman" w:hAnsi="Times New Roman" w:cs="Times New Roman"/>
                <w:iCs/>
                <w:sz w:val="16"/>
                <w:szCs w:val="16"/>
              </w:rPr>
              <w:t>)</w:t>
            </w:r>
          </w:p>
          <w:p w14:paraId="719BF1E1" w14:textId="069B29F8" w:rsidR="000E190F" w:rsidRPr="0002779A" w:rsidRDefault="000E190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3F1472" w:rsidRPr="0002779A">
              <w:rPr>
                <w:rFonts w:ascii="Times New Roman" w:hAnsi="Times New Roman" w:cs="Times New Roman"/>
                <w:iCs/>
                <w:sz w:val="16"/>
                <w:szCs w:val="16"/>
              </w:rPr>
              <w:t>0.99 (NAP)</w:t>
            </w:r>
          </w:p>
          <w:p w14:paraId="09A5D1DC" w14:textId="69A5FD25" w:rsidR="003F1472" w:rsidRPr="0002779A" w:rsidRDefault="007E084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0.98 (AP) [SS]</w:t>
            </w:r>
          </w:p>
          <w:p w14:paraId="5CC76A44" w14:textId="77777777" w:rsidR="003F1472" w:rsidRPr="0002779A" w:rsidRDefault="003F1472" w:rsidP="002E4DB3">
            <w:pPr>
              <w:spacing w:line="360" w:lineRule="auto"/>
              <w:jc w:val="center"/>
              <w:rPr>
                <w:rFonts w:ascii="Times New Roman" w:hAnsi="Times New Roman" w:cs="Times New Roman"/>
                <w:iCs/>
                <w:sz w:val="16"/>
                <w:szCs w:val="16"/>
              </w:rPr>
            </w:pPr>
          </w:p>
          <w:p w14:paraId="6039E42F" w14:textId="447F270A" w:rsidR="00326833" w:rsidRPr="0002779A" w:rsidRDefault="00326833" w:rsidP="002E4DB3">
            <w:pPr>
              <w:spacing w:line="360" w:lineRule="auto"/>
              <w:jc w:val="center"/>
              <w:rPr>
                <w:rFonts w:ascii="Times New Roman" w:hAnsi="Times New Roman" w:cs="Times New Roman"/>
                <w:iCs/>
                <w:sz w:val="16"/>
                <w:szCs w:val="16"/>
              </w:rPr>
            </w:pPr>
          </w:p>
        </w:tc>
      </w:tr>
      <w:tr w:rsidR="00002A4F" w:rsidRPr="0002779A" w14:paraId="3EC7D50F" w14:textId="77777777" w:rsidTr="00160AF0">
        <w:trPr>
          <w:jc w:val="center"/>
        </w:trPr>
        <w:tc>
          <w:tcPr>
            <w:tcW w:w="466" w:type="pct"/>
          </w:tcPr>
          <w:p w14:paraId="586C4B50" w14:textId="09995AE8" w:rsidR="00BD69D4" w:rsidRPr="0002779A" w:rsidRDefault="0077262A"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Schofield</w:t>
            </w:r>
            <w:r w:rsidR="00D57EA6" w:rsidRPr="0002779A">
              <w:rPr>
                <w:rFonts w:ascii="Times New Roman" w:hAnsi="Times New Roman" w:cs="Times New Roman"/>
                <w:b/>
                <w:bCs/>
                <w:iCs/>
                <w:sz w:val="16"/>
                <w:szCs w:val="16"/>
              </w:rPr>
              <w:t>, Ashworth</w:t>
            </w:r>
            <w:r w:rsidR="00E84347" w:rsidRPr="0002779A">
              <w:rPr>
                <w:rFonts w:ascii="Times New Roman" w:hAnsi="Times New Roman" w:cs="Times New Roman"/>
                <w:b/>
                <w:bCs/>
                <w:iCs/>
                <w:sz w:val="16"/>
                <w:szCs w:val="16"/>
              </w:rPr>
              <w:t xml:space="preserve"> </w:t>
            </w:r>
            <w:r w:rsidR="00D57EA6" w:rsidRPr="0002779A">
              <w:rPr>
                <w:rFonts w:ascii="Times New Roman" w:hAnsi="Times New Roman" w:cs="Times New Roman"/>
                <w:b/>
                <w:bCs/>
                <w:iCs/>
                <w:sz w:val="16"/>
                <w:szCs w:val="16"/>
              </w:rPr>
              <w:t xml:space="preserve">&amp; Jones </w:t>
            </w:r>
            <w:r w:rsidR="00F3771F" w:rsidRPr="0002779A">
              <w:rPr>
                <w:rFonts w:ascii="Times New Roman" w:hAnsi="Times New Roman" w:cs="Times New Roman"/>
                <w:b/>
                <w:bCs/>
                <w:iCs/>
                <w:sz w:val="16"/>
                <w:szCs w:val="16"/>
              </w:rPr>
              <w:t>(2011)</w:t>
            </w:r>
          </w:p>
          <w:p w14:paraId="7A58F9D3" w14:textId="77777777" w:rsidR="00F3771F" w:rsidRPr="0002779A" w:rsidRDefault="00F3771F" w:rsidP="002E4DB3">
            <w:pPr>
              <w:spacing w:line="360" w:lineRule="auto"/>
              <w:jc w:val="center"/>
              <w:rPr>
                <w:rFonts w:ascii="Times New Roman" w:hAnsi="Times New Roman" w:cs="Times New Roman"/>
                <w:b/>
                <w:bCs/>
                <w:iCs/>
                <w:sz w:val="16"/>
                <w:szCs w:val="16"/>
              </w:rPr>
            </w:pPr>
          </w:p>
          <w:p w14:paraId="4E51406D" w14:textId="4FAC409D" w:rsidR="00F3771F" w:rsidRPr="0002779A" w:rsidRDefault="00F83AD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ambeth</w:t>
            </w:r>
            <w:r w:rsidR="00F70D1B" w:rsidRPr="0002779A">
              <w:rPr>
                <w:rFonts w:ascii="Times New Roman" w:hAnsi="Times New Roman" w:cs="Times New Roman"/>
                <w:iCs/>
                <w:sz w:val="16"/>
                <w:szCs w:val="16"/>
              </w:rPr>
              <w:t>, South London, UK</w:t>
            </w:r>
          </w:p>
        </w:tc>
        <w:tc>
          <w:tcPr>
            <w:tcW w:w="636" w:type="pct"/>
          </w:tcPr>
          <w:p w14:paraId="15AC8208" w14:textId="77777777" w:rsidR="00BD69D4" w:rsidRPr="0002779A" w:rsidRDefault="003F678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Electronic GP patient records (the Lambeth </w:t>
            </w:r>
            <w:proofErr w:type="spellStart"/>
            <w:r w:rsidRPr="0002779A">
              <w:rPr>
                <w:rFonts w:ascii="Times New Roman" w:hAnsi="Times New Roman" w:cs="Times New Roman"/>
                <w:iCs/>
                <w:sz w:val="16"/>
                <w:szCs w:val="16"/>
              </w:rPr>
              <w:t>DataNet</w:t>
            </w:r>
            <w:proofErr w:type="spellEnd"/>
            <w:r w:rsidRPr="0002779A">
              <w:rPr>
                <w:rFonts w:ascii="Times New Roman" w:hAnsi="Times New Roman" w:cs="Times New Roman"/>
                <w:iCs/>
                <w:sz w:val="16"/>
                <w:szCs w:val="16"/>
              </w:rPr>
              <w:t>)</w:t>
            </w:r>
            <w:r w:rsidR="00E067ED" w:rsidRPr="0002779A">
              <w:rPr>
                <w:rFonts w:ascii="Times New Roman" w:hAnsi="Times New Roman" w:cs="Times New Roman"/>
                <w:iCs/>
                <w:sz w:val="16"/>
                <w:szCs w:val="16"/>
              </w:rPr>
              <w:t xml:space="preserve"> &amp; 2001 UK census</w:t>
            </w:r>
          </w:p>
          <w:p w14:paraId="5F30B055" w14:textId="77777777" w:rsidR="003E3940" w:rsidRPr="0002779A" w:rsidRDefault="003E3940" w:rsidP="002E4DB3">
            <w:pPr>
              <w:spacing w:line="360" w:lineRule="auto"/>
              <w:jc w:val="center"/>
              <w:rPr>
                <w:rFonts w:ascii="Times New Roman" w:hAnsi="Times New Roman" w:cs="Times New Roman"/>
                <w:iCs/>
                <w:sz w:val="16"/>
                <w:szCs w:val="16"/>
              </w:rPr>
            </w:pPr>
          </w:p>
          <w:p w14:paraId="1E217668" w14:textId="2D9674E4" w:rsidR="003E3940" w:rsidRPr="0002779A" w:rsidRDefault="003E394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January 1996 </w:t>
            </w:r>
            <w:r w:rsidR="00532A71"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November 2006 (10 years)</w:t>
            </w:r>
          </w:p>
        </w:tc>
        <w:tc>
          <w:tcPr>
            <w:tcW w:w="381" w:type="pct"/>
          </w:tcPr>
          <w:p w14:paraId="3FDFCEF3" w14:textId="0E3BC46A" w:rsidR="00BD69D4" w:rsidRPr="0002779A" w:rsidRDefault="00A9680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atient ethnicity codes were grouped using UK</w:t>
            </w:r>
            <w:r w:rsidR="00E4060B" w:rsidRPr="0002779A">
              <w:rPr>
                <w:rFonts w:ascii="Times New Roman" w:hAnsi="Times New Roman" w:cs="Times New Roman"/>
                <w:iCs/>
                <w:sz w:val="16"/>
                <w:szCs w:val="16"/>
              </w:rPr>
              <w:t xml:space="preserve"> ONS ethnic group classifications (Black or Black British)</w:t>
            </w:r>
          </w:p>
        </w:tc>
        <w:tc>
          <w:tcPr>
            <w:tcW w:w="510" w:type="pct"/>
          </w:tcPr>
          <w:p w14:paraId="04C84156" w14:textId="28F93DBF" w:rsidR="00BD69D4" w:rsidRPr="0002779A" w:rsidRDefault="00777EA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sychosis first incident cases [DSM-IV]</w:t>
            </w:r>
          </w:p>
        </w:tc>
        <w:tc>
          <w:tcPr>
            <w:tcW w:w="338" w:type="pct"/>
          </w:tcPr>
          <w:p w14:paraId="594A4535" w14:textId="25EABC33" w:rsidR="00BD69D4" w:rsidRPr="0002779A" w:rsidRDefault="0050293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SOA (NR, 1500)</w:t>
            </w:r>
          </w:p>
          <w:p w14:paraId="117F33A5" w14:textId="6F3273C7" w:rsidR="00502937" w:rsidRPr="0002779A" w:rsidRDefault="0050293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AS wards (</w:t>
            </w:r>
            <w:r w:rsidR="00A7377E" w:rsidRPr="0002779A">
              <w:rPr>
                <w:rFonts w:ascii="Times New Roman" w:hAnsi="Times New Roman" w:cs="Times New Roman"/>
                <w:iCs/>
                <w:sz w:val="16"/>
                <w:szCs w:val="16"/>
              </w:rPr>
              <w:t>NR, 6000)</w:t>
            </w:r>
          </w:p>
        </w:tc>
        <w:tc>
          <w:tcPr>
            <w:tcW w:w="381" w:type="pct"/>
          </w:tcPr>
          <w:p w14:paraId="57ED0BA5" w14:textId="3B553CCC" w:rsidR="00DF4E85" w:rsidRPr="0002779A" w:rsidRDefault="005F71E4"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H</w:t>
            </w:r>
            <w:r w:rsidR="00DF4E85" w:rsidRPr="0002779A">
              <w:rPr>
                <w:rFonts w:ascii="Times New Roman" w:hAnsi="Times New Roman" w:cs="Times New Roman"/>
                <w:iCs/>
                <w:sz w:val="16"/>
                <w:szCs w:val="16"/>
              </w:rPr>
              <w:t>igh &amp; low ethnic density</w:t>
            </w:r>
            <w:r>
              <w:rPr>
                <w:rFonts w:ascii="Times New Roman" w:hAnsi="Times New Roman" w:cs="Times New Roman"/>
                <w:iCs/>
                <w:sz w:val="16"/>
                <w:szCs w:val="16"/>
              </w:rPr>
              <w:t>. Associations at</w:t>
            </w:r>
            <w:r w:rsidR="00DF4E85" w:rsidRPr="0002779A">
              <w:rPr>
                <w:rFonts w:ascii="Times New Roman" w:hAnsi="Times New Roman" w:cs="Times New Roman"/>
                <w:iCs/>
                <w:sz w:val="16"/>
                <w:szCs w:val="16"/>
              </w:rPr>
              <w:t xml:space="preserve"> </w:t>
            </w:r>
            <w:r w:rsidR="00BA1A15" w:rsidRPr="0002779A">
              <w:rPr>
                <w:rFonts w:ascii="Times New Roman" w:hAnsi="Times New Roman" w:cs="Times New Roman"/>
                <w:iCs/>
                <w:sz w:val="16"/>
                <w:szCs w:val="16"/>
              </w:rPr>
              <w:t>quintiles of ethnic density (highest=REF)</w:t>
            </w:r>
          </w:p>
        </w:tc>
        <w:tc>
          <w:tcPr>
            <w:tcW w:w="385" w:type="pct"/>
          </w:tcPr>
          <w:p w14:paraId="70B7C7D7" w14:textId="77777777" w:rsidR="00BD69D4" w:rsidRPr="0002779A" w:rsidRDefault="00891E4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 &amp; sex</w:t>
            </w:r>
          </w:p>
          <w:p w14:paraId="3BE49674" w14:textId="586D0979" w:rsidR="00891E43" w:rsidRPr="0002779A" w:rsidRDefault="00891E4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 Deprivation </w:t>
            </w:r>
          </w:p>
        </w:tc>
        <w:tc>
          <w:tcPr>
            <w:tcW w:w="335" w:type="pct"/>
          </w:tcPr>
          <w:p w14:paraId="4B6CADFE" w14:textId="61321559" w:rsidR="00BD69D4" w:rsidRPr="0002779A" w:rsidRDefault="00891E4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Poisson regression</w:t>
            </w:r>
          </w:p>
        </w:tc>
        <w:tc>
          <w:tcPr>
            <w:tcW w:w="765" w:type="pct"/>
          </w:tcPr>
          <w:p w14:paraId="263EAAEF" w14:textId="51740D1F" w:rsidR="00BD69D4" w:rsidRPr="0002779A" w:rsidRDefault="00347DB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Black </w:t>
            </w:r>
            <w:r w:rsidR="009A4EBF" w:rsidRPr="0002779A">
              <w:rPr>
                <w:rFonts w:ascii="Times New Roman" w:hAnsi="Times New Roman" w:cs="Times New Roman"/>
                <w:iCs/>
                <w:sz w:val="16"/>
                <w:szCs w:val="16"/>
              </w:rPr>
              <w:t>(</w:t>
            </w:r>
            <w:r w:rsidR="000A7C04" w:rsidRPr="0002779A">
              <w:rPr>
                <w:rFonts w:ascii="Times New Roman" w:hAnsi="Times New Roman" w:cs="Times New Roman"/>
                <w:iCs/>
                <w:sz w:val="16"/>
                <w:szCs w:val="16"/>
              </w:rPr>
              <w:t>109</w:t>
            </w:r>
            <w:r w:rsidR="009A4EBF" w:rsidRPr="0002779A">
              <w:rPr>
                <w:rFonts w:ascii="Times New Roman" w:hAnsi="Times New Roman" w:cs="Times New Roman"/>
                <w:iCs/>
                <w:sz w:val="16"/>
                <w:szCs w:val="16"/>
              </w:rPr>
              <w:t>/2369</w:t>
            </w:r>
            <w:r w:rsidR="00A43E1E" w:rsidRPr="0002779A">
              <w:rPr>
                <w:rFonts w:ascii="Times New Roman" w:hAnsi="Times New Roman" w:cs="Times New Roman"/>
                <w:iCs/>
                <w:sz w:val="16"/>
                <w:szCs w:val="16"/>
              </w:rPr>
              <w:t>3</w:t>
            </w:r>
            <w:r w:rsidR="009A4EBF" w:rsidRPr="0002779A">
              <w:rPr>
                <w:rFonts w:ascii="Times New Roman" w:hAnsi="Times New Roman" w:cs="Times New Roman"/>
                <w:iCs/>
                <w:sz w:val="16"/>
                <w:szCs w:val="16"/>
              </w:rPr>
              <w:t>)</w:t>
            </w:r>
          </w:p>
          <w:p w14:paraId="235BB88D" w14:textId="2DD67947" w:rsidR="009A4EBF" w:rsidRPr="0002779A" w:rsidRDefault="009A4EB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White </w:t>
            </w:r>
            <w:r w:rsidR="000A7C04" w:rsidRPr="0002779A">
              <w:rPr>
                <w:rFonts w:ascii="Times New Roman" w:hAnsi="Times New Roman" w:cs="Times New Roman"/>
                <w:iCs/>
                <w:sz w:val="16"/>
                <w:szCs w:val="16"/>
              </w:rPr>
              <w:t xml:space="preserve">British (majority) </w:t>
            </w:r>
            <w:r w:rsidRPr="0002779A">
              <w:rPr>
                <w:rFonts w:ascii="Times New Roman" w:hAnsi="Times New Roman" w:cs="Times New Roman"/>
                <w:iCs/>
                <w:sz w:val="16"/>
                <w:szCs w:val="16"/>
              </w:rPr>
              <w:t>(</w:t>
            </w:r>
            <w:r w:rsidR="000A7C04" w:rsidRPr="0002779A">
              <w:rPr>
                <w:rFonts w:ascii="Times New Roman" w:hAnsi="Times New Roman" w:cs="Times New Roman"/>
                <w:iCs/>
                <w:sz w:val="16"/>
                <w:szCs w:val="16"/>
              </w:rPr>
              <w:t>87</w:t>
            </w:r>
            <w:r w:rsidRPr="0002779A">
              <w:rPr>
                <w:rFonts w:ascii="Times New Roman" w:hAnsi="Times New Roman" w:cs="Times New Roman"/>
                <w:iCs/>
                <w:sz w:val="16"/>
                <w:szCs w:val="16"/>
              </w:rPr>
              <w:t>/</w:t>
            </w:r>
            <w:r w:rsidR="000A7C04" w:rsidRPr="0002779A">
              <w:rPr>
                <w:rFonts w:ascii="Times New Roman" w:hAnsi="Times New Roman" w:cs="Times New Roman"/>
                <w:iCs/>
                <w:sz w:val="16"/>
                <w:szCs w:val="16"/>
              </w:rPr>
              <w:t>37278</w:t>
            </w:r>
            <w:r w:rsidRPr="0002779A">
              <w:rPr>
                <w:rFonts w:ascii="Times New Roman" w:hAnsi="Times New Roman" w:cs="Times New Roman"/>
                <w:iCs/>
                <w:sz w:val="16"/>
                <w:szCs w:val="16"/>
              </w:rPr>
              <w:t xml:space="preserve">) </w:t>
            </w:r>
          </w:p>
        </w:tc>
        <w:tc>
          <w:tcPr>
            <w:tcW w:w="803" w:type="pct"/>
          </w:tcPr>
          <w:p w14:paraId="6BA885DF" w14:textId="79181E29" w:rsidR="00BD69D4" w:rsidRPr="0002779A" w:rsidRDefault="00C0123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etween groups (LSOA)</w:t>
            </w:r>
            <w:r w:rsidR="00835F15" w:rsidRPr="0002779A">
              <w:rPr>
                <w:rFonts w:ascii="Times New Roman" w:hAnsi="Times New Roman" w:cs="Times New Roman"/>
                <w:iCs/>
                <w:sz w:val="16"/>
                <w:szCs w:val="16"/>
              </w:rPr>
              <w:t>:</w:t>
            </w:r>
          </w:p>
          <w:p w14:paraId="0BF168F7" w14:textId="167F3C9D" w:rsidR="00C01233" w:rsidRPr="0002779A" w:rsidRDefault="00C0123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igh (25-62%</w:t>
            </w:r>
            <w:r w:rsidR="00D4700C" w:rsidRPr="0002779A">
              <w:rPr>
                <w:rFonts w:ascii="Times New Roman" w:hAnsi="Times New Roman" w:cs="Times New Roman"/>
                <w:iCs/>
                <w:sz w:val="16"/>
                <w:szCs w:val="16"/>
              </w:rPr>
              <w:t>) IRR=1.48</w:t>
            </w:r>
          </w:p>
          <w:p w14:paraId="2A450577" w14:textId="723FF2A3" w:rsidR="00D4700C" w:rsidRPr="0002779A" w:rsidRDefault="00D4700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0-24%) IRR=</w:t>
            </w:r>
            <w:r w:rsidR="005B0C3A" w:rsidRPr="0002779A">
              <w:rPr>
                <w:rFonts w:ascii="Times New Roman" w:hAnsi="Times New Roman" w:cs="Times New Roman"/>
                <w:iCs/>
                <w:sz w:val="16"/>
                <w:szCs w:val="16"/>
              </w:rPr>
              <w:t>2.88 [SS]</w:t>
            </w:r>
          </w:p>
          <w:p w14:paraId="1A4C3E2C" w14:textId="1A00370A" w:rsidR="005B0C3A" w:rsidRPr="0002779A" w:rsidRDefault="005B0C3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Within groups (LSOA)</w:t>
            </w:r>
            <w:r w:rsidR="00835F15" w:rsidRPr="0002779A">
              <w:rPr>
                <w:rFonts w:ascii="Times New Roman" w:hAnsi="Times New Roman" w:cs="Times New Roman"/>
                <w:iCs/>
                <w:sz w:val="16"/>
                <w:szCs w:val="16"/>
              </w:rPr>
              <w:t>:</w:t>
            </w:r>
          </w:p>
          <w:p w14:paraId="7BBEE57A" w14:textId="51488B8F" w:rsidR="005B0C3A" w:rsidRPr="0002779A" w:rsidRDefault="00C87A0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Highest (43%) </w:t>
            </w:r>
            <w:r w:rsidR="00545D14" w:rsidRPr="0002779A">
              <w:rPr>
                <w:rFonts w:ascii="Times New Roman" w:hAnsi="Times New Roman" w:cs="Times New Roman"/>
                <w:iCs/>
                <w:sz w:val="16"/>
                <w:szCs w:val="16"/>
              </w:rPr>
              <w:t>[REF]</w:t>
            </w:r>
          </w:p>
          <w:p w14:paraId="671ECF8E" w14:textId="105E714D" w:rsidR="00545D14" w:rsidRPr="0002779A" w:rsidRDefault="00545D1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igh (31%) IRR=2.50</w:t>
            </w:r>
            <w:r w:rsidR="006B1F95" w:rsidRPr="0002779A">
              <w:rPr>
                <w:rFonts w:ascii="Times New Roman" w:hAnsi="Times New Roman" w:cs="Times New Roman"/>
                <w:iCs/>
                <w:sz w:val="16"/>
                <w:szCs w:val="16"/>
              </w:rPr>
              <w:t xml:space="preserve"> [SS]</w:t>
            </w:r>
          </w:p>
          <w:p w14:paraId="573010F3" w14:textId="46FE7886" w:rsidR="00545D14" w:rsidRPr="0002779A" w:rsidRDefault="00A647B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id (24%) IRR=3.59</w:t>
            </w:r>
            <w:r w:rsidR="006B1F95" w:rsidRPr="0002779A">
              <w:rPr>
                <w:rFonts w:ascii="Times New Roman" w:hAnsi="Times New Roman" w:cs="Times New Roman"/>
                <w:iCs/>
                <w:sz w:val="16"/>
                <w:szCs w:val="16"/>
              </w:rPr>
              <w:t xml:space="preserve"> [SS]</w:t>
            </w:r>
          </w:p>
          <w:p w14:paraId="0A804C24" w14:textId="4577BBA2" w:rsidR="00A647B3" w:rsidRPr="0002779A" w:rsidRDefault="00A647B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w:t>
            </w:r>
            <w:r w:rsidR="00694AF5" w:rsidRPr="0002779A">
              <w:rPr>
                <w:rFonts w:ascii="Times New Roman" w:hAnsi="Times New Roman" w:cs="Times New Roman"/>
                <w:iCs/>
                <w:sz w:val="16"/>
                <w:szCs w:val="16"/>
              </w:rPr>
              <w:t>19%) IRR=5.39</w:t>
            </w:r>
            <w:r w:rsidR="006B1F95" w:rsidRPr="0002779A">
              <w:rPr>
                <w:rFonts w:ascii="Times New Roman" w:hAnsi="Times New Roman" w:cs="Times New Roman"/>
                <w:iCs/>
                <w:sz w:val="16"/>
                <w:szCs w:val="16"/>
              </w:rPr>
              <w:t xml:space="preserve"> [SS]</w:t>
            </w:r>
          </w:p>
          <w:p w14:paraId="4CF24972" w14:textId="76A55D6A" w:rsidR="00694AF5" w:rsidRPr="0002779A" w:rsidRDefault="00694AF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est (11%) IRR=5.24</w:t>
            </w:r>
            <w:r w:rsidR="006B1F95" w:rsidRPr="0002779A">
              <w:rPr>
                <w:rFonts w:ascii="Times New Roman" w:hAnsi="Times New Roman" w:cs="Times New Roman"/>
                <w:iCs/>
                <w:sz w:val="16"/>
                <w:szCs w:val="16"/>
              </w:rPr>
              <w:t xml:space="preserve"> [SS]</w:t>
            </w:r>
          </w:p>
          <w:p w14:paraId="40FDA39E" w14:textId="154C43D7" w:rsidR="00C9739F" w:rsidRPr="0002779A" w:rsidRDefault="00C9739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Within groups (CAS</w:t>
            </w:r>
            <w:r w:rsidR="009F14AF" w:rsidRPr="0002779A">
              <w:rPr>
                <w:rFonts w:ascii="Times New Roman" w:hAnsi="Times New Roman" w:cs="Times New Roman"/>
                <w:iCs/>
                <w:sz w:val="16"/>
                <w:szCs w:val="16"/>
              </w:rPr>
              <w:t xml:space="preserve"> ward</w:t>
            </w:r>
            <w:r w:rsidRPr="0002779A">
              <w:rPr>
                <w:rFonts w:ascii="Times New Roman" w:hAnsi="Times New Roman" w:cs="Times New Roman"/>
                <w:iCs/>
                <w:sz w:val="16"/>
                <w:szCs w:val="16"/>
              </w:rPr>
              <w:t>)</w:t>
            </w:r>
            <w:r w:rsidR="00835F15" w:rsidRPr="0002779A">
              <w:rPr>
                <w:rFonts w:ascii="Times New Roman" w:hAnsi="Times New Roman" w:cs="Times New Roman"/>
                <w:iCs/>
                <w:sz w:val="16"/>
                <w:szCs w:val="16"/>
              </w:rPr>
              <w:t>:</w:t>
            </w:r>
          </w:p>
          <w:p w14:paraId="4F1D3AC7" w14:textId="6D78207E" w:rsidR="009F14AF" w:rsidRPr="0002779A" w:rsidRDefault="0047053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ighest (37%) [REF]</w:t>
            </w:r>
          </w:p>
          <w:p w14:paraId="34836FFE" w14:textId="6555A26E" w:rsidR="00470533" w:rsidRPr="0002779A" w:rsidRDefault="0047053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igh (30%) IRR=</w:t>
            </w:r>
            <w:r w:rsidR="000956CE" w:rsidRPr="0002779A">
              <w:rPr>
                <w:rFonts w:ascii="Times New Roman" w:hAnsi="Times New Roman" w:cs="Times New Roman"/>
                <w:iCs/>
                <w:sz w:val="16"/>
                <w:szCs w:val="16"/>
              </w:rPr>
              <w:t>1.06</w:t>
            </w:r>
          </w:p>
          <w:p w14:paraId="21453DF7" w14:textId="6E65A07B" w:rsidR="000956CE" w:rsidRPr="0002779A" w:rsidRDefault="0069503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id (</w:t>
            </w:r>
            <w:r w:rsidR="00075E27" w:rsidRPr="0002779A">
              <w:rPr>
                <w:rFonts w:ascii="Times New Roman" w:hAnsi="Times New Roman" w:cs="Times New Roman"/>
                <w:iCs/>
                <w:sz w:val="16"/>
                <w:szCs w:val="16"/>
              </w:rPr>
              <w:t>26%) IRR=1.63</w:t>
            </w:r>
          </w:p>
          <w:p w14:paraId="4BCA8957" w14:textId="1733FD10" w:rsidR="00075E27" w:rsidRPr="0002779A" w:rsidRDefault="00075E2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22%) IRR=</w:t>
            </w:r>
            <w:r w:rsidR="00FC0FA1" w:rsidRPr="0002779A">
              <w:rPr>
                <w:rFonts w:ascii="Times New Roman" w:hAnsi="Times New Roman" w:cs="Times New Roman"/>
                <w:iCs/>
                <w:sz w:val="16"/>
                <w:szCs w:val="16"/>
              </w:rPr>
              <w:t>1.90</w:t>
            </w:r>
          </w:p>
          <w:p w14:paraId="79E9DCB0" w14:textId="66758B7D" w:rsidR="009F14AF" w:rsidRPr="0002779A" w:rsidRDefault="00FC0FA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est (</w:t>
            </w:r>
            <w:r w:rsidR="00DB45ED" w:rsidRPr="0002779A">
              <w:rPr>
                <w:rFonts w:ascii="Times New Roman" w:hAnsi="Times New Roman" w:cs="Times New Roman"/>
                <w:iCs/>
                <w:sz w:val="16"/>
                <w:szCs w:val="16"/>
              </w:rPr>
              <w:t>11</w:t>
            </w:r>
            <w:r w:rsidRPr="0002779A">
              <w:rPr>
                <w:rFonts w:ascii="Times New Roman" w:hAnsi="Times New Roman" w:cs="Times New Roman"/>
                <w:iCs/>
                <w:sz w:val="16"/>
                <w:szCs w:val="16"/>
              </w:rPr>
              <w:t>%) IRR=</w:t>
            </w:r>
            <w:r w:rsidR="00340788" w:rsidRPr="0002779A">
              <w:rPr>
                <w:rFonts w:ascii="Times New Roman" w:hAnsi="Times New Roman" w:cs="Times New Roman"/>
                <w:iCs/>
                <w:sz w:val="16"/>
                <w:szCs w:val="16"/>
              </w:rPr>
              <w:t>1.1</w:t>
            </w:r>
            <w:r w:rsidR="006942EA" w:rsidRPr="0002779A">
              <w:rPr>
                <w:rFonts w:ascii="Times New Roman" w:hAnsi="Times New Roman" w:cs="Times New Roman"/>
                <w:iCs/>
                <w:sz w:val="16"/>
                <w:szCs w:val="16"/>
              </w:rPr>
              <w:t>4</w:t>
            </w:r>
          </w:p>
          <w:p w14:paraId="10C3B372" w14:textId="09B62837" w:rsidR="008073DE" w:rsidRPr="0002779A" w:rsidRDefault="00695034"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w:t>
            </w:r>
            <w:r w:rsidR="00FC0FA1" w:rsidRPr="0002779A">
              <w:rPr>
                <w:rFonts w:ascii="Times New Roman" w:hAnsi="Times New Roman" w:cs="Times New Roman"/>
                <w:i/>
                <w:sz w:val="16"/>
                <w:szCs w:val="16"/>
              </w:rPr>
              <w:t xml:space="preserve">CAS ward data provided by author. </w:t>
            </w:r>
            <w:r w:rsidR="0060484C" w:rsidRPr="0002779A">
              <w:rPr>
                <w:rFonts w:ascii="Times New Roman" w:hAnsi="Times New Roman" w:cs="Times New Roman"/>
                <w:i/>
                <w:sz w:val="16"/>
                <w:szCs w:val="16"/>
              </w:rPr>
              <w:t xml:space="preserve">Within groups model at CAS level was non-sig. The same within-groups models for White British sample </w:t>
            </w:r>
            <w:r w:rsidR="00AC2088" w:rsidRPr="0002779A">
              <w:rPr>
                <w:rFonts w:ascii="Times New Roman" w:hAnsi="Times New Roman" w:cs="Times New Roman"/>
                <w:i/>
                <w:sz w:val="16"/>
                <w:szCs w:val="16"/>
              </w:rPr>
              <w:t>were</w:t>
            </w:r>
            <w:r w:rsidR="0060484C" w:rsidRPr="0002779A">
              <w:rPr>
                <w:rFonts w:ascii="Times New Roman" w:hAnsi="Times New Roman" w:cs="Times New Roman"/>
                <w:i/>
                <w:sz w:val="16"/>
                <w:szCs w:val="16"/>
              </w:rPr>
              <w:t xml:space="preserve"> non-sig.</w:t>
            </w:r>
          </w:p>
        </w:tc>
      </w:tr>
      <w:tr w:rsidR="00002A4F" w:rsidRPr="0002779A" w14:paraId="2FCB732D" w14:textId="77777777" w:rsidTr="00160AF0">
        <w:trPr>
          <w:trHeight w:val="1299"/>
          <w:jc w:val="center"/>
        </w:trPr>
        <w:tc>
          <w:tcPr>
            <w:tcW w:w="466" w:type="pct"/>
          </w:tcPr>
          <w:p w14:paraId="093D13CF" w14:textId="77777777" w:rsidR="00BD69D4" w:rsidRPr="0002779A" w:rsidRDefault="0045139D"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lastRenderedPageBreak/>
              <w:t>Schofield</w:t>
            </w:r>
            <w:r w:rsidR="00E423DC" w:rsidRPr="0002779A">
              <w:rPr>
                <w:rFonts w:ascii="Times New Roman" w:hAnsi="Times New Roman" w:cs="Times New Roman"/>
                <w:b/>
                <w:bCs/>
                <w:iCs/>
                <w:sz w:val="16"/>
                <w:szCs w:val="16"/>
              </w:rPr>
              <w:t xml:space="preserve">, Das-Munshi, </w:t>
            </w:r>
            <w:proofErr w:type="spellStart"/>
            <w:r w:rsidR="00E423DC" w:rsidRPr="0002779A">
              <w:rPr>
                <w:rFonts w:ascii="Times New Roman" w:hAnsi="Times New Roman" w:cs="Times New Roman"/>
                <w:b/>
                <w:bCs/>
                <w:iCs/>
                <w:sz w:val="16"/>
                <w:szCs w:val="16"/>
              </w:rPr>
              <w:t>Bécares</w:t>
            </w:r>
            <w:proofErr w:type="spellEnd"/>
            <w:r w:rsidR="00E423DC" w:rsidRPr="0002779A">
              <w:rPr>
                <w:rFonts w:ascii="Times New Roman" w:hAnsi="Times New Roman" w:cs="Times New Roman"/>
                <w:b/>
                <w:bCs/>
                <w:iCs/>
                <w:sz w:val="16"/>
                <w:szCs w:val="16"/>
              </w:rPr>
              <w:t xml:space="preserve"> et al., (2016)</w:t>
            </w:r>
          </w:p>
          <w:p w14:paraId="7E75A8F2" w14:textId="77777777" w:rsidR="009E0CD9" w:rsidRPr="0002779A" w:rsidRDefault="009E0CD9" w:rsidP="002E4DB3">
            <w:pPr>
              <w:spacing w:line="360" w:lineRule="auto"/>
              <w:jc w:val="center"/>
              <w:rPr>
                <w:rFonts w:ascii="Times New Roman" w:hAnsi="Times New Roman" w:cs="Times New Roman"/>
                <w:b/>
                <w:bCs/>
                <w:iCs/>
                <w:sz w:val="16"/>
                <w:szCs w:val="16"/>
              </w:rPr>
            </w:pPr>
          </w:p>
          <w:p w14:paraId="13458694" w14:textId="1640D15B" w:rsidR="009E0CD9" w:rsidRPr="0002779A" w:rsidRDefault="009E0CD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ambeth &amp; Southwark</w:t>
            </w:r>
            <w:r w:rsidR="00F77352" w:rsidRPr="0002779A">
              <w:rPr>
                <w:rFonts w:ascii="Times New Roman" w:hAnsi="Times New Roman" w:cs="Times New Roman"/>
                <w:iCs/>
                <w:sz w:val="16"/>
                <w:szCs w:val="16"/>
              </w:rPr>
              <w:t>, South London, UK</w:t>
            </w:r>
          </w:p>
        </w:tc>
        <w:tc>
          <w:tcPr>
            <w:tcW w:w="636" w:type="pct"/>
          </w:tcPr>
          <w:p w14:paraId="628200D6" w14:textId="194E1CBB" w:rsidR="00BD69D4" w:rsidRPr="0002779A" w:rsidRDefault="0058182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outh East London Community Health [</w:t>
            </w:r>
            <w:proofErr w:type="spellStart"/>
            <w:r w:rsidRPr="0002779A">
              <w:rPr>
                <w:rFonts w:ascii="Times New Roman" w:hAnsi="Times New Roman" w:cs="Times New Roman"/>
                <w:iCs/>
                <w:sz w:val="16"/>
                <w:szCs w:val="16"/>
              </w:rPr>
              <w:t>SEL</w:t>
            </w:r>
            <w:r w:rsidR="009E0CD9" w:rsidRPr="0002779A">
              <w:rPr>
                <w:rFonts w:ascii="Times New Roman" w:hAnsi="Times New Roman" w:cs="Times New Roman"/>
                <w:iCs/>
                <w:sz w:val="16"/>
                <w:szCs w:val="16"/>
              </w:rPr>
              <w:t>CoH</w:t>
            </w:r>
            <w:proofErr w:type="spellEnd"/>
            <w:r w:rsidR="00F77352" w:rsidRPr="0002779A">
              <w:rPr>
                <w:rFonts w:ascii="Times New Roman" w:hAnsi="Times New Roman" w:cs="Times New Roman"/>
                <w:iCs/>
                <w:sz w:val="16"/>
                <w:szCs w:val="16"/>
              </w:rPr>
              <w:t>]</w:t>
            </w:r>
            <w:r w:rsidR="009E0CD9" w:rsidRPr="0002779A">
              <w:rPr>
                <w:rFonts w:ascii="Times New Roman" w:hAnsi="Times New Roman" w:cs="Times New Roman"/>
                <w:iCs/>
                <w:sz w:val="16"/>
                <w:szCs w:val="16"/>
              </w:rPr>
              <w:t xml:space="preserve"> study: 2008-2010</w:t>
            </w:r>
            <w:r w:rsidR="005A4D05" w:rsidRPr="0002779A">
              <w:rPr>
                <w:rFonts w:ascii="Times New Roman" w:hAnsi="Times New Roman" w:cs="Times New Roman"/>
                <w:iCs/>
                <w:sz w:val="16"/>
                <w:szCs w:val="16"/>
              </w:rPr>
              <w:t xml:space="preserve"> &amp; 2011 UK census</w:t>
            </w:r>
          </w:p>
          <w:p w14:paraId="31C6609B" w14:textId="2274E5B0" w:rsidR="005A4D05" w:rsidRPr="0002779A" w:rsidRDefault="005A4D05" w:rsidP="002E4DB3">
            <w:pPr>
              <w:spacing w:line="360" w:lineRule="auto"/>
              <w:jc w:val="center"/>
              <w:rPr>
                <w:rFonts w:ascii="Times New Roman" w:hAnsi="Times New Roman" w:cs="Times New Roman"/>
                <w:iCs/>
                <w:sz w:val="16"/>
                <w:szCs w:val="16"/>
              </w:rPr>
            </w:pPr>
          </w:p>
          <w:p w14:paraId="78E3F3BA" w14:textId="3F7F2E91" w:rsidR="00F77352" w:rsidRPr="0002779A" w:rsidRDefault="005A4D0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2008-2010</w:t>
            </w:r>
            <w:r w:rsidR="00BA3A3D" w:rsidRPr="0002779A">
              <w:rPr>
                <w:rFonts w:ascii="Times New Roman" w:hAnsi="Times New Roman" w:cs="Times New Roman"/>
                <w:iCs/>
                <w:sz w:val="16"/>
                <w:szCs w:val="16"/>
              </w:rPr>
              <w:t xml:space="preserve"> (2 years)</w:t>
            </w:r>
          </w:p>
          <w:p w14:paraId="6D48A558" w14:textId="3066F579" w:rsidR="00F77352" w:rsidRPr="0002779A" w:rsidRDefault="00F77352" w:rsidP="002E4DB3">
            <w:pPr>
              <w:spacing w:line="360" w:lineRule="auto"/>
              <w:jc w:val="center"/>
              <w:rPr>
                <w:rFonts w:ascii="Times New Roman" w:hAnsi="Times New Roman" w:cs="Times New Roman"/>
                <w:iCs/>
                <w:sz w:val="16"/>
                <w:szCs w:val="16"/>
              </w:rPr>
            </w:pPr>
          </w:p>
        </w:tc>
        <w:tc>
          <w:tcPr>
            <w:tcW w:w="381" w:type="pct"/>
          </w:tcPr>
          <w:p w14:paraId="1A64026E" w14:textId="64B0F9F0" w:rsidR="00BD69D4" w:rsidRPr="0002779A" w:rsidRDefault="00EE2AA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elf-ascribed Black Caribbean or Black African</w:t>
            </w:r>
            <w:r w:rsidR="005E5AC3" w:rsidRPr="0002779A">
              <w:rPr>
                <w:rFonts w:ascii="Times New Roman" w:hAnsi="Times New Roman" w:cs="Times New Roman"/>
                <w:iCs/>
                <w:sz w:val="16"/>
                <w:szCs w:val="16"/>
              </w:rPr>
              <w:t xml:space="preserve"> from UK ONS ethnic group classifications</w:t>
            </w:r>
          </w:p>
        </w:tc>
        <w:tc>
          <w:tcPr>
            <w:tcW w:w="510" w:type="pct"/>
          </w:tcPr>
          <w:p w14:paraId="16FC090C" w14:textId="6341D94A" w:rsidR="00BD69D4" w:rsidRPr="0002779A" w:rsidRDefault="0066233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SQ</w:t>
            </w:r>
          </w:p>
        </w:tc>
        <w:tc>
          <w:tcPr>
            <w:tcW w:w="338" w:type="pct"/>
          </w:tcPr>
          <w:p w14:paraId="5DF3D05F" w14:textId="1827E731" w:rsidR="00BD69D4" w:rsidRPr="0002779A" w:rsidRDefault="00EE2AA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SOA (</w:t>
            </w:r>
            <w:r w:rsidR="007A775D" w:rsidRPr="0002779A">
              <w:rPr>
                <w:rFonts w:ascii="Times New Roman" w:hAnsi="Times New Roman" w:cs="Times New Roman"/>
                <w:iCs/>
                <w:sz w:val="16"/>
                <w:szCs w:val="16"/>
              </w:rPr>
              <w:t>322</w:t>
            </w:r>
            <w:r w:rsidR="00CD397F" w:rsidRPr="0002779A">
              <w:rPr>
                <w:rFonts w:ascii="Times New Roman" w:hAnsi="Times New Roman" w:cs="Times New Roman"/>
                <w:iCs/>
                <w:sz w:val="16"/>
                <w:szCs w:val="16"/>
              </w:rPr>
              <w:t>,</w:t>
            </w:r>
            <w:r w:rsidR="007A775D" w:rsidRPr="0002779A">
              <w:rPr>
                <w:rFonts w:ascii="Times New Roman" w:hAnsi="Times New Roman" w:cs="Times New Roman"/>
                <w:iCs/>
                <w:sz w:val="16"/>
                <w:szCs w:val="16"/>
              </w:rPr>
              <w:t>1500)</w:t>
            </w:r>
          </w:p>
        </w:tc>
        <w:tc>
          <w:tcPr>
            <w:tcW w:w="381" w:type="pct"/>
          </w:tcPr>
          <w:p w14:paraId="6D8DC37F" w14:textId="00BC7E02" w:rsidR="00BD69D4" w:rsidRPr="0002779A" w:rsidRDefault="00FC5A6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0% decrease</w:t>
            </w:r>
          </w:p>
        </w:tc>
        <w:tc>
          <w:tcPr>
            <w:tcW w:w="385" w:type="pct"/>
          </w:tcPr>
          <w:p w14:paraId="77E85FC4" w14:textId="77777777" w:rsidR="00BD69D4" w:rsidRPr="0002779A" w:rsidRDefault="00CD3A7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w:t>
            </w:r>
            <w:r w:rsidR="009A764E" w:rsidRPr="0002779A">
              <w:rPr>
                <w:rFonts w:ascii="Times New Roman" w:hAnsi="Times New Roman" w:cs="Times New Roman"/>
                <w:iCs/>
                <w:sz w:val="16"/>
                <w:szCs w:val="16"/>
              </w:rPr>
              <w:t>Age &amp; sex</w:t>
            </w:r>
          </w:p>
          <w:p w14:paraId="7291CA0E" w14:textId="122AFB46" w:rsidR="009A764E" w:rsidRPr="0002779A" w:rsidRDefault="009A764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Deprivation</w:t>
            </w:r>
          </w:p>
        </w:tc>
        <w:tc>
          <w:tcPr>
            <w:tcW w:w="335" w:type="pct"/>
          </w:tcPr>
          <w:p w14:paraId="5E018314" w14:textId="6B4CE803" w:rsidR="00BD69D4" w:rsidRPr="0002779A" w:rsidRDefault="00C22E0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logistic regression</w:t>
            </w:r>
          </w:p>
        </w:tc>
        <w:tc>
          <w:tcPr>
            <w:tcW w:w="765" w:type="pct"/>
          </w:tcPr>
          <w:p w14:paraId="5D3A67C2" w14:textId="30837D8F" w:rsidR="008D6E62" w:rsidRPr="0002779A" w:rsidRDefault="00CC65A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Black </w:t>
            </w:r>
            <w:r w:rsidR="0076778F" w:rsidRPr="0002779A">
              <w:rPr>
                <w:rFonts w:ascii="Times New Roman" w:hAnsi="Times New Roman" w:cs="Times New Roman"/>
                <w:iCs/>
                <w:sz w:val="16"/>
                <w:szCs w:val="16"/>
              </w:rPr>
              <w:t>combined</w:t>
            </w:r>
            <w:r w:rsidR="008D6E62" w:rsidRPr="0002779A">
              <w:rPr>
                <w:rFonts w:ascii="Times New Roman" w:hAnsi="Times New Roman" w:cs="Times New Roman"/>
                <w:iCs/>
                <w:sz w:val="16"/>
                <w:szCs w:val="16"/>
              </w:rPr>
              <w:t xml:space="preserve"> (</w:t>
            </w:r>
            <w:r w:rsidR="00E9119A" w:rsidRPr="0002779A">
              <w:rPr>
                <w:rFonts w:ascii="Times New Roman" w:hAnsi="Times New Roman" w:cs="Times New Roman"/>
                <w:iCs/>
                <w:sz w:val="16"/>
                <w:szCs w:val="16"/>
              </w:rPr>
              <w:t>98/</w:t>
            </w:r>
            <w:r w:rsidR="006E3AD0" w:rsidRPr="0002779A">
              <w:rPr>
                <w:rFonts w:ascii="Times New Roman" w:hAnsi="Times New Roman" w:cs="Times New Roman"/>
                <w:iCs/>
                <w:sz w:val="16"/>
                <w:szCs w:val="16"/>
              </w:rPr>
              <w:t>377</w:t>
            </w:r>
            <w:r w:rsidRPr="0002779A">
              <w:rPr>
                <w:rFonts w:ascii="Times New Roman" w:hAnsi="Times New Roman" w:cs="Times New Roman"/>
                <w:iCs/>
                <w:sz w:val="16"/>
                <w:szCs w:val="16"/>
              </w:rPr>
              <w:t>)</w:t>
            </w:r>
          </w:p>
          <w:p w14:paraId="28AA1734" w14:textId="0DFBFFCB" w:rsidR="00CC65A8" w:rsidRPr="0002779A" w:rsidRDefault="00CC65A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lack African</w:t>
            </w:r>
            <w:r w:rsidR="007A775D" w:rsidRPr="0002779A">
              <w:rPr>
                <w:rFonts w:ascii="Times New Roman" w:hAnsi="Times New Roman" w:cs="Times New Roman"/>
                <w:iCs/>
                <w:sz w:val="16"/>
                <w:szCs w:val="16"/>
              </w:rPr>
              <w:t xml:space="preserve"> (</w:t>
            </w:r>
            <w:r w:rsidR="0076778F" w:rsidRPr="0002779A">
              <w:rPr>
                <w:rFonts w:ascii="Times New Roman" w:hAnsi="Times New Roman" w:cs="Times New Roman"/>
                <w:iCs/>
                <w:sz w:val="16"/>
                <w:szCs w:val="16"/>
              </w:rPr>
              <w:t>NR/</w:t>
            </w:r>
            <w:r w:rsidR="00CD3A73" w:rsidRPr="0002779A">
              <w:rPr>
                <w:rFonts w:ascii="Times New Roman" w:hAnsi="Times New Roman" w:cs="Times New Roman"/>
                <w:iCs/>
                <w:sz w:val="16"/>
                <w:szCs w:val="16"/>
              </w:rPr>
              <w:t>234)</w:t>
            </w:r>
          </w:p>
          <w:p w14:paraId="42227739" w14:textId="648FF909" w:rsidR="00CC65A8" w:rsidRPr="0002779A" w:rsidRDefault="00CC65A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lack Caribbean</w:t>
            </w:r>
            <w:r w:rsidR="00CD3A73" w:rsidRPr="0002779A">
              <w:rPr>
                <w:rFonts w:ascii="Times New Roman" w:hAnsi="Times New Roman" w:cs="Times New Roman"/>
                <w:iCs/>
                <w:sz w:val="16"/>
                <w:szCs w:val="16"/>
              </w:rPr>
              <w:t xml:space="preserve"> (</w:t>
            </w:r>
            <w:r w:rsidR="0076778F" w:rsidRPr="0002779A">
              <w:rPr>
                <w:rFonts w:ascii="Times New Roman" w:hAnsi="Times New Roman" w:cs="Times New Roman"/>
                <w:iCs/>
                <w:sz w:val="16"/>
                <w:szCs w:val="16"/>
              </w:rPr>
              <w:t>NR/</w:t>
            </w:r>
            <w:r w:rsidR="00CD3A73" w:rsidRPr="0002779A">
              <w:rPr>
                <w:rFonts w:ascii="Times New Roman" w:hAnsi="Times New Roman" w:cs="Times New Roman"/>
                <w:iCs/>
                <w:sz w:val="16"/>
                <w:szCs w:val="16"/>
              </w:rPr>
              <w:t>143)</w:t>
            </w:r>
          </w:p>
          <w:p w14:paraId="394A1810" w14:textId="225B07CD" w:rsidR="00CC65A8" w:rsidRPr="0002779A" w:rsidRDefault="00CC65A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ingle household status</w:t>
            </w:r>
            <w:r w:rsidR="00C22E0F" w:rsidRPr="0002779A">
              <w:rPr>
                <w:rFonts w:ascii="Times New Roman" w:hAnsi="Times New Roman" w:cs="Times New Roman"/>
                <w:iCs/>
                <w:sz w:val="16"/>
                <w:szCs w:val="16"/>
              </w:rPr>
              <w:t xml:space="preserve"> (</w:t>
            </w:r>
            <w:r w:rsidR="00B57FDD" w:rsidRPr="0002779A">
              <w:rPr>
                <w:rFonts w:ascii="Times New Roman" w:hAnsi="Times New Roman" w:cs="Times New Roman"/>
                <w:iCs/>
                <w:sz w:val="16"/>
                <w:szCs w:val="16"/>
              </w:rPr>
              <w:t>51</w:t>
            </w:r>
            <w:r w:rsidR="00947A1E" w:rsidRPr="0002779A">
              <w:rPr>
                <w:rFonts w:ascii="Times New Roman" w:hAnsi="Times New Roman" w:cs="Times New Roman"/>
                <w:iCs/>
                <w:sz w:val="16"/>
                <w:szCs w:val="16"/>
              </w:rPr>
              <w:t>/212</w:t>
            </w:r>
            <w:r w:rsidR="00C22E0F" w:rsidRPr="0002779A">
              <w:rPr>
                <w:rFonts w:ascii="Times New Roman" w:hAnsi="Times New Roman" w:cs="Times New Roman"/>
                <w:iCs/>
                <w:sz w:val="16"/>
                <w:szCs w:val="16"/>
              </w:rPr>
              <w:t>)</w:t>
            </w:r>
          </w:p>
          <w:p w14:paraId="28FB2CD4" w14:textId="77777777" w:rsidR="00CC65A8" w:rsidRPr="0002779A" w:rsidRDefault="007A775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isadvantaged</w:t>
            </w:r>
            <w:r w:rsidR="00E44DC3" w:rsidRPr="0002779A">
              <w:rPr>
                <w:rFonts w:ascii="Times New Roman" w:hAnsi="Times New Roman" w:cs="Times New Roman"/>
                <w:iCs/>
                <w:sz w:val="16"/>
                <w:szCs w:val="16"/>
              </w:rPr>
              <w:t xml:space="preserve"> social class</w:t>
            </w:r>
            <w:r w:rsidR="00C22E0F" w:rsidRPr="0002779A">
              <w:rPr>
                <w:rFonts w:ascii="Times New Roman" w:hAnsi="Times New Roman" w:cs="Times New Roman"/>
                <w:iCs/>
                <w:sz w:val="16"/>
                <w:szCs w:val="16"/>
              </w:rPr>
              <w:t xml:space="preserve"> (</w:t>
            </w:r>
            <w:r w:rsidR="005332E8" w:rsidRPr="0002779A">
              <w:rPr>
                <w:rFonts w:ascii="Times New Roman" w:hAnsi="Times New Roman" w:cs="Times New Roman"/>
                <w:iCs/>
                <w:sz w:val="16"/>
                <w:szCs w:val="16"/>
              </w:rPr>
              <w:t>101/421</w:t>
            </w:r>
            <w:r w:rsidR="00C22E0F" w:rsidRPr="0002779A">
              <w:rPr>
                <w:rFonts w:ascii="Times New Roman" w:hAnsi="Times New Roman" w:cs="Times New Roman"/>
                <w:iCs/>
                <w:sz w:val="16"/>
                <w:szCs w:val="16"/>
              </w:rPr>
              <w:t>)</w:t>
            </w:r>
          </w:p>
          <w:p w14:paraId="7B0E8A2D" w14:textId="6E6EEA78" w:rsidR="00931784" w:rsidRPr="0002779A" w:rsidRDefault="00931784" w:rsidP="002E4DB3">
            <w:pPr>
              <w:spacing w:line="360" w:lineRule="auto"/>
              <w:jc w:val="center"/>
              <w:rPr>
                <w:rFonts w:ascii="Times New Roman" w:hAnsi="Times New Roman" w:cs="Times New Roman"/>
                <w:iCs/>
                <w:sz w:val="16"/>
                <w:szCs w:val="16"/>
              </w:rPr>
            </w:pPr>
          </w:p>
        </w:tc>
        <w:tc>
          <w:tcPr>
            <w:tcW w:w="803" w:type="pct"/>
          </w:tcPr>
          <w:p w14:paraId="55CA5672" w14:textId="77777777" w:rsidR="00BD69D4" w:rsidRPr="0002779A" w:rsidRDefault="009B26F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1.34 [SS]</w:t>
            </w:r>
          </w:p>
          <w:p w14:paraId="7000E97C" w14:textId="77777777" w:rsidR="009B26F2" w:rsidRPr="0002779A" w:rsidRDefault="002E60F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075099" w:rsidRPr="0002779A">
              <w:rPr>
                <w:rFonts w:ascii="Times New Roman" w:hAnsi="Times New Roman" w:cs="Times New Roman"/>
                <w:iCs/>
                <w:sz w:val="16"/>
                <w:szCs w:val="16"/>
              </w:rPr>
              <w:t>1.15</w:t>
            </w:r>
          </w:p>
          <w:p w14:paraId="37964FE8" w14:textId="77777777" w:rsidR="00075099" w:rsidRPr="0002779A" w:rsidRDefault="0007509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A131F7" w:rsidRPr="0002779A">
              <w:rPr>
                <w:rFonts w:ascii="Times New Roman" w:hAnsi="Times New Roman" w:cs="Times New Roman"/>
                <w:iCs/>
                <w:sz w:val="16"/>
                <w:szCs w:val="16"/>
              </w:rPr>
              <w:t>1.99</w:t>
            </w:r>
          </w:p>
          <w:p w14:paraId="4CC4E8E7" w14:textId="77777777" w:rsidR="006D293E" w:rsidRPr="0002779A" w:rsidRDefault="004670E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2.18</w:t>
            </w:r>
          </w:p>
          <w:p w14:paraId="75C842A5" w14:textId="3E69D059" w:rsidR="00D05127" w:rsidRPr="0002779A" w:rsidRDefault="004670EF" w:rsidP="002E4DB3">
            <w:pPr>
              <w:spacing w:line="360" w:lineRule="auto"/>
              <w:jc w:val="center"/>
              <w:rPr>
                <w:rFonts w:ascii="Times New Roman" w:hAnsi="Times New Roman" w:cs="Times New Roman"/>
                <w:b/>
                <w:bCs/>
                <w:iCs/>
                <w:color w:val="FF0000"/>
                <w:sz w:val="16"/>
                <w:szCs w:val="16"/>
              </w:rPr>
            </w:pPr>
            <w:r w:rsidRPr="0002779A">
              <w:rPr>
                <w:rFonts w:ascii="Times New Roman" w:hAnsi="Times New Roman" w:cs="Times New Roman"/>
                <w:iCs/>
                <w:sz w:val="16"/>
                <w:szCs w:val="16"/>
              </w:rPr>
              <w:t>OR=0.88</w:t>
            </w:r>
            <w:r w:rsidR="00F73E3F" w:rsidRPr="0002779A">
              <w:rPr>
                <w:rFonts w:ascii="Times New Roman" w:hAnsi="Times New Roman" w:cs="Times New Roman"/>
                <w:iCs/>
                <w:sz w:val="16"/>
                <w:szCs w:val="16"/>
              </w:rPr>
              <w:t xml:space="preserve"> </w:t>
            </w:r>
          </w:p>
          <w:p w14:paraId="77D7E079" w14:textId="38DD7897" w:rsidR="00D05127" w:rsidRPr="0002779A" w:rsidRDefault="00256661"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w:t>
            </w:r>
            <w:r w:rsidR="00F369FD" w:rsidRPr="0002779A">
              <w:rPr>
                <w:rFonts w:ascii="Times New Roman" w:hAnsi="Times New Roman" w:cs="Times New Roman"/>
                <w:i/>
                <w:sz w:val="16"/>
                <w:szCs w:val="16"/>
              </w:rPr>
              <w:t>e</w:t>
            </w:r>
            <w:r w:rsidRPr="0002779A">
              <w:rPr>
                <w:rFonts w:ascii="Times New Roman" w:hAnsi="Times New Roman" w:cs="Times New Roman"/>
                <w:i/>
                <w:sz w:val="16"/>
                <w:szCs w:val="16"/>
              </w:rPr>
              <w:t xml:space="preserve">ffects for Black African &amp; Black Caribbean </w:t>
            </w:r>
            <w:r w:rsidR="008F09C2" w:rsidRPr="0002779A">
              <w:rPr>
                <w:rFonts w:ascii="Times New Roman" w:hAnsi="Times New Roman" w:cs="Times New Roman"/>
                <w:i/>
                <w:sz w:val="16"/>
                <w:szCs w:val="16"/>
              </w:rPr>
              <w:t xml:space="preserve">are </w:t>
            </w:r>
            <w:r w:rsidRPr="0002779A">
              <w:rPr>
                <w:rFonts w:ascii="Times New Roman" w:hAnsi="Times New Roman" w:cs="Times New Roman"/>
                <w:i/>
                <w:sz w:val="16"/>
                <w:szCs w:val="16"/>
              </w:rPr>
              <w:t>from</w:t>
            </w:r>
            <w:r w:rsidR="0054071F" w:rsidRPr="0002779A">
              <w:rPr>
                <w:rFonts w:ascii="Times New Roman" w:hAnsi="Times New Roman" w:cs="Times New Roman"/>
                <w:i/>
                <w:sz w:val="16"/>
                <w:szCs w:val="16"/>
              </w:rPr>
              <w:t xml:space="preserve"> paper’s</w:t>
            </w:r>
            <w:r w:rsidRPr="0002779A">
              <w:rPr>
                <w:rFonts w:ascii="Times New Roman" w:hAnsi="Times New Roman" w:cs="Times New Roman"/>
                <w:i/>
                <w:sz w:val="16"/>
                <w:szCs w:val="16"/>
              </w:rPr>
              <w:t xml:space="preserve"> supplementary material</w:t>
            </w:r>
          </w:p>
        </w:tc>
      </w:tr>
      <w:tr w:rsidR="00002A4F" w:rsidRPr="0002779A" w14:paraId="3EBEDBE7" w14:textId="77777777" w:rsidTr="00160AF0">
        <w:trPr>
          <w:jc w:val="center"/>
        </w:trPr>
        <w:tc>
          <w:tcPr>
            <w:tcW w:w="466" w:type="pct"/>
          </w:tcPr>
          <w:p w14:paraId="71C6B13B" w14:textId="4082067A" w:rsidR="00BD69D4" w:rsidRPr="0002779A" w:rsidRDefault="00AD1815"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 xml:space="preserve">Schofield, </w:t>
            </w:r>
            <w:proofErr w:type="spellStart"/>
            <w:r w:rsidR="001D4C1D" w:rsidRPr="0002779A">
              <w:rPr>
                <w:rFonts w:ascii="Times New Roman" w:hAnsi="Times New Roman" w:cs="Times New Roman"/>
                <w:b/>
                <w:bCs/>
                <w:iCs/>
                <w:sz w:val="16"/>
                <w:szCs w:val="16"/>
              </w:rPr>
              <w:t>Thygesen</w:t>
            </w:r>
            <w:proofErr w:type="spellEnd"/>
            <w:r w:rsidR="001D4C1D" w:rsidRPr="0002779A">
              <w:rPr>
                <w:rFonts w:ascii="Times New Roman" w:hAnsi="Times New Roman" w:cs="Times New Roman"/>
                <w:b/>
                <w:bCs/>
                <w:iCs/>
                <w:sz w:val="16"/>
                <w:szCs w:val="16"/>
              </w:rPr>
              <w:t>, Das-Munshi et al., (2017)</w:t>
            </w:r>
          </w:p>
          <w:p w14:paraId="573F57A7" w14:textId="341279A3" w:rsidR="004A3FFE" w:rsidRPr="0002779A" w:rsidRDefault="004A3FFE" w:rsidP="002E4DB3">
            <w:pPr>
              <w:spacing w:line="360" w:lineRule="auto"/>
              <w:jc w:val="center"/>
              <w:rPr>
                <w:rFonts w:ascii="Times New Roman" w:hAnsi="Times New Roman" w:cs="Times New Roman"/>
                <w:b/>
                <w:bCs/>
                <w:iCs/>
                <w:sz w:val="16"/>
                <w:szCs w:val="16"/>
              </w:rPr>
            </w:pPr>
          </w:p>
          <w:p w14:paraId="48A428AD" w14:textId="4EA7699B" w:rsidR="004A3FFE" w:rsidRPr="0002779A" w:rsidRDefault="004A3FF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Schofield, </w:t>
            </w:r>
            <w:proofErr w:type="spellStart"/>
            <w:r w:rsidRPr="0002779A">
              <w:rPr>
                <w:rFonts w:ascii="Times New Roman" w:hAnsi="Times New Roman" w:cs="Times New Roman"/>
                <w:iCs/>
                <w:sz w:val="16"/>
                <w:szCs w:val="16"/>
              </w:rPr>
              <w:t>Thygesen</w:t>
            </w:r>
            <w:proofErr w:type="spellEnd"/>
            <w:r w:rsidRPr="0002779A">
              <w:rPr>
                <w:rFonts w:ascii="Times New Roman" w:hAnsi="Times New Roman" w:cs="Times New Roman"/>
                <w:iCs/>
                <w:sz w:val="16"/>
                <w:szCs w:val="16"/>
              </w:rPr>
              <w:t>, Das-Munshi et al., (2018)</w:t>
            </w:r>
          </w:p>
          <w:p w14:paraId="41FA7200" w14:textId="77777777" w:rsidR="001D4C1D" w:rsidRPr="0002779A" w:rsidRDefault="001D4C1D" w:rsidP="002E4DB3">
            <w:pPr>
              <w:spacing w:line="360" w:lineRule="auto"/>
              <w:jc w:val="center"/>
              <w:rPr>
                <w:rFonts w:ascii="Times New Roman" w:hAnsi="Times New Roman" w:cs="Times New Roman"/>
                <w:iCs/>
                <w:sz w:val="16"/>
                <w:szCs w:val="16"/>
              </w:rPr>
            </w:pPr>
          </w:p>
          <w:p w14:paraId="2B0E4A82" w14:textId="53B28086" w:rsidR="001D4C1D" w:rsidRPr="0002779A" w:rsidRDefault="00A64D2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enmark</w:t>
            </w:r>
          </w:p>
        </w:tc>
        <w:tc>
          <w:tcPr>
            <w:tcW w:w="636" w:type="pct"/>
          </w:tcPr>
          <w:p w14:paraId="63956E58" w14:textId="7C870F34" w:rsidR="00ED7E6D" w:rsidRPr="0002779A" w:rsidRDefault="008C056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anish Civil Registration System dataset, t</w:t>
            </w:r>
            <w:r w:rsidR="00ED7E6D" w:rsidRPr="0002779A">
              <w:rPr>
                <w:rFonts w:ascii="Times New Roman" w:hAnsi="Times New Roman" w:cs="Times New Roman"/>
                <w:iCs/>
                <w:sz w:val="16"/>
                <w:szCs w:val="16"/>
              </w:rPr>
              <w:t>he Danish Psychiatric</w:t>
            </w:r>
          </w:p>
          <w:p w14:paraId="3FFBA707" w14:textId="0EEF2CFE" w:rsidR="00827031" w:rsidRPr="0002779A" w:rsidRDefault="00ED7E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entral Register</w:t>
            </w:r>
            <w:r w:rsidR="008C056B" w:rsidRPr="0002779A">
              <w:rPr>
                <w:rFonts w:ascii="Times New Roman" w:hAnsi="Times New Roman" w:cs="Times New Roman"/>
                <w:iCs/>
                <w:sz w:val="16"/>
                <w:szCs w:val="16"/>
              </w:rPr>
              <w:t>, &amp;</w:t>
            </w:r>
            <w:r w:rsidR="008B72D9" w:rsidRPr="0002779A">
              <w:rPr>
                <w:rFonts w:ascii="Times New Roman" w:hAnsi="Times New Roman" w:cs="Times New Roman"/>
                <w:iCs/>
                <w:sz w:val="16"/>
                <w:szCs w:val="16"/>
              </w:rPr>
              <w:t xml:space="preserve"> </w:t>
            </w:r>
            <w:r w:rsidR="00827031" w:rsidRPr="0002779A">
              <w:rPr>
                <w:rFonts w:ascii="Times New Roman" w:hAnsi="Times New Roman" w:cs="Times New Roman"/>
                <w:iCs/>
                <w:sz w:val="16"/>
                <w:szCs w:val="16"/>
              </w:rPr>
              <w:t>Integrated Database for Longitudinal Labour</w:t>
            </w:r>
          </w:p>
          <w:p w14:paraId="6910230F" w14:textId="559CC77F" w:rsidR="00BD69D4" w:rsidRPr="0002779A" w:rsidRDefault="0082703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arket Research</w:t>
            </w:r>
          </w:p>
          <w:p w14:paraId="35B1EBAE" w14:textId="77777777" w:rsidR="00827031" w:rsidRPr="0002779A" w:rsidRDefault="00827031" w:rsidP="002E4DB3">
            <w:pPr>
              <w:spacing w:line="360" w:lineRule="auto"/>
              <w:jc w:val="center"/>
              <w:rPr>
                <w:rFonts w:ascii="Times New Roman" w:hAnsi="Times New Roman" w:cs="Times New Roman"/>
                <w:iCs/>
                <w:sz w:val="16"/>
                <w:szCs w:val="16"/>
              </w:rPr>
            </w:pPr>
          </w:p>
          <w:p w14:paraId="5E4D29CD" w14:textId="5DD77671" w:rsidR="00827031" w:rsidRPr="0002779A" w:rsidRDefault="0082703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A23742" w:rsidRPr="0002779A">
              <w:rPr>
                <w:rFonts w:ascii="Times New Roman" w:hAnsi="Times New Roman" w:cs="Times New Roman"/>
                <w:iCs/>
                <w:sz w:val="16"/>
                <w:szCs w:val="16"/>
              </w:rPr>
              <w:t xml:space="preserve">residents born between January 1965 &amp; </w:t>
            </w:r>
            <w:r w:rsidR="00205207" w:rsidRPr="0002779A">
              <w:rPr>
                <w:rFonts w:ascii="Times New Roman" w:hAnsi="Times New Roman" w:cs="Times New Roman"/>
                <w:iCs/>
                <w:sz w:val="16"/>
                <w:szCs w:val="16"/>
              </w:rPr>
              <w:t>December</w:t>
            </w:r>
            <w:r w:rsidR="00A23742" w:rsidRPr="0002779A">
              <w:rPr>
                <w:rFonts w:ascii="Times New Roman" w:hAnsi="Times New Roman" w:cs="Times New Roman"/>
                <w:iCs/>
                <w:sz w:val="16"/>
                <w:szCs w:val="16"/>
              </w:rPr>
              <w:t xml:space="preserve"> 1997 </w:t>
            </w:r>
            <w:r w:rsidR="00611F57" w:rsidRPr="0002779A">
              <w:rPr>
                <w:rFonts w:ascii="Times New Roman" w:hAnsi="Times New Roman" w:cs="Times New Roman"/>
                <w:iCs/>
                <w:sz w:val="16"/>
                <w:szCs w:val="16"/>
              </w:rPr>
              <w:t>&amp; residing in Denmark on their 15</w:t>
            </w:r>
            <w:r w:rsidR="00611F57" w:rsidRPr="0002779A">
              <w:rPr>
                <w:rFonts w:ascii="Times New Roman" w:hAnsi="Times New Roman" w:cs="Times New Roman"/>
                <w:iCs/>
                <w:sz w:val="16"/>
                <w:szCs w:val="16"/>
                <w:vertAlign w:val="superscript"/>
              </w:rPr>
              <w:t>th</w:t>
            </w:r>
            <w:r w:rsidR="00611F57" w:rsidRPr="0002779A">
              <w:rPr>
                <w:rFonts w:ascii="Times New Roman" w:hAnsi="Times New Roman" w:cs="Times New Roman"/>
                <w:iCs/>
                <w:sz w:val="16"/>
                <w:szCs w:val="16"/>
              </w:rPr>
              <w:t xml:space="preserve"> Birthday followed up until </w:t>
            </w:r>
            <w:r w:rsidR="000544EB" w:rsidRPr="0002779A">
              <w:rPr>
                <w:rFonts w:ascii="Times New Roman" w:hAnsi="Times New Roman" w:cs="Times New Roman"/>
                <w:iCs/>
                <w:sz w:val="16"/>
                <w:szCs w:val="16"/>
              </w:rPr>
              <w:t>July 2013 (</w:t>
            </w:r>
            <w:r w:rsidR="00BC3D0C" w:rsidRPr="0002779A">
              <w:rPr>
                <w:rFonts w:ascii="Times New Roman" w:hAnsi="Times New Roman" w:cs="Times New Roman"/>
                <w:iCs/>
                <w:sz w:val="16"/>
                <w:szCs w:val="16"/>
              </w:rPr>
              <w:t>~</w:t>
            </w:r>
            <w:r w:rsidR="000544EB" w:rsidRPr="0002779A">
              <w:rPr>
                <w:rFonts w:ascii="Times New Roman" w:hAnsi="Times New Roman" w:cs="Times New Roman"/>
                <w:iCs/>
                <w:sz w:val="16"/>
                <w:szCs w:val="16"/>
              </w:rPr>
              <w:t>33 years)</w:t>
            </w:r>
          </w:p>
        </w:tc>
        <w:tc>
          <w:tcPr>
            <w:tcW w:w="381" w:type="pct"/>
          </w:tcPr>
          <w:p w14:paraId="44036654" w14:textId="714D4509" w:rsidR="00BD69D4" w:rsidRPr="0002779A" w:rsidRDefault="00EB051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lace of birth &amp; parents place of birth (born outside of Denmark: 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 </w:t>
            </w:r>
            <w:r w:rsidR="00D2362C" w:rsidRPr="0002779A">
              <w:rPr>
                <w:rFonts w:ascii="Times New Roman" w:hAnsi="Times New Roman" w:cs="Times New Roman"/>
                <w:iCs/>
                <w:sz w:val="16"/>
                <w:szCs w:val="16"/>
              </w:rPr>
              <w:t xml:space="preserve">born </w:t>
            </w:r>
            <w:r w:rsidR="002758BE" w:rsidRPr="0002779A">
              <w:rPr>
                <w:rFonts w:ascii="Times New Roman" w:hAnsi="Times New Roman" w:cs="Times New Roman"/>
                <w:iCs/>
                <w:sz w:val="16"/>
                <w:szCs w:val="16"/>
              </w:rPr>
              <w:t>in</w:t>
            </w:r>
            <w:r w:rsidR="00D2362C" w:rsidRPr="0002779A">
              <w:rPr>
                <w:rFonts w:ascii="Times New Roman" w:hAnsi="Times New Roman" w:cs="Times New Roman"/>
                <w:iCs/>
                <w:sz w:val="16"/>
                <w:szCs w:val="16"/>
              </w:rPr>
              <w:t xml:space="preserve"> Denmark, </w:t>
            </w:r>
            <w:r w:rsidR="005040E2" w:rsidRPr="0002779A">
              <w:rPr>
                <w:rFonts w:ascii="Times New Roman" w:hAnsi="Times New Roman" w:cs="Times New Roman"/>
                <w:iCs/>
                <w:sz w:val="16"/>
                <w:szCs w:val="16"/>
              </w:rPr>
              <w:t>both parents</w:t>
            </w:r>
            <w:r w:rsidRPr="0002779A">
              <w:rPr>
                <w:rFonts w:ascii="Times New Roman" w:hAnsi="Times New Roman" w:cs="Times New Roman"/>
                <w:iCs/>
                <w:sz w:val="16"/>
                <w:szCs w:val="16"/>
              </w:rPr>
              <w:t xml:space="preserve"> born outside of </w:t>
            </w:r>
            <w:r w:rsidR="005040E2" w:rsidRPr="0002779A">
              <w:rPr>
                <w:rFonts w:ascii="Times New Roman" w:hAnsi="Times New Roman" w:cs="Times New Roman"/>
                <w:iCs/>
                <w:sz w:val="16"/>
                <w:szCs w:val="16"/>
              </w:rPr>
              <w:t>Denmark</w:t>
            </w:r>
            <w:r w:rsidRPr="0002779A">
              <w:rPr>
                <w:rFonts w:ascii="Times New Roman" w:hAnsi="Times New Roman" w:cs="Times New Roman"/>
                <w:iCs/>
                <w:sz w:val="16"/>
                <w:szCs w:val="16"/>
              </w:rPr>
              <w:t>: 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tc>
        <w:tc>
          <w:tcPr>
            <w:tcW w:w="510" w:type="pct"/>
          </w:tcPr>
          <w:p w14:paraId="51498FBD" w14:textId="77C139C4" w:rsidR="00BD69D4" w:rsidRPr="0002779A" w:rsidRDefault="00FA0CE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AP first incident cases [ICD-10]</w:t>
            </w:r>
          </w:p>
        </w:tc>
        <w:tc>
          <w:tcPr>
            <w:tcW w:w="338" w:type="pct"/>
          </w:tcPr>
          <w:p w14:paraId="0E1C1F94" w14:textId="53674E9B" w:rsidR="00BD69D4" w:rsidRPr="0002779A" w:rsidRDefault="00BD529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arish units (1167</w:t>
            </w:r>
            <w:r w:rsidR="00CD397F" w:rsidRPr="0002779A">
              <w:rPr>
                <w:rFonts w:ascii="Times New Roman" w:hAnsi="Times New Roman" w:cs="Times New Roman"/>
                <w:iCs/>
                <w:sz w:val="16"/>
                <w:szCs w:val="16"/>
              </w:rPr>
              <w:t>,</w:t>
            </w:r>
            <w:r w:rsidR="00002A4F"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3564)</w:t>
            </w:r>
          </w:p>
        </w:tc>
        <w:tc>
          <w:tcPr>
            <w:tcW w:w="381" w:type="pct"/>
          </w:tcPr>
          <w:p w14:paraId="6030C01A" w14:textId="4618F849" w:rsidR="00F50A5B" w:rsidRPr="0002779A" w:rsidRDefault="00E155EC"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Q</w:t>
            </w:r>
            <w:r w:rsidR="004803BD" w:rsidRPr="0002779A">
              <w:rPr>
                <w:rFonts w:ascii="Times New Roman" w:hAnsi="Times New Roman" w:cs="Times New Roman"/>
                <w:iCs/>
                <w:sz w:val="16"/>
                <w:szCs w:val="16"/>
              </w:rPr>
              <w:t>uintiles of ethnic density (highest=REF)</w:t>
            </w:r>
          </w:p>
          <w:p w14:paraId="67F4230A" w14:textId="055C0C8B" w:rsidR="00F50A5B" w:rsidRPr="0002779A" w:rsidRDefault="006C02E6"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r w:rsidR="00237048" w:rsidRPr="0002779A">
              <w:rPr>
                <w:rFonts w:ascii="Times New Roman" w:hAnsi="Times New Roman" w:cs="Times New Roman"/>
                <w:i/>
                <w:sz w:val="16"/>
                <w:szCs w:val="16"/>
              </w:rPr>
              <w:t>.</w:t>
            </w:r>
            <w:proofErr w:type="spellEnd"/>
            <w:r w:rsidRPr="0002779A">
              <w:rPr>
                <w:rFonts w:ascii="Times New Roman" w:hAnsi="Times New Roman" w:cs="Times New Roman"/>
                <w:i/>
                <w:sz w:val="16"/>
                <w:szCs w:val="16"/>
              </w:rPr>
              <w:t xml:space="preserve"> </w:t>
            </w:r>
            <w:r w:rsidR="00B91F39" w:rsidRPr="0002779A">
              <w:rPr>
                <w:rFonts w:ascii="Times New Roman" w:hAnsi="Times New Roman" w:cs="Times New Roman"/>
                <w:i/>
                <w:sz w:val="16"/>
                <w:szCs w:val="16"/>
              </w:rPr>
              <w:t>variables measured</w:t>
            </w:r>
            <w:r w:rsidRPr="0002779A">
              <w:rPr>
                <w:rFonts w:ascii="Times New Roman" w:hAnsi="Times New Roman" w:cs="Times New Roman"/>
                <w:i/>
                <w:sz w:val="16"/>
                <w:szCs w:val="16"/>
              </w:rPr>
              <w:t xml:space="preserve"> at age 15</w:t>
            </w:r>
          </w:p>
        </w:tc>
        <w:tc>
          <w:tcPr>
            <w:tcW w:w="385" w:type="pct"/>
          </w:tcPr>
          <w:p w14:paraId="32B7AB5D" w14:textId="77777777" w:rsidR="00BD69D4" w:rsidRPr="0002779A" w:rsidRDefault="0074462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w:t>
            </w:r>
            <w:r w:rsidR="00875E01" w:rsidRPr="0002779A">
              <w:rPr>
                <w:rFonts w:ascii="Times New Roman" w:hAnsi="Times New Roman" w:cs="Times New Roman"/>
                <w:iCs/>
                <w:sz w:val="16"/>
                <w:szCs w:val="16"/>
              </w:rPr>
              <w:t>Age, sex, calendar period, parental psychiatric history &amp; income</w:t>
            </w:r>
          </w:p>
          <w:p w14:paraId="1BF13244" w14:textId="232EF1D2" w:rsidR="00B91F39" w:rsidRPr="0002779A" w:rsidRDefault="00B91F3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Urbanicity</w:t>
            </w:r>
          </w:p>
        </w:tc>
        <w:tc>
          <w:tcPr>
            <w:tcW w:w="335" w:type="pct"/>
          </w:tcPr>
          <w:p w14:paraId="0F22294E" w14:textId="1ACD9404" w:rsidR="00BD69D4" w:rsidRPr="0002779A" w:rsidRDefault="00D05E9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Poisson regression</w:t>
            </w:r>
          </w:p>
        </w:tc>
        <w:tc>
          <w:tcPr>
            <w:tcW w:w="765" w:type="pct"/>
          </w:tcPr>
          <w:p w14:paraId="4AC935AA" w14:textId="630D5A83" w:rsidR="00FC3107" w:rsidRPr="0002779A" w:rsidRDefault="007A678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frican</w:t>
            </w:r>
            <w:r w:rsidR="00DF39D5" w:rsidRPr="0002779A">
              <w:rPr>
                <w:rFonts w:ascii="Times New Roman" w:hAnsi="Times New Roman" w:cs="Times New Roman"/>
                <w:iCs/>
                <w:sz w:val="16"/>
                <w:szCs w:val="16"/>
              </w:rPr>
              <w:t xml:space="preserve"> </w:t>
            </w:r>
            <w:r w:rsidR="00033EF8" w:rsidRPr="0002779A">
              <w:rPr>
                <w:rFonts w:ascii="Times New Roman" w:hAnsi="Times New Roman" w:cs="Times New Roman"/>
                <w:iCs/>
                <w:sz w:val="16"/>
                <w:szCs w:val="16"/>
              </w:rPr>
              <w:t>(362/1</w:t>
            </w:r>
            <w:r w:rsidR="009C7C0D" w:rsidRPr="0002779A">
              <w:rPr>
                <w:rFonts w:ascii="Times New Roman" w:hAnsi="Times New Roman" w:cs="Times New Roman"/>
                <w:iCs/>
                <w:sz w:val="16"/>
                <w:szCs w:val="16"/>
              </w:rPr>
              <w:t>3118</w:t>
            </w:r>
            <w:r w:rsidR="00033EF8" w:rsidRPr="0002779A">
              <w:rPr>
                <w:rFonts w:ascii="Times New Roman" w:hAnsi="Times New Roman" w:cs="Times New Roman"/>
                <w:iCs/>
                <w:sz w:val="16"/>
                <w:szCs w:val="16"/>
              </w:rPr>
              <w:t>)</w:t>
            </w:r>
            <w:r w:rsidR="00A25D7D" w:rsidRPr="0002779A">
              <w:rPr>
                <w:rFonts w:ascii="Times New Roman" w:hAnsi="Times New Roman" w:cs="Times New Roman"/>
                <w:iCs/>
                <w:sz w:val="16"/>
                <w:szCs w:val="16"/>
              </w:rPr>
              <w:t xml:space="preserve">                                 </w:t>
            </w:r>
            <w:r w:rsidR="00501AB2" w:rsidRPr="0002779A">
              <w:rPr>
                <w:rFonts w:ascii="Times New Roman" w:hAnsi="Times New Roman" w:cs="Times New Roman"/>
                <w:iCs/>
                <w:sz w:val="16"/>
                <w:szCs w:val="16"/>
              </w:rPr>
              <w:t>1</w:t>
            </w:r>
            <w:r w:rsidR="00501AB2" w:rsidRPr="0002779A">
              <w:rPr>
                <w:rFonts w:ascii="Times New Roman" w:hAnsi="Times New Roman" w:cs="Times New Roman"/>
                <w:iCs/>
                <w:sz w:val="16"/>
                <w:szCs w:val="16"/>
                <w:vertAlign w:val="superscript"/>
              </w:rPr>
              <w:t xml:space="preserve">st </w:t>
            </w:r>
            <w:r w:rsidR="00501AB2" w:rsidRPr="0002779A">
              <w:rPr>
                <w:rFonts w:ascii="Times New Roman" w:hAnsi="Times New Roman" w:cs="Times New Roman"/>
                <w:iCs/>
                <w:sz w:val="16"/>
                <w:szCs w:val="16"/>
              </w:rPr>
              <w:t xml:space="preserve">gen </w:t>
            </w:r>
            <w:r w:rsidR="005034AE" w:rsidRPr="0002779A">
              <w:rPr>
                <w:rFonts w:ascii="Times New Roman" w:hAnsi="Times New Roman" w:cs="Times New Roman"/>
                <w:iCs/>
                <w:sz w:val="16"/>
                <w:szCs w:val="16"/>
              </w:rPr>
              <w:t>(236/7187)</w:t>
            </w:r>
          </w:p>
          <w:p w14:paraId="60FDD0BD" w14:textId="2E5B7B95" w:rsidR="005034AE" w:rsidRPr="0002779A" w:rsidRDefault="005034A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 (</w:t>
            </w:r>
            <w:r w:rsidR="00C14447" w:rsidRPr="0002779A">
              <w:rPr>
                <w:rFonts w:ascii="Times New Roman" w:hAnsi="Times New Roman" w:cs="Times New Roman"/>
                <w:iCs/>
                <w:sz w:val="16"/>
                <w:szCs w:val="16"/>
              </w:rPr>
              <w:t>80/</w:t>
            </w:r>
            <w:r w:rsidR="00576D3E" w:rsidRPr="0002779A">
              <w:rPr>
                <w:rFonts w:ascii="Times New Roman" w:hAnsi="Times New Roman" w:cs="Times New Roman"/>
                <w:iCs/>
                <w:sz w:val="16"/>
                <w:szCs w:val="16"/>
              </w:rPr>
              <w:t>4593)</w:t>
            </w:r>
          </w:p>
          <w:p w14:paraId="0DD9BEDC" w14:textId="77777777" w:rsidR="00874B4C" w:rsidRPr="0002779A" w:rsidRDefault="00874B4C" w:rsidP="002E4DB3">
            <w:pPr>
              <w:spacing w:line="360" w:lineRule="auto"/>
              <w:rPr>
                <w:rFonts w:ascii="Times New Roman" w:hAnsi="Times New Roman" w:cs="Times New Roman"/>
                <w:iCs/>
                <w:sz w:val="16"/>
                <w:szCs w:val="16"/>
              </w:rPr>
            </w:pPr>
          </w:p>
          <w:p w14:paraId="7CCEA9A1" w14:textId="5B4554F9" w:rsidR="00507E98" w:rsidRPr="0002779A" w:rsidRDefault="00507E9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n-Scand</w:t>
            </w:r>
            <w:r w:rsidR="004D3753" w:rsidRPr="0002779A">
              <w:rPr>
                <w:rFonts w:ascii="Times New Roman" w:hAnsi="Times New Roman" w:cs="Times New Roman"/>
                <w:iCs/>
                <w:sz w:val="16"/>
                <w:szCs w:val="16"/>
              </w:rPr>
              <w:t>i</w:t>
            </w:r>
            <w:r w:rsidRPr="0002779A">
              <w:rPr>
                <w:rFonts w:ascii="Times New Roman" w:hAnsi="Times New Roman" w:cs="Times New Roman"/>
                <w:iCs/>
                <w:sz w:val="16"/>
                <w:szCs w:val="16"/>
              </w:rPr>
              <w:t xml:space="preserve">navian European </w:t>
            </w:r>
            <w:r w:rsidR="00A1128B" w:rsidRPr="0002779A">
              <w:rPr>
                <w:rFonts w:ascii="Times New Roman" w:hAnsi="Times New Roman" w:cs="Times New Roman"/>
                <w:iCs/>
                <w:sz w:val="16"/>
                <w:szCs w:val="16"/>
              </w:rPr>
              <w:t>(1175/</w:t>
            </w:r>
            <w:r w:rsidR="00BF0C41" w:rsidRPr="0002779A">
              <w:rPr>
                <w:rFonts w:ascii="Times New Roman" w:hAnsi="Times New Roman" w:cs="Times New Roman"/>
                <w:iCs/>
                <w:sz w:val="16"/>
                <w:szCs w:val="16"/>
              </w:rPr>
              <w:t>58939</w:t>
            </w:r>
            <w:r w:rsidR="00A1128B" w:rsidRPr="0002779A">
              <w:rPr>
                <w:rFonts w:ascii="Times New Roman" w:hAnsi="Times New Roman" w:cs="Times New Roman"/>
                <w:iCs/>
                <w:sz w:val="16"/>
                <w:szCs w:val="16"/>
              </w:rPr>
              <w:t>)</w:t>
            </w:r>
            <w:r w:rsidR="003669F4" w:rsidRPr="0002779A">
              <w:rPr>
                <w:rFonts w:ascii="Times New Roman" w:hAnsi="Times New Roman" w:cs="Times New Roman"/>
                <w:iCs/>
                <w:sz w:val="16"/>
                <w:szCs w:val="16"/>
              </w:rPr>
              <w:t xml:space="preserve"> </w:t>
            </w:r>
            <w:r w:rsidR="002C34B6" w:rsidRPr="0002779A">
              <w:rPr>
                <w:rFonts w:ascii="Times New Roman" w:hAnsi="Times New Roman" w:cs="Times New Roman"/>
                <w:iCs/>
                <w:sz w:val="16"/>
                <w:szCs w:val="16"/>
              </w:rPr>
              <w:t>1</w:t>
            </w:r>
            <w:r w:rsidR="002C34B6" w:rsidRPr="0002779A">
              <w:rPr>
                <w:rFonts w:ascii="Times New Roman" w:hAnsi="Times New Roman" w:cs="Times New Roman"/>
                <w:iCs/>
                <w:sz w:val="16"/>
                <w:szCs w:val="16"/>
                <w:vertAlign w:val="superscript"/>
              </w:rPr>
              <w:t>st</w:t>
            </w:r>
            <w:r w:rsidR="002C34B6" w:rsidRPr="0002779A">
              <w:rPr>
                <w:rFonts w:ascii="Times New Roman" w:hAnsi="Times New Roman" w:cs="Times New Roman"/>
                <w:iCs/>
                <w:sz w:val="16"/>
                <w:szCs w:val="16"/>
              </w:rPr>
              <w:t xml:space="preserve"> gen (</w:t>
            </w:r>
            <w:r w:rsidR="00A25D7D" w:rsidRPr="0002779A">
              <w:rPr>
                <w:rFonts w:ascii="Times New Roman" w:hAnsi="Times New Roman" w:cs="Times New Roman"/>
                <w:iCs/>
                <w:sz w:val="16"/>
                <w:szCs w:val="16"/>
              </w:rPr>
              <w:t>585/24</w:t>
            </w:r>
            <w:r w:rsidR="007C2F93" w:rsidRPr="0002779A">
              <w:rPr>
                <w:rFonts w:ascii="Times New Roman" w:hAnsi="Times New Roman" w:cs="Times New Roman"/>
                <w:iCs/>
                <w:sz w:val="16"/>
                <w:szCs w:val="16"/>
              </w:rPr>
              <w:t>436) 2</w:t>
            </w:r>
            <w:r w:rsidR="007C2F93" w:rsidRPr="0002779A">
              <w:rPr>
                <w:rFonts w:ascii="Times New Roman" w:hAnsi="Times New Roman" w:cs="Times New Roman"/>
                <w:iCs/>
                <w:sz w:val="16"/>
                <w:szCs w:val="16"/>
                <w:vertAlign w:val="superscript"/>
              </w:rPr>
              <w:t>nd</w:t>
            </w:r>
            <w:r w:rsidR="007C2F93" w:rsidRPr="0002779A">
              <w:rPr>
                <w:rFonts w:ascii="Times New Roman" w:hAnsi="Times New Roman" w:cs="Times New Roman"/>
                <w:iCs/>
                <w:sz w:val="16"/>
                <w:szCs w:val="16"/>
              </w:rPr>
              <w:t xml:space="preserve"> gen (410/25984)</w:t>
            </w:r>
          </w:p>
          <w:p w14:paraId="6FCDE64F" w14:textId="77777777" w:rsidR="003669F4" w:rsidRPr="0002779A" w:rsidRDefault="003669F4" w:rsidP="002E4DB3">
            <w:pPr>
              <w:spacing w:line="360" w:lineRule="auto"/>
              <w:jc w:val="center"/>
              <w:rPr>
                <w:rFonts w:ascii="Times New Roman" w:hAnsi="Times New Roman" w:cs="Times New Roman"/>
                <w:iCs/>
                <w:sz w:val="16"/>
                <w:szCs w:val="16"/>
              </w:rPr>
            </w:pPr>
          </w:p>
          <w:p w14:paraId="02F09EA8" w14:textId="7DD249DD" w:rsidR="004D3753" w:rsidRPr="0002779A" w:rsidRDefault="004D375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sian</w:t>
            </w:r>
            <w:r w:rsidR="00B93D11" w:rsidRPr="0002779A">
              <w:rPr>
                <w:rFonts w:ascii="Times New Roman" w:hAnsi="Times New Roman" w:cs="Times New Roman"/>
                <w:iCs/>
                <w:sz w:val="16"/>
                <w:szCs w:val="16"/>
              </w:rPr>
              <w:t xml:space="preserve"> (415/</w:t>
            </w:r>
            <w:r w:rsidR="00165A94" w:rsidRPr="0002779A">
              <w:rPr>
                <w:rFonts w:ascii="Times New Roman" w:hAnsi="Times New Roman" w:cs="Times New Roman"/>
                <w:iCs/>
                <w:sz w:val="16"/>
                <w:szCs w:val="16"/>
              </w:rPr>
              <w:t>24512</w:t>
            </w:r>
            <w:r w:rsidR="00B93D11" w:rsidRPr="0002779A">
              <w:rPr>
                <w:rFonts w:ascii="Times New Roman" w:hAnsi="Times New Roman" w:cs="Times New Roman"/>
                <w:iCs/>
                <w:sz w:val="16"/>
                <w:szCs w:val="16"/>
              </w:rPr>
              <w:t>)</w:t>
            </w:r>
          </w:p>
          <w:p w14:paraId="6E92003B" w14:textId="77777777" w:rsidR="000A07F4" w:rsidRPr="0002779A" w:rsidRDefault="000A07F4" w:rsidP="002E4DB3">
            <w:pPr>
              <w:spacing w:line="360" w:lineRule="auto"/>
              <w:jc w:val="center"/>
              <w:rPr>
                <w:rFonts w:ascii="Times New Roman" w:hAnsi="Times New Roman" w:cs="Times New Roman"/>
                <w:iCs/>
                <w:sz w:val="16"/>
                <w:szCs w:val="16"/>
              </w:rPr>
            </w:pPr>
          </w:p>
          <w:p w14:paraId="23733822" w14:textId="0F32C9D1" w:rsidR="00335B09" w:rsidRPr="0002779A" w:rsidRDefault="00335B09" w:rsidP="002E4DB3">
            <w:pPr>
              <w:spacing w:line="360" w:lineRule="auto"/>
              <w:rPr>
                <w:rFonts w:ascii="Times New Roman" w:hAnsi="Times New Roman" w:cs="Times New Roman"/>
                <w:iCs/>
                <w:sz w:val="16"/>
                <w:szCs w:val="16"/>
              </w:rPr>
            </w:pPr>
          </w:p>
          <w:p w14:paraId="2A74FD11" w14:textId="77777777" w:rsidR="00DC1644" w:rsidRPr="0002779A" w:rsidRDefault="00DC1644" w:rsidP="002E4DB3">
            <w:pPr>
              <w:spacing w:line="360" w:lineRule="auto"/>
              <w:rPr>
                <w:rFonts w:ascii="Times New Roman" w:hAnsi="Times New Roman" w:cs="Times New Roman"/>
                <w:iCs/>
                <w:sz w:val="16"/>
                <w:szCs w:val="16"/>
              </w:rPr>
            </w:pPr>
          </w:p>
          <w:p w14:paraId="46D174A4" w14:textId="7949597C" w:rsidR="004D3753" w:rsidRPr="0002779A" w:rsidRDefault="004D375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iddle Eastern</w:t>
            </w:r>
            <w:r w:rsidR="00853243" w:rsidRPr="0002779A">
              <w:rPr>
                <w:rFonts w:ascii="Times New Roman" w:hAnsi="Times New Roman" w:cs="Times New Roman"/>
                <w:iCs/>
                <w:sz w:val="16"/>
                <w:szCs w:val="16"/>
              </w:rPr>
              <w:t xml:space="preserve"> (529/28762)</w:t>
            </w:r>
          </w:p>
          <w:p w14:paraId="5DAC4EAC" w14:textId="2D36976E" w:rsidR="0064722A" w:rsidRPr="0002779A" w:rsidRDefault="00223F0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 (412/17983) 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 (102/10293</w:t>
            </w:r>
            <w:r w:rsidR="00B263DC" w:rsidRPr="0002779A">
              <w:rPr>
                <w:rFonts w:ascii="Times New Roman" w:hAnsi="Times New Roman" w:cs="Times New Roman"/>
                <w:iCs/>
                <w:sz w:val="16"/>
                <w:szCs w:val="16"/>
              </w:rPr>
              <w:t>)</w:t>
            </w:r>
          </w:p>
          <w:p w14:paraId="2A1684ED" w14:textId="77777777" w:rsidR="0064722A" w:rsidRPr="0002779A" w:rsidRDefault="0064722A" w:rsidP="002E4DB3">
            <w:pPr>
              <w:spacing w:line="360" w:lineRule="auto"/>
              <w:jc w:val="center"/>
              <w:rPr>
                <w:rFonts w:ascii="Times New Roman" w:hAnsi="Times New Roman" w:cs="Times New Roman"/>
                <w:iCs/>
                <w:sz w:val="16"/>
                <w:szCs w:val="16"/>
              </w:rPr>
            </w:pPr>
          </w:p>
          <w:p w14:paraId="2C975D91" w14:textId="0EEAA418" w:rsidR="002154A7" w:rsidRPr="0002779A" w:rsidRDefault="002154A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anish</w:t>
            </w:r>
            <w:r w:rsidR="000644C0" w:rsidRPr="0002779A">
              <w:rPr>
                <w:rFonts w:ascii="Times New Roman" w:hAnsi="Times New Roman" w:cs="Times New Roman"/>
                <w:iCs/>
                <w:sz w:val="16"/>
                <w:szCs w:val="16"/>
              </w:rPr>
              <w:t xml:space="preserve"> </w:t>
            </w:r>
            <w:r w:rsidR="00CF2C09"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majority) </w:t>
            </w:r>
            <w:r w:rsidR="008271AB" w:rsidRPr="0002779A">
              <w:rPr>
                <w:rFonts w:ascii="Times New Roman" w:hAnsi="Times New Roman" w:cs="Times New Roman"/>
                <w:iCs/>
                <w:sz w:val="16"/>
                <w:szCs w:val="16"/>
              </w:rPr>
              <w:t>(</w:t>
            </w:r>
            <w:r w:rsidR="00A34DE6" w:rsidRPr="0002779A">
              <w:rPr>
                <w:rFonts w:ascii="Times New Roman" w:hAnsi="Times New Roman" w:cs="Times New Roman"/>
                <w:iCs/>
                <w:sz w:val="16"/>
                <w:szCs w:val="16"/>
              </w:rPr>
              <w:t>24410/1921874)</w:t>
            </w:r>
          </w:p>
        </w:tc>
        <w:tc>
          <w:tcPr>
            <w:tcW w:w="803" w:type="pct"/>
          </w:tcPr>
          <w:p w14:paraId="128A41AE" w14:textId="5532A51A" w:rsidR="00BD69D4" w:rsidRPr="0002779A" w:rsidRDefault="00CE7CF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Lowest </w:t>
            </w:r>
            <w:r w:rsidR="00047927" w:rsidRPr="0002779A">
              <w:rPr>
                <w:rFonts w:ascii="Times New Roman" w:hAnsi="Times New Roman" w:cs="Times New Roman"/>
                <w:iCs/>
                <w:sz w:val="16"/>
                <w:szCs w:val="16"/>
              </w:rPr>
              <w:t>(&lt;0.4%</w:t>
            </w:r>
            <w:r w:rsidR="007D6085" w:rsidRPr="0002779A">
              <w:rPr>
                <w:rFonts w:ascii="Times New Roman" w:hAnsi="Times New Roman" w:cs="Times New Roman"/>
                <w:iCs/>
                <w:sz w:val="16"/>
                <w:szCs w:val="16"/>
              </w:rPr>
              <w:t xml:space="preserve">) </w:t>
            </w:r>
            <w:r w:rsidR="00522B18" w:rsidRPr="0002779A">
              <w:rPr>
                <w:rFonts w:ascii="Times New Roman" w:hAnsi="Times New Roman" w:cs="Times New Roman"/>
                <w:iCs/>
                <w:sz w:val="16"/>
                <w:szCs w:val="16"/>
              </w:rPr>
              <w:t>IRR=1.94</w:t>
            </w:r>
            <w:r w:rsidR="009501F9" w:rsidRPr="0002779A">
              <w:rPr>
                <w:rFonts w:ascii="Times New Roman" w:hAnsi="Times New Roman" w:cs="Times New Roman"/>
                <w:iCs/>
                <w:sz w:val="16"/>
                <w:szCs w:val="16"/>
              </w:rPr>
              <w:t>, low (0.4-0.9%)</w:t>
            </w:r>
            <w:r w:rsidR="00FE765A" w:rsidRPr="0002779A">
              <w:rPr>
                <w:rFonts w:ascii="Times New Roman" w:hAnsi="Times New Roman" w:cs="Times New Roman"/>
                <w:iCs/>
                <w:sz w:val="16"/>
                <w:szCs w:val="16"/>
              </w:rPr>
              <w:t xml:space="preserve"> IRR=2.17</w:t>
            </w:r>
            <w:r w:rsidR="006C514B" w:rsidRPr="0002779A">
              <w:rPr>
                <w:rFonts w:ascii="Times New Roman" w:hAnsi="Times New Roman" w:cs="Times New Roman"/>
                <w:iCs/>
                <w:sz w:val="16"/>
                <w:szCs w:val="16"/>
              </w:rPr>
              <w:t xml:space="preserve">, </w:t>
            </w:r>
            <w:r w:rsidR="00A47D1E" w:rsidRPr="0002779A">
              <w:rPr>
                <w:rFonts w:ascii="Times New Roman" w:hAnsi="Times New Roman" w:cs="Times New Roman"/>
                <w:iCs/>
                <w:sz w:val="16"/>
                <w:szCs w:val="16"/>
              </w:rPr>
              <w:t>mid (0.9-1.7</w:t>
            </w:r>
            <w:r w:rsidR="008505E8" w:rsidRPr="0002779A">
              <w:rPr>
                <w:rFonts w:ascii="Times New Roman" w:hAnsi="Times New Roman" w:cs="Times New Roman"/>
                <w:iCs/>
                <w:sz w:val="16"/>
                <w:szCs w:val="16"/>
              </w:rPr>
              <w:t>%</w:t>
            </w:r>
            <w:r w:rsidR="00A47D1E" w:rsidRPr="0002779A">
              <w:rPr>
                <w:rFonts w:ascii="Times New Roman" w:hAnsi="Times New Roman" w:cs="Times New Roman"/>
                <w:iCs/>
                <w:sz w:val="16"/>
                <w:szCs w:val="16"/>
              </w:rPr>
              <w:t>) IRR=</w:t>
            </w:r>
            <w:r w:rsidR="0090224F" w:rsidRPr="0002779A">
              <w:rPr>
                <w:rFonts w:ascii="Times New Roman" w:hAnsi="Times New Roman" w:cs="Times New Roman"/>
                <w:iCs/>
                <w:sz w:val="16"/>
                <w:szCs w:val="16"/>
              </w:rPr>
              <w:t>1.11, high (</w:t>
            </w:r>
            <w:r w:rsidR="004C3B41" w:rsidRPr="0002779A">
              <w:rPr>
                <w:rFonts w:ascii="Times New Roman" w:hAnsi="Times New Roman" w:cs="Times New Roman"/>
                <w:iCs/>
                <w:sz w:val="16"/>
                <w:szCs w:val="16"/>
              </w:rPr>
              <w:t>1.7-3.7%) IRR=</w:t>
            </w:r>
            <w:r w:rsidR="0014051A" w:rsidRPr="0002779A">
              <w:rPr>
                <w:rFonts w:ascii="Times New Roman" w:hAnsi="Times New Roman" w:cs="Times New Roman"/>
                <w:iCs/>
                <w:sz w:val="16"/>
                <w:szCs w:val="16"/>
              </w:rPr>
              <w:t>1.20</w:t>
            </w:r>
            <w:r w:rsidR="008B6FB0" w:rsidRPr="0002779A">
              <w:rPr>
                <w:rFonts w:ascii="Times New Roman" w:hAnsi="Times New Roman" w:cs="Times New Roman"/>
                <w:iCs/>
                <w:sz w:val="16"/>
                <w:szCs w:val="16"/>
              </w:rPr>
              <w:t>, highest (</w:t>
            </w:r>
            <w:r w:rsidR="007F55F1" w:rsidRPr="0002779A">
              <w:rPr>
                <w:rFonts w:ascii="Times New Roman" w:hAnsi="Times New Roman" w:cs="Times New Roman"/>
                <w:iCs/>
                <w:sz w:val="16"/>
                <w:szCs w:val="16"/>
              </w:rPr>
              <w:t>3.7-18.5%</w:t>
            </w:r>
            <w:r w:rsidR="00DF39D5" w:rsidRPr="0002779A">
              <w:rPr>
                <w:rFonts w:ascii="Times New Roman" w:hAnsi="Times New Roman" w:cs="Times New Roman"/>
                <w:iCs/>
                <w:sz w:val="16"/>
                <w:szCs w:val="16"/>
              </w:rPr>
              <w:t>) [REF]</w:t>
            </w:r>
          </w:p>
          <w:p w14:paraId="5CAF594B" w14:textId="77777777" w:rsidR="00A1128B" w:rsidRPr="0002779A" w:rsidRDefault="00605F1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est (&lt;2.3%) IRR=</w:t>
            </w:r>
            <w:r w:rsidR="004F7D70" w:rsidRPr="0002779A">
              <w:rPr>
                <w:rFonts w:ascii="Times New Roman" w:hAnsi="Times New Roman" w:cs="Times New Roman"/>
                <w:iCs/>
                <w:sz w:val="16"/>
                <w:szCs w:val="16"/>
              </w:rPr>
              <w:t>1.99, low (</w:t>
            </w:r>
            <w:r w:rsidR="00050BF8" w:rsidRPr="0002779A">
              <w:rPr>
                <w:rFonts w:ascii="Times New Roman" w:hAnsi="Times New Roman" w:cs="Times New Roman"/>
                <w:iCs/>
                <w:sz w:val="16"/>
                <w:szCs w:val="16"/>
              </w:rPr>
              <w:t>2.3-</w:t>
            </w:r>
            <w:r w:rsidR="007A4087" w:rsidRPr="0002779A">
              <w:rPr>
                <w:rFonts w:ascii="Times New Roman" w:hAnsi="Times New Roman" w:cs="Times New Roman"/>
                <w:iCs/>
                <w:sz w:val="16"/>
                <w:szCs w:val="16"/>
              </w:rPr>
              <w:t>3.9</w:t>
            </w:r>
            <w:r w:rsidR="00BD596D" w:rsidRPr="0002779A">
              <w:rPr>
                <w:rFonts w:ascii="Times New Roman" w:hAnsi="Times New Roman" w:cs="Times New Roman"/>
                <w:iCs/>
                <w:sz w:val="16"/>
                <w:szCs w:val="16"/>
              </w:rPr>
              <w:t>%</w:t>
            </w:r>
            <w:r w:rsidR="00F11D9A" w:rsidRPr="0002779A">
              <w:rPr>
                <w:rFonts w:ascii="Times New Roman" w:hAnsi="Times New Roman" w:cs="Times New Roman"/>
                <w:iCs/>
                <w:sz w:val="16"/>
                <w:szCs w:val="16"/>
              </w:rPr>
              <w:t>) IRR=</w:t>
            </w:r>
            <w:r w:rsidR="007F44A1" w:rsidRPr="0002779A">
              <w:rPr>
                <w:rFonts w:ascii="Times New Roman" w:hAnsi="Times New Roman" w:cs="Times New Roman"/>
                <w:iCs/>
                <w:sz w:val="16"/>
                <w:szCs w:val="16"/>
              </w:rPr>
              <w:t>1.60</w:t>
            </w:r>
            <w:r w:rsidR="00E90C47" w:rsidRPr="0002779A">
              <w:rPr>
                <w:rFonts w:ascii="Times New Roman" w:hAnsi="Times New Roman" w:cs="Times New Roman"/>
                <w:iCs/>
                <w:sz w:val="16"/>
                <w:szCs w:val="16"/>
              </w:rPr>
              <w:t xml:space="preserve">, </w:t>
            </w:r>
            <w:r w:rsidR="00BD596D" w:rsidRPr="0002779A">
              <w:rPr>
                <w:rFonts w:ascii="Times New Roman" w:hAnsi="Times New Roman" w:cs="Times New Roman"/>
                <w:iCs/>
                <w:sz w:val="16"/>
                <w:szCs w:val="16"/>
              </w:rPr>
              <w:t>mid (3.9-5.9%) IRR=</w:t>
            </w:r>
            <w:r w:rsidR="002748DB" w:rsidRPr="0002779A">
              <w:rPr>
                <w:rFonts w:ascii="Times New Roman" w:hAnsi="Times New Roman" w:cs="Times New Roman"/>
                <w:iCs/>
                <w:sz w:val="16"/>
                <w:szCs w:val="16"/>
              </w:rPr>
              <w:t>1.39</w:t>
            </w:r>
            <w:r w:rsidR="00797B11" w:rsidRPr="0002779A">
              <w:rPr>
                <w:rFonts w:ascii="Times New Roman" w:hAnsi="Times New Roman" w:cs="Times New Roman"/>
                <w:iCs/>
                <w:sz w:val="16"/>
                <w:szCs w:val="16"/>
              </w:rPr>
              <w:t>, high (5.9-</w:t>
            </w:r>
            <w:r w:rsidR="00AE595F" w:rsidRPr="0002779A">
              <w:rPr>
                <w:rFonts w:ascii="Times New Roman" w:hAnsi="Times New Roman" w:cs="Times New Roman"/>
                <w:iCs/>
                <w:sz w:val="16"/>
                <w:szCs w:val="16"/>
              </w:rPr>
              <w:t>9.4</w:t>
            </w:r>
            <w:r w:rsidR="00BC4E49" w:rsidRPr="0002779A">
              <w:rPr>
                <w:rFonts w:ascii="Times New Roman" w:hAnsi="Times New Roman" w:cs="Times New Roman"/>
                <w:iCs/>
                <w:sz w:val="16"/>
                <w:szCs w:val="16"/>
              </w:rPr>
              <w:t>%) IRR=1.43, highest (9.4</w:t>
            </w:r>
            <w:r w:rsidR="00AE595F" w:rsidRPr="0002779A">
              <w:rPr>
                <w:rFonts w:ascii="Times New Roman" w:hAnsi="Times New Roman" w:cs="Times New Roman"/>
                <w:iCs/>
                <w:sz w:val="16"/>
                <w:szCs w:val="16"/>
              </w:rPr>
              <w:t>-26.4%) [REF]</w:t>
            </w:r>
          </w:p>
          <w:p w14:paraId="111C0AC6" w14:textId="7277320B" w:rsidR="008271AB" w:rsidRPr="0002779A" w:rsidRDefault="008271A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Lowest </w:t>
            </w:r>
            <w:r w:rsidR="004C5FBC" w:rsidRPr="0002779A">
              <w:rPr>
                <w:rFonts w:ascii="Times New Roman" w:hAnsi="Times New Roman" w:cs="Times New Roman"/>
                <w:iCs/>
                <w:sz w:val="16"/>
                <w:szCs w:val="16"/>
              </w:rPr>
              <w:t>(&lt;0.6</w:t>
            </w:r>
            <w:r w:rsidR="00017243" w:rsidRPr="0002779A">
              <w:rPr>
                <w:rFonts w:ascii="Times New Roman" w:hAnsi="Times New Roman" w:cs="Times New Roman"/>
                <w:iCs/>
                <w:sz w:val="16"/>
                <w:szCs w:val="16"/>
              </w:rPr>
              <w:t>%</w:t>
            </w:r>
            <w:r w:rsidR="004C5FBC" w:rsidRPr="0002779A">
              <w:rPr>
                <w:rFonts w:ascii="Times New Roman" w:hAnsi="Times New Roman" w:cs="Times New Roman"/>
                <w:iCs/>
                <w:sz w:val="16"/>
                <w:szCs w:val="16"/>
              </w:rPr>
              <w:t>) IRR=1.63, low (</w:t>
            </w:r>
            <w:r w:rsidR="00017243" w:rsidRPr="0002779A">
              <w:rPr>
                <w:rFonts w:ascii="Times New Roman" w:hAnsi="Times New Roman" w:cs="Times New Roman"/>
                <w:iCs/>
                <w:sz w:val="16"/>
                <w:szCs w:val="16"/>
              </w:rPr>
              <w:t>0.6-1.2) IRR=1.00, mid (</w:t>
            </w:r>
            <w:r w:rsidR="00335B09" w:rsidRPr="0002779A">
              <w:rPr>
                <w:rFonts w:ascii="Times New Roman" w:hAnsi="Times New Roman" w:cs="Times New Roman"/>
                <w:iCs/>
                <w:sz w:val="16"/>
                <w:szCs w:val="16"/>
              </w:rPr>
              <w:t>1.2-2.1</w:t>
            </w:r>
            <w:r w:rsidR="008505E8" w:rsidRPr="0002779A">
              <w:rPr>
                <w:rFonts w:ascii="Times New Roman" w:hAnsi="Times New Roman" w:cs="Times New Roman"/>
                <w:iCs/>
                <w:sz w:val="16"/>
                <w:szCs w:val="16"/>
              </w:rPr>
              <w:t>%</w:t>
            </w:r>
            <w:r w:rsidR="00335B09" w:rsidRPr="0002779A">
              <w:rPr>
                <w:rFonts w:ascii="Times New Roman" w:hAnsi="Times New Roman" w:cs="Times New Roman"/>
                <w:iCs/>
                <w:sz w:val="16"/>
                <w:szCs w:val="16"/>
              </w:rPr>
              <w:t>) IRR=0.93</w:t>
            </w:r>
            <w:r w:rsidR="0001794B" w:rsidRPr="0002779A">
              <w:rPr>
                <w:rFonts w:ascii="Times New Roman" w:hAnsi="Times New Roman" w:cs="Times New Roman"/>
                <w:iCs/>
                <w:sz w:val="16"/>
                <w:szCs w:val="16"/>
              </w:rPr>
              <w:t>, high (</w:t>
            </w:r>
            <w:r w:rsidR="007E4571" w:rsidRPr="0002779A">
              <w:rPr>
                <w:rFonts w:ascii="Times New Roman" w:hAnsi="Times New Roman" w:cs="Times New Roman"/>
                <w:iCs/>
                <w:sz w:val="16"/>
                <w:szCs w:val="16"/>
              </w:rPr>
              <w:t>2.1-3.9%) IRR=1</w:t>
            </w:r>
            <w:r w:rsidR="008505E8" w:rsidRPr="0002779A">
              <w:rPr>
                <w:rFonts w:ascii="Times New Roman" w:hAnsi="Times New Roman" w:cs="Times New Roman"/>
                <w:iCs/>
                <w:sz w:val="16"/>
                <w:szCs w:val="16"/>
              </w:rPr>
              <w:t>.00</w:t>
            </w:r>
            <w:r w:rsidR="007E4571" w:rsidRPr="0002779A">
              <w:rPr>
                <w:rFonts w:ascii="Times New Roman" w:hAnsi="Times New Roman" w:cs="Times New Roman"/>
                <w:iCs/>
                <w:sz w:val="16"/>
                <w:szCs w:val="16"/>
              </w:rPr>
              <w:t>, highest (</w:t>
            </w:r>
            <w:r w:rsidR="0064722A" w:rsidRPr="0002779A">
              <w:rPr>
                <w:rFonts w:ascii="Times New Roman" w:hAnsi="Times New Roman" w:cs="Times New Roman"/>
                <w:iCs/>
                <w:sz w:val="16"/>
                <w:szCs w:val="16"/>
              </w:rPr>
              <w:t>3.9-14.3%) [REF]</w:t>
            </w:r>
          </w:p>
          <w:p w14:paraId="3F3DD323" w14:textId="77777777" w:rsidR="00C80270" w:rsidRPr="0002779A" w:rsidRDefault="00C8027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est (&lt;0.8) IRR=1.68, low (</w:t>
            </w:r>
            <w:r w:rsidR="00A7672A" w:rsidRPr="0002779A">
              <w:rPr>
                <w:rFonts w:ascii="Times New Roman" w:hAnsi="Times New Roman" w:cs="Times New Roman"/>
                <w:iCs/>
                <w:sz w:val="16"/>
                <w:szCs w:val="16"/>
              </w:rPr>
              <w:t>0.8-1.7%</w:t>
            </w:r>
            <w:r w:rsidR="008A37A2" w:rsidRPr="0002779A">
              <w:rPr>
                <w:rFonts w:ascii="Times New Roman" w:hAnsi="Times New Roman" w:cs="Times New Roman"/>
                <w:iCs/>
                <w:sz w:val="16"/>
                <w:szCs w:val="16"/>
              </w:rPr>
              <w:t>) IRR=1.29,</w:t>
            </w:r>
            <w:r w:rsidR="007C013A" w:rsidRPr="0002779A">
              <w:rPr>
                <w:rFonts w:ascii="Times New Roman" w:hAnsi="Times New Roman" w:cs="Times New Roman"/>
                <w:iCs/>
                <w:sz w:val="16"/>
                <w:szCs w:val="16"/>
              </w:rPr>
              <w:t xml:space="preserve"> mid </w:t>
            </w:r>
            <w:r w:rsidR="0014278F" w:rsidRPr="0002779A">
              <w:rPr>
                <w:rFonts w:ascii="Times New Roman" w:hAnsi="Times New Roman" w:cs="Times New Roman"/>
                <w:iCs/>
                <w:sz w:val="16"/>
                <w:szCs w:val="16"/>
              </w:rPr>
              <w:t>(</w:t>
            </w:r>
            <w:r w:rsidR="008A37A2" w:rsidRPr="0002779A">
              <w:rPr>
                <w:rFonts w:ascii="Times New Roman" w:hAnsi="Times New Roman" w:cs="Times New Roman"/>
                <w:iCs/>
                <w:sz w:val="16"/>
                <w:szCs w:val="16"/>
              </w:rPr>
              <w:t>1.7-3.3%) IRR=</w:t>
            </w:r>
            <w:r w:rsidR="0014278F" w:rsidRPr="0002779A">
              <w:rPr>
                <w:rFonts w:ascii="Times New Roman" w:hAnsi="Times New Roman" w:cs="Times New Roman"/>
                <w:iCs/>
                <w:sz w:val="16"/>
                <w:szCs w:val="16"/>
              </w:rPr>
              <w:t xml:space="preserve">1.04, </w:t>
            </w:r>
            <w:r w:rsidR="008E637E" w:rsidRPr="0002779A">
              <w:rPr>
                <w:rFonts w:ascii="Times New Roman" w:hAnsi="Times New Roman" w:cs="Times New Roman"/>
                <w:iCs/>
                <w:sz w:val="16"/>
                <w:szCs w:val="16"/>
              </w:rPr>
              <w:t>high (</w:t>
            </w:r>
            <w:r w:rsidR="005765EC" w:rsidRPr="0002779A">
              <w:rPr>
                <w:rFonts w:ascii="Times New Roman" w:hAnsi="Times New Roman" w:cs="Times New Roman"/>
                <w:iCs/>
                <w:sz w:val="16"/>
                <w:szCs w:val="16"/>
              </w:rPr>
              <w:t>3.3-6.7%) IRR=1.23, highest (6.7-40%</w:t>
            </w:r>
            <w:r w:rsidR="00A34DE6" w:rsidRPr="0002779A">
              <w:rPr>
                <w:rFonts w:ascii="Times New Roman" w:hAnsi="Times New Roman" w:cs="Times New Roman"/>
                <w:iCs/>
                <w:sz w:val="16"/>
                <w:szCs w:val="16"/>
              </w:rPr>
              <w:t>) [REF]</w:t>
            </w:r>
          </w:p>
          <w:p w14:paraId="6ADC92D5" w14:textId="5475C4AC" w:rsidR="00C55D79" w:rsidRPr="0002779A" w:rsidRDefault="008F0D8D"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Pr="0002779A">
              <w:rPr>
                <w:rFonts w:ascii="Times New Roman" w:hAnsi="Times New Roman" w:cs="Times New Roman"/>
                <w:i/>
                <w:sz w:val="16"/>
                <w:szCs w:val="16"/>
              </w:rPr>
              <w:t xml:space="preserve"> </w:t>
            </w:r>
            <w:r w:rsidR="00F32270" w:rsidRPr="0002779A">
              <w:rPr>
                <w:rFonts w:ascii="Times New Roman" w:hAnsi="Times New Roman" w:cs="Times New Roman"/>
                <w:i/>
                <w:sz w:val="16"/>
                <w:szCs w:val="16"/>
              </w:rPr>
              <w:t>s</w:t>
            </w:r>
            <w:r w:rsidR="009F7A5A" w:rsidRPr="0002779A">
              <w:rPr>
                <w:rFonts w:ascii="Times New Roman" w:hAnsi="Times New Roman" w:cs="Times New Roman"/>
                <w:i/>
                <w:sz w:val="16"/>
                <w:szCs w:val="16"/>
              </w:rPr>
              <w:t>ig differences between highest and lowest quintiles for all minority groups</w:t>
            </w:r>
            <w:r w:rsidR="00885387" w:rsidRPr="0002779A">
              <w:rPr>
                <w:rFonts w:ascii="Times New Roman" w:hAnsi="Times New Roman" w:cs="Times New Roman"/>
                <w:i/>
                <w:sz w:val="16"/>
                <w:szCs w:val="16"/>
              </w:rPr>
              <w:t>, strongest for African sample.</w:t>
            </w:r>
          </w:p>
          <w:p w14:paraId="748C8981" w14:textId="28A7EF10" w:rsidR="00C55D79" w:rsidRPr="0002779A" w:rsidRDefault="00FC310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Generational differences (Schofield, </w:t>
            </w:r>
            <w:proofErr w:type="spellStart"/>
            <w:r w:rsidRPr="0002779A">
              <w:rPr>
                <w:rFonts w:ascii="Times New Roman" w:hAnsi="Times New Roman" w:cs="Times New Roman"/>
                <w:iCs/>
                <w:sz w:val="16"/>
                <w:szCs w:val="16"/>
              </w:rPr>
              <w:t>Thygesen</w:t>
            </w:r>
            <w:proofErr w:type="spellEnd"/>
            <w:r w:rsidRPr="0002779A">
              <w:rPr>
                <w:rFonts w:ascii="Times New Roman" w:hAnsi="Times New Roman" w:cs="Times New Roman"/>
                <w:iCs/>
                <w:sz w:val="16"/>
                <w:szCs w:val="16"/>
              </w:rPr>
              <w:t>, Das-Munshi et al., 2018)</w:t>
            </w:r>
            <w:r w:rsidR="00501AB2" w:rsidRPr="0002779A">
              <w:rPr>
                <w:rFonts w:ascii="Times New Roman" w:hAnsi="Times New Roman" w:cs="Times New Roman"/>
                <w:iCs/>
                <w:sz w:val="16"/>
                <w:szCs w:val="16"/>
              </w:rPr>
              <w:t>:</w:t>
            </w:r>
          </w:p>
          <w:p w14:paraId="702112A8" w14:textId="0454522F" w:rsidR="00501AB2" w:rsidRPr="0002779A" w:rsidRDefault="00286FD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frican IRR=</w:t>
            </w:r>
            <w:r w:rsidR="00AA43CF" w:rsidRPr="0002779A">
              <w:rPr>
                <w:rFonts w:ascii="Times New Roman" w:hAnsi="Times New Roman" w:cs="Times New Roman"/>
                <w:iCs/>
                <w:sz w:val="16"/>
                <w:szCs w:val="16"/>
              </w:rPr>
              <w:t>1.33 [SS]</w:t>
            </w:r>
            <w:r w:rsidR="00F1719F" w:rsidRPr="0002779A">
              <w:rPr>
                <w:rFonts w:ascii="Times New Roman" w:hAnsi="Times New Roman" w:cs="Times New Roman"/>
                <w:iCs/>
                <w:sz w:val="16"/>
                <w:szCs w:val="16"/>
              </w:rPr>
              <w:t>,</w:t>
            </w:r>
          </w:p>
          <w:p w14:paraId="789F80EE" w14:textId="31E1845B" w:rsidR="00AA43CF" w:rsidRPr="0002779A" w:rsidRDefault="00AA43C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n-Scandinavian European IRR=</w:t>
            </w:r>
            <w:r w:rsidR="00F1719F" w:rsidRPr="0002779A">
              <w:rPr>
                <w:rFonts w:ascii="Times New Roman" w:hAnsi="Times New Roman" w:cs="Times New Roman"/>
                <w:iCs/>
                <w:sz w:val="16"/>
                <w:szCs w:val="16"/>
              </w:rPr>
              <w:t>1.08 [SS],</w:t>
            </w:r>
          </w:p>
          <w:p w14:paraId="048CC57B" w14:textId="77777777" w:rsidR="004A4FB3" w:rsidRPr="0002779A" w:rsidRDefault="00F1719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Middle Eastern IRR=</w:t>
            </w:r>
            <w:r w:rsidR="00F45121" w:rsidRPr="0002779A">
              <w:rPr>
                <w:rFonts w:ascii="Times New Roman" w:hAnsi="Times New Roman" w:cs="Times New Roman"/>
                <w:iCs/>
                <w:sz w:val="16"/>
                <w:szCs w:val="16"/>
              </w:rPr>
              <w:t>1.25 [SS]</w:t>
            </w:r>
          </w:p>
          <w:p w14:paraId="45ED6169" w14:textId="27D72AAC" w:rsidR="0058105D" w:rsidRPr="0002779A" w:rsidRDefault="0058105D" w:rsidP="002E4DB3">
            <w:pPr>
              <w:spacing w:line="360" w:lineRule="auto"/>
              <w:jc w:val="center"/>
              <w:rPr>
                <w:rFonts w:ascii="Times New Roman" w:hAnsi="Times New Roman" w:cs="Times New Roman"/>
                <w:iCs/>
                <w:sz w:val="16"/>
                <w:szCs w:val="16"/>
              </w:rPr>
            </w:pPr>
          </w:p>
        </w:tc>
      </w:tr>
      <w:tr w:rsidR="00002A4F" w:rsidRPr="0002779A" w14:paraId="4BF1D1D1" w14:textId="77777777" w:rsidTr="00160AF0">
        <w:trPr>
          <w:jc w:val="center"/>
        </w:trPr>
        <w:tc>
          <w:tcPr>
            <w:tcW w:w="466" w:type="pct"/>
          </w:tcPr>
          <w:p w14:paraId="45D25CB6" w14:textId="764E4F9F" w:rsidR="00A8116D" w:rsidRPr="0002779A" w:rsidRDefault="00A811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Stouten</w:t>
            </w:r>
            <w:r w:rsidR="00D066DD" w:rsidRPr="0002779A">
              <w:rPr>
                <w:rFonts w:ascii="Times New Roman" w:hAnsi="Times New Roman" w:cs="Times New Roman"/>
                <w:iCs/>
                <w:sz w:val="16"/>
                <w:szCs w:val="16"/>
              </w:rPr>
              <w:t xml:space="preserve">, </w:t>
            </w:r>
            <w:proofErr w:type="spellStart"/>
            <w:r w:rsidR="00D066DD" w:rsidRPr="0002779A">
              <w:rPr>
                <w:rFonts w:ascii="Times New Roman" w:hAnsi="Times New Roman" w:cs="Times New Roman"/>
                <w:iCs/>
                <w:sz w:val="16"/>
                <w:szCs w:val="16"/>
              </w:rPr>
              <w:t>Veling</w:t>
            </w:r>
            <w:proofErr w:type="spellEnd"/>
            <w:r w:rsidR="00D066DD" w:rsidRPr="0002779A">
              <w:rPr>
                <w:rFonts w:ascii="Times New Roman" w:hAnsi="Times New Roman" w:cs="Times New Roman"/>
                <w:iCs/>
                <w:sz w:val="16"/>
                <w:szCs w:val="16"/>
              </w:rPr>
              <w:t xml:space="preserve">, </w:t>
            </w:r>
            <w:proofErr w:type="spellStart"/>
            <w:r w:rsidR="00D066DD" w:rsidRPr="0002779A">
              <w:rPr>
                <w:rFonts w:ascii="Times New Roman" w:hAnsi="Times New Roman" w:cs="Times New Roman"/>
                <w:iCs/>
                <w:sz w:val="16"/>
                <w:szCs w:val="16"/>
              </w:rPr>
              <w:t>Laan</w:t>
            </w:r>
            <w:proofErr w:type="spellEnd"/>
            <w:r w:rsidR="00D066DD" w:rsidRPr="0002779A">
              <w:rPr>
                <w:rFonts w:ascii="Times New Roman" w:hAnsi="Times New Roman" w:cs="Times New Roman"/>
                <w:iCs/>
                <w:sz w:val="16"/>
                <w:szCs w:val="16"/>
              </w:rPr>
              <w:t xml:space="preserve">, &amp; </w:t>
            </w:r>
            <w:r w:rsidR="0028160E" w:rsidRPr="0002779A">
              <w:rPr>
                <w:rFonts w:ascii="Times New Roman" w:hAnsi="Times New Roman" w:cs="Times New Roman"/>
                <w:iCs/>
                <w:sz w:val="16"/>
                <w:szCs w:val="16"/>
              </w:rPr>
              <w:t>V</w:t>
            </w:r>
            <w:r w:rsidR="00BB2505" w:rsidRPr="0002779A">
              <w:rPr>
                <w:rFonts w:ascii="Times New Roman" w:hAnsi="Times New Roman" w:cs="Times New Roman"/>
                <w:iCs/>
                <w:sz w:val="16"/>
                <w:szCs w:val="16"/>
              </w:rPr>
              <w:t xml:space="preserve">an der </w:t>
            </w:r>
            <w:proofErr w:type="spellStart"/>
            <w:r w:rsidR="00BB2505" w:rsidRPr="0002779A">
              <w:rPr>
                <w:rFonts w:ascii="Times New Roman" w:hAnsi="Times New Roman" w:cs="Times New Roman"/>
                <w:iCs/>
                <w:sz w:val="16"/>
                <w:szCs w:val="16"/>
              </w:rPr>
              <w:t>Gaag</w:t>
            </w:r>
            <w:proofErr w:type="spellEnd"/>
            <w:r w:rsidRPr="0002779A">
              <w:rPr>
                <w:rFonts w:ascii="Times New Roman" w:hAnsi="Times New Roman" w:cs="Times New Roman"/>
                <w:iCs/>
                <w:sz w:val="16"/>
                <w:szCs w:val="16"/>
              </w:rPr>
              <w:t xml:space="preserve"> (201</w:t>
            </w:r>
            <w:r w:rsidR="00BB2505" w:rsidRPr="0002779A">
              <w:rPr>
                <w:rFonts w:ascii="Times New Roman" w:hAnsi="Times New Roman" w:cs="Times New Roman"/>
                <w:iCs/>
                <w:sz w:val="16"/>
                <w:szCs w:val="16"/>
              </w:rPr>
              <w:t>6</w:t>
            </w:r>
            <w:r w:rsidRPr="0002779A">
              <w:rPr>
                <w:rFonts w:ascii="Times New Roman" w:hAnsi="Times New Roman" w:cs="Times New Roman"/>
                <w:iCs/>
                <w:sz w:val="16"/>
                <w:szCs w:val="16"/>
              </w:rPr>
              <w:t>)</w:t>
            </w:r>
          </w:p>
          <w:p w14:paraId="567485AA" w14:textId="4F38A3FF" w:rsidR="00A8116D" w:rsidRPr="0002779A" w:rsidRDefault="00A8116D" w:rsidP="002E4DB3">
            <w:pPr>
              <w:spacing w:line="360" w:lineRule="auto"/>
              <w:jc w:val="center"/>
              <w:rPr>
                <w:rFonts w:ascii="Times New Roman" w:hAnsi="Times New Roman" w:cs="Times New Roman"/>
                <w:iCs/>
                <w:sz w:val="16"/>
                <w:szCs w:val="16"/>
              </w:rPr>
            </w:pPr>
          </w:p>
          <w:p w14:paraId="4AF8544A" w14:textId="1DFC107B" w:rsidR="00A8116D" w:rsidRPr="0002779A" w:rsidRDefault="00A811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Hague, the Netherlands</w:t>
            </w:r>
          </w:p>
          <w:p w14:paraId="3B06EFD4" w14:textId="3E650DE2" w:rsidR="00A8116D" w:rsidRPr="0002779A" w:rsidRDefault="00A8116D" w:rsidP="002E4DB3">
            <w:pPr>
              <w:spacing w:line="360" w:lineRule="auto"/>
              <w:jc w:val="center"/>
              <w:rPr>
                <w:rFonts w:ascii="Times New Roman" w:hAnsi="Times New Roman" w:cs="Times New Roman"/>
                <w:iCs/>
                <w:sz w:val="16"/>
                <w:szCs w:val="16"/>
              </w:rPr>
            </w:pPr>
          </w:p>
        </w:tc>
        <w:tc>
          <w:tcPr>
            <w:tcW w:w="636" w:type="pct"/>
          </w:tcPr>
          <w:p w14:paraId="3195269C" w14:textId="4E88D44F" w:rsidR="00A8116D" w:rsidRPr="0002779A" w:rsidRDefault="00A811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Centre for Early Psychosis referrals &amp; the </w:t>
            </w:r>
            <w:r w:rsidR="001A4AFD" w:rsidRPr="0002779A">
              <w:rPr>
                <w:rFonts w:ascii="Times New Roman" w:hAnsi="Times New Roman" w:cs="Times New Roman"/>
                <w:iCs/>
                <w:sz w:val="16"/>
                <w:szCs w:val="16"/>
              </w:rPr>
              <w:t>Central</w:t>
            </w:r>
            <w:r w:rsidRPr="0002779A">
              <w:rPr>
                <w:rFonts w:ascii="Times New Roman" w:hAnsi="Times New Roman" w:cs="Times New Roman"/>
                <w:iCs/>
                <w:sz w:val="16"/>
                <w:szCs w:val="16"/>
              </w:rPr>
              <w:t xml:space="preserve"> Bureau of Statistics</w:t>
            </w:r>
            <w:r w:rsidR="000130C0" w:rsidRPr="0002779A">
              <w:rPr>
                <w:rFonts w:ascii="Times New Roman" w:hAnsi="Times New Roman" w:cs="Times New Roman"/>
                <w:iCs/>
                <w:sz w:val="16"/>
                <w:szCs w:val="16"/>
              </w:rPr>
              <w:t>, the Netherlands</w:t>
            </w:r>
          </w:p>
          <w:p w14:paraId="3CDA9D97" w14:textId="77777777" w:rsidR="00A8116D" w:rsidRPr="0002779A" w:rsidRDefault="00A8116D" w:rsidP="002E4DB3">
            <w:pPr>
              <w:spacing w:line="360" w:lineRule="auto"/>
              <w:jc w:val="center"/>
              <w:rPr>
                <w:rFonts w:ascii="Times New Roman" w:hAnsi="Times New Roman" w:cs="Times New Roman"/>
                <w:iCs/>
                <w:sz w:val="16"/>
                <w:szCs w:val="16"/>
              </w:rPr>
            </w:pPr>
          </w:p>
          <w:p w14:paraId="142B79BA" w14:textId="6AF7377F" w:rsidR="00A8116D" w:rsidRPr="0002779A" w:rsidRDefault="000130C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A8116D" w:rsidRPr="0002779A">
              <w:rPr>
                <w:rFonts w:ascii="Times New Roman" w:hAnsi="Times New Roman" w:cs="Times New Roman"/>
                <w:iCs/>
                <w:sz w:val="16"/>
                <w:szCs w:val="16"/>
              </w:rPr>
              <w:t>December 2009 – December 2012 (3 years, 1 month)</w:t>
            </w:r>
          </w:p>
        </w:tc>
        <w:tc>
          <w:tcPr>
            <w:tcW w:w="381" w:type="pct"/>
          </w:tcPr>
          <w:p w14:paraId="76350748" w14:textId="4CD7A4ED" w:rsidR="00A8116D" w:rsidRPr="0002779A" w:rsidRDefault="00A811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lace of birth &amp; parents place of birth (born outside of </w:t>
            </w:r>
            <w:r w:rsidR="00782CD3" w:rsidRPr="0002779A">
              <w:rPr>
                <w:rFonts w:ascii="Times New Roman" w:hAnsi="Times New Roman" w:cs="Times New Roman"/>
                <w:iCs/>
                <w:sz w:val="16"/>
                <w:szCs w:val="16"/>
              </w:rPr>
              <w:t>the Netherlands</w:t>
            </w:r>
            <w:r w:rsidRPr="0002779A">
              <w:rPr>
                <w:rFonts w:ascii="Times New Roman" w:hAnsi="Times New Roman" w:cs="Times New Roman"/>
                <w:iCs/>
                <w:sz w:val="16"/>
                <w:szCs w:val="16"/>
              </w:rPr>
              <w:t>: 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 </w:t>
            </w:r>
            <w:r w:rsidR="00D2362C" w:rsidRPr="0002779A">
              <w:rPr>
                <w:rFonts w:ascii="Times New Roman" w:hAnsi="Times New Roman" w:cs="Times New Roman"/>
                <w:iCs/>
                <w:sz w:val="16"/>
                <w:szCs w:val="16"/>
              </w:rPr>
              <w:t xml:space="preserve">born in the Netherlands, </w:t>
            </w:r>
            <w:r w:rsidR="00406521" w:rsidRPr="0002779A">
              <w:rPr>
                <w:rFonts w:ascii="Times New Roman" w:hAnsi="Times New Roman" w:cs="Times New Roman"/>
                <w:iCs/>
                <w:sz w:val="16"/>
                <w:szCs w:val="16"/>
              </w:rPr>
              <w:t>at least one</w:t>
            </w:r>
            <w:r w:rsidRPr="0002779A">
              <w:rPr>
                <w:rFonts w:ascii="Times New Roman" w:hAnsi="Times New Roman" w:cs="Times New Roman"/>
                <w:iCs/>
                <w:sz w:val="16"/>
                <w:szCs w:val="16"/>
              </w:rPr>
              <w:t xml:space="preserve"> parent born outside of</w:t>
            </w:r>
            <w:r w:rsidR="00406521" w:rsidRPr="0002779A">
              <w:rPr>
                <w:rFonts w:ascii="Times New Roman" w:hAnsi="Times New Roman" w:cs="Times New Roman"/>
                <w:iCs/>
                <w:sz w:val="16"/>
                <w:szCs w:val="16"/>
              </w:rPr>
              <w:t xml:space="preserve"> the Netherlands</w:t>
            </w:r>
            <w:r w:rsidRPr="0002779A">
              <w:rPr>
                <w:rFonts w:ascii="Times New Roman" w:hAnsi="Times New Roman" w:cs="Times New Roman"/>
                <w:iCs/>
                <w:sz w:val="16"/>
                <w:szCs w:val="16"/>
              </w:rPr>
              <w:t>: 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tc>
        <w:tc>
          <w:tcPr>
            <w:tcW w:w="510" w:type="pct"/>
          </w:tcPr>
          <w:p w14:paraId="62E982A6" w14:textId="6E98CD8C" w:rsidR="00A8116D" w:rsidRPr="0002779A" w:rsidRDefault="009B7BC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NAP first incident cases </w:t>
            </w:r>
            <w:r w:rsidR="001E1E05" w:rsidRPr="0002779A">
              <w:rPr>
                <w:rFonts w:ascii="Times New Roman" w:hAnsi="Times New Roman" w:cs="Times New Roman"/>
                <w:iCs/>
                <w:sz w:val="16"/>
                <w:szCs w:val="16"/>
              </w:rPr>
              <w:t>[DSM-IV], symptom dimensions &amp; remission [PANSS &amp; SCI-SR]</w:t>
            </w:r>
          </w:p>
        </w:tc>
        <w:tc>
          <w:tcPr>
            <w:tcW w:w="338" w:type="pct"/>
          </w:tcPr>
          <w:p w14:paraId="33460F58" w14:textId="0C954702" w:rsidR="00A8116D" w:rsidRPr="0002779A" w:rsidRDefault="008B709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Neighbourhoods </w:t>
            </w:r>
            <w:r w:rsidR="0097201E" w:rsidRPr="0002779A">
              <w:rPr>
                <w:rFonts w:ascii="Times New Roman" w:hAnsi="Times New Roman" w:cs="Times New Roman"/>
                <w:iCs/>
                <w:sz w:val="16"/>
                <w:szCs w:val="16"/>
              </w:rPr>
              <w:t>(44</w:t>
            </w:r>
            <w:r w:rsidR="00CD397F" w:rsidRPr="0002779A">
              <w:rPr>
                <w:rFonts w:ascii="Times New Roman" w:hAnsi="Times New Roman" w:cs="Times New Roman"/>
                <w:iCs/>
                <w:sz w:val="16"/>
                <w:szCs w:val="16"/>
              </w:rPr>
              <w:t xml:space="preserve">, </w:t>
            </w:r>
            <w:r w:rsidR="0097201E" w:rsidRPr="0002779A">
              <w:rPr>
                <w:rFonts w:ascii="Times New Roman" w:hAnsi="Times New Roman" w:cs="Times New Roman"/>
                <w:iCs/>
                <w:sz w:val="16"/>
                <w:szCs w:val="16"/>
              </w:rPr>
              <w:t>max</w:t>
            </w:r>
            <w:r w:rsidR="00CD397F" w:rsidRPr="0002779A">
              <w:rPr>
                <w:rFonts w:ascii="Times New Roman" w:hAnsi="Times New Roman" w:cs="Times New Roman"/>
                <w:iCs/>
                <w:sz w:val="16"/>
                <w:szCs w:val="16"/>
              </w:rPr>
              <w:t>.</w:t>
            </w:r>
            <w:r w:rsidR="0097201E" w:rsidRPr="0002779A">
              <w:rPr>
                <w:rFonts w:ascii="Times New Roman" w:hAnsi="Times New Roman" w:cs="Times New Roman"/>
                <w:iCs/>
                <w:sz w:val="16"/>
                <w:szCs w:val="16"/>
              </w:rPr>
              <w:t xml:space="preserve"> 38000)</w:t>
            </w:r>
          </w:p>
        </w:tc>
        <w:tc>
          <w:tcPr>
            <w:tcW w:w="381" w:type="pct"/>
          </w:tcPr>
          <w:p w14:paraId="21C7722C" w14:textId="206954BC" w:rsidR="00A8116D" w:rsidRPr="0002779A" w:rsidRDefault="0021179B"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B</w:t>
            </w:r>
            <w:r w:rsidR="00F20E0C" w:rsidRPr="0002779A">
              <w:rPr>
                <w:rFonts w:ascii="Times New Roman" w:hAnsi="Times New Roman" w:cs="Times New Roman"/>
                <w:iCs/>
                <w:sz w:val="16"/>
                <w:szCs w:val="16"/>
              </w:rPr>
              <w:t xml:space="preserve">aseline ethnic density </w:t>
            </w:r>
            <w:r>
              <w:rPr>
                <w:rFonts w:ascii="Times New Roman" w:hAnsi="Times New Roman" w:cs="Times New Roman"/>
                <w:iCs/>
                <w:sz w:val="16"/>
                <w:szCs w:val="16"/>
              </w:rPr>
              <w:t>as a predictor of</w:t>
            </w:r>
            <w:r w:rsidR="00F20E0C" w:rsidRPr="0002779A">
              <w:rPr>
                <w:rFonts w:ascii="Times New Roman" w:hAnsi="Times New Roman" w:cs="Times New Roman"/>
                <w:iCs/>
                <w:sz w:val="16"/>
                <w:szCs w:val="16"/>
              </w:rPr>
              <w:t xml:space="preserve"> </w:t>
            </w:r>
            <w:r w:rsidR="002C418A">
              <w:rPr>
                <w:rFonts w:ascii="Times New Roman" w:hAnsi="Times New Roman" w:cs="Times New Roman"/>
                <w:iCs/>
                <w:sz w:val="16"/>
                <w:szCs w:val="16"/>
              </w:rPr>
              <w:t>symptomatic outcomes</w:t>
            </w:r>
            <w:r w:rsidR="00750D74" w:rsidRPr="0002779A">
              <w:rPr>
                <w:rFonts w:ascii="Times New Roman" w:hAnsi="Times New Roman" w:cs="Times New Roman"/>
                <w:iCs/>
                <w:sz w:val="16"/>
                <w:szCs w:val="16"/>
              </w:rPr>
              <w:t xml:space="preserve"> at 12 months follow up</w:t>
            </w:r>
          </w:p>
        </w:tc>
        <w:tc>
          <w:tcPr>
            <w:tcW w:w="385" w:type="pct"/>
          </w:tcPr>
          <w:p w14:paraId="36F8E8DA" w14:textId="7F95517A" w:rsidR="00896218" w:rsidRPr="0002779A" w:rsidRDefault="00750D7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w:t>
            </w:r>
            <w:r w:rsidR="00896218" w:rsidRPr="0002779A">
              <w:rPr>
                <w:rFonts w:ascii="Times New Roman" w:hAnsi="Times New Roman" w:cs="Times New Roman"/>
                <w:iCs/>
                <w:sz w:val="16"/>
                <w:szCs w:val="16"/>
              </w:rPr>
              <w:t xml:space="preserve"> income </w:t>
            </w:r>
            <w:r w:rsidR="0039773D" w:rsidRPr="0002779A">
              <w:rPr>
                <w:rFonts w:ascii="Times New Roman" w:hAnsi="Times New Roman" w:cs="Times New Roman"/>
                <w:iCs/>
                <w:sz w:val="16"/>
                <w:szCs w:val="16"/>
              </w:rPr>
              <w:t xml:space="preserve">&amp; </w:t>
            </w:r>
            <w:r w:rsidR="00896218" w:rsidRPr="0002779A">
              <w:rPr>
                <w:rFonts w:ascii="Times New Roman" w:hAnsi="Times New Roman" w:cs="Times New Roman"/>
                <w:iCs/>
                <w:sz w:val="16"/>
                <w:szCs w:val="16"/>
              </w:rPr>
              <w:t>education</w:t>
            </w:r>
          </w:p>
          <w:p w14:paraId="7B73B53B" w14:textId="29856548" w:rsidR="00A8116D" w:rsidRPr="0002779A" w:rsidRDefault="0089621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 </w:t>
            </w:r>
            <w:r w:rsidR="0039773D" w:rsidRPr="0002779A">
              <w:rPr>
                <w:rFonts w:ascii="Times New Roman" w:hAnsi="Times New Roman" w:cs="Times New Roman"/>
                <w:iCs/>
                <w:sz w:val="16"/>
                <w:szCs w:val="16"/>
              </w:rPr>
              <w:t>None</w:t>
            </w:r>
          </w:p>
        </w:tc>
        <w:tc>
          <w:tcPr>
            <w:tcW w:w="335" w:type="pct"/>
          </w:tcPr>
          <w:p w14:paraId="20FCA1EE" w14:textId="2C86A652" w:rsidR="00A8116D" w:rsidRPr="0002779A" w:rsidRDefault="0098666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ackwards regression models</w:t>
            </w:r>
          </w:p>
        </w:tc>
        <w:tc>
          <w:tcPr>
            <w:tcW w:w="765" w:type="pct"/>
          </w:tcPr>
          <w:p w14:paraId="2D4AE4A9" w14:textId="2B5D3C1E" w:rsidR="00A8116D" w:rsidRPr="0002779A" w:rsidRDefault="0001142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w:t>
            </w:r>
            <w:r w:rsidR="000A1C8B" w:rsidRPr="0002779A">
              <w:rPr>
                <w:rFonts w:ascii="Times New Roman" w:hAnsi="Times New Roman" w:cs="Times New Roman"/>
                <w:iCs/>
                <w:sz w:val="16"/>
                <w:szCs w:val="16"/>
                <w:vertAlign w:val="superscript"/>
              </w:rPr>
              <w:t>st</w:t>
            </w:r>
            <w:r w:rsidR="000A1C8B" w:rsidRPr="0002779A">
              <w:rPr>
                <w:rFonts w:ascii="Times New Roman" w:hAnsi="Times New Roman" w:cs="Times New Roman"/>
                <w:iCs/>
                <w:sz w:val="16"/>
                <w:szCs w:val="16"/>
              </w:rPr>
              <w:t xml:space="preserve"> gen (60/NR)</w:t>
            </w:r>
          </w:p>
          <w:p w14:paraId="4C365667" w14:textId="77777777" w:rsidR="000A1C8B" w:rsidRPr="0002779A" w:rsidRDefault="000A1C8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 xml:space="preserve">nd </w:t>
            </w:r>
            <w:r w:rsidRPr="0002779A">
              <w:rPr>
                <w:rFonts w:ascii="Times New Roman" w:hAnsi="Times New Roman" w:cs="Times New Roman"/>
                <w:iCs/>
                <w:sz w:val="16"/>
                <w:szCs w:val="16"/>
              </w:rPr>
              <w:t>gen (</w:t>
            </w:r>
            <w:r w:rsidR="006E6E79" w:rsidRPr="0002779A">
              <w:rPr>
                <w:rFonts w:ascii="Times New Roman" w:hAnsi="Times New Roman" w:cs="Times New Roman"/>
                <w:iCs/>
                <w:sz w:val="16"/>
                <w:szCs w:val="16"/>
              </w:rPr>
              <w:t>56/NR)</w:t>
            </w:r>
          </w:p>
          <w:p w14:paraId="16DCE6EE" w14:textId="10D3CED0" w:rsidR="0039547C" w:rsidRPr="0002779A" w:rsidRDefault="0039547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Comprising migrants from </w:t>
            </w:r>
            <w:r w:rsidR="00A168A3" w:rsidRPr="0002779A">
              <w:rPr>
                <w:rFonts w:ascii="Times New Roman" w:hAnsi="Times New Roman" w:cs="Times New Roman"/>
                <w:iCs/>
                <w:sz w:val="16"/>
                <w:szCs w:val="16"/>
              </w:rPr>
              <w:t>Morocco, the Netherlands Antilles, Surinam, Turkey, other</w:t>
            </w:r>
            <w:r w:rsidR="00637BE0" w:rsidRPr="0002779A">
              <w:rPr>
                <w:rFonts w:ascii="Times New Roman" w:hAnsi="Times New Roman" w:cs="Times New Roman"/>
                <w:iCs/>
                <w:sz w:val="16"/>
                <w:szCs w:val="16"/>
              </w:rPr>
              <w:t xml:space="preserve"> </w:t>
            </w:r>
            <w:r w:rsidR="00A168A3" w:rsidRPr="0002779A">
              <w:rPr>
                <w:rFonts w:ascii="Times New Roman" w:hAnsi="Times New Roman" w:cs="Times New Roman"/>
                <w:iCs/>
                <w:sz w:val="16"/>
                <w:szCs w:val="16"/>
              </w:rPr>
              <w:t>Western &amp; other</w:t>
            </w:r>
            <w:r w:rsidR="00637BE0" w:rsidRPr="0002779A">
              <w:rPr>
                <w:rFonts w:ascii="Times New Roman" w:hAnsi="Times New Roman" w:cs="Times New Roman"/>
                <w:iCs/>
                <w:sz w:val="16"/>
                <w:szCs w:val="16"/>
              </w:rPr>
              <w:t xml:space="preserve"> non-Western countries)</w:t>
            </w:r>
          </w:p>
        </w:tc>
        <w:tc>
          <w:tcPr>
            <w:tcW w:w="803" w:type="pct"/>
          </w:tcPr>
          <w:p w14:paraId="3393E62B" w14:textId="3EEE9C47" w:rsidR="00A8116D" w:rsidRPr="0002779A" w:rsidRDefault="008D267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aseline ethnic density was not a sig. predictor of any psychosis outcome at follow</w:t>
            </w:r>
            <w:r w:rsidR="00E000E4"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up</w:t>
            </w:r>
            <w:r w:rsidR="00F2635F" w:rsidRPr="0002779A">
              <w:rPr>
                <w:rFonts w:ascii="Times New Roman" w:hAnsi="Times New Roman" w:cs="Times New Roman"/>
                <w:iCs/>
                <w:sz w:val="16"/>
                <w:szCs w:val="16"/>
              </w:rPr>
              <w:t>.</w:t>
            </w:r>
          </w:p>
        </w:tc>
      </w:tr>
      <w:tr w:rsidR="007F5ADC" w:rsidRPr="0002779A" w14:paraId="006D922C" w14:textId="77777777" w:rsidTr="00160AF0">
        <w:trPr>
          <w:jc w:val="center"/>
        </w:trPr>
        <w:tc>
          <w:tcPr>
            <w:tcW w:w="466" w:type="pct"/>
          </w:tcPr>
          <w:p w14:paraId="78A6CF6E" w14:textId="2345F405" w:rsidR="007F5ADC" w:rsidRPr="0002779A" w:rsidRDefault="007F5AD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e</w:t>
            </w:r>
            <w:r w:rsidR="00970D64" w:rsidRPr="0002779A">
              <w:rPr>
                <w:rFonts w:ascii="Times New Roman" w:hAnsi="Times New Roman" w:cs="Times New Roman"/>
                <w:iCs/>
                <w:sz w:val="16"/>
                <w:szCs w:val="16"/>
              </w:rPr>
              <w:t xml:space="preserve">rhune, </w:t>
            </w:r>
            <w:proofErr w:type="spellStart"/>
            <w:r w:rsidR="00970D64" w:rsidRPr="0002779A">
              <w:rPr>
                <w:rFonts w:ascii="Times New Roman" w:hAnsi="Times New Roman" w:cs="Times New Roman"/>
                <w:iCs/>
                <w:sz w:val="16"/>
                <w:szCs w:val="16"/>
              </w:rPr>
              <w:t>Dykxhoorn</w:t>
            </w:r>
            <w:proofErr w:type="spellEnd"/>
            <w:r w:rsidR="00970D64" w:rsidRPr="0002779A">
              <w:rPr>
                <w:rFonts w:ascii="Times New Roman" w:hAnsi="Times New Roman" w:cs="Times New Roman"/>
                <w:iCs/>
                <w:sz w:val="16"/>
                <w:szCs w:val="16"/>
              </w:rPr>
              <w:t>, Mackay, Hollander &amp; Kirkbride (20</w:t>
            </w:r>
            <w:r w:rsidR="00EC4BEB" w:rsidRPr="0002779A">
              <w:rPr>
                <w:rFonts w:ascii="Times New Roman" w:hAnsi="Times New Roman" w:cs="Times New Roman"/>
                <w:iCs/>
                <w:sz w:val="16"/>
                <w:szCs w:val="16"/>
              </w:rPr>
              <w:t>20)</w:t>
            </w:r>
          </w:p>
          <w:p w14:paraId="4DAF192A" w14:textId="77777777" w:rsidR="00EC4BEB" w:rsidRPr="0002779A" w:rsidRDefault="00EC4BEB" w:rsidP="002E4DB3">
            <w:pPr>
              <w:spacing w:line="360" w:lineRule="auto"/>
              <w:jc w:val="center"/>
              <w:rPr>
                <w:rFonts w:ascii="Times New Roman" w:hAnsi="Times New Roman" w:cs="Times New Roman"/>
                <w:iCs/>
                <w:sz w:val="16"/>
                <w:szCs w:val="16"/>
              </w:rPr>
            </w:pPr>
          </w:p>
          <w:p w14:paraId="0D6B4B24" w14:textId="2AC00329" w:rsidR="00EC4BEB" w:rsidRPr="0002779A" w:rsidRDefault="00EC4BE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weden</w:t>
            </w:r>
          </w:p>
          <w:p w14:paraId="74B72D85" w14:textId="77777777" w:rsidR="007F5ADC" w:rsidRPr="0002779A" w:rsidRDefault="007F5ADC" w:rsidP="002E4DB3">
            <w:pPr>
              <w:spacing w:line="360" w:lineRule="auto"/>
              <w:jc w:val="center"/>
              <w:rPr>
                <w:rFonts w:ascii="Times New Roman" w:hAnsi="Times New Roman" w:cs="Times New Roman"/>
                <w:iCs/>
                <w:sz w:val="16"/>
                <w:szCs w:val="16"/>
              </w:rPr>
            </w:pPr>
          </w:p>
          <w:p w14:paraId="359069A4" w14:textId="33B2FD96" w:rsidR="007F5ADC" w:rsidRPr="0002779A" w:rsidRDefault="007F5ADC" w:rsidP="002E4DB3">
            <w:pPr>
              <w:spacing w:line="360" w:lineRule="auto"/>
              <w:jc w:val="center"/>
              <w:rPr>
                <w:rFonts w:ascii="Times New Roman" w:hAnsi="Times New Roman" w:cs="Times New Roman"/>
                <w:iCs/>
                <w:sz w:val="16"/>
                <w:szCs w:val="16"/>
              </w:rPr>
            </w:pPr>
          </w:p>
        </w:tc>
        <w:tc>
          <w:tcPr>
            <w:tcW w:w="636" w:type="pct"/>
          </w:tcPr>
          <w:p w14:paraId="3675E84C" w14:textId="77777777" w:rsidR="007F5ADC" w:rsidRPr="0002779A" w:rsidRDefault="00954AB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sychiatry Sweden anonymised database of linked national registers</w:t>
            </w:r>
          </w:p>
          <w:p w14:paraId="736AD7B9" w14:textId="77777777" w:rsidR="00B06202" w:rsidRPr="0002779A" w:rsidRDefault="00B06202" w:rsidP="002E4DB3">
            <w:pPr>
              <w:spacing w:line="360" w:lineRule="auto"/>
              <w:jc w:val="center"/>
              <w:rPr>
                <w:rFonts w:ascii="Times New Roman" w:hAnsi="Times New Roman" w:cs="Times New Roman"/>
                <w:iCs/>
                <w:sz w:val="16"/>
                <w:szCs w:val="16"/>
              </w:rPr>
            </w:pPr>
          </w:p>
          <w:p w14:paraId="00319186" w14:textId="6C5BBD07" w:rsidR="00B06202" w:rsidRPr="0002779A" w:rsidRDefault="00B0620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985</w:t>
            </w:r>
            <w:r w:rsidR="003D2AFD" w:rsidRPr="0002779A">
              <w:rPr>
                <w:rFonts w:ascii="Times New Roman" w:hAnsi="Times New Roman" w:cs="Times New Roman"/>
                <w:iCs/>
                <w:sz w:val="16"/>
                <w:szCs w:val="16"/>
              </w:rPr>
              <w:t xml:space="preserve"> – December 2016 (</w:t>
            </w:r>
            <w:r w:rsidR="0062537E" w:rsidRPr="0002779A">
              <w:rPr>
                <w:rFonts w:ascii="Times New Roman" w:hAnsi="Times New Roman" w:cs="Times New Roman"/>
                <w:iCs/>
                <w:sz w:val="16"/>
                <w:szCs w:val="16"/>
              </w:rPr>
              <w:t>~</w:t>
            </w:r>
            <w:r w:rsidR="00C8092E" w:rsidRPr="0002779A">
              <w:rPr>
                <w:rFonts w:ascii="Times New Roman" w:hAnsi="Times New Roman" w:cs="Times New Roman"/>
                <w:iCs/>
                <w:sz w:val="16"/>
                <w:szCs w:val="16"/>
              </w:rPr>
              <w:t>32 years)</w:t>
            </w:r>
          </w:p>
        </w:tc>
        <w:tc>
          <w:tcPr>
            <w:tcW w:w="381" w:type="pct"/>
          </w:tcPr>
          <w:p w14:paraId="08A86619" w14:textId="7A3BF527" w:rsidR="007F5ADC" w:rsidRPr="0002779A" w:rsidRDefault="008D505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lace of birth &amp; parents place of birth (born outside of Sweden: 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 born in Sweden, at least one parent born outside of Sweden: 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tc>
        <w:tc>
          <w:tcPr>
            <w:tcW w:w="510" w:type="pct"/>
          </w:tcPr>
          <w:p w14:paraId="3F618B33" w14:textId="19E66EFE" w:rsidR="007F5ADC" w:rsidRPr="0002779A" w:rsidRDefault="003757B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ompulsory admission status at the time of the first diagnosis of psychotic disorder.</w:t>
            </w:r>
          </w:p>
        </w:tc>
        <w:tc>
          <w:tcPr>
            <w:tcW w:w="338" w:type="pct"/>
          </w:tcPr>
          <w:p w14:paraId="1C25FBA3" w14:textId="320B3B47" w:rsidR="007F5ADC" w:rsidRPr="0002779A" w:rsidRDefault="003757B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SAMS </w:t>
            </w:r>
            <w:r w:rsidR="00C54C85" w:rsidRPr="0002779A">
              <w:rPr>
                <w:rFonts w:ascii="Times New Roman" w:hAnsi="Times New Roman" w:cs="Times New Roman"/>
                <w:iCs/>
                <w:sz w:val="16"/>
                <w:szCs w:val="16"/>
              </w:rPr>
              <w:t>(</w:t>
            </w:r>
            <w:r w:rsidR="00954457" w:rsidRPr="0002779A">
              <w:rPr>
                <w:rFonts w:ascii="Times New Roman" w:hAnsi="Times New Roman" w:cs="Times New Roman"/>
                <w:iCs/>
                <w:sz w:val="16"/>
                <w:szCs w:val="16"/>
              </w:rPr>
              <w:t>7416/</w:t>
            </w:r>
            <w:r w:rsidR="007D3734" w:rsidRPr="0002779A">
              <w:rPr>
                <w:rFonts w:ascii="Times New Roman" w:hAnsi="Times New Roman" w:cs="Times New Roman"/>
                <w:iCs/>
                <w:sz w:val="16"/>
                <w:szCs w:val="16"/>
              </w:rPr>
              <w:t xml:space="preserve"> 1000-2000</w:t>
            </w:r>
            <w:r w:rsidR="00954457" w:rsidRPr="0002779A">
              <w:rPr>
                <w:rFonts w:ascii="Times New Roman" w:hAnsi="Times New Roman" w:cs="Times New Roman"/>
                <w:iCs/>
                <w:sz w:val="16"/>
                <w:szCs w:val="16"/>
              </w:rPr>
              <w:t>)</w:t>
            </w:r>
          </w:p>
        </w:tc>
        <w:tc>
          <w:tcPr>
            <w:tcW w:w="381" w:type="pct"/>
          </w:tcPr>
          <w:p w14:paraId="783357C8" w14:textId="63B02348" w:rsidR="007F5ADC" w:rsidRPr="0002779A" w:rsidRDefault="00FF1CD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SD increase</w:t>
            </w:r>
          </w:p>
        </w:tc>
        <w:tc>
          <w:tcPr>
            <w:tcW w:w="385" w:type="pct"/>
          </w:tcPr>
          <w:p w14:paraId="69C47A04" w14:textId="09F310B5" w:rsidR="007F5ADC" w:rsidRPr="0002779A" w:rsidRDefault="00FB322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w:t>
            </w:r>
            <w:r w:rsidR="000653C6" w:rsidRPr="0002779A">
              <w:rPr>
                <w:rFonts w:ascii="Times New Roman" w:hAnsi="Times New Roman" w:cs="Times New Roman"/>
                <w:iCs/>
                <w:sz w:val="16"/>
                <w:szCs w:val="16"/>
              </w:rPr>
              <w:t>Age,</w:t>
            </w:r>
            <w:r w:rsidR="00EE336D" w:rsidRPr="0002779A">
              <w:rPr>
                <w:rFonts w:ascii="Times New Roman" w:hAnsi="Times New Roman" w:cs="Times New Roman"/>
                <w:iCs/>
                <w:sz w:val="16"/>
                <w:szCs w:val="16"/>
              </w:rPr>
              <w:t xml:space="preserve"> sex, region of origin</w:t>
            </w:r>
          </w:p>
          <w:p w14:paraId="5F3477F9" w14:textId="52F03C59" w:rsidR="00EE336D" w:rsidRPr="0002779A" w:rsidRDefault="00EE33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Population density</w:t>
            </w:r>
          </w:p>
          <w:p w14:paraId="64BB7D01" w14:textId="781EF3FE" w:rsidR="00EE336D" w:rsidRPr="0002779A" w:rsidRDefault="00EE33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 other variables improved the final model fit)</w:t>
            </w:r>
          </w:p>
        </w:tc>
        <w:tc>
          <w:tcPr>
            <w:tcW w:w="335" w:type="pct"/>
          </w:tcPr>
          <w:p w14:paraId="07B77831" w14:textId="34AF8EA3" w:rsidR="007F5ADC" w:rsidRPr="0002779A" w:rsidRDefault="0041152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logistic regression</w:t>
            </w:r>
          </w:p>
        </w:tc>
        <w:tc>
          <w:tcPr>
            <w:tcW w:w="765" w:type="pct"/>
          </w:tcPr>
          <w:p w14:paraId="04235B99" w14:textId="3B6D0B9E" w:rsidR="00C1759D" w:rsidRPr="0002779A" w:rsidRDefault="00C1759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Combined </w:t>
            </w:r>
            <w:r w:rsidR="006130C6" w:rsidRPr="0002779A">
              <w:rPr>
                <w:rFonts w:ascii="Times New Roman" w:hAnsi="Times New Roman" w:cs="Times New Roman"/>
                <w:iCs/>
                <w:sz w:val="16"/>
                <w:szCs w:val="16"/>
              </w:rPr>
              <w:t>(1800 1</w:t>
            </w:r>
            <w:r w:rsidR="006130C6" w:rsidRPr="0002779A">
              <w:rPr>
                <w:rFonts w:ascii="Times New Roman" w:hAnsi="Times New Roman" w:cs="Times New Roman"/>
                <w:iCs/>
                <w:sz w:val="16"/>
                <w:szCs w:val="16"/>
                <w:vertAlign w:val="superscript"/>
              </w:rPr>
              <w:t>st</w:t>
            </w:r>
            <w:r w:rsidR="006130C6" w:rsidRPr="0002779A">
              <w:rPr>
                <w:rFonts w:ascii="Times New Roman" w:hAnsi="Times New Roman" w:cs="Times New Roman"/>
                <w:iCs/>
                <w:sz w:val="16"/>
                <w:szCs w:val="16"/>
              </w:rPr>
              <w:t xml:space="preserve"> gen, 2605 2</w:t>
            </w:r>
            <w:r w:rsidR="006130C6" w:rsidRPr="0002779A">
              <w:rPr>
                <w:rFonts w:ascii="Times New Roman" w:hAnsi="Times New Roman" w:cs="Times New Roman"/>
                <w:iCs/>
                <w:sz w:val="16"/>
                <w:szCs w:val="16"/>
                <w:vertAlign w:val="superscript"/>
              </w:rPr>
              <w:t>nd</w:t>
            </w:r>
            <w:r w:rsidR="006130C6" w:rsidRPr="0002779A">
              <w:rPr>
                <w:rFonts w:ascii="Times New Roman" w:hAnsi="Times New Roman" w:cs="Times New Roman"/>
                <w:iCs/>
                <w:sz w:val="16"/>
                <w:szCs w:val="16"/>
              </w:rPr>
              <w:t xml:space="preserve"> gen</w:t>
            </w:r>
            <w:r w:rsidR="001A5A08" w:rsidRPr="0002779A">
              <w:rPr>
                <w:rFonts w:ascii="Times New Roman" w:hAnsi="Times New Roman" w:cs="Times New Roman"/>
                <w:iCs/>
                <w:sz w:val="16"/>
                <w:szCs w:val="16"/>
              </w:rPr>
              <w:t>)</w:t>
            </w:r>
          </w:p>
          <w:p w14:paraId="7C9280A7" w14:textId="02FD589D" w:rsidR="00D15E04" w:rsidRPr="0002779A" w:rsidRDefault="00D15E0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European 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w:t>
            </w:r>
          </w:p>
          <w:p w14:paraId="02BBB6FD" w14:textId="074B795A" w:rsidR="00D15E04" w:rsidRPr="0002779A" w:rsidRDefault="00D15E0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p w14:paraId="7377A607" w14:textId="77777777" w:rsidR="00402834" w:rsidRPr="0002779A" w:rsidRDefault="00402834" w:rsidP="002E4DB3">
            <w:pPr>
              <w:spacing w:line="360" w:lineRule="auto"/>
              <w:jc w:val="center"/>
              <w:rPr>
                <w:rFonts w:ascii="Times New Roman" w:hAnsi="Times New Roman" w:cs="Times New Roman"/>
                <w:iCs/>
                <w:sz w:val="16"/>
                <w:szCs w:val="16"/>
              </w:rPr>
            </w:pPr>
          </w:p>
          <w:p w14:paraId="54A13854" w14:textId="153B7091" w:rsidR="0092436A" w:rsidRPr="0002779A" w:rsidRDefault="00F0447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sian &amp; Oceanic</w:t>
            </w:r>
            <w:r w:rsidR="005F2AF5" w:rsidRPr="0002779A">
              <w:rPr>
                <w:rFonts w:ascii="Times New Roman" w:hAnsi="Times New Roman" w:cs="Times New Roman"/>
                <w:iCs/>
                <w:sz w:val="16"/>
                <w:szCs w:val="16"/>
              </w:rPr>
              <w:t xml:space="preserve"> </w:t>
            </w:r>
            <w:r w:rsidR="0092436A" w:rsidRPr="0002779A">
              <w:rPr>
                <w:rFonts w:ascii="Times New Roman" w:hAnsi="Times New Roman" w:cs="Times New Roman"/>
                <w:iCs/>
                <w:sz w:val="16"/>
                <w:szCs w:val="16"/>
              </w:rPr>
              <w:t>1</w:t>
            </w:r>
            <w:r w:rsidR="0092436A" w:rsidRPr="0002779A">
              <w:rPr>
                <w:rFonts w:ascii="Times New Roman" w:hAnsi="Times New Roman" w:cs="Times New Roman"/>
                <w:iCs/>
                <w:sz w:val="16"/>
                <w:szCs w:val="16"/>
                <w:vertAlign w:val="superscript"/>
              </w:rPr>
              <w:t>st</w:t>
            </w:r>
            <w:r w:rsidR="0092436A" w:rsidRPr="0002779A">
              <w:rPr>
                <w:rFonts w:ascii="Times New Roman" w:hAnsi="Times New Roman" w:cs="Times New Roman"/>
                <w:iCs/>
                <w:sz w:val="16"/>
                <w:szCs w:val="16"/>
              </w:rPr>
              <w:t xml:space="preserve"> gen</w:t>
            </w:r>
          </w:p>
          <w:p w14:paraId="6F145C80" w14:textId="494E50F9" w:rsidR="0092436A" w:rsidRPr="0002779A" w:rsidRDefault="0092436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p w14:paraId="37396224" w14:textId="77777777" w:rsidR="00402834" w:rsidRPr="0002779A" w:rsidRDefault="00402834" w:rsidP="002E4DB3">
            <w:pPr>
              <w:spacing w:line="360" w:lineRule="auto"/>
              <w:jc w:val="center"/>
              <w:rPr>
                <w:rFonts w:ascii="Times New Roman" w:hAnsi="Times New Roman" w:cs="Times New Roman"/>
                <w:iCs/>
                <w:sz w:val="16"/>
                <w:szCs w:val="16"/>
              </w:rPr>
            </w:pPr>
          </w:p>
          <w:p w14:paraId="41A5A3F4" w14:textId="6E93CD57" w:rsidR="0092436A" w:rsidRPr="0002779A" w:rsidRDefault="0092436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iddle Eastern &amp; North African 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w:t>
            </w:r>
          </w:p>
          <w:p w14:paraId="24113023" w14:textId="375BD3C1" w:rsidR="0092436A" w:rsidRPr="0002779A" w:rsidRDefault="0092436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p w14:paraId="7B169BF0" w14:textId="77777777" w:rsidR="00402834" w:rsidRPr="0002779A" w:rsidRDefault="00402834" w:rsidP="002E4DB3">
            <w:pPr>
              <w:spacing w:line="360" w:lineRule="auto"/>
              <w:jc w:val="center"/>
              <w:rPr>
                <w:rFonts w:ascii="Times New Roman" w:hAnsi="Times New Roman" w:cs="Times New Roman"/>
                <w:iCs/>
                <w:sz w:val="16"/>
                <w:szCs w:val="16"/>
              </w:rPr>
            </w:pPr>
          </w:p>
          <w:p w14:paraId="5B7F4A01" w14:textId="2F76C955" w:rsidR="0092436A" w:rsidRPr="0002779A" w:rsidRDefault="0092436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ub-Saharan African 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w:t>
            </w:r>
          </w:p>
          <w:p w14:paraId="15813B2A" w14:textId="3A742533" w:rsidR="0092436A" w:rsidRPr="0002779A" w:rsidRDefault="0092436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p w14:paraId="3CA6E617" w14:textId="77777777" w:rsidR="00402834" w:rsidRPr="0002779A" w:rsidRDefault="00402834" w:rsidP="002E4DB3">
            <w:pPr>
              <w:spacing w:line="360" w:lineRule="auto"/>
              <w:jc w:val="center"/>
              <w:rPr>
                <w:rFonts w:ascii="Times New Roman" w:hAnsi="Times New Roman" w:cs="Times New Roman"/>
                <w:iCs/>
                <w:sz w:val="16"/>
                <w:szCs w:val="16"/>
              </w:rPr>
            </w:pPr>
          </w:p>
          <w:p w14:paraId="14359373" w14:textId="2D695321" w:rsidR="00BB6C66" w:rsidRPr="0002779A" w:rsidRDefault="00BB6C6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rth &amp; South American 1</w:t>
            </w:r>
            <w:r w:rsidRPr="0002779A">
              <w:rPr>
                <w:rFonts w:ascii="Times New Roman" w:hAnsi="Times New Roman" w:cs="Times New Roman"/>
                <w:iCs/>
                <w:sz w:val="16"/>
                <w:szCs w:val="16"/>
                <w:vertAlign w:val="superscript"/>
              </w:rPr>
              <w:t>st</w:t>
            </w:r>
            <w:r w:rsidRPr="0002779A">
              <w:rPr>
                <w:rFonts w:ascii="Times New Roman" w:hAnsi="Times New Roman" w:cs="Times New Roman"/>
                <w:iCs/>
                <w:sz w:val="16"/>
                <w:szCs w:val="16"/>
              </w:rPr>
              <w:t xml:space="preserve"> gen</w:t>
            </w:r>
          </w:p>
          <w:p w14:paraId="66DA8B65" w14:textId="32B21A62" w:rsidR="00BB6C66" w:rsidRPr="0002779A" w:rsidRDefault="00BB6C6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p w14:paraId="4B9967EA" w14:textId="77777777" w:rsidR="00402834" w:rsidRPr="0002779A" w:rsidRDefault="00402834" w:rsidP="002E4DB3">
            <w:pPr>
              <w:spacing w:line="360" w:lineRule="auto"/>
              <w:jc w:val="center"/>
              <w:rPr>
                <w:rFonts w:ascii="Times New Roman" w:hAnsi="Times New Roman" w:cs="Times New Roman"/>
                <w:iCs/>
                <w:sz w:val="16"/>
                <w:szCs w:val="16"/>
              </w:rPr>
            </w:pPr>
          </w:p>
          <w:p w14:paraId="0E04D50D" w14:textId="2DCF56EC" w:rsidR="00402834" w:rsidRPr="0002779A" w:rsidRDefault="00DC66C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wedish-Nordic 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p w14:paraId="19C964B2" w14:textId="23174BED" w:rsidR="00402834" w:rsidRPr="0002779A" w:rsidRDefault="00DC66C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Swedish-migrant 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p w14:paraId="248AA7B3" w14:textId="09FA8F65" w:rsidR="00D15E04" w:rsidRPr="0002779A" w:rsidRDefault="00DC66C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ixed Migrant 2</w:t>
            </w:r>
            <w:r w:rsidRPr="0002779A">
              <w:rPr>
                <w:rFonts w:ascii="Times New Roman" w:hAnsi="Times New Roman" w:cs="Times New Roman"/>
                <w:iCs/>
                <w:sz w:val="16"/>
                <w:szCs w:val="16"/>
                <w:vertAlign w:val="superscript"/>
              </w:rPr>
              <w:t>nd</w:t>
            </w:r>
            <w:r w:rsidRPr="0002779A">
              <w:rPr>
                <w:rFonts w:ascii="Times New Roman" w:hAnsi="Times New Roman" w:cs="Times New Roman"/>
                <w:iCs/>
                <w:sz w:val="16"/>
                <w:szCs w:val="16"/>
              </w:rPr>
              <w:t xml:space="preserve"> gen</w:t>
            </w:r>
          </w:p>
        </w:tc>
        <w:tc>
          <w:tcPr>
            <w:tcW w:w="803" w:type="pct"/>
          </w:tcPr>
          <w:p w14:paraId="23171EF2" w14:textId="2C054C86" w:rsidR="00C1759D" w:rsidRPr="0002779A" w:rsidRDefault="00C1759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OR=1.12 [SS]</w:t>
            </w:r>
          </w:p>
          <w:p w14:paraId="62558679" w14:textId="0614A8FA" w:rsidR="00D94F97" w:rsidRPr="0002779A" w:rsidRDefault="00D94F97" w:rsidP="002E4DB3">
            <w:pPr>
              <w:spacing w:line="360" w:lineRule="auto"/>
              <w:jc w:val="center"/>
              <w:rPr>
                <w:rFonts w:ascii="Times New Roman" w:hAnsi="Times New Roman" w:cs="Times New Roman"/>
                <w:iCs/>
                <w:sz w:val="16"/>
                <w:szCs w:val="16"/>
              </w:rPr>
            </w:pPr>
          </w:p>
          <w:p w14:paraId="61A32A34" w14:textId="6E34C070" w:rsidR="00D94F97" w:rsidRPr="0002779A" w:rsidRDefault="00D94F9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1.25</w:t>
            </w:r>
          </w:p>
          <w:p w14:paraId="125BA0FD" w14:textId="3B5242FD" w:rsidR="00D94F97" w:rsidRPr="0002779A" w:rsidRDefault="00D94F9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2.19</w:t>
            </w:r>
          </w:p>
          <w:p w14:paraId="5C4651D2" w14:textId="77777777" w:rsidR="00402834" w:rsidRPr="0002779A" w:rsidRDefault="00402834" w:rsidP="002E4DB3">
            <w:pPr>
              <w:spacing w:line="360" w:lineRule="auto"/>
              <w:jc w:val="center"/>
              <w:rPr>
                <w:rFonts w:ascii="Times New Roman" w:hAnsi="Times New Roman" w:cs="Times New Roman"/>
                <w:iCs/>
                <w:sz w:val="16"/>
                <w:szCs w:val="16"/>
              </w:rPr>
            </w:pPr>
          </w:p>
          <w:p w14:paraId="5DE0ACF7" w14:textId="50295247" w:rsidR="00D94F97" w:rsidRPr="0002779A" w:rsidRDefault="00D94F9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487313" w:rsidRPr="0002779A">
              <w:rPr>
                <w:rFonts w:ascii="Times New Roman" w:hAnsi="Times New Roman" w:cs="Times New Roman"/>
                <w:iCs/>
                <w:sz w:val="16"/>
                <w:szCs w:val="16"/>
              </w:rPr>
              <w:t>=1.24</w:t>
            </w:r>
          </w:p>
          <w:p w14:paraId="29EC16B7" w14:textId="2DAC9C49" w:rsidR="00487313" w:rsidRPr="0002779A" w:rsidRDefault="0048731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1.87</w:t>
            </w:r>
          </w:p>
          <w:p w14:paraId="5D2BA633" w14:textId="77777777" w:rsidR="00402834" w:rsidRPr="0002779A" w:rsidRDefault="00402834" w:rsidP="002E4DB3">
            <w:pPr>
              <w:spacing w:line="360" w:lineRule="auto"/>
              <w:jc w:val="center"/>
              <w:rPr>
                <w:rFonts w:ascii="Times New Roman" w:hAnsi="Times New Roman" w:cs="Times New Roman"/>
                <w:iCs/>
                <w:sz w:val="16"/>
                <w:szCs w:val="16"/>
              </w:rPr>
            </w:pPr>
          </w:p>
          <w:p w14:paraId="164B8E07" w14:textId="06276037" w:rsidR="00E42052" w:rsidRPr="0002779A" w:rsidRDefault="0048731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402834" w:rsidRPr="0002779A">
              <w:rPr>
                <w:rFonts w:ascii="Times New Roman" w:hAnsi="Times New Roman" w:cs="Times New Roman"/>
                <w:iCs/>
                <w:sz w:val="16"/>
                <w:szCs w:val="16"/>
              </w:rPr>
              <w:t>1.45</w:t>
            </w:r>
          </w:p>
          <w:p w14:paraId="59EFC21F" w14:textId="65480097" w:rsidR="00402834" w:rsidRPr="0002779A" w:rsidRDefault="0040283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7D4FF0" w:rsidRPr="0002779A">
              <w:rPr>
                <w:rFonts w:ascii="Times New Roman" w:hAnsi="Times New Roman" w:cs="Times New Roman"/>
                <w:iCs/>
                <w:sz w:val="16"/>
                <w:szCs w:val="16"/>
              </w:rPr>
              <w:t>2.22</w:t>
            </w:r>
          </w:p>
          <w:p w14:paraId="1B716D61" w14:textId="697DF2C9" w:rsidR="007D4FF0" w:rsidRPr="0002779A" w:rsidRDefault="007D4FF0" w:rsidP="002E4DB3">
            <w:pPr>
              <w:spacing w:line="360" w:lineRule="auto"/>
              <w:jc w:val="center"/>
              <w:rPr>
                <w:rFonts w:ascii="Times New Roman" w:hAnsi="Times New Roman" w:cs="Times New Roman"/>
                <w:iCs/>
                <w:sz w:val="16"/>
                <w:szCs w:val="16"/>
              </w:rPr>
            </w:pPr>
          </w:p>
          <w:p w14:paraId="1FD7ECFA" w14:textId="39AAF223" w:rsidR="007D4FF0" w:rsidRPr="0002779A" w:rsidRDefault="007D4FF0" w:rsidP="002E4DB3">
            <w:pPr>
              <w:spacing w:line="360" w:lineRule="auto"/>
              <w:jc w:val="center"/>
              <w:rPr>
                <w:rFonts w:ascii="Times New Roman" w:hAnsi="Times New Roman" w:cs="Times New Roman"/>
                <w:iCs/>
                <w:sz w:val="16"/>
                <w:szCs w:val="16"/>
              </w:rPr>
            </w:pPr>
          </w:p>
          <w:p w14:paraId="6E17EED8" w14:textId="764EDB34" w:rsidR="007D4FF0" w:rsidRPr="0002779A" w:rsidRDefault="007D4FF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1.99</w:t>
            </w:r>
          </w:p>
          <w:p w14:paraId="4A3C3FB8" w14:textId="25B5D78B" w:rsidR="007D4FF0" w:rsidRPr="0002779A" w:rsidRDefault="003C111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3.59</w:t>
            </w:r>
          </w:p>
          <w:p w14:paraId="08B178E2" w14:textId="1B771AA9" w:rsidR="00402834" w:rsidRPr="0002779A" w:rsidRDefault="00402834" w:rsidP="002E4DB3">
            <w:pPr>
              <w:spacing w:line="360" w:lineRule="auto"/>
              <w:jc w:val="center"/>
              <w:rPr>
                <w:rFonts w:ascii="Times New Roman" w:hAnsi="Times New Roman" w:cs="Times New Roman"/>
                <w:iCs/>
                <w:sz w:val="16"/>
                <w:szCs w:val="16"/>
              </w:rPr>
            </w:pPr>
          </w:p>
          <w:p w14:paraId="43468231" w14:textId="4409BCC1" w:rsidR="00402834" w:rsidRPr="0002779A" w:rsidRDefault="003C111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1.47</w:t>
            </w:r>
          </w:p>
          <w:p w14:paraId="449B067D" w14:textId="2BA66F2F" w:rsidR="003C111C" w:rsidRPr="0002779A" w:rsidRDefault="003C111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2.31</w:t>
            </w:r>
          </w:p>
          <w:p w14:paraId="162771B6" w14:textId="77777777" w:rsidR="00AB6E3B" w:rsidRPr="0002779A" w:rsidRDefault="00AB6E3B" w:rsidP="002E4DB3">
            <w:pPr>
              <w:spacing w:line="360" w:lineRule="auto"/>
              <w:jc w:val="center"/>
              <w:rPr>
                <w:rFonts w:ascii="Times New Roman" w:hAnsi="Times New Roman" w:cs="Times New Roman"/>
                <w:iCs/>
                <w:sz w:val="16"/>
                <w:szCs w:val="16"/>
              </w:rPr>
            </w:pPr>
          </w:p>
          <w:p w14:paraId="606D14C0" w14:textId="2FA2DDE5" w:rsidR="003C111C" w:rsidRPr="0002779A" w:rsidRDefault="003C111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0B2EBC" w:rsidRPr="0002779A">
              <w:rPr>
                <w:rFonts w:ascii="Times New Roman" w:hAnsi="Times New Roman" w:cs="Times New Roman"/>
                <w:iCs/>
                <w:sz w:val="16"/>
                <w:szCs w:val="16"/>
              </w:rPr>
              <w:t>2.41</w:t>
            </w:r>
          </w:p>
          <w:p w14:paraId="30466FB6" w14:textId="4B0652C7" w:rsidR="000B2EBC" w:rsidRPr="0002779A" w:rsidRDefault="005A3C0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OR=2.10</w:t>
            </w:r>
          </w:p>
          <w:p w14:paraId="765044D5" w14:textId="708272D6" w:rsidR="00541C27" w:rsidRPr="0002779A" w:rsidRDefault="005A3C0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F932B2" w:rsidRPr="0002779A">
              <w:rPr>
                <w:rFonts w:ascii="Times New Roman" w:hAnsi="Times New Roman" w:cs="Times New Roman"/>
                <w:iCs/>
                <w:sz w:val="16"/>
                <w:szCs w:val="16"/>
              </w:rPr>
              <w:t>1.54</w:t>
            </w:r>
          </w:p>
        </w:tc>
      </w:tr>
      <w:tr w:rsidR="00002A4F" w:rsidRPr="0002779A" w14:paraId="6DDDE78D" w14:textId="77777777" w:rsidTr="00160AF0">
        <w:trPr>
          <w:jc w:val="center"/>
        </w:trPr>
        <w:tc>
          <w:tcPr>
            <w:tcW w:w="466" w:type="pct"/>
          </w:tcPr>
          <w:p w14:paraId="6E4B758F" w14:textId="5B411F6A" w:rsidR="00A8116D" w:rsidRPr="0002779A" w:rsidRDefault="00AF58B1"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lastRenderedPageBreak/>
              <w:t>Termorshuizen</w:t>
            </w:r>
            <w:proofErr w:type="spellEnd"/>
            <w:r w:rsidR="00830072" w:rsidRPr="0002779A">
              <w:rPr>
                <w:rFonts w:ascii="Times New Roman" w:hAnsi="Times New Roman" w:cs="Times New Roman"/>
                <w:iCs/>
                <w:sz w:val="16"/>
                <w:szCs w:val="16"/>
              </w:rPr>
              <w:t xml:space="preserve">, </w:t>
            </w:r>
            <w:proofErr w:type="spellStart"/>
            <w:r w:rsidR="00830072" w:rsidRPr="0002779A">
              <w:rPr>
                <w:rFonts w:ascii="Times New Roman" w:hAnsi="Times New Roman" w:cs="Times New Roman"/>
                <w:iCs/>
                <w:sz w:val="16"/>
                <w:szCs w:val="16"/>
              </w:rPr>
              <w:t>Smeets</w:t>
            </w:r>
            <w:proofErr w:type="spellEnd"/>
            <w:r w:rsidR="00830072" w:rsidRPr="0002779A">
              <w:rPr>
                <w:rFonts w:ascii="Times New Roman" w:hAnsi="Times New Roman" w:cs="Times New Roman"/>
                <w:iCs/>
                <w:sz w:val="16"/>
                <w:szCs w:val="16"/>
              </w:rPr>
              <w:t xml:space="preserve">, </w:t>
            </w:r>
            <w:proofErr w:type="spellStart"/>
            <w:r w:rsidR="00830072" w:rsidRPr="0002779A">
              <w:rPr>
                <w:rFonts w:ascii="Times New Roman" w:hAnsi="Times New Roman" w:cs="Times New Roman"/>
                <w:iCs/>
                <w:sz w:val="16"/>
                <w:szCs w:val="16"/>
              </w:rPr>
              <w:t>Braam</w:t>
            </w:r>
            <w:proofErr w:type="spellEnd"/>
            <w:r w:rsidR="00830072" w:rsidRPr="0002779A">
              <w:rPr>
                <w:rFonts w:ascii="Times New Roman" w:hAnsi="Times New Roman" w:cs="Times New Roman"/>
                <w:iCs/>
                <w:sz w:val="16"/>
                <w:szCs w:val="16"/>
              </w:rPr>
              <w:t xml:space="preserve"> &amp; </w:t>
            </w:r>
            <w:proofErr w:type="spellStart"/>
            <w:r w:rsidR="00830072" w:rsidRPr="0002779A">
              <w:rPr>
                <w:rFonts w:ascii="Times New Roman" w:hAnsi="Times New Roman" w:cs="Times New Roman"/>
                <w:iCs/>
                <w:sz w:val="16"/>
                <w:szCs w:val="16"/>
              </w:rPr>
              <w:t>Veling</w:t>
            </w:r>
            <w:proofErr w:type="spellEnd"/>
            <w:r w:rsidR="00830072"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2014)</w:t>
            </w:r>
          </w:p>
          <w:p w14:paraId="013CDB19" w14:textId="77777777" w:rsidR="004F6FA4" w:rsidRPr="0002779A" w:rsidRDefault="004F6FA4" w:rsidP="002E4DB3">
            <w:pPr>
              <w:spacing w:line="360" w:lineRule="auto"/>
              <w:jc w:val="center"/>
              <w:rPr>
                <w:rFonts w:ascii="Times New Roman" w:hAnsi="Times New Roman" w:cs="Times New Roman"/>
                <w:iCs/>
                <w:sz w:val="16"/>
                <w:szCs w:val="16"/>
              </w:rPr>
            </w:pPr>
          </w:p>
          <w:p w14:paraId="170B22BC" w14:textId="45B9BAB7" w:rsidR="004F6FA4" w:rsidRPr="0002779A" w:rsidRDefault="004F6FA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iCs/>
                <w:sz w:val="16"/>
                <w:szCs w:val="16"/>
              </w:rPr>
              <w:t>Utrecht, the Netherlands</w:t>
            </w:r>
          </w:p>
        </w:tc>
        <w:tc>
          <w:tcPr>
            <w:tcW w:w="636" w:type="pct"/>
          </w:tcPr>
          <w:p w14:paraId="56AA34BB" w14:textId="77777777" w:rsidR="00A8116D" w:rsidRPr="0002779A" w:rsidRDefault="002A524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sychiatric Case Register Middle Netherlands [PCR-MN] </w:t>
            </w:r>
            <w:r w:rsidR="000130C0" w:rsidRPr="0002779A">
              <w:rPr>
                <w:rFonts w:ascii="Times New Roman" w:hAnsi="Times New Roman" w:cs="Times New Roman"/>
                <w:iCs/>
                <w:sz w:val="16"/>
                <w:szCs w:val="16"/>
              </w:rPr>
              <w:t>&amp; Dutch population registry (Central Bureau of Statistics, the Netherlands)</w:t>
            </w:r>
          </w:p>
          <w:p w14:paraId="08D6E39B" w14:textId="77777777" w:rsidR="000130C0" w:rsidRPr="0002779A" w:rsidRDefault="000130C0" w:rsidP="002E4DB3">
            <w:pPr>
              <w:spacing w:line="360" w:lineRule="auto"/>
              <w:jc w:val="center"/>
              <w:rPr>
                <w:rFonts w:ascii="Times New Roman" w:hAnsi="Times New Roman" w:cs="Times New Roman"/>
                <w:iCs/>
                <w:sz w:val="16"/>
                <w:szCs w:val="16"/>
              </w:rPr>
            </w:pPr>
          </w:p>
          <w:p w14:paraId="214037AD" w14:textId="73220B9C" w:rsidR="000130C0" w:rsidRPr="0002779A" w:rsidRDefault="000130C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A263BD" w:rsidRPr="0002779A">
              <w:rPr>
                <w:rFonts w:ascii="Times New Roman" w:hAnsi="Times New Roman" w:cs="Times New Roman"/>
                <w:iCs/>
                <w:sz w:val="16"/>
                <w:szCs w:val="16"/>
              </w:rPr>
              <w:t>January 2000</w:t>
            </w:r>
            <w:r w:rsidR="00D3213A" w:rsidRPr="0002779A">
              <w:rPr>
                <w:rFonts w:ascii="Times New Roman" w:hAnsi="Times New Roman" w:cs="Times New Roman"/>
                <w:iCs/>
                <w:sz w:val="16"/>
                <w:szCs w:val="16"/>
              </w:rPr>
              <w:t xml:space="preserve"> </w:t>
            </w:r>
            <w:r w:rsidR="00A263BD" w:rsidRPr="0002779A">
              <w:rPr>
                <w:rFonts w:ascii="Times New Roman" w:hAnsi="Times New Roman" w:cs="Times New Roman"/>
                <w:iCs/>
                <w:sz w:val="16"/>
                <w:szCs w:val="16"/>
              </w:rPr>
              <w:t>-December 2009</w:t>
            </w:r>
            <w:r w:rsidR="002D2EDB" w:rsidRPr="0002779A">
              <w:rPr>
                <w:rFonts w:ascii="Times New Roman" w:hAnsi="Times New Roman" w:cs="Times New Roman"/>
                <w:iCs/>
                <w:sz w:val="16"/>
                <w:szCs w:val="16"/>
              </w:rPr>
              <w:t xml:space="preserve"> (9 years)</w:t>
            </w:r>
          </w:p>
        </w:tc>
        <w:tc>
          <w:tcPr>
            <w:tcW w:w="381" w:type="pct"/>
          </w:tcPr>
          <w:p w14:paraId="04C8AD53" w14:textId="6CC899BB" w:rsidR="00A8116D" w:rsidRPr="0002779A" w:rsidRDefault="00FD5FA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ssigned by country of </w:t>
            </w:r>
            <w:r w:rsidR="00AB5BC7" w:rsidRPr="0002779A">
              <w:rPr>
                <w:rFonts w:ascii="Times New Roman" w:hAnsi="Times New Roman" w:cs="Times New Roman"/>
                <w:iCs/>
                <w:sz w:val="16"/>
                <w:szCs w:val="16"/>
              </w:rPr>
              <w:t>birth</w:t>
            </w:r>
            <w:r w:rsidRPr="0002779A">
              <w:rPr>
                <w:rFonts w:ascii="Times New Roman" w:hAnsi="Times New Roman" w:cs="Times New Roman"/>
                <w:iCs/>
                <w:sz w:val="16"/>
                <w:szCs w:val="16"/>
              </w:rPr>
              <w:t xml:space="preserve"> of </w:t>
            </w:r>
            <w:r w:rsidR="002758BE" w:rsidRPr="0002779A">
              <w:rPr>
                <w:rFonts w:ascii="Times New Roman" w:hAnsi="Times New Roman" w:cs="Times New Roman"/>
                <w:iCs/>
                <w:sz w:val="16"/>
                <w:szCs w:val="16"/>
              </w:rPr>
              <w:t>parent</w:t>
            </w:r>
            <w:r w:rsidR="00570FCA" w:rsidRPr="0002779A">
              <w:rPr>
                <w:rFonts w:ascii="Times New Roman" w:hAnsi="Times New Roman" w:cs="Times New Roman"/>
                <w:iCs/>
                <w:sz w:val="16"/>
                <w:szCs w:val="16"/>
              </w:rPr>
              <w:t xml:space="preserve">(s) born outside </w:t>
            </w:r>
            <w:r w:rsidR="0005722D" w:rsidRPr="0002779A">
              <w:rPr>
                <w:rFonts w:ascii="Times New Roman" w:hAnsi="Times New Roman" w:cs="Times New Roman"/>
                <w:iCs/>
                <w:sz w:val="16"/>
                <w:szCs w:val="16"/>
              </w:rPr>
              <w:t xml:space="preserve">of </w:t>
            </w:r>
            <w:r w:rsidR="00570FCA" w:rsidRPr="0002779A">
              <w:rPr>
                <w:rFonts w:ascii="Times New Roman" w:hAnsi="Times New Roman" w:cs="Times New Roman"/>
                <w:iCs/>
                <w:sz w:val="16"/>
                <w:szCs w:val="16"/>
              </w:rPr>
              <w:t xml:space="preserve">the Netherlands. </w:t>
            </w:r>
            <w:r w:rsidRPr="0002779A">
              <w:rPr>
                <w:rFonts w:ascii="Times New Roman" w:hAnsi="Times New Roman" w:cs="Times New Roman"/>
                <w:iCs/>
                <w:sz w:val="16"/>
                <w:szCs w:val="16"/>
              </w:rPr>
              <w:t>If both parents</w:t>
            </w:r>
            <w:r w:rsidR="00A94271" w:rsidRPr="0002779A">
              <w:rPr>
                <w:rFonts w:ascii="Times New Roman" w:hAnsi="Times New Roman" w:cs="Times New Roman"/>
                <w:iCs/>
                <w:sz w:val="16"/>
                <w:szCs w:val="16"/>
              </w:rPr>
              <w:t xml:space="preserve"> were born in different countries, maternal country of birth used</w:t>
            </w:r>
            <w:r w:rsidR="005C6C07" w:rsidRPr="0002779A">
              <w:rPr>
                <w:rFonts w:ascii="Times New Roman" w:hAnsi="Times New Roman" w:cs="Times New Roman"/>
                <w:iCs/>
                <w:sz w:val="16"/>
                <w:szCs w:val="16"/>
              </w:rPr>
              <w:t>.</w:t>
            </w:r>
          </w:p>
        </w:tc>
        <w:tc>
          <w:tcPr>
            <w:tcW w:w="510" w:type="pct"/>
          </w:tcPr>
          <w:p w14:paraId="37A4B639" w14:textId="0256E71C" w:rsidR="00A8116D" w:rsidRPr="0002779A" w:rsidRDefault="005B703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NAP first incident cases </w:t>
            </w:r>
            <w:r w:rsidR="005D62D8" w:rsidRPr="0002779A">
              <w:rPr>
                <w:rFonts w:ascii="Times New Roman" w:hAnsi="Times New Roman" w:cs="Times New Roman"/>
                <w:iCs/>
                <w:sz w:val="16"/>
                <w:szCs w:val="16"/>
              </w:rPr>
              <w:t>[DSM-IV]</w:t>
            </w:r>
          </w:p>
        </w:tc>
        <w:tc>
          <w:tcPr>
            <w:tcW w:w="338" w:type="pct"/>
          </w:tcPr>
          <w:p w14:paraId="7B055B7B" w14:textId="77777777" w:rsidR="00A8116D" w:rsidRPr="0002779A" w:rsidRDefault="005D62D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istricts (10, 27525)</w:t>
            </w:r>
          </w:p>
          <w:p w14:paraId="44EF8265" w14:textId="1382845E" w:rsidR="005D62D8" w:rsidRPr="0002779A" w:rsidRDefault="005D62D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eighbourhoods (</w:t>
            </w:r>
            <w:r w:rsidR="0098561A" w:rsidRPr="0002779A">
              <w:rPr>
                <w:rFonts w:ascii="Times New Roman" w:hAnsi="Times New Roman" w:cs="Times New Roman"/>
                <w:iCs/>
                <w:sz w:val="16"/>
                <w:szCs w:val="16"/>
              </w:rPr>
              <w:t>98, 2808)</w:t>
            </w:r>
          </w:p>
        </w:tc>
        <w:tc>
          <w:tcPr>
            <w:tcW w:w="381" w:type="pct"/>
          </w:tcPr>
          <w:p w14:paraId="36EBAD17" w14:textId="0E586B7E" w:rsidR="006562E0" w:rsidRPr="0002779A" w:rsidRDefault="00A235D8"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T</w:t>
            </w:r>
            <w:r w:rsidR="00075039" w:rsidRPr="0002779A">
              <w:rPr>
                <w:rFonts w:ascii="Times New Roman" w:hAnsi="Times New Roman" w:cs="Times New Roman"/>
                <w:iCs/>
                <w:sz w:val="16"/>
                <w:szCs w:val="16"/>
              </w:rPr>
              <w:t>hird</w:t>
            </w:r>
            <w:r>
              <w:rPr>
                <w:rFonts w:ascii="Times New Roman" w:hAnsi="Times New Roman" w:cs="Times New Roman"/>
                <w:iCs/>
                <w:sz w:val="16"/>
                <w:szCs w:val="16"/>
              </w:rPr>
              <w:t>s</w:t>
            </w:r>
            <w:r w:rsidR="00075039" w:rsidRPr="0002779A">
              <w:rPr>
                <w:rFonts w:ascii="Times New Roman" w:hAnsi="Times New Roman" w:cs="Times New Roman"/>
                <w:iCs/>
                <w:sz w:val="16"/>
                <w:szCs w:val="16"/>
              </w:rPr>
              <w:t xml:space="preserve"> of ethnic density</w:t>
            </w:r>
          </w:p>
          <w:p w14:paraId="336A46CA" w14:textId="32831B8C" w:rsidR="00A8116D" w:rsidRPr="0002779A" w:rsidRDefault="006562E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w:t>
            </w:r>
            <w:r w:rsidR="001409DF" w:rsidRPr="0002779A">
              <w:rPr>
                <w:rFonts w:ascii="Times New Roman" w:hAnsi="Times New Roman" w:cs="Times New Roman"/>
                <w:iCs/>
                <w:sz w:val="16"/>
                <w:szCs w:val="16"/>
              </w:rPr>
              <w:t>low</w:t>
            </w:r>
            <w:r w:rsidR="0073241A" w:rsidRPr="0002779A">
              <w:rPr>
                <w:rFonts w:ascii="Times New Roman" w:hAnsi="Times New Roman" w:cs="Times New Roman"/>
                <w:iCs/>
                <w:sz w:val="16"/>
                <w:szCs w:val="16"/>
              </w:rPr>
              <w:t>est</w:t>
            </w:r>
            <w:r w:rsidRPr="0002779A">
              <w:rPr>
                <w:rFonts w:ascii="Times New Roman" w:hAnsi="Times New Roman" w:cs="Times New Roman"/>
                <w:iCs/>
                <w:sz w:val="16"/>
                <w:szCs w:val="16"/>
              </w:rPr>
              <w:t>=REF</w:t>
            </w:r>
            <w:r w:rsidR="00137EC2" w:rsidRPr="0002779A">
              <w:rPr>
                <w:rFonts w:ascii="Times New Roman" w:hAnsi="Times New Roman" w:cs="Times New Roman"/>
                <w:iCs/>
                <w:sz w:val="16"/>
                <w:szCs w:val="16"/>
              </w:rPr>
              <w:t>)</w:t>
            </w:r>
          </w:p>
        </w:tc>
        <w:tc>
          <w:tcPr>
            <w:tcW w:w="385" w:type="pct"/>
          </w:tcPr>
          <w:p w14:paraId="001E1D7E" w14:textId="77777777" w:rsidR="00A8116D" w:rsidRPr="0002779A" w:rsidRDefault="003D1D0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 </w:t>
            </w:r>
            <w:r w:rsidR="00122FBA" w:rsidRPr="0002779A">
              <w:rPr>
                <w:rFonts w:ascii="Times New Roman" w:hAnsi="Times New Roman" w:cs="Times New Roman"/>
                <w:iCs/>
                <w:sz w:val="16"/>
                <w:szCs w:val="16"/>
              </w:rPr>
              <w:t>Age &amp; sex</w:t>
            </w:r>
          </w:p>
          <w:p w14:paraId="0F2A9505" w14:textId="10C855E8" w:rsidR="00122FBA" w:rsidRPr="0002779A" w:rsidRDefault="00122FB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 </w:t>
            </w:r>
            <w:r w:rsidR="00D00698" w:rsidRPr="0002779A">
              <w:rPr>
                <w:rFonts w:ascii="Times New Roman" w:hAnsi="Times New Roman" w:cs="Times New Roman"/>
                <w:iCs/>
                <w:sz w:val="16"/>
                <w:szCs w:val="16"/>
              </w:rPr>
              <w:t>Socioeconomic status (mean income of area)</w:t>
            </w:r>
          </w:p>
        </w:tc>
        <w:tc>
          <w:tcPr>
            <w:tcW w:w="335" w:type="pct"/>
          </w:tcPr>
          <w:p w14:paraId="6FA387ED" w14:textId="537496FF" w:rsidR="00A8116D" w:rsidRPr="0002779A" w:rsidRDefault="003D1D0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Poisson regression</w:t>
            </w:r>
          </w:p>
        </w:tc>
        <w:tc>
          <w:tcPr>
            <w:tcW w:w="765" w:type="pct"/>
          </w:tcPr>
          <w:p w14:paraId="650914D9" w14:textId="20F59A60" w:rsidR="00DF21D9" w:rsidRPr="0002779A" w:rsidRDefault="00DF21D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urkish (81/</w:t>
            </w:r>
            <w:r w:rsidR="00C86732" w:rsidRPr="0002779A">
              <w:rPr>
                <w:rFonts w:ascii="Times New Roman" w:hAnsi="Times New Roman" w:cs="Times New Roman"/>
                <w:iCs/>
                <w:sz w:val="16"/>
                <w:szCs w:val="16"/>
              </w:rPr>
              <w:t>12309)</w:t>
            </w:r>
          </w:p>
          <w:p w14:paraId="748BE3FD" w14:textId="77777777" w:rsidR="005C6372" w:rsidRPr="0002779A" w:rsidRDefault="005C6372" w:rsidP="002E4DB3">
            <w:pPr>
              <w:spacing w:line="360" w:lineRule="auto"/>
              <w:jc w:val="center"/>
              <w:rPr>
                <w:rFonts w:ascii="Times New Roman" w:hAnsi="Times New Roman" w:cs="Times New Roman"/>
                <w:iCs/>
                <w:sz w:val="16"/>
                <w:szCs w:val="16"/>
              </w:rPr>
            </w:pPr>
          </w:p>
          <w:p w14:paraId="2C62D934" w14:textId="77777777" w:rsidR="005C6372" w:rsidRPr="0002779A" w:rsidRDefault="005C6372" w:rsidP="002E4DB3">
            <w:pPr>
              <w:spacing w:line="360" w:lineRule="auto"/>
              <w:jc w:val="center"/>
              <w:rPr>
                <w:rFonts w:ascii="Times New Roman" w:hAnsi="Times New Roman" w:cs="Times New Roman"/>
                <w:iCs/>
                <w:sz w:val="16"/>
                <w:szCs w:val="16"/>
              </w:rPr>
            </w:pPr>
          </w:p>
          <w:p w14:paraId="3AB844CA" w14:textId="77777777" w:rsidR="005C6372" w:rsidRPr="0002779A" w:rsidRDefault="005C6372" w:rsidP="002E4DB3">
            <w:pPr>
              <w:spacing w:line="360" w:lineRule="auto"/>
              <w:jc w:val="center"/>
              <w:rPr>
                <w:rFonts w:ascii="Times New Roman" w:hAnsi="Times New Roman" w:cs="Times New Roman"/>
                <w:iCs/>
                <w:sz w:val="16"/>
                <w:szCs w:val="16"/>
              </w:rPr>
            </w:pPr>
          </w:p>
          <w:p w14:paraId="0CCCF76D" w14:textId="77777777" w:rsidR="00193E17" w:rsidRPr="0002779A" w:rsidRDefault="00193E17" w:rsidP="002E4DB3">
            <w:pPr>
              <w:spacing w:line="360" w:lineRule="auto"/>
              <w:rPr>
                <w:rFonts w:ascii="Times New Roman" w:hAnsi="Times New Roman" w:cs="Times New Roman"/>
                <w:iCs/>
                <w:sz w:val="16"/>
                <w:szCs w:val="16"/>
              </w:rPr>
            </w:pPr>
          </w:p>
          <w:p w14:paraId="5A6724BE" w14:textId="4D09D213" w:rsidR="00C86732" w:rsidRPr="0002779A" w:rsidRDefault="001534F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oroccan (222/21409)</w:t>
            </w:r>
          </w:p>
          <w:p w14:paraId="0AD01BA0" w14:textId="77777777" w:rsidR="005C6372" w:rsidRPr="0002779A" w:rsidRDefault="005C6372" w:rsidP="002E4DB3">
            <w:pPr>
              <w:spacing w:line="360" w:lineRule="auto"/>
              <w:jc w:val="center"/>
              <w:rPr>
                <w:rFonts w:ascii="Times New Roman" w:hAnsi="Times New Roman" w:cs="Times New Roman"/>
                <w:iCs/>
                <w:sz w:val="16"/>
                <w:szCs w:val="16"/>
              </w:rPr>
            </w:pPr>
          </w:p>
          <w:p w14:paraId="2FC68E20" w14:textId="77777777" w:rsidR="005C6372" w:rsidRPr="0002779A" w:rsidRDefault="005C6372" w:rsidP="002E4DB3">
            <w:pPr>
              <w:spacing w:line="360" w:lineRule="auto"/>
              <w:jc w:val="center"/>
              <w:rPr>
                <w:rFonts w:ascii="Times New Roman" w:hAnsi="Times New Roman" w:cs="Times New Roman"/>
                <w:iCs/>
                <w:sz w:val="16"/>
                <w:szCs w:val="16"/>
              </w:rPr>
            </w:pPr>
          </w:p>
          <w:p w14:paraId="1B454FF5" w14:textId="77777777" w:rsidR="005C6372" w:rsidRPr="0002779A" w:rsidRDefault="005C6372" w:rsidP="002E4DB3">
            <w:pPr>
              <w:spacing w:line="360" w:lineRule="auto"/>
              <w:jc w:val="center"/>
              <w:rPr>
                <w:rFonts w:ascii="Times New Roman" w:hAnsi="Times New Roman" w:cs="Times New Roman"/>
                <w:iCs/>
                <w:sz w:val="16"/>
                <w:szCs w:val="16"/>
              </w:rPr>
            </w:pPr>
          </w:p>
          <w:p w14:paraId="57D1C640" w14:textId="77777777" w:rsidR="005C6372" w:rsidRPr="0002779A" w:rsidRDefault="005C6372" w:rsidP="002E4DB3">
            <w:pPr>
              <w:spacing w:line="360" w:lineRule="auto"/>
              <w:jc w:val="center"/>
              <w:rPr>
                <w:rFonts w:ascii="Times New Roman" w:hAnsi="Times New Roman" w:cs="Times New Roman"/>
                <w:iCs/>
                <w:sz w:val="16"/>
                <w:szCs w:val="16"/>
              </w:rPr>
            </w:pPr>
          </w:p>
          <w:p w14:paraId="3810839F" w14:textId="56BE9F27" w:rsidR="001534F0" w:rsidRPr="0002779A" w:rsidRDefault="00D7624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Surinamese/Antillean </w:t>
            </w:r>
            <w:r w:rsidR="009904D3" w:rsidRPr="0002779A">
              <w:rPr>
                <w:rFonts w:ascii="Times New Roman" w:hAnsi="Times New Roman" w:cs="Times New Roman"/>
                <w:iCs/>
                <w:sz w:val="16"/>
                <w:szCs w:val="16"/>
              </w:rPr>
              <w:t>(</w:t>
            </w:r>
            <w:r w:rsidRPr="0002779A">
              <w:rPr>
                <w:rFonts w:ascii="Times New Roman" w:hAnsi="Times New Roman" w:cs="Times New Roman"/>
                <w:iCs/>
                <w:sz w:val="16"/>
                <w:szCs w:val="16"/>
              </w:rPr>
              <w:t>155/13404)</w:t>
            </w:r>
          </w:p>
          <w:p w14:paraId="7149A91A" w14:textId="77777777" w:rsidR="00247FA0" w:rsidRPr="0002779A" w:rsidRDefault="00247FA0" w:rsidP="002E4DB3">
            <w:pPr>
              <w:spacing w:line="360" w:lineRule="auto"/>
              <w:jc w:val="center"/>
              <w:rPr>
                <w:rFonts w:ascii="Times New Roman" w:hAnsi="Times New Roman" w:cs="Times New Roman"/>
                <w:iCs/>
                <w:sz w:val="16"/>
                <w:szCs w:val="16"/>
              </w:rPr>
            </w:pPr>
          </w:p>
          <w:p w14:paraId="5AA89917" w14:textId="77777777" w:rsidR="00247FA0" w:rsidRPr="0002779A" w:rsidRDefault="00247FA0" w:rsidP="002E4DB3">
            <w:pPr>
              <w:spacing w:line="360" w:lineRule="auto"/>
              <w:jc w:val="center"/>
              <w:rPr>
                <w:rFonts w:ascii="Times New Roman" w:hAnsi="Times New Roman" w:cs="Times New Roman"/>
                <w:iCs/>
                <w:sz w:val="16"/>
                <w:szCs w:val="16"/>
              </w:rPr>
            </w:pPr>
          </w:p>
          <w:p w14:paraId="2E5176A6" w14:textId="77777777" w:rsidR="00247FA0" w:rsidRPr="0002779A" w:rsidRDefault="00247FA0" w:rsidP="002E4DB3">
            <w:pPr>
              <w:spacing w:line="360" w:lineRule="auto"/>
              <w:jc w:val="center"/>
              <w:rPr>
                <w:rFonts w:ascii="Times New Roman" w:hAnsi="Times New Roman" w:cs="Times New Roman"/>
                <w:iCs/>
                <w:sz w:val="16"/>
                <w:szCs w:val="16"/>
              </w:rPr>
            </w:pPr>
          </w:p>
          <w:p w14:paraId="1D56F68A" w14:textId="77777777" w:rsidR="00247FA0" w:rsidRPr="0002779A" w:rsidRDefault="00247FA0" w:rsidP="002E4DB3">
            <w:pPr>
              <w:spacing w:line="360" w:lineRule="auto"/>
              <w:jc w:val="center"/>
              <w:rPr>
                <w:rFonts w:ascii="Times New Roman" w:hAnsi="Times New Roman" w:cs="Times New Roman"/>
                <w:iCs/>
                <w:sz w:val="16"/>
                <w:szCs w:val="16"/>
              </w:rPr>
            </w:pPr>
          </w:p>
          <w:p w14:paraId="09A9C07A" w14:textId="06419753" w:rsidR="00D76244" w:rsidRPr="0002779A" w:rsidRDefault="00D7624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ther non-Western (</w:t>
            </w:r>
            <w:r w:rsidR="00AD5CD2" w:rsidRPr="0002779A">
              <w:rPr>
                <w:rFonts w:ascii="Times New Roman" w:hAnsi="Times New Roman" w:cs="Times New Roman"/>
                <w:iCs/>
                <w:sz w:val="16"/>
                <w:szCs w:val="16"/>
              </w:rPr>
              <w:t>127/20230)</w:t>
            </w:r>
          </w:p>
          <w:p w14:paraId="40100EAA" w14:textId="77777777" w:rsidR="00247FA0" w:rsidRPr="0002779A" w:rsidRDefault="00247FA0" w:rsidP="002E4DB3">
            <w:pPr>
              <w:spacing w:line="360" w:lineRule="auto"/>
              <w:jc w:val="center"/>
              <w:rPr>
                <w:rFonts w:ascii="Times New Roman" w:hAnsi="Times New Roman" w:cs="Times New Roman"/>
                <w:iCs/>
                <w:sz w:val="16"/>
                <w:szCs w:val="16"/>
              </w:rPr>
            </w:pPr>
          </w:p>
          <w:p w14:paraId="3F1F7D9A" w14:textId="77777777" w:rsidR="00247FA0" w:rsidRPr="0002779A" w:rsidRDefault="00247FA0" w:rsidP="002E4DB3">
            <w:pPr>
              <w:spacing w:line="360" w:lineRule="auto"/>
              <w:jc w:val="center"/>
              <w:rPr>
                <w:rFonts w:ascii="Times New Roman" w:hAnsi="Times New Roman" w:cs="Times New Roman"/>
                <w:iCs/>
                <w:sz w:val="16"/>
                <w:szCs w:val="16"/>
              </w:rPr>
            </w:pPr>
          </w:p>
          <w:p w14:paraId="5EA76BD8" w14:textId="77777777" w:rsidR="00247FA0" w:rsidRPr="0002779A" w:rsidRDefault="00247FA0" w:rsidP="002E4DB3">
            <w:pPr>
              <w:spacing w:line="360" w:lineRule="auto"/>
              <w:jc w:val="center"/>
              <w:rPr>
                <w:rFonts w:ascii="Times New Roman" w:hAnsi="Times New Roman" w:cs="Times New Roman"/>
                <w:iCs/>
                <w:sz w:val="16"/>
                <w:szCs w:val="16"/>
              </w:rPr>
            </w:pPr>
          </w:p>
          <w:p w14:paraId="74DFD9FC" w14:textId="77777777" w:rsidR="00247FA0" w:rsidRPr="0002779A" w:rsidRDefault="00247FA0" w:rsidP="002E4DB3">
            <w:pPr>
              <w:spacing w:line="360" w:lineRule="auto"/>
              <w:jc w:val="center"/>
              <w:rPr>
                <w:rFonts w:ascii="Times New Roman" w:hAnsi="Times New Roman" w:cs="Times New Roman"/>
                <w:iCs/>
                <w:sz w:val="16"/>
                <w:szCs w:val="16"/>
              </w:rPr>
            </w:pPr>
          </w:p>
          <w:p w14:paraId="6FA28841" w14:textId="2835FA4F" w:rsidR="00AD5CD2" w:rsidRPr="0002779A" w:rsidRDefault="00AD5CD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utch (majority) (1242/</w:t>
            </w:r>
            <w:r w:rsidR="00101E3E" w:rsidRPr="0002779A">
              <w:rPr>
                <w:rFonts w:ascii="Times New Roman" w:hAnsi="Times New Roman" w:cs="Times New Roman"/>
                <w:iCs/>
                <w:sz w:val="16"/>
                <w:szCs w:val="16"/>
              </w:rPr>
              <w:t>284747)</w:t>
            </w:r>
          </w:p>
        </w:tc>
        <w:tc>
          <w:tcPr>
            <w:tcW w:w="803" w:type="pct"/>
          </w:tcPr>
          <w:p w14:paraId="339B4A5B" w14:textId="5B2903CD" w:rsidR="00964D76" w:rsidRPr="0002779A" w:rsidRDefault="00AC695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etween groups</w:t>
            </w:r>
            <w:r w:rsidR="00FB33FB" w:rsidRPr="0002779A">
              <w:rPr>
                <w:rFonts w:ascii="Times New Roman" w:hAnsi="Times New Roman" w:cs="Times New Roman"/>
                <w:iCs/>
                <w:sz w:val="16"/>
                <w:szCs w:val="16"/>
              </w:rPr>
              <w:t xml:space="preserve"> [SS]</w:t>
            </w:r>
            <w:r w:rsidR="00B84E46" w:rsidRPr="0002779A">
              <w:rPr>
                <w:rFonts w:ascii="Times New Roman" w:hAnsi="Times New Roman" w:cs="Times New Roman"/>
                <w:iCs/>
                <w:sz w:val="16"/>
                <w:szCs w:val="16"/>
              </w:rPr>
              <w:t xml:space="preserve">: Low (&lt;6.5%) </w:t>
            </w:r>
            <w:r w:rsidR="000E2C48" w:rsidRPr="0002779A">
              <w:rPr>
                <w:rFonts w:ascii="Times New Roman" w:hAnsi="Times New Roman" w:cs="Times New Roman"/>
                <w:iCs/>
                <w:sz w:val="16"/>
                <w:szCs w:val="16"/>
              </w:rPr>
              <w:t>RR=1.39, mid (</w:t>
            </w:r>
            <w:r w:rsidR="00B367DD" w:rsidRPr="0002779A">
              <w:rPr>
                <w:rFonts w:ascii="Times New Roman" w:hAnsi="Times New Roman" w:cs="Times New Roman"/>
                <w:iCs/>
                <w:sz w:val="16"/>
                <w:szCs w:val="16"/>
              </w:rPr>
              <w:t>6.5–9.6 %) RR=1.19, high (</w:t>
            </w:r>
            <w:r w:rsidR="00B367DD" w:rsidRPr="0002779A">
              <w:rPr>
                <w:rFonts w:ascii="Times New Roman" w:hAnsi="Times New Roman" w:cs="Times New Roman"/>
                <w:iCs/>
                <w:sz w:val="16"/>
                <w:szCs w:val="16"/>
                <w:u w:val="single"/>
              </w:rPr>
              <w:t>&gt;</w:t>
            </w:r>
            <w:r w:rsidR="00B367DD" w:rsidRPr="0002779A">
              <w:rPr>
                <w:rFonts w:ascii="Times New Roman" w:hAnsi="Times New Roman" w:cs="Times New Roman"/>
                <w:iCs/>
                <w:sz w:val="16"/>
                <w:szCs w:val="16"/>
              </w:rPr>
              <w:t>9.6%) RR=0.78. Within groups</w:t>
            </w:r>
            <w:r w:rsidR="00AE7E86" w:rsidRPr="0002779A">
              <w:rPr>
                <w:rFonts w:ascii="Times New Roman" w:hAnsi="Times New Roman" w:cs="Times New Roman"/>
                <w:iCs/>
                <w:sz w:val="16"/>
                <w:szCs w:val="16"/>
              </w:rPr>
              <w:t>: Low [REF], mid RR=0.97, high RR=</w:t>
            </w:r>
            <w:r w:rsidR="005C6372" w:rsidRPr="0002779A">
              <w:rPr>
                <w:rFonts w:ascii="Times New Roman" w:hAnsi="Times New Roman" w:cs="Times New Roman"/>
                <w:iCs/>
                <w:sz w:val="16"/>
                <w:szCs w:val="16"/>
              </w:rPr>
              <w:t>0.63</w:t>
            </w:r>
          </w:p>
          <w:p w14:paraId="416F5E9E" w14:textId="43FBDF53" w:rsidR="00964D76" w:rsidRPr="0002779A" w:rsidRDefault="007C2D3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etween groups [SS]</w:t>
            </w:r>
            <w:r w:rsidR="00DA5BC7"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w:t>
            </w:r>
            <w:r w:rsidR="001D4518" w:rsidRPr="0002779A">
              <w:rPr>
                <w:rFonts w:ascii="Times New Roman" w:hAnsi="Times New Roman" w:cs="Times New Roman"/>
                <w:iCs/>
                <w:sz w:val="16"/>
                <w:szCs w:val="16"/>
              </w:rPr>
              <w:t>Low (</w:t>
            </w:r>
            <w:r w:rsidRPr="0002779A">
              <w:rPr>
                <w:rFonts w:ascii="Times New Roman" w:hAnsi="Times New Roman" w:cs="Times New Roman"/>
                <w:iCs/>
                <w:sz w:val="16"/>
                <w:szCs w:val="16"/>
              </w:rPr>
              <w:t>&lt;</w:t>
            </w:r>
            <w:r w:rsidR="00CD3582" w:rsidRPr="0002779A">
              <w:rPr>
                <w:rFonts w:ascii="Times New Roman" w:hAnsi="Times New Roman" w:cs="Times New Roman"/>
                <w:iCs/>
                <w:sz w:val="16"/>
                <w:szCs w:val="16"/>
              </w:rPr>
              <w:t>11.3 %)</w:t>
            </w:r>
            <w:r w:rsidRPr="0002779A">
              <w:rPr>
                <w:rFonts w:ascii="Times New Roman" w:hAnsi="Times New Roman" w:cs="Times New Roman"/>
                <w:iCs/>
                <w:sz w:val="16"/>
                <w:szCs w:val="16"/>
              </w:rPr>
              <w:t xml:space="preserve"> RR=</w:t>
            </w:r>
            <w:r w:rsidR="000B42F8" w:rsidRPr="0002779A">
              <w:rPr>
                <w:rFonts w:ascii="Times New Roman" w:hAnsi="Times New Roman" w:cs="Times New Roman"/>
                <w:iCs/>
                <w:sz w:val="16"/>
                <w:szCs w:val="16"/>
              </w:rPr>
              <w:t xml:space="preserve">2.18, </w:t>
            </w:r>
            <w:r w:rsidR="00DA5BC7" w:rsidRPr="0002779A">
              <w:rPr>
                <w:rFonts w:ascii="Times New Roman" w:hAnsi="Times New Roman" w:cs="Times New Roman"/>
                <w:iCs/>
                <w:sz w:val="16"/>
                <w:szCs w:val="16"/>
              </w:rPr>
              <w:t>m</w:t>
            </w:r>
            <w:r w:rsidR="000B42F8" w:rsidRPr="0002779A">
              <w:rPr>
                <w:rFonts w:ascii="Times New Roman" w:hAnsi="Times New Roman" w:cs="Times New Roman"/>
                <w:iCs/>
                <w:sz w:val="16"/>
                <w:szCs w:val="16"/>
              </w:rPr>
              <w:t>id (11.3–27.6%) RR=1.</w:t>
            </w:r>
            <w:r w:rsidR="00DA5BC7" w:rsidRPr="0002779A">
              <w:rPr>
                <w:rFonts w:ascii="Times New Roman" w:hAnsi="Times New Roman" w:cs="Times New Roman"/>
                <w:iCs/>
                <w:sz w:val="16"/>
                <w:szCs w:val="16"/>
              </w:rPr>
              <w:t>79, high (</w:t>
            </w:r>
            <w:r w:rsidR="00DA5BC7" w:rsidRPr="0002779A">
              <w:rPr>
                <w:rFonts w:ascii="Times New Roman" w:hAnsi="Times New Roman" w:cs="Times New Roman"/>
                <w:iCs/>
                <w:sz w:val="16"/>
                <w:szCs w:val="16"/>
                <w:u w:val="single"/>
              </w:rPr>
              <w:t>&gt;</w:t>
            </w:r>
            <w:r w:rsidR="00DA5BC7" w:rsidRPr="0002779A">
              <w:rPr>
                <w:rFonts w:ascii="Times New Roman" w:hAnsi="Times New Roman" w:cs="Times New Roman"/>
                <w:iCs/>
                <w:sz w:val="16"/>
                <w:szCs w:val="16"/>
              </w:rPr>
              <w:t>27.6)</w:t>
            </w:r>
            <w:r w:rsidR="00F73964" w:rsidRPr="0002779A">
              <w:rPr>
                <w:rFonts w:ascii="Times New Roman" w:hAnsi="Times New Roman" w:cs="Times New Roman"/>
                <w:iCs/>
                <w:sz w:val="16"/>
                <w:szCs w:val="16"/>
              </w:rPr>
              <w:t xml:space="preserve"> RR=1.01</w:t>
            </w:r>
            <w:r w:rsidR="008513CA" w:rsidRPr="0002779A">
              <w:rPr>
                <w:rFonts w:ascii="Times New Roman" w:hAnsi="Times New Roman" w:cs="Times New Roman"/>
                <w:iCs/>
                <w:sz w:val="16"/>
                <w:szCs w:val="16"/>
              </w:rPr>
              <w:t>. Within groups: Low [REF], mid RR=</w:t>
            </w:r>
            <w:r w:rsidR="00AB67F4" w:rsidRPr="0002779A">
              <w:rPr>
                <w:rFonts w:ascii="Times New Roman" w:hAnsi="Times New Roman" w:cs="Times New Roman"/>
                <w:iCs/>
                <w:sz w:val="16"/>
                <w:szCs w:val="16"/>
              </w:rPr>
              <w:t>1.02</w:t>
            </w:r>
            <w:r w:rsidR="006767A0" w:rsidRPr="0002779A">
              <w:rPr>
                <w:rFonts w:ascii="Times New Roman" w:hAnsi="Times New Roman" w:cs="Times New Roman"/>
                <w:iCs/>
                <w:sz w:val="16"/>
                <w:szCs w:val="16"/>
              </w:rPr>
              <w:t>, high=</w:t>
            </w:r>
            <w:r w:rsidR="00205DEA" w:rsidRPr="0002779A">
              <w:rPr>
                <w:rFonts w:ascii="Times New Roman" w:hAnsi="Times New Roman" w:cs="Times New Roman"/>
                <w:iCs/>
                <w:sz w:val="16"/>
                <w:szCs w:val="16"/>
              </w:rPr>
              <w:t>0.</w:t>
            </w:r>
            <w:r w:rsidR="00AB67F4" w:rsidRPr="0002779A">
              <w:rPr>
                <w:rFonts w:ascii="Times New Roman" w:hAnsi="Times New Roman" w:cs="Times New Roman"/>
                <w:iCs/>
                <w:sz w:val="16"/>
                <w:szCs w:val="16"/>
              </w:rPr>
              <w:t>64</w:t>
            </w:r>
          </w:p>
          <w:p w14:paraId="3F93C135" w14:textId="40E0E50A" w:rsidR="00651CFB" w:rsidRPr="0002779A" w:rsidRDefault="006710D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Between groups [SS] </w:t>
            </w:r>
            <w:r w:rsidR="00DC0DA0" w:rsidRPr="0002779A">
              <w:rPr>
                <w:rFonts w:ascii="Times New Roman" w:hAnsi="Times New Roman" w:cs="Times New Roman"/>
                <w:iCs/>
                <w:sz w:val="16"/>
                <w:szCs w:val="16"/>
              </w:rPr>
              <w:t>Low (&lt;3.2 %) RR=3.44,</w:t>
            </w:r>
            <w:r w:rsidR="007A688F" w:rsidRPr="0002779A">
              <w:rPr>
                <w:rFonts w:ascii="Times New Roman" w:hAnsi="Times New Roman" w:cs="Times New Roman"/>
                <w:iCs/>
                <w:sz w:val="16"/>
                <w:szCs w:val="16"/>
              </w:rPr>
              <w:t xml:space="preserve"> </w:t>
            </w:r>
            <w:r w:rsidR="00DC0DA0" w:rsidRPr="0002779A">
              <w:rPr>
                <w:rFonts w:ascii="Times New Roman" w:hAnsi="Times New Roman" w:cs="Times New Roman"/>
                <w:iCs/>
                <w:sz w:val="16"/>
                <w:szCs w:val="16"/>
              </w:rPr>
              <w:t>mid (</w:t>
            </w:r>
            <w:r w:rsidR="007A688F" w:rsidRPr="0002779A">
              <w:rPr>
                <w:rFonts w:ascii="Times New Roman" w:hAnsi="Times New Roman" w:cs="Times New Roman"/>
                <w:iCs/>
                <w:sz w:val="16"/>
                <w:szCs w:val="16"/>
              </w:rPr>
              <w:t>3.2–4.9%) RR=2.32, high (</w:t>
            </w:r>
            <w:r w:rsidR="007A688F" w:rsidRPr="0002779A">
              <w:rPr>
                <w:rFonts w:ascii="Times New Roman" w:hAnsi="Times New Roman" w:cs="Times New Roman"/>
                <w:iCs/>
                <w:sz w:val="16"/>
                <w:szCs w:val="16"/>
                <w:u w:val="single"/>
              </w:rPr>
              <w:t>&gt;</w:t>
            </w:r>
            <w:r w:rsidR="007A688F" w:rsidRPr="0002779A">
              <w:rPr>
                <w:rFonts w:ascii="Times New Roman" w:hAnsi="Times New Roman" w:cs="Times New Roman"/>
                <w:iCs/>
                <w:sz w:val="16"/>
                <w:szCs w:val="16"/>
              </w:rPr>
              <w:t>4.9%)</w:t>
            </w:r>
            <w:r w:rsidR="00B62452" w:rsidRPr="0002779A">
              <w:rPr>
                <w:rFonts w:ascii="Times New Roman" w:hAnsi="Times New Roman" w:cs="Times New Roman"/>
                <w:iCs/>
                <w:sz w:val="16"/>
                <w:szCs w:val="16"/>
              </w:rPr>
              <w:t xml:space="preserve"> RR</w:t>
            </w:r>
            <w:r w:rsidR="00303ACC" w:rsidRPr="0002779A">
              <w:rPr>
                <w:rFonts w:ascii="Times New Roman" w:hAnsi="Times New Roman" w:cs="Times New Roman"/>
                <w:iCs/>
                <w:sz w:val="16"/>
                <w:szCs w:val="16"/>
              </w:rPr>
              <w:t>=2.12</w:t>
            </w:r>
            <w:r w:rsidR="00E978A7" w:rsidRPr="0002779A">
              <w:rPr>
                <w:rFonts w:ascii="Times New Roman" w:hAnsi="Times New Roman" w:cs="Times New Roman"/>
                <w:iCs/>
                <w:sz w:val="16"/>
                <w:szCs w:val="16"/>
              </w:rPr>
              <w:t>. Within groups</w:t>
            </w:r>
            <w:r w:rsidR="00331E16" w:rsidRPr="0002779A">
              <w:rPr>
                <w:rFonts w:ascii="Times New Roman" w:hAnsi="Times New Roman" w:cs="Times New Roman"/>
                <w:iCs/>
                <w:sz w:val="16"/>
                <w:szCs w:val="16"/>
              </w:rPr>
              <w:t xml:space="preserve"> [SS]</w:t>
            </w:r>
            <w:r w:rsidR="00890660" w:rsidRPr="0002779A">
              <w:rPr>
                <w:rFonts w:ascii="Times New Roman" w:hAnsi="Times New Roman" w:cs="Times New Roman"/>
                <w:iCs/>
                <w:sz w:val="16"/>
                <w:szCs w:val="16"/>
              </w:rPr>
              <w:t xml:space="preserve">: Low [REF], mid </w:t>
            </w:r>
            <w:r w:rsidR="00651CFB" w:rsidRPr="0002779A">
              <w:rPr>
                <w:rFonts w:ascii="Times New Roman" w:hAnsi="Times New Roman" w:cs="Times New Roman"/>
                <w:iCs/>
                <w:sz w:val="16"/>
                <w:szCs w:val="16"/>
              </w:rPr>
              <w:t>RR=0.91, high RR=</w:t>
            </w:r>
            <w:r w:rsidR="00331E16" w:rsidRPr="0002779A">
              <w:rPr>
                <w:rFonts w:ascii="Times New Roman" w:hAnsi="Times New Roman" w:cs="Times New Roman"/>
                <w:iCs/>
                <w:sz w:val="16"/>
                <w:szCs w:val="16"/>
              </w:rPr>
              <w:t>0.51</w:t>
            </w:r>
          </w:p>
          <w:p w14:paraId="33AF9E12" w14:textId="30B350BD" w:rsidR="00964D76" w:rsidRPr="0002779A" w:rsidRDefault="00A41B6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Between groups [SS] </w:t>
            </w:r>
            <w:r w:rsidR="00142CE8" w:rsidRPr="0002779A">
              <w:rPr>
                <w:rFonts w:ascii="Times New Roman" w:hAnsi="Times New Roman" w:cs="Times New Roman"/>
                <w:iCs/>
                <w:sz w:val="16"/>
                <w:szCs w:val="16"/>
              </w:rPr>
              <w:t>Low (</w:t>
            </w:r>
            <w:r w:rsidRPr="0002779A">
              <w:rPr>
                <w:rFonts w:ascii="Times New Roman" w:hAnsi="Times New Roman" w:cs="Times New Roman"/>
                <w:iCs/>
                <w:sz w:val="16"/>
                <w:szCs w:val="16"/>
              </w:rPr>
              <w:t>&lt;3.5 %</w:t>
            </w:r>
            <w:r w:rsidR="00142CE8" w:rsidRPr="0002779A">
              <w:rPr>
                <w:rFonts w:ascii="Times New Roman" w:hAnsi="Times New Roman" w:cs="Times New Roman"/>
                <w:iCs/>
                <w:sz w:val="16"/>
                <w:szCs w:val="16"/>
              </w:rPr>
              <w:t>) RR=2.74, mid (</w:t>
            </w:r>
            <w:r w:rsidR="00DB69B5" w:rsidRPr="0002779A">
              <w:rPr>
                <w:rFonts w:ascii="Times New Roman" w:hAnsi="Times New Roman" w:cs="Times New Roman"/>
                <w:iCs/>
                <w:sz w:val="16"/>
                <w:szCs w:val="16"/>
              </w:rPr>
              <w:t>3.5–6.3%) RR=2.09,</w:t>
            </w:r>
          </w:p>
          <w:p w14:paraId="56CA413F" w14:textId="77777777" w:rsidR="00081B69" w:rsidRPr="0002779A" w:rsidRDefault="00DB69B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high (</w:t>
            </w:r>
            <w:r w:rsidRPr="0002779A">
              <w:rPr>
                <w:rFonts w:ascii="Times New Roman" w:hAnsi="Times New Roman" w:cs="Times New Roman"/>
                <w:iCs/>
                <w:sz w:val="16"/>
                <w:szCs w:val="16"/>
                <w:u w:val="single"/>
              </w:rPr>
              <w:t>&gt;</w:t>
            </w:r>
            <w:r w:rsidR="00127DC9" w:rsidRPr="0002779A">
              <w:rPr>
                <w:rFonts w:ascii="Times New Roman" w:hAnsi="Times New Roman" w:cs="Times New Roman"/>
                <w:iCs/>
                <w:sz w:val="16"/>
                <w:szCs w:val="16"/>
              </w:rPr>
              <w:t xml:space="preserve">6.3%) RR=1.35. Within groups: Low [REF], mid RR=0.88, high </w:t>
            </w:r>
            <w:r w:rsidR="00FD2713" w:rsidRPr="0002779A">
              <w:rPr>
                <w:rFonts w:ascii="Times New Roman" w:hAnsi="Times New Roman" w:cs="Times New Roman"/>
                <w:iCs/>
                <w:sz w:val="16"/>
                <w:szCs w:val="16"/>
              </w:rPr>
              <w:t>RR=0.67</w:t>
            </w:r>
          </w:p>
          <w:p w14:paraId="0D3AB68D" w14:textId="09E3C09B" w:rsidR="00BD38E1" w:rsidRPr="0002779A" w:rsidRDefault="00BD38E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ig</w:t>
            </w:r>
            <w:r w:rsidR="0053348F"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increase</w:t>
            </w:r>
            <w:r w:rsidR="00B165C4" w:rsidRPr="0002779A">
              <w:rPr>
                <w:rFonts w:ascii="Times New Roman" w:hAnsi="Times New Roman" w:cs="Times New Roman"/>
                <w:iCs/>
                <w:sz w:val="16"/>
                <w:szCs w:val="16"/>
              </w:rPr>
              <w:t>d NAP risk</w:t>
            </w:r>
            <w:r w:rsidRPr="0002779A">
              <w:rPr>
                <w:rFonts w:ascii="Times New Roman" w:hAnsi="Times New Roman" w:cs="Times New Roman"/>
                <w:iCs/>
                <w:sz w:val="16"/>
                <w:szCs w:val="16"/>
              </w:rPr>
              <w:t xml:space="preserve"> in</w:t>
            </w:r>
            <w:r w:rsidR="00AD6600" w:rsidRPr="0002779A">
              <w:rPr>
                <w:rFonts w:ascii="Times New Roman" w:hAnsi="Times New Roman" w:cs="Times New Roman"/>
                <w:iCs/>
                <w:sz w:val="16"/>
                <w:szCs w:val="16"/>
              </w:rPr>
              <w:t xml:space="preserve"> Dutch</w:t>
            </w:r>
            <w:r w:rsidRPr="0002779A">
              <w:rPr>
                <w:rFonts w:ascii="Times New Roman" w:hAnsi="Times New Roman" w:cs="Times New Roman"/>
                <w:iCs/>
                <w:sz w:val="16"/>
                <w:szCs w:val="16"/>
              </w:rPr>
              <w:t xml:space="preserve"> majority group with increasing </w:t>
            </w:r>
            <w:r w:rsidR="00D37CA2" w:rsidRPr="0002779A">
              <w:rPr>
                <w:rFonts w:ascii="Times New Roman" w:hAnsi="Times New Roman" w:cs="Times New Roman"/>
                <w:iCs/>
                <w:sz w:val="16"/>
                <w:szCs w:val="16"/>
              </w:rPr>
              <w:t xml:space="preserve">overall </w:t>
            </w:r>
            <w:r w:rsidR="002B2383" w:rsidRPr="0002779A">
              <w:rPr>
                <w:rFonts w:ascii="Times New Roman" w:hAnsi="Times New Roman" w:cs="Times New Roman"/>
                <w:iCs/>
                <w:sz w:val="16"/>
                <w:szCs w:val="16"/>
              </w:rPr>
              <w:t>‘N</w:t>
            </w:r>
            <w:r w:rsidR="00D37CA2" w:rsidRPr="0002779A">
              <w:rPr>
                <w:rFonts w:ascii="Times New Roman" w:hAnsi="Times New Roman" w:cs="Times New Roman"/>
                <w:iCs/>
                <w:sz w:val="16"/>
                <w:szCs w:val="16"/>
              </w:rPr>
              <w:t>on-</w:t>
            </w:r>
            <w:r w:rsidR="00B165C4" w:rsidRPr="0002779A">
              <w:rPr>
                <w:rFonts w:ascii="Times New Roman" w:hAnsi="Times New Roman" w:cs="Times New Roman"/>
                <w:iCs/>
                <w:sz w:val="16"/>
                <w:szCs w:val="16"/>
              </w:rPr>
              <w:t>W</w:t>
            </w:r>
            <w:r w:rsidR="00D37CA2" w:rsidRPr="0002779A">
              <w:rPr>
                <w:rFonts w:ascii="Times New Roman" w:hAnsi="Times New Roman" w:cs="Times New Roman"/>
                <w:iCs/>
                <w:sz w:val="16"/>
                <w:szCs w:val="16"/>
              </w:rPr>
              <w:t>estern</w:t>
            </w:r>
            <w:r w:rsidR="002B2383" w:rsidRPr="0002779A">
              <w:rPr>
                <w:rFonts w:ascii="Times New Roman" w:hAnsi="Times New Roman" w:cs="Times New Roman"/>
                <w:iCs/>
                <w:sz w:val="16"/>
                <w:szCs w:val="16"/>
              </w:rPr>
              <w:t>’</w:t>
            </w:r>
            <w:r w:rsidR="00D37CA2" w:rsidRPr="0002779A">
              <w:rPr>
                <w:rFonts w:ascii="Times New Roman" w:hAnsi="Times New Roman" w:cs="Times New Roman"/>
                <w:iCs/>
                <w:sz w:val="16"/>
                <w:szCs w:val="16"/>
              </w:rPr>
              <w:t xml:space="preserve"> minorities </w:t>
            </w:r>
            <w:r w:rsidR="00E53EE2" w:rsidRPr="0002779A">
              <w:rPr>
                <w:rFonts w:ascii="Times New Roman" w:hAnsi="Times New Roman" w:cs="Times New Roman"/>
                <w:iCs/>
                <w:sz w:val="16"/>
                <w:szCs w:val="16"/>
              </w:rPr>
              <w:t xml:space="preserve">and </w:t>
            </w:r>
            <w:r w:rsidR="00644CF4" w:rsidRPr="0002779A">
              <w:rPr>
                <w:rFonts w:ascii="Times New Roman" w:hAnsi="Times New Roman" w:cs="Times New Roman"/>
                <w:iCs/>
                <w:sz w:val="16"/>
                <w:szCs w:val="16"/>
              </w:rPr>
              <w:t>‘O</w:t>
            </w:r>
            <w:r w:rsidR="00E53EE2" w:rsidRPr="0002779A">
              <w:rPr>
                <w:rFonts w:ascii="Times New Roman" w:hAnsi="Times New Roman" w:cs="Times New Roman"/>
                <w:iCs/>
                <w:sz w:val="16"/>
                <w:szCs w:val="16"/>
              </w:rPr>
              <w:t xml:space="preserve">ther </w:t>
            </w:r>
            <w:r w:rsidR="001F0C98" w:rsidRPr="0002779A">
              <w:rPr>
                <w:rFonts w:ascii="Times New Roman" w:hAnsi="Times New Roman" w:cs="Times New Roman"/>
                <w:iCs/>
                <w:sz w:val="16"/>
                <w:szCs w:val="16"/>
              </w:rPr>
              <w:t>Non-Western</w:t>
            </w:r>
            <w:r w:rsidR="00644CF4" w:rsidRPr="0002779A">
              <w:rPr>
                <w:rFonts w:ascii="Times New Roman" w:hAnsi="Times New Roman" w:cs="Times New Roman"/>
                <w:iCs/>
                <w:sz w:val="16"/>
                <w:szCs w:val="16"/>
              </w:rPr>
              <w:t>’</w:t>
            </w:r>
            <w:r w:rsidR="00E53EE2" w:rsidRPr="0002779A">
              <w:rPr>
                <w:rFonts w:ascii="Times New Roman" w:hAnsi="Times New Roman" w:cs="Times New Roman"/>
                <w:iCs/>
                <w:sz w:val="16"/>
                <w:szCs w:val="16"/>
              </w:rPr>
              <w:t xml:space="preserve"> group at</w:t>
            </w:r>
            <w:r w:rsidR="00D37CA2" w:rsidRPr="0002779A">
              <w:rPr>
                <w:rFonts w:ascii="Times New Roman" w:hAnsi="Times New Roman" w:cs="Times New Roman"/>
                <w:iCs/>
                <w:sz w:val="16"/>
                <w:szCs w:val="16"/>
              </w:rPr>
              <w:t xml:space="preserve"> the neighbourhood level</w:t>
            </w:r>
          </w:p>
          <w:p w14:paraId="49521AE0" w14:textId="2367FEC4" w:rsidR="00F155EA" w:rsidRPr="0002779A" w:rsidRDefault="009C2D9B"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f</w:t>
            </w:r>
            <w:r w:rsidR="00327FA8" w:rsidRPr="0002779A">
              <w:rPr>
                <w:rFonts w:ascii="Times New Roman" w:hAnsi="Times New Roman" w:cs="Times New Roman"/>
                <w:i/>
                <w:sz w:val="16"/>
                <w:szCs w:val="16"/>
              </w:rPr>
              <w:t xml:space="preserve">or combined </w:t>
            </w:r>
            <w:r w:rsidR="0045675B" w:rsidRPr="0002779A">
              <w:rPr>
                <w:rFonts w:ascii="Times New Roman" w:hAnsi="Times New Roman" w:cs="Times New Roman"/>
                <w:i/>
                <w:sz w:val="16"/>
                <w:szCs w:val="16"/>
              </w:rPr>
              <w:t xml:space="preserve">‘all </w:t>
            </w:r>
            <w:r w:rsidR="00327FA8" w:rsidRPr="0002779A">
              <w:rPr>
                <w:rFonts w:ascii="Times New Roman" w:hAnsi="Times New Roman" w:cs="Times New Roman"/>
                <w:i/>
                <w:sz w:val="16"/>
                <w:szCs w:val="16"/>
              </w:rPr>
              <w:t>non-Western</w:t>
            </w:r>
            <w:r w:rsidR="0045675B" w:rsidRPr="0002779A">
              <w:rPr>
                <w:rFonts w:ascii="Times New Roman" w:hAnsi="Times New Roman" w:cs="Times New Roman"/>
                <w:i/>
                <w:sz w:val="16"/>
                <w:szCs w:val="16"/>
              </w:rPr>
              <w:t xml:space="preserve"> minority</w:t>
            </w:r>
            <w:r w:rsidR="00327FA8" w:rsidRPr="0002779A">
              <w:rPr>
                <w:rFonts w:ascii="Times New Roman" w:hAnsi="Times New Roman" w:cs="Times New Roman"/>
                <w:i/>
                <w:sz w:val="16"/>
                <w:szCs w:val="16"/>
              </w:rPr>
              <w:t xml:space="preserve"> </w:t>
            </w:r>
            <w:r w:rsidR="00856759" w:rsidRPr="0002779A">
              <w:rPr>
                <w:rFonts w:ascii="Times New Roman" w:hAnsi="Times New Roman" w:cs="Times New Roman"/>
                <w:i/>
                <w:sz w:val="16"/>
                <w:szCs w:val="16"/>
              </w:rPr>
              <w:t>group</w:t>
            </w:r>
            <w:r w:rsidR="0045675B" w:rsidRPr="0002779A">
              <w:rPr>
                <w:rFonts w:ascii="Times New Roman" w:hAnsi="Times New Roman" w:cs="Times New Roman"/>
                <w:i/>
                <w:sz w:val="16"/>
                <w:szCs w:val="16"/>
              </w:rPr>
              <w:t>’</w:t>
            </w:r>
            <w:r w:rsidR="00856759" w:rsidRPr="0002779A">
              <w:rPr>
                <w:rFonts w:ascii="Times New Roman" w:hAnsi="Times New Roman" w:cs="Times New Roman"/>
                <w:i/>
                <w:sz w:val="16"/>
                <w:szCs w:val="16"/>
              </w:rPr>
              <w:t>, s</w:t>
            </w:r>
            <w:r w:rsidR="00081B69" w:rsidRPr="0002779A">
              <w:rPr>
                <w:rFonts w:ascii="Times New Roman" w:hAnsi="Times New Roman" w:cs="Times New Roman"/>
                <w:i/>
                <w:sz w:val="16"/>
                <w:szCs w:val="16"/>
              </w:rPr>
              <w:t xml:space="preserve">ig. </w:t>
            </w:r>
            <w:r w:rsidR="0007045B" w:rsidRPr="0002779A">
              <w:rPr>
                <w:rFonts w:ascii="Times New Roman" w:hAnsi="Times New Roman" w:cs="Times New Roman"/>
                <w:i/>
                <w:sz w:val="16"/>
                <w:szCs w:val="16"/>
              </w:rPr>
              <w:t xml:space="preserve">between-group </w:t>
            </w:r>
            <w:r w:rsidR="00081B69" w:rsidRPr="0002779A">
              <w:rPr>
                <w:rFonts w:ascii="Times New Roman" w:hAnsi="Times New Roman" w:cs="Times New Roman"/>
                <w:i/>
                <w:sz w:val="16"/>
                <w:szCs w:val="16"/>
              </w:rPr>
              <w:t>effect</w:t>
            </w:r>
            <w:r w:rsidR="00327FA8" w:rsidRPr="0002779A">
              <w:rPr>
                <w:rFonts w:ascii="Times New Roman" w:hAnsi="Times New Roman" w:cs="Times New Roman"/>
                <w:i/>
                <w:sz w:val="16"/>
                <w:szCs w:val="16"/>
              </w:rPr>
              <w:t>s</w:t>
            </w:r>
            <w:r w:rsidR="00081B69" w:rsidRPr="0002779A">
              <w:rPr>
                <w:rFonts w:ascii="Times New Roman" w:hAnsi="Times New Roman" w:cs="Times New Roman"/>
                <w:i/>
                <w:sz w:val="16"/>
                <w:szCs w:val="16"/>
              </w:rPr>
              <w:t xml:space="preserve"> found at the neighbourhood</w:t>
            </w:r>
            <w:r w:rsidR="00A736D1" w:rsidRPr="0002779A">
              <w:rPr>
                <w:rFonts w:ascii="Times New Roman" w:hAnsi="Times New Roman" w:cs="Times New Roman"/>
                <w:i/>
                <w:sz w:val="16"/>
                <w:szCs w:val="16"/>
              </w:rPr>
              <w:t xml:space="preserve"> and district level</w:t>
            </w:r>
            <w:r w:rsidR="003E026F" w:rsidRPr="0002779A">
              <w:rPr>
                <w:rFonts w:ascii="Times New Roman" w:hAnsi="Times New Roman" w:cs="Times New Roman"/>
                <w:i/>
                <w:sz w:val="16"/>
                <w:szCs w:val="16"/>
              </w:rPr>
              <w:t xml:space="preserve"> </w:t>
            </w:r>
            <w:r w:rsidR="003279E4" w:rsidRPr="0002779A">
              <w:rPr>
                <w:rFonts w:ascii="Times New Roman" w:hAnsi="Times New Roman" w:cs="Times New Roman"/>
                <w:i/>
                <w:sz w:val="16"/>
                <w:szCs w:val="16"/>
              </w:rPr>
              <w:t>but</w:t>
            </w:r>
            <w:r w:rsidR="003E026F" w:rsidRPr="0002779A">
              <w:rPr>
                <w:rFonts w:ascii="Times New Roman" w:hAnsi="Times New Roman" w:cs="Times New Roman"/>
                <w:i/>
                <w:sz w:val="16"/>
                <w:szCs w:val="16"/>
              </w:rPr>
              <w:t xml:space="preserve"> effects</w:t>
            </w:r>
            <w:r w:rsidR="003279E4" w:rsidRPr="0002779A">
              <w:rPr>
                <w:rFonts w:ascii="Times New Roman" w:hAnsi="Times New Roman" w:cs="Times New Roman"/>
                <w:i/>
                <w:sz w:val="16"/>
                <w:szCs w:val="16"/>
              </w:rPr>
              <w:t xml:space="preserve"> not </w:t>
            </w:r>
            <w:r w:rsidR="003E026F" w:rsidRPr="0002779A">
              <w:rPr>
                <w:rFonts w:ascii="Times New Roman" w:hAnsi="Times New Roman" w:cs="Times New Roman"/>
                <w:i/>
                <w:sz w:val="16"/>
                <w:szCs w:val="16"/>
              </w:rPr>
              <w:t xml:space="preserve">sig. </w:t>
            </w:r>
            <w:r w:rsidR="003279E4" w:rsidRPr="0002779A">
              <w:rPr>
                <w:rFonts w:ascii="Times New Roman" w:hAnsi="Times New Roman" w:cs="Times New Roman"/>
                <w:i/>
                <w:sz w:val="16"/>
                <w:szCs w:val="16"/>
              </w:rPr>
              <w:t xml:space="preserve">for within-groups analyses </w:t>
            </w:r>
          </w:p>
        </w:tc>
      </w:tr>
      <w:tr w:rsidR="00002A4F" w:rsidRPr="0002779A" w14:paraId="5F7EE63A" w14:textId="77777777" w:rsidTr="00160AF0">
        <w:trPr>
          <w:jc w:val="center"/>
        </w:trPr>
        <w:tc>
          <w:tcPr>
            <w:tcW w:w="466" w:type="pct"/>
          </w:tcPr>
          <w:p w14:paraId="42217E4F" w14:textId="6C5F1AFE" w:rsidR="00A8116D" w:rsidRPr="0002779A" w:rsidRDefault="002103D2" w:rsidP="002E4DB3">
            <w:pPr>
              <w:spacing w:line="360" w:lineRule="auto"/>
              <w:jc w:val="center"/>
              <w:rPr>
                <w:rFonts w:ascii="Times New Roman" w:hAnsi="Times New Roman" w:cs="Times New Roman"/>
                <w:b/>
                <w:bCs/>
                <w:iCs/>
                <w:sz w:val="16"/>
                <w:szCs w:val="16"/>
              </w:rPr>
            </w:pPr>
            <w:proofErr w:type="spellStart"/>
            <w:r w:rsidRPr="0002779A">
              <w:rPr>
                <w:rFonts w:ascii="Times New Roman" w:hAnsi="Times New Roman" w:cs="Times New Roman"/>
                <w:b/>
                <w:bCs/>
                <w:iCs/>
                <w:sz w:val="16"/>
                <w:szCs w:val="16"/>
              </w:rPr>
              <w:lastRenderedPageBreak/>
              <w:t>Termorshuizen</w:t>
            </w:r>
            <w:proofErr w:type="spellEnd"/>
            <w:r w:rsidR="00E13B26" w:rsidRPr="0002779A">
              <w:rPr>
                <w:rFonts w:ascii="Times New Roman" w:hAnsi="Times New Roman" w:cs="Times New Roman"/>
                <w:b/>
                <w:bCs/>
                <w:iCs/>
                <w:sz w:val="16"/>
                <w:szCs w:val="16"/>
              </w:rPr>
              <w:t xml:space="preserve">, </w:t>
            </w:r>
            <w:proofErr w:type="spellStart"/>
            <w:r w:rsidR="00E13B26" w:rsidRPr="0002779A">
              <w:rPr>
                <w:rFonts w:ascii="Times New Roman" w:hAnsi="Times New Roman" w:cs="Times New Roman"/>
                <w:b/>
                <w:bCs/>
                <w:iCs/>
                <w:sz w:val="16"/>
                <w:szCs w:val="16"/>
              </w:rPr>
              <w:t>Heerdink</w:t>
            </w:r>
            <w:proofErr w:type="spellEnd"/>
            <w:r w:rsidR="00E13B26" w:rsidRPr="0002779A">
              <w:rPr>
                <w:rFonts w:ascii="Times New Roman" w:hAnsi="Times New Roman" w:cs="Times New Roman"/>
                <w:b/>
                <w:bCs/>
                <w:iCs/>
                <w:sz w:val="16"/>
                <w:szCs w:val="16"/>
              </w:rPr>
              <w:t xml:space="preserve"> &amp; </w:t>
            </w:r>
            <w:proofErr w:type="spellStart"/>
            <w:r w:rsidR="00E13B26" w:rsidRPr="0002779A">
              <w:rPr>
                <w:rFonts w:ascii="Times New Roman" w:hAnsi="Times New Roman" w:cs="Times New Roman"/>
                <w:b/>
                <w:bCs/>
                <w:iCs/>
                <w:sz w:val="16"/>
                <w:szCs w:val="16"/>
              </w:rPr>
              <w:t>Selten</w:t>
            </w:r>
            <w:proofErr w:type="spellEnd"/>
            <w:r w:rsidR="00E13B26" w:rsidRPr="0002779A">
              <w:rPr>
                <w:rFonts w:ascii="Times New Roman" w:hAnsi="Times New Roman" w:cs="Times New Roman"/>
                <w:b/>
                <w:bCs/>
                <w:iCs/>
                <w:sz w:val="16"/>
                <w:szCs w:val="16"/>
              </w:rPr>
              <w:t xml:space="preserve"> (2018)</w:t>
            </w:r>
          </w:p>
          <w:p w14:paraId="42C83D9E" w14:textId="77777777" w:rsidR="001B0270" w:rsidRPr="0002779A" w:rsidRDefault="001B0270" w:rsidP="002E4DB3">
            <w:pPr>
              <w:spacing w:line="360" w:lineRule="auto"/>
              <w:jc w:val="center"/>
              <w:rPr>
                <w:rFonts w:ascii="Times New Roman" w:hAnsi="Times New Roman" w:cs="Times New Roman"/>
                <w:iCs/>
                <w:sz w:val="16"/>
                <w:szCs w:val="16"/>
              </w:rPr>
            </w:pPr>
          </w:p>
          <w:p w14:paraId="750906CD" w14:textId="5D1FD9D0" w:rsidR="001B0270" w:rsidRPr="0002779A" w:rsidRDefault="001B027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msterdam, Rotterdam, the Hague, &amp; Utrecht, the Netherlands</w:t>
            </w:r>
          </w:p>
        </w:tc>
        <w:tc>
          <w:tcPr>
            <w:tcW w:w="636" w:type="pct"/>
          </w:tcPr>
          <w:p w14:paraId="7389EE4D" w14:textId="77777777" w:rsidR="005A7DEF" w:rsidRPr="0002779A" w:rsidRDefault="001768C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he </w:t>
            </w:r>
            <w:r w:rsidR="00CE1F4E" w:rsidRPr="0002779A">
              <w:rPr>
                <w:rFonts w:ascii="Times New Roman" w:hAnsi="Times New Roman" w:cs="Times New Roman"/>
                <w:iCs/>
                <w:sz w:val="16"/>
                <w:szCs w:val="16"/>
              </w:rPr>
              <w:t>Health</w:t>
            </w:r>
            <w:r w:rsidRPr="0002779A">
              <w:rPr>
                <w:rFonts w:ascii="Times New Roman" w:hAnsi="Times New Roman" w:cs="Times New Roman"/>
                <w:iCs/>
                <w:sz w:val="16"/>
                <w:szCs w:val="16"/>
              </w:rPr>
              <w:t xml:space="preserve"> Care Institute Netherlands &amp; </w:t>
            </w:r>
            <w:r w:rsidR="005A7DEF" w:rsidRPr="0002779A">
              <w:rPr>
                <w:rFonts w:ascii="Times New Roman" w:hAnsi="Times New Roman" w:cs="Times New Roman"/>
                <w:iCs/>
                <w:sz w:val="16"/>
                <w:szCs w:val="16"/>
              </w:rPr>
              <w:t>&amp; Dutch population registry (Central Bureau of Statistics, the Netherlands)</w:t>
            </w:r>
          </w:p>
          <w:p w14:paraId="6031CC19" w14:textId="4C941147" w:rsidR="00A8116D" w:rsidRPr="0002779A" w:rsidRDefault="00A8116D" w:rsidP="002E4DB3">
            <w:pPr>
              <w:spacing w:line="360" w:lineRule="auto"/>
              <w:jc w:val="center"/>
              <w:rPr>
                <w:rFonts w:ascii="Times New Roman" w:hAnsi="Times New Roman" w:cs="Times New Roman"/>
                <w:iCs/>
                <w:sz w:val="16"/>
                <w:szCs w:val="16"/>
              </w:rPr>
            </w:pPr>
          </w:p>
          <w:p w14:paraId="7656ECF7" w14:textId="6767B558" w:rsidR="005A7DEF" w:rsidRPr="0002779A" w:rsidRDefault="005A7DE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286D99" w:rsidRPr="0002779A">
              <w:rPr>
                <w:rFonts w:ascii="Times New Roman" w:hAnsi="Times New Roman" w:cs="Times New Roman"/>
                <w:iCs/>
                <w:sz w:val="16"/>
                <w:szCs w:val="16"/>
              </w:rPr>
              <w:t>2013 (1 year)</w:t>
            </w:r>
          </w:p>
        </w:tc>
        <w:tc>
          <w:tcPr>
            <w:tcW w:w="381" w:type="pct"/>
          </w:tcPr>
          <w:p w14:paraId="01372018" w14:textId="0D604AC5" w:rsidR="00A8116D" w:rsidRPr="0002779A" w:rsidRDefault="00C1641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ssigned by country of birth of parent(s) born outside of the Netherlands. If both parents were born in different countries, maternal country of birth used.</w:t>
            </w:r>
          </w:p>
        </w:tc>
        <w:tc>
          <w:tcPr>
            <w:tcW w:w="510" w:type="pct"/>
          </w:tcPr>
          <w:p w14:paraId="7FCDC1BA" w14:textId="7B29392E" w:rsidR="00A8116D" w:rsidRPr="0002779A" w:rsidRDefault="00DC65D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Dispensed anti-psychotic medication </w:t>
            </w:r>
            <w:r w:rsidR="008E5D45" w:rsidRPr="0002779A">
              <w:rPr>
                <w:rFonts w:ascii="Times New Roman" w:hAnsi="Times New Roman" w:cs="Times New Roman"/>
                <w:iCs/>
                <w:sz w:val="16"/>
                <w:szCs w:val="16"/>
              </w:rPr>
              <w:t>[</w:t>
            </w:r>
            <w:r w:rsidR="0010327A" w:rsidRPr="0002779A">
              <w:rPr>
                <w:rFonts w:ascii="Times New Roman" w:hAnsi="Times New Roman" w:cs="Times New Roman"/>
                <w:iCs/>
                <w:sz w:val="16"/>
                <w:szCs w:val="16"/>
              </w:rPr>
              <w:t>ATC code N05A, including N05AN01, Lithium</w:t>
            </w:r>
            <w:r w:rsidR="008E5D45" w:rsidRPr="0002779A">
              <w:rPr>
                <w:rFonts w:ascii="Times New Roman" w:hAnsi="Times New Roman" w:cs="Times New Roman"/>
                <w:iCs/>
                <w:sz w:val="16"/>
                <w:szCs w:val="16"/>
              </w:rPr>
              <w:t>]</w:t>
            </w:r>
          </w:p>
        </w:tc>
        <w:tc>
          <w:tcPr>
            <w:tcW w:w="338" w:type="pct"/>
          </w:tcPr>
          <w:p w14:paraId="138E0278" w14:textId="7F23D3BB" w:rsidR="00A8116D" w:rsidRPr="0002779A" w:rsidRDefault="008908A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eighbourhood</w:t>
            </w:r>
            <w:r w:rsidR="00DC1D09" w:rsidRPr="0002779A">
              <w:rPr>
                <w:rFonts w:ascii="Times New Roman" w:hAnsi="Times New Roman" w:cs="Times New Roman"/>
                <w:iCs/>
                <w:sz w:val="16"/>
                <w:szCs w:val="16"/>
              </w:rPr>
              <w:t>s</w:t>
            </w:r>
            <w:r w:rsidR="000D4157" w:rsidRPr="0002779A">
              <w:rPr>
                <w:rFonts w:ascii="Times New Roman" w:hAnsi="Times New Roman" w:cs="Times New Roman"/>
                <w:iCs/>
                <w:sz w:val="16"/>
                <w:szCs w:val="16"/>
              </w:rPr>
              <w:t xml:space="preserve"> (NR/2808)</w:t>
            </w:r>
          </w:p>
        </w:tc>
        <w:tc>
          <w:tcPr>
            <w:tcW w:w="381" w:type="pct"/>
          </w:tcPr>
          <w:p w14:paraId="4A017FD9" w14:textId="5FD0327C" w:rsidR="00A8116D" w:rsidRPr="0002779A" w:rsidRDefault="004808F0"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Q</w:t>
            </w:r>
            <w:r w:rsidR="005379C2" w:rsidRPr="0002779A">
              <w:rPr>
                <w:rFonts w:ascii="Times New Roman" w:hAnsi="Times New Roman" w:cs="Times New Roman"/>
                <w:iCs/>
                <w:sz w:val="16"/>
                <w:szCs w:val="16"/>
              </w:rPr>
              <w:t>uintile</w:t>
            </w:r>
            <w:r>
              <w:rPr>
                <w:rFonts w:ascii="Times New Roman" w:hAnsi="Times New Roman" w:cs="Times New Roman"/>
                <w:iCs/>
                <w:sz w:val="16"/>
                <w:szCs w:val="16"/>
              </w:rPr>
              <w:t>s</w:t>
            </w:r>
            <w:r w:rsidR="005379C2" w:rsidRPr="0002779A">
              <w:rPr>
                <w:rFonts w:ascii="Times New Roman" w:hAnsi="Times New Roman" w:cs="Times New Roman"/>
                <w:iCs/>
                <w:sz w:val="16"/>
                <w:szCs w:val="16"/>
              </w:rPr>
              <w:t xml:space="preserve"> of ethnic density (low</w:t>
            </w:r>
            <w:r w:rsidR="0073241A" w:rsidRPr="0002779A">
              <w:rPr>
                <w:rFonts w:ascii="Times New Roman" w:hAnsi="Times New Roman" w:cs="Times New Roman"/>
                <w:iCs/>
                <w:sz w:val="16"/>
                <w:szCs w:val="16"/>
              </w:rPr>
              <w:t>est</w:t>
            </w:r>
            <w:r w:rsidR="005379C2" w:rsidRPr="0002779A">
              <w:rPr>
                <w:rFonts w:ascii="Times New Roman" w:hAnsi="Times New Roman" w:cs="Times New Roman"/>
                <w:iCs/>
                <w:sz w:val="16"/>
                <w:szCs w:val="16"/>
              </w:rPr>
              <w:t>=REF)</w:t>
            </w:r>
          </w:p>
        </w:tc>
        <w:tc>
          <w:tcPr>
            <w:tcW w:w="385" w:type="pct"/>
          </w:tcPr>
          <w:p w14:paraId="62950005" w14:textId="2DAC67A5" w:rsidR="00A8116D" w:rsidRPr="0002779A" w:rsidRDefault="005379C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w:t>
            </w:r>
            <w:r w:rsidR="00B001EC"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sex</w:t>
            </w:r>
            <w:r w:rsidR="00B001EC" w:rsidRPr="0002779A">
              <w:rPr>
                <w:rFonts w:ascii="Times New Roman" w:hAnsi="Times New Roman" w:cs="Times New Roman"/>
                <w:iCs/>
                <w:sz w:val="16"/>
                <w:szCs w:val="16"/>
              </w:rPr>
              <w:t>, &amp; household composition</w:t>
            </w:r>
          </w:p>
          <w:p w14:paraId="369281E6" w14:textId="78B02B63" w:rsidR="005379C2" w:rsidRPr="0002779A" w:rsidRDefault="005379C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 </w:t>
            </w:r>
            <w:r w:rsidR="00E62836" w:rsidRPr="0002779A">
              <w:rPr>
                <w:rFonts w:ascii="Times New Roman" w:hAnsi="Times New Roman" w:cs="Times New Roman"/>
                <w:iCs/>
                <w:sz w:val="16"/>
                <w:szCs w:val="16"/>
              </w:rPr>
              <w:t>Socioeconomic status</w:t>
            </w:r>
            <w:r w:rsidR="00746747" w:rsidRPr="0002779A">
              <w:rPr>
                <w:rFonts w:ascii="Times New Roman" w:hAnsi="Times New Roman" w:cs="Times New Roman"/>
                <w:iCs/>
                <w:sz w:val="16"/>
                <w:szCs w:val="16"/>
              </w:rPr>
              <w:t xml:space="preserve"> (</w:t>
            </w:r>
            <w:r w:rsidR="004D3DAA" w:rsidRPr="0002779A">
              <w:rPr>
                <w:rFonts w:ascii="Times New Roman" w:hAnsi="Times New Roman" w:cs="Times New Roman"/>
                <w:iCs/>
                <w:sz w:val="16"/>
                <w:szCs w:val="16"/>
              </w:rPr>
              <w:t xml:space="preserve">At least 138 per 1000 households in a </w:t>
            </w:r>
            <w:r w:rsidR="003A796B" w:rsidRPr="0002779A">
              <w:rPr>
                <w:rFonts w:ascii="Times New Roman" w:hAnsi="Times New Roman" w:cs="Times New Roman"/>
                <w:iCs/>
                <w:sz w:val="16"/>
                <w:szCs w:val="16"/>
              </w:rPr>
              <w:t>neighbourhood</w:t>
            </w:r>
            <w:r w:rsidR="004D3DAA" w:rsidRPr="0002779A">
              <w:rPr>
                <w:rFonts w:ascii="Times New Roman" w:hAnsi="Times New Roman" w:cs="Times New Roman"/>
                <w:iCs/>
                <w:sz w:val="16"/>
                <w:szCs w:val="16"/>
              </w:rPr>
              <w:t xml:space="preserve"> are dependent on the social welfare system</w:t>
            </w:r>
            <w:r w:rsidR="001F4EF3" w:rsidRPr="0002779A">
              <w:rPr>
                <w:rFonts w:ascii="Times New Roman" w:hAnsi="Times New Roman" w:cs="Times New Roman"/>
                <w:iCs/>
                <w:sz w:val="16"/>
                <w:szCs w:val="16"/>
              </w:rPr>
              <w:t>)</w:t>
            </w:r>
          </w:p>
        </w:tc>
        <w:tc>
          <w:tcPr>
            <w:tcW w:w="335" w:type="pct"/>
          </w:tcPr>
          <w:p w14:paraId="2D8E14C5" w14:textId="0BFEC0B5" w:rsidR="00A8116D" w:rsidRPr="0002779A" w:rsidRDefault="00C62539"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variable logistic regression</w:t>
            </w:r>
          </w:p>
        </w:tc>
        <w:tc>
          <w:tcPr>
            <w:tcW w:w="765" w:type="pct"/>
          </w:tcPr>
          <w:p w14:paraId="78ACFD6E" w14:textId="6726538E" w:rsidR="00A8116D" w:rsidRPr="0002779A" w:rsidRDefault="007E1F0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urkish (</w:t>
            </w:r>
            <w:r w:rsidR="00081609" w:rsidRPr="0002779A">
              <w:rPr>
                <w:rFonts w:ascii="Times New Roman" w:hAnsi="Times New Roman" w:cs="Times New Roman"/>
                <w:iCs/>
                <w:sz w:val="16"/>
                <w:szCs w:val="16"/>
              </w:rPr>
              <w:t>3775</w:t>
            </w:r>
            <w:r w:rsidRPr="0002779A">
              <w:rPr>
                <w:rFonts w:ascii="Times New Roman" w:hAnsi="Times New Roman" w:cs="Times New Roman"/>
                <w:iCs/>
                <w:sz w:val="16"/>
                <w:szCs w:val="16"/>
              </w:rPr>
              <w:t>/105</w:t>
            </w:r>
            <w:r w:rsidR="0004280C" w:rsidRPr="0002779A">
              <w:rPr>
                <w:rFonts w:ascii="Times New Roman" w:hAnsi="Times New Roman" w:cs="Times New Roman"/>
                <w:iCs/>
                <w:sz w:val="16"/>
                <w:szCs w:val="16"/>
              </w:rPr>
              <w:t>460)</w:t>
            </w:r>
          </w:p>
          <w:p w14:paraId="0CE423FE" w14:textId="1CF37BF8" w:rsidR="0004280C" w:rsidRPr="0002779A" w:rsidRDefault="0004280C" w:rsidP="002E4DB3">
            <w:pPr>
              <w:spacing w:line="360" w:lineRule="auto"/>
              <w:jc w:val="center"/>
              <w:rPr>
                <w:rFonts w:ascii="Times New Roman" w:hAnsi="Times New Roman" w:cs="Times New Roman"/>
                <w:iCs/>
                <w:sz w:val="16"/>
                <w:szCs w:val="16"/>
              </w:rPr>
            </w:pPr>
          </w:p>
          <w:p w14:paraId="43E7AA77" w14:textId="29837B1D" w:rsidR="00245069" w:rsidRPr="0002779A" w:rsidRDefault="00245069" w:rsidP="002E4DB3">
            <w:pPr>
              <w:spacing w:line="360" w:lineRule="auto"/>
              <w:jc w:val="center"/>
              <w:rPr>
                <w:rFonts w:ascii="Times New Roman" w:hAnsi="Times New Roman" w:cs="Times New Roman"/>
                <w:iCs/>
                <w:sz w:val="16"/>
                <w:szCs w:val="16"/>
              </w:rPr>
            </w:pPr>
          </w:p>
          <w:p w14:paraId="3416BFE2" w14:textId="491DF78B" w:rsidR="00245069" w:rsidRPr="0002779A" w:rsidRDefault="00245069" w:rsidP="002E4DB3">
            <w:pPr>
              <w:spacing w:line="360" w:lineRule="auto"/>
              <w:jc w:val="center"/>
              <w:rPr>
                <w:rFonts w:ascii="Times New Roman" w:hAnsi="Times New Roman" w:cs="Times New Roman"/>
                <w:iCs/>
                <w:sz w:val="16"/>
                <w:szCs w:val="16"/>
              </w:rPr>
            </w:pPr>
          </w:p>
          <w:p w14:paraId="612CB090" w14:textId="77777777" w:rsidR="006375D3" w:rsidRPr="0002779A" w:rsidRDefault="006375D3" w:rsidP="002E4DB3">
            <w:pPr>
              <w:spacing w:line="360" w:lineRule="auto"/>
              <w:rPr>
                <w:rFonts w:ascii="Times New Roman" w:hAnsi="Times New Roman" w:cs="Times New Roman"/>
                <w:iCs/>
                <w:sz w:val="16"/>
                <w:szCs w:val="16"/>
              </w:rPr>
            </w:pPr>
          </w:p>
          <w:p w14:paraId="73B4C748" w14:textId="6DE528CE" w:rsidR="0004280C" w:rsidRPr="0002779A" w:rsidRDefault="0004280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oroccan (</w:t>
            </w:r>
            <w:r w:rsidR="008C469E" w:rsidRPr="0002779A">
              <w:rPr>
                <w:rFonts w:ascii="Times New Roman" w:hAnsi="Times New Roman" w:cs="Times New Roman"/>
                <w:iCs/>
                <w:sz w:val="16"/>
                <w:szCs w:val="16"/>
              </w:rPr>
              <w:t>5207</w:t>
            </w:r>
            <w:r w:rsidRPr="0002779A">
              <w:rPr>
                <w:rFonts w:ascii="Times New Roman" w:hAnsi="Times New Roman" w:cs="Times New Roman"/>
                <w:iCs/>
                <w:sz w:val="16"/>
                <w:szCs w:val="16"/>
              </w:rPr>
              <w:t>/115455</w:t>
            </w:r>
            <w:r w:rsidR="008C469E" w:rsidRPr="0002779A">
              <w:rPr>
                <w:rFonts w:ascii="Times New Roman" w:hAnsi="Times New Roman" w:cs="Times New Roman"/>
                <w:iCs/>
                <w:sz w:val="16"/>
                <w:szCs w:val="16"/>
              </w:rPr>
              <w:t>)</w:t>
            </w:r>
          </w:p>
          <w:p w14:paraId="42B8E634" w14:textId="70B5B309" w:rsidR="0004280C" w:rsidRPr="0002779A" w:rsidRDefault="0004280C" w:rsidP="002E4DB3">
            <w:pPr>
              <w:spacing w:line="360" w:lineRule="auto"/>
              <w:jc w:val="center"/>
              <w:rPr>
                <w:rFonts w:ascii="Times New Roman" w:hAnsi="Times New Roman" w:cs="Times New Roman"/>
                <w:iCs/>
                <w:sz w:val="16"/>
                <w:szCs w:val="16"/>
              </w:rPr>
            </w:pPr>
          </w:p>
          <w:p w14:paraId="05A25AC8" w14:textId="5FAAA284" w:rsidR="00A05E58" w:rsidRPr="0002779A" w:rsidRDefault="00A05E58" w:rsidP="002E4DB3">
            <w:pPr>
              <w:spacing w:line="360" w:lineRule="auto"/>
              <w:jc w:val="center"/>
              <w:rPr>
                <w:rFonts w:ascii="Times New Roman" w:hAnsi="Times New Roman" w:cs="Times New Roman"/>
                <w:iCs/>
                <w:sz w:val="16"/>
                <w:szCs w:val="16"/>
              </w:rPr>
            </w:pPr>
          </w:p>
          <w:p w14:paraId="302989A8" w14:textId="4B2B5904" w:rsidR="00A72F61" w:rsidRPr="0002779A" w:rsidRDefault="00A72F61" w:rsidP="002E4DB3">
            <w:pPr>
              <w:spacing w:line="360" w:lineRule="auto"/>
              <w:jc w:val="center"/>
              <w:rPr>
                <w:rFonts w:ascii="Times New Roman" w:hAnsi="Times New Roman" w:cs="Times New Roman"/>
                <w:iCs/>
                <w:sz w:val="16"/>
                <w:szCs w:val="16"/>
              </w:rPr>
            </w:pPr>
          </w:p>
          <w:p w14:paraId="40FFEF8B" w14:textId="77777777" w:rsidR="00D44F51" w:rsidRPr="0002779A" w:rsidRDefault="00D44F51" w:rsidP="002E4DB3">
            <w:pPr>
              <w:spacing w:line="360" w:lineRule="auto"/>
              <w:rPr>
                <w:rFonts w:ascii="Times New Roman" w:hAnsi="Times New Roman" w:cs="Times New Roman"/>
                <w:iCs/>
                <w:sz w:val="16"/>
                <w:szCs w:val="16"/>
              </w:rPr>
            </w:pPr>
          </w:p>
          <w:p w14:paraId="5C9750EC" w14:textId="264F3107" w:rsidR="0004280C" w:rsidRPr="0002779A" w:rsidRDefault="0004280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urinamese (</w:t>
            </w:r>
            <w:r w:rsidR="009F4A7F" w:rsidRPr="0002779A">
              <w:rPr>
                <w:rFonts w:ascii="Times New Roman" w:hAnsi="Times New Roman" w:cs="Times New Roman"/>
                <w:iCs/>
                <w:sz w:val="16"/>
                <w:szCs w:val="16"/>
              </w:rPr>
              <w:t>42</w:t>
            </w:r>
            <w:r w:rsidR="001E7779" w:rsidRPr="0002779A">
              <w:rPr>
                <w:rFonts w:ascii="Times New Roman" w:hAnsi="Times New Roman" w:cs="Times New Roman"/>
                <w:iCs/>
                <w:sz w:val="16"/>
                <w:szCs w:val="16"/>
              </w:rPr>
              <w:t>52</w:t>
            </w:r>
            <w:r w:rsidRPr="0002779A">
              <w:rPr>
                <w:rFonts w:ascii="Times New Roman" w:hAnsi="Times New Roman" w:cs="Times New Roman"/>
                <w:iCs/>
                <w:sz w:val="16"/>
                <w:szCs w:val="16"/>
              </w:rPr>
              <w:t>/147123)</w:t>
            </w:r>
          </w:p>
          <w:p w14:paraId="3D35BDFF" w14:textId="7E34A36E" w:rsidR="0004280C" w:rsidRPr="0002779A" w:rsidRDefault="0004280C" w:rsidP="002E4DB3">
            <w:pPr>
              <w:spacing w:line="360" w:lineRule="auto"/>
              <w:jc w:val="center"/>
              <w:rPr>
                <w:rFonts w:ascii="Times New Roman" w:hAnsi="Times New Roman" w:cs="Times New Roman"/>
                <w:iCs/>
                <w:sz w:val="16"/>
                <w:szCs w:val="16"/>
              </w:rPr>
            </w:pPr>
          </w:p>
          <w:p w14:paraId="446EC1ED" w14:textId="68126A73" w:rsidR="00F126F3" w:rsidRPr="0002779A" w:rsidRDefault="00F126F3" w:rsidP="002E4DB3">
            <w:pPr>
              <w:spacing w:line="360" w:lineRule="auto"/>
              <w:jc w:val="center"/>
              <w:rPr>
                <w:rFonts w:ascii="Times New Roman" w:hAnsi="Times New Roman" w:cs="Times New Roman"/>
                <w:iCs/>
                <w:sz w:val="16"/>
                <w:szCs w:val="16"/>
              </w:rPr>
            </w:pPr>
          </w:p>
          <w:p w14:paraId="258AB750" w14:textId="55A7435D" w:rsidR="00F126F3" w:rsidRPr="0002779A" w:rsidRDefault="00F126F3" w:rsidP="002E4DB3">
            <w:pPr>
              <w:spacing w:line="360" w:lineRule="auto"/>
              <w:jc w:val="center"/>
              <w:rPr>
                <w:rFonts w:ascii="Times New Roman" w:hAnsi="Times New Roman" w:cs="Times New Roman"/>
                <w:iCs/>
                <w:sz w:val="16"/>
                <w:szCs w:val="16"/>
              </w:rPr>
            </w:pPr>
          </w:p>
          <w:p w14:paraId="4F63141C" w14:textId="77777777" w:rsidR="000252E0" w:rsidRPr="0002779A" w:rsidRDefault="000252E0" w:rsidP="002E4DB3">
            <w:pPr>
              <w:spacing w:line="360" w:lineRule="auto"/>
              <w:rPr>
                <w:rFonts w:ascii="Times New Roman" w:hAnsi="Times New Roman" w:cs="Times New Roman"/>
                <w:iCs/>
                <w:sz w:val="16"/>
                <w:szCs w:val="16"/>
              </w:rPr>
            </w:pPr>
          </w:p>
          <w:p w14:paraId="72DF8B74" w14:textId="38A24611" w:rsidR="0004280C" w:rsidRPr="0002779A" w:rsidRDefault="0004280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ntillean (</w:t>
            </w:r>
            <w:r w:rsidR="003325C6" w:rsidRPr="0002779A">
              <w:rPr>
                <w:rFonts w:ascii="Times New Roman" w:hAnsi="Times New Roman" w:cs="Times New Roman"/>
                <w:iCs/>
                <w:sz w:val="16"/>
                <w:szCs w:val="16"/>
              </w:rPr>
              <w:t>9</w:t>
            </w:r>
            <w:r w:rsidR="008C278B" w:rsidRPr="0002779A">
              <w:rPr>
                <w:rFonts w:ascii="Times New Roman" w:hAnsi="Times New Roman" w:cs="Times New Roman"/>
                <w:iCs/>
                <w:sz w:val="16"/>
                <w:szCs w:val="16"/>
              </w:rPr>
              <w:t>49</w:t>
            </w:r>
            <w:r w:rsidRPr="0002779A">
              <w:rPr>
                <w:rFonts w:ascii="Times New Roman" w:hAnsi="Times New Roman" w:cs="Times New Roman"/>
                <w:iCs/>
                <w:sz w:val="16"/>
                <w:szCs w:val="16"/>
              </w:rPr>
              <w:t>/</w:t>
            </w:r>
            <w:r w:rsidR="001A31E6" w:rsidRPr="0002779A">
              <w:rPr>
                <w:rFonts w:ascii="Times New Roman" w:hAnsi="Times New Roman" w:cs="Times New Roman"/>
                <w:iCs/>
                <w:sz w:val="16"/>
                <w:szCs w:val="16"/>
              </w:rPr>
              <w:t>41430)</w:t>
            </w:r>
          </w:p>
          <w:p w14:paraId="64FE5F4E" w14:textId="274EFBF7" w:rsidR="001A31E6" w:rsidRPr="0002779A" w:rsidRDefault="001A31E6" w:rsidP="002E4DB3">
            <w:pPr>
              <w:spacing w:line="360" w:lineRule="auto"/>
              <w:jc w:val="center"/>
              <w:rPr>
                <w:rFonts w:ascii="Times New Roman" w:hAnsi="Times New Roman" w:cs="Times New Roman"/>
                <w:iCs/>
                <w:sz w:val="16"/>
                <w:szCs w:val="16"/>
              </w:rPr>
            </w:pPr>
          </w:p>
          <w:p w14:paraId="1C2504C8" w14:textId="53351C29" w:rsidR="00BD4B00" w:rsidRPr="0002779A" w:rsidRDefault="00BD4B00" w:rsidP="002E4DB3">
            <w:pPr>
              <w:spacing w:line="360" w:lineRule="auto"/>
              <w:jc w:val="center"/>
              <w:rPr>
                <w:rFonts w:ascii="Times New Roman" w:hAnsi="Times New Roman" w:cs="Times New Roman"/>
                <w:iCs/>
                <w:sz w:val="16"/>
                <w:szCs w:val="16"/>
              </w:rPr>
            </w:pPr>
          </w:p>
          <w:p w14:paraId="378630E1" w14:textId="67C30651" w:rsidR="00BD4B00" w:rsidRPr="0002779A" w:rsidRDefault="00BD4B00" w:rsidP="002E4DB3">
            <w:pPr>
              <w:spacing w:line="360" w:lineRule="auto"/>
              <w:jc w:val="center"/>
              <w:rPr>
                <w:rFonts w:ascii="Times New Roman" w:hAnsi="Times New Roman" w:cs="Times New Roman"/>
                <w:iCs/>
                <w:sz w:val="16"/>
                <w:szCs w:val="16"/>
              </w:rPr>
            </w:pPr>
          </w:p>
          <w:p w14:paraId="3FD64A9F" w14:textId="77777777" w:rsidR="00AF6D6A" w:rsidRPr="0002779A" w:rsidRDefault="00AF6D6A" w:rsidP="002E4DB3">
            <w:pPr>
              <w:spacing w:line="360" w:lineRule="auto"/>
              <w:jc w:val="center"/>
              <w:rPr>
                <w:rFonts w:ascii="Times New Roman" w:hAnsi="Times New Roman" w:cs="Times New Roman"/>
                <w:iCs/>
                <w:sz w:val="16"/>
                <w:szCs w:val="16"/>
              </w:rPr>
            </w:pPr>
          </w:p>
          <w:p w14:paraId="3EBF9698" w14:textId="53AB9BB2" w:rsidR="001A31E6" w:rsidRPr="0002779A" w:rsidRDefault="001A31E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utch (majority) (</w:t>
            </w:r>
            <w:r w:rsidR="00633B42" w:rsidRPr="0002779A">
              <w:rPr>
                <w:rFonts w:ascii="Times New Roman" w:hAnsi="Times New Roman" w:cs="Times New Roman"/>
                <w:iCs/>
                <w:sz w:val="16"/>
                <w:szCs w:val="16"/>
              </w:rPr>
              <w:t>21918</w:t>
            </w:r>
            <w:r w:rsidRPr="0002779A">
              <w:rPr>
                <w:rFonts w:ascii="Times New Roman" w:hAnsi="Times New Roman" w:cs="Times New Roman"/>
                <w:iCs/>
                <w:sz w:val="16"/>
                <w:szCs w:val="16"/>
              </w:rPr>
              <w:t>/1043</w:t>
            </w:r>
            <w:r w:rsidR="006F50FA" w:rsidRPr="0002779A">
              <w:rPr>
                <w:rFonts w:ascii="Times New Roman" w:hAnsi="Times New Roman" w:cs="Times New Roman"/>
                <w:iCs/>
                <w:sz w:val="16"/>
                <w:szCs w:val="16"/>
              </w:rPr>
              <w:t>732)</w:t>
            </w:r>
          </w:p>
        </w:tc>
        <w:tc>
          <w:tcPr>
            <w:tcW w:w="803" w:type="pct"/>
          </w:tcPr>
          <w:p w14:paraId="1108E2DA" w14:textId="58663A81" w:rsidR="00A8116D" w:rsidRPr="0002779A" w:rsidRDefault="00FA25F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w:t>
            </w:r>
            <w:r w:rsidR="0073241A" w:rsidRPr="0002779A">
              <w:rPr>
                <w:rFonts w:ascii="Times New Roman" w:hAnsi="Times New Roman" w:cs="Times New Roman"/>
                <w:iCs/>
                <w:sz w:val="16"/>
                <w:szCs w:val="16"/>
              </w:rPr>
              <w:t>est</w:t>
            </w:r>
            <w:r w:rsidRPr="0002779A">
              <w:rPr>
                <w:rFonts w:ascii="Times New Roman" w:hAnsi="Times New Roman" w:cs="Times New Roman"/>
                <w:iCs/>
                <w:sz w:val="16"/>
                <w:szCs w:val="16"/>
              </w:rPr>
              <w:t xml:space="preserve"> (&lt;4.9%) </w:t>
            </w:r>
            <w:r w:rsidR="00877A80" w:rsidRPr="0002779A">
              <w:rPr>
                <w:rFonts w:ascii="Times New Roman" w:hAnsi="Times New Roman" w:cs="Times New Roman"/>
                <w:iCs/>
                <w:sz w:val="16"/>
                <w:szCs w:val="16"/>
              </w:rPr>
              <w:t xml:space="preserve">[REF], </w:t>
            </w:r>
            <w:r w:rsidR="00113254" w:rsidRPr="0002779A">
              <w:rPr>
                <w:rFonts w:ascii="Times New Roman" w:hAnsi="Times New Roman" w:cs="Times New Roman"/>
                <w:iCs/>
                <w:sz w:val="16"/>
                <w:szCs w:val="16"/>
              </w:rPr>
              <w:t>low</w:t>
            </w:r>
            <w:r w:rsidR="00877A80" w:rsidRPr="0002779A">
              <w:rPr>
                <w:rFonts w:ascii="Times New Roman" w:hAnsi="Times New Roman" w:cs="Times New Roman"/>
                <w:iCs/>
                <w:sz w:val="16"/>
                <w:szCs w:val="16"/>
              </w:rPr>
              <w:t xml:space="preserve"> (</w:t>
            </w:r>
            <w:r w:rsidR="0073241A" w:rsidRPr="0002779A">
              <w:rPr>
                <w:rFonts w:ascii="Times New Roman" w:hAnsi="Times New Roman" w:cs="Times New Roman"/>
                <w:iCs/>
                <w:sz w:val="16"/>
                <w:szCs w:val="16"/>
              </w:rPr>
              <w:t>4.9–9.4%)</w:t>
            </w:r>
            <w:r w:rsidR="00113254" w:rsidRPr="0002779A">
              <w:rPr>
                <w:rFonts w:ascii="Times New Roman" w:hAnsi="Times New Roman" w:cs="Times New Roman"/>
                <w:iCs/>
                <w:sz w:val="16"/>
                <w:szCs w:val="16"/>
              </w:rPr>
              <w:t xml:space="preserve"> OR=1.15</w:t>
            </w:r>
            <w:r w:rsidR="00BC0140" w:rsidRPr="0002779A">
              <w:rPr>
                <w:rFonts w:ascii="Times New Roman" w:hAnsi="Times New Roman" w:cs="Times New Roman"/>
                <w:iCs/>
                <w:sz w:val="16"/>
                <w:szCs w:val="16"/>
              </w:rPr>
              <w:t>, mid (9.4-14%) OR=1.16</w:t>
            </w:r>
            <w:r w:rsidR="00245069" w:rsidRPr="0002779A">
              <w:rPr>
                <w:rFonts w:ascii="Times New Roman" w:hAnsi="Times New Roman" w:cs="Times New Roman"/>
                <w:iCs/>
                <w:sz w:val="16"/>
                <w:szCs w:val="16"/>
              </w:rPr>
              <w:t>, high (14-22.5%) OR=1.10</w:t>
            </w:r>
            <w:r w:rsidR="002F7AC2" w:rsidRPr="0002779A">
              <w:rPr>
                <w:rFonts w:ascii="Times New Roman" w:hAnsi="Times New Roman" w:cs="Times New Roman"/>
                <w:iCs/>
                <w:sz w:val="16"/>
                <w:szCs w:val="16"/>
              </w:rPr>
              <w:t>, highest (</w:t>
            </w:r>
            <w:r w:rsidR="00AA21D7" w:rsidRPr="0002779A">
              <w:rPr>
                <w:rFonts w:ascii="Times New Roman" w:hAnsi="Times New Roman" w:cs="Times New Roman"/>
                <w:iCs/>
                <w:sz w:val="16"/>
                <w:szCs w:val="16"/>
              </w:rPr>
              <w:t>&gt;22.5%) OR=1.05</w:t>
            </w:r>
          </w:p>
          <w:p w14:paraId="2FCBCEDD" w14:textId="77777777" w:rsidR="00245069" w:rsidRPr="0002779A" w:rsidRDefault="00714AA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w:t>
            </w:r>
            <w:r w:rsidR="006375D3" w:rsidRPr="0002779A">
              <w:rPr>
                <w:rFonts w:ascii="Times New Roman" w:hAnsi="Times New Roman" w:cs="Times New Roman"/>
                <w:iCs/>
                <w:sz w:val="16"/>
                <w:szCs w:val="16"/>
              </w:rPr>
              <w:t>0.0375 [SS]</w:t>
            </w:r>
          </w:p>
          <w:p w14:paraId="08EB6FC4" w14:textId="715DB0C1" w:rsidR="006375D3" w:rsidRPr="0002779A" w:rsidRDefault="00943DA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est (</w:t>
            </w:r>
            <w:r w:rsidR="00420E46" w:rsidRPr="0002779A">
              <w:rPr>
                <w:rFonts w:ascii="Times New Roman" w:hAnsi="Times New Roman" w:cs="Times New Roman"/>
                <w:iCs/>
                <w:sz w:val="16"/>
                <w:szCs w:val="16"/>
              </w:rPr>
              <w:t>&lt;5.7) [REF], low (5.7-10.7%) OR=0.99</w:t>
            </w:r>
            <w:r w:rsidR="00E462E2" w:rsidRPr="0002779A">
              <w:rPr>
                <w:rFonts w:ascii="Times New Roman" w:hAnsi="Times New Roman" w:cs="Times New Roman"/>
                <w:iCs/>
                <w:sz w:val="16"/>
                <w:szCs w:val="16"/>
              </w:rPr>
              <w:t>, mid (10.7-15.8%)</w:t>
            </w:r>
            <w:r w:rsidR="00A05E58" w:rsidRPr="0002779A">
              <w:rPr>
                <w:rFonts w:ascii="Times New Roman" w:hAnsi="Times New Roman" w:cs="Times New Roman"/>
                <w:iCs/>
                <w:sz w:val="16"/>
                <w:szCs w:val="16"/>
              </w:rPr>
              <w:t xml:space="preserve"> OR=1.05, high (15.8-22.1%</w:t>
            </w:r>
            <w:r w:rsidR="00A72F61" w:rsidRPr="0002779A">
              <w:rPr>
                <w:rFonts w:ascii="Times New Roman" w:hAnsi="Times New Roman" w:cs="Times New Roman"/>
                <w:iCs/>
                <w:sz w:val="16"/>
                <w:szCs w:val="16"/>
              </w:rPr>
              <w:t>) OR=0.96</w:t>
            </w:r>
            <w:r w:rsidR="008237D7" w:rsidRPr="0002779A">
              <w:rPr>
                <w:rFonts w:ascii="Times New Roman" w:hAnsi="Times New Roman" w:cs="Times New Roman"/>
                <w:iCs/>
                <w:sz w:val="16"/>
                <w:szCs w:val="16"/>
              </w:rPr>
              <w:t>, highest (&gt;22.1</w:t>
            </w:r>
            <w:r w:rsidR="001D0679" w:rsidRPr="0002779A">
              <w:rPr>
                <w:rFonts w:ascii="Times New Roman" w:hAnsi="Times New Roman" w:cs="Times New Roman"/>
                <w:iCs/>
                <w:sz w:val="16"/>
                <w:szCs w:val="16"/>
              </w:rPr>
              <w:t>%</w:t>
            </w:r>
            <w:r w:rsidR="008237D7" w:rsidRPr="0002779A">
              <w:rPr>
                <w:rFonts w:ascii="Times New Roman" w:hAnsi="Times New Roman" w:cs="Times New Roman"/>
                <w:iCs/>
                <w:sz w:val="16"/>
                <w:szCs w:val="16"/>
              </w:rPr>
              <w:t>) OR=</w:t>
            </w:r>
            <w:r w:rsidR="00D44F51" w:rsidRPr="0002779A">
              <w:rPr>
                <w:rFonts w:ascii="Times New Roman" w:hAnsi="Times New Roman" w:cs="Times New Roman"/>
                <w:iCs/>
                <w:sz w:val="16"/>
                <w:szCs w:val="16"/>
              </w:rPr>
              <w:t>0.93</w:t>
            </w:r>
          </w:p>
          <w:p w14:paraId="1FB1E769" w14:textId="77777777" w:rsidR="00D44F51" w:rsidRPr="0002779A" w:rsidRDefault="00D44F5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0.0777</w:t>
            </w:r>
          </w:p>
          <w:p w14:paraId="5D422405" w14:textId="736F8FD5" w:rsidR="00A74C00" w:rsidRPr="0002779A" w:rsidRDefault="00A74C0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est</w:t>
            </w:r>
            <w:r w:rsidR="00D37572" w:rsidRPr="0002779A">
              <w:rPr>
                <w:rFonts w:ascii="Times New Roman" w:hAnsi="Times New Roman" w:cs="Times New Roman"/>
                <w:iCs/>
                <w:sz w:val="16"/>
                <w:szCs w:val="16"/>
              </w:rPr>
              <w:t xml:space="preserve"> (&lt;5.5</w:t>
            </w:r>
            <w:r w:rsidR="001D0679" w:rsidRPr="0002779A">
              <w:rPr>
                <w:rFonts w:ascii="Times New Roman" w:hAnsi="Times New Roman" w:cs="Times New Roman"/>
                <w:iCs/>
                <w:sz w:val="16"/>
                <w:szCs w:val="16"/>
              </w:rPr>
              <w:t>%</w:t>
            </w:r>
            <w:r w:rsidR="00D37572"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REF], low (5.5</w:t>
            </w:r>
            <w:r w:rsidR="00D37572" w:rsidRPr="0002779A">
              <w:rPr>
                <w:rFonts w:ascii="Times New Roman" w:hAnsi="Times New Roman" w:cs="Times New Roman"/>
                <w:iCs/>
                <w:sz w:val="16"/>
                <w:szCs w:val="16"/>
              </w:rPr>
              <w:t>-8.9</w:t>
            </w:r>
            <w:r w:rsidR="001D0679" w:rsidRPr="0002779A">
              <w:rPr>
                <w:rFonts w:ascii="Times New Roman" w:hAnsi="Times New Roman" w:cs="Times New Roman"/>
                <w:iCs/>
                <w:sz w:val="16"/>
                <w:szCs w:val="16"/>
              </w:rPr>
              <w:t>%</w:t>
            </w:r>
            <w:r w:rsidR="00D37572" w:rsidRPr="0002779A">
              <w:rPr>
                <w:rFonts w:ascii="Times New Roman" w:hAnsi="Times New Roman" w:cs="Times New Roman"/>
                <w:iCs/>
                <w:sz w:val="16"/>
                <w:szCs w:val="16"/>
              </w:rPr>
              <w:t>) OR</w:t>
            </w:r>
            <w:r w:rsidR="001D0679" w:rsidRPr="0002779A">
              <w:rPr>
                <w:rFonts w:ascii="Times New Roman" w:hAnsi="Times New Roman" w:cs="Times New Roman"/>
                <w:iCs/>
                <w:sz w:val="16"/>
                <w:szCs w:val="16"/>
              </w:rPr>
              <w:t>=</w:t>
            </w:r>
            <w:r w:rsidR="002454B5" w:rsidRPr="0002779A">
              <w:rPr>
                <w:rFonts w:ascii="Times New Roman" w:hAnsi="Times New Roman" w:cs="Times New Roman"/>
                <w:iCs/>
                <w:sz w:val="16"/>
                <w:szCs w:val="16"/>
              </w:rPr>
              <w:t>0.8</w:t>
            </w:r>
            <w:r w:rsidR="0042550C" w:rsidRPr="0002779A">
              <w:rPr>
                <w:rFonts w:ascii="Times New Roman" w:hAnsi="Times New Roman" w:cs="Times New Roman"/>
                <w:iCs/>
                <w:sz w:val="16"/>
                <w:szCs w:val="16"/>
              </w:rPr>
              <w:t>4</w:t>
            </w:r>
            <w:r w:rsidR="004565AD" w:rsidRPr="0002779A">
              <w:rPr>
                <w:rFonts w:ascii="Times New Roman" w:hAnsi="Times New Roman" w:cs="Times New Roman"/>
                <w:iCs/>
                <w:sz w:val="16"/>
                <w:szCs w:val="16"/>
              </w:rPr>
              <w:t>, mid (</w:t>
            </w:r>
            <w:r w:rsidR="000E6C75" w:rsidRPr="0002779A">
              <w:rPr>
                <w:rFonts w:ascii="Times New Roman" w:hAnsi="Times New Roman" w:cs="Times New Roman"/>
                <w:iCs/>
                <w:sz w:val="16"/>
                <w:szCs w:val="16"/>
              </w:rPr>
              <w:t>8.9-11.8%</w:t>
            </w:r>
            <w:r w:rsidR="004C1F32" w:rsidRPr="0002779A">
              <w:rPr>
                <w:rFonts w:ascii="Times New Roman" w:hAnsi="Times New Roman" w:cs="Times New Roman"/>
                <w:iCs/>
                <w:sz w:val="16"/>
                <w:szCs w:val="16"/>
              </w:rPr>
              <w:t>) OR=0.86, high (11.8-18.9</w:t>
            </w:r>
            <w:r w:rsidR="00F126F3" w:rsidRPr="0002779A">
              <w:rPr>
                <w:rFonts w:ascii="Times New Roman" w:hAnsi="Times New Roman" w:cs="Times New Roman"/>
                <w:iCs/>
                <w:sz w:val="16"/>
                <w:szCs w:val="16"/>
              </w:rPr>
              <w:t>%) OR=0.</w:t>
            </w:r>
            <w:r w:rsidR="00D83EB0" w:rsidRPr="0002779A">
              <w:rPr>
                <w:rFonts w:ascii="Times New Roman" w:hAnsi="Times New Roman" w:cs="Times New Roman"/>
                <w:iCs/>
                <w:sz w:val="16"/>
                <w:szCs w:val="16"/>
              </w:rPr>
              <w:t>85</w:t>
            </w:r>
            <w:r w:rsidR="00F126F3" w:rsidRPr="0002779A">
              <w:rPr>
                <w:rFonts w:ascii="Times New Roman" w:hAnsi="Times New Roman" w:cs="Times New Roman"/>
                <w:iCs/>
                <w:sz w:val="16"/>
                <w:szCs w:val="16"/>
              </w:rPr>
              <w:t>,</w:t>
            </w:r>
            <w:r w:rsidR="00D83EB0" w:rsidRPr="0002779A">
              <w:rPr>
                <w:rFonts w:ascii="Times New Roman" w:hAnsi="Times New Roman" w:cs="Times New Roman"/>
                <w:iCs/>
                <w:sz w:val="16"/>
                <w:szCs w:val="16"/>
              </w:rPr>
              <w:t xml:space="preserve"> highest (&gt;18.9%) OR=</w:t>
            </w:r>
            <w:r w:rsidR="000252E0" w:rsidRPr="0002779A">
              <w:rPr>
                <w:rFonts w:ascii="Times New Roman" w:hAnsi="Times New Roman" w:cs="Times New Roman"/>
                <w:iCs/>
                <w:sz w:val="16"/>
                <w:szCs w:val="16"/>
              </w:rPr>
              <w:t>0.64</w:t>
            </w:r>
            <w:r w:rsidR="00F126F3" w:rsidRPr="0002779A">
              <w:rPr>
                <w:rFonts w:ascii="Times New Roman" w:hAnsi="Times New Roman" w:cs="Times New Roman"/>
                <w:iCs/>
                <w:sz w:val="16"/>
                <w:szCs w:val="16"/>
              </w:rPr>
              <w:t xml:space="preserve"> p</w:t>
            </w:r>
            <w:r w:rsidR="008D4D3B" w:rsidRPr="0002779A">
              <w:rPr>
                <w:rFonts w:ascii="Times New Roman" w:hAnsi="Times New Roman" w:cs="Times New Roman"/>
                <w:iCs/>
                <w:sz w:val="16"/>
                <w:szCs w:val="16"/>
              </w:rPr>
              <w:t>&lt;0.001</w:t>
            </w:r>
            <w:r w:rsidR="00BD6F28" w:rsidRPr="0002779A">
              <w:rPr>
                <w:rFonts w:ascii="Times New Roman" w:hAnsi="Times New Roman" w:cs="Times New Roman"/>
                <w:iCs/>
                <w:sz w:val="16"/>
                <w:szCs w:val="16"/>
              </w:rPr>
              <w:t>[SS]</w:t>
            </w:r>
          </w:p>
          <w:p w14:paraId="325EEBF0" w14:textId="77777777" w:rsidR="000252E0" w:rsidRPr="0002779A" w:rsidRDefault="00AB530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est (</w:t>
            </w:r>
            <w:r w:rsidR="001A60D1" w:rsidRPr="0002779A">
              <w:rPr>
                <w:rFonts w:ascii="Times New Roman" w:hAnsi="Times New Roman" w:cs="Times New Roman"/>
                <w:iCs/>
                <w:sz w:val="16"/>
                <w:szCs w:val="16"/>
              </w:rPr>
              <w:t>&lt;</w:t>
            </w:r>
            <w:r w:rsidR="00B35933" w:rsidRPr="0002779A">
              <w:rPr>
                <w:rFonts w:ascii="Times New Roman" w:hAnsi="Times New Roman" w:cs="Times New Roman"/>
                <w:iCs/>
                <w:sz w:val="16"/>
                <w:szCs w:val="16"/>
              </w:rPr>
              <w:t>1.1</w:t>
            </w:r>
            <w:r w:rsidR="001A60D1" w:rsidRPr="0002779A">
              <w:rPr>
                <w:rFonts w:ascii="Times New Roman" w:hAnsi="Times New Roman" w:cs="Times New Roman"/>
                <w:iCs/>
                <w:sz w:val="16"/>
                <w:szCs w:val="16"/>
              </w:rPr>
              <w:t>%) [REF]</w:t>
            </w:r>
            <w:r w:rsidR="0036688A" w:rsidRPr="0002779A">
              <w:rPr>
                <w:rFonts w:ascii="Times New Roman" w:hAnsi="Times New Roman" w:cs="Times New Roman"/>
                <w:iCs/>
                <w:sz w:val="16"/>
                <w:szCs w:val="16"/>
              </w:rPr>
              <w:t>, low (1.1-2.3%) OR=0.90, mid (2.3</w:t>
            </w:r>
            <w:r w:rsidR="007A0254" w:rsidRPr="0002779A">
              <w:rPr>
                <w:rFonts w:ascii="Times New Roman" w:hAnsi="Times New Roman" w:cs="Times New Roman"/>
                <w:iCs/>
                <w:sz w:val="16"/>
                <w:szCs w:val="16"/>
              </w:rPr>
              <w:t>-4%) OR=0.73, high (4-5.9%)</w:t>
            </w:r>
            <w:r w:rsidR="00BD4B00" w:rsidRPr="0002779A">
              <w:rPr>
                <w:rFonts w:ascii="Times New Roman" w:hAnsi="Times New Roman" w:cs="Times New Roman"/>
                <w:iCs/>
                <w:sz w:val="16"/>
                <w:szCs w:val="16"/>
              </w:rPr>
              <w:t xml:space="preserve"> OR=0.64, </w:t>
            </w:r>
            <w:r w:rsidR="007232BF" w:rsidRPr="0002779A">
              <w:rPr>
                <w:rFonts w:ascii="Times New Roman" w:hAnsi="Times New Roman" w:cs="Times New Roman"/>
                <w:iCs/>
                <w:sz w:val="16"/>
                <w:szCs w:val="16"/>
              </w:rPr>
              <w:t>highest (&gt;5.9%) OR=0.49</w:t>
            </w:r>
            <w:r w:rsidR="00AF6D6A" w:rsidRPr="0002779A">
              <w:rPr>
                <w:rFonts w:ascii="Times New Roman" w:hAnsi="Times New Roman" w:cs="Times New Roman"/>
                <w:iCs/>
                <w:sz w:val="16"/>
                <w:szCs w:val="16"/>
              </w:rPr>
              <w:t xml:space="preserve"> </w:t>
            </w:r>
          </w:p>
          <w:p w14:paraId="591C62A2" w14:textId="09B6CE93" w:rsidR="00AF6D6A" w:rsidRPr="0002779A" w:rsidRDefault="00AF6D6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p&lt;0.001</w:t>
            </w:r>
            <w:r w:rsidR="0061598F" w:rsidRPr="0002779A">
              <w:rPr>
                <w:rFonts w:ascii="Times New Roman" w:hAnsi="Times New Roman" w:cs="Times New Roman"/>
                <w:iCs/>
                <w:sz w:val="16"/>
                <w:szCs w:val="16"/>
              </w:rPr>
              <w:t xml:space="preserve"> [SS]</w:t>
            </w:r>
          </w:p>
          <w:p w14:paraId="57011491" w14:textId="0D095073" w:rsidR="00404A60" w:rsidRPr="0002779A" w:rsidRDefault="00752B3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ig. increas</w:t>
            </w:r>
            <w:r w:rsidR="004F60E1" w:rsidRPr="0002779A">
              <w:rPr>
                <w:rFonts w:ascii="Times New Roman" w:hAnsi="Times New Roman" w:cs="Times New Roman"/>
                <w:iCs/>
                <w:sz w:val="16"/>
                <w:szCs w:val="16"/>
              </w:rPr>
              <w:t>e</w:t>
            </w:r>
            <w:r w:rsidRPr="0002779A">
              <w:rPr>
                <w:rFonts w:ascii="Times New Roman" w:hAnsi="Times New Roman" w:cs="Times New Roman"/>
                <w:iCs/>
                <w:sz w:val="16"/>
                <w:szCs w:val="16"/>
              </w:rPr>
              <w:t xml:space="preserve"> in</w:t>
            </w:r>
            <w:r w:rsidR="004F60E1" w:rsidRPr="0002779A">
              <w:rPr>
                <w:rFonts w:ascii="Times New Roman" w:hAnsi="Times New Roman" w:cs="Times New Roman"/>
                <w:iCs/>
                <w:sz w:val="16"/>
                <w:szCs w:val="16"/>
              </w:rPr>
              <w:t xml:space="preserve"> antipsychotic use in</w:t>
            </w:r>
            <w:r w:rsidR="00AD6600" w:rsidRPr="0002779A">
              <w:rPr>
                <w:rFonts w:ascii="Times New Roman" w:hAnsi="Times New Roman" w:cs="Times New Roman"/>
                <w:iCs/>
                <w:sz w:val="16"/>
                <w:szCs w:val="16"/>
              </w:rPr>
              <w:t xml:space="preserve"> Dutch</w:t>
            </w:r>
            <w:r w:rsidRPr="0002779A">
              <w:rPr>
                <w:rFonts w:ascii="Times New Roman" w:hAnsi="Times New Roman" w:cs="Times New Roman"/>
                <w:iCs/>
                <w:sz w:val="16"/>
                <w:szCs w:val="16"/>
              </w:rPr>
              <w:t xml:space="preserve"> majority with increasing minority group density </w:t>
            </w:r>
            <w:r w:rsidR="00AD6600" w:rsidRPr="0002779A">
              <w:rPr>
                <w:rFonts w:ascii="Times New Roman" w:hAnsi="Times New Roman" w:cs="Times New Roman"/>
                <w:iCs/>
                <w:sz w:val="16"/>
                <w:szCs w:val="16"/>
              </w:rPr>
              <w:t>(for all minority groups)</w:t>
            </w:r>
          </w:p>
        </w:tc>
      </w:tr>
      <w:tr w:rsidR="00002A4F" w:rsidRPr="0002779A" w14:paraId="5F440519" w14:textId="77777777" w:rsidTr="00160AF0">
        <w:trPr>
          <w:jc w:val="center"/>
        </w:trPr>
        <w:tc>
          <w:tcPr>
            <w:tcW w:w="466" w:type="pct"/>
          </w:tcPr>
          <w:p w14:paraId="62A2092E" w14:textId="179B7B49" w:rsidR="00A8116D" w:rsidRPr="0002779A" w:rsidRDefault="0094684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van </w:t>
            </w:r>
            <w:proofErr w:type="spellStart"/>
            <w:r w:rsidRPr="0002779A">
              <w:rPr>
                <w:rFonts w:ascii="Times New Roman" w:hAnsi="Times New Roman" w:cs="Times New Roman"/>
                <w:iCs/>
                <w:sz w:val="16"/>
                <w:szCs w:val="16"/>
              </w:rPr>
              <w:t>Os</w:t>
            </w:r>
            <w:proofErr w:type="spellEnd"/>
            <w:r w:rsidRPr="0002779A">
              <w:rPr>
                <w:rFonts w:ascii="Times New Roman" w:hAnsi="Times New Roman" w:cs="Times New Roman"/>
                <w:iCs/>
                <w:sz w:val="16"/>
                <w:szCs w:val="16"/>
              </w:rPr>
              <w:t>, Driessen</w:t>
            </w:r>
            <w:r w:rsidR="00884B33" w:rsidRPr="0002779A">
              <w:rPr>
                <w:rFonts w:ascii="Times New Roman" w:hAnsi="Times New Roman" w:cs="Times New Roman"/>
                <w:iCs/>
                <w:sz w:val="16"/>
                <w:szCs w:val="16"/>
              </w:rPr>
              <w:t xml:space="preserve">, Gunther &amp; </w:t>
            </w:r>
            <w:proofErr w:type="spellStart"/>
            <w:r w:rsidR="00884B33" w:rsidRPr="0002779A">
              <w:rPr>
                <w:rFonts w:ascii="Times New Roman" w:hAnsi="Times New Roman" w:cs="Times New Roman"/>
                <w:iCs/>
                <w:sz w:val="16"/>
                <w:szCs w:val="16"/>
              </w:rPr>
              <w:t>Delespaul</w:t>
            </w:r>
            <w:proofErr w:type="spellEnd"/>
            <w:r w:rsidR="00884B33" w:rsidRPr="0002779A">
              <w:rPr>
                <w:rFonts w:ascii="Times New Roman" w:hAnsi="Times New Roman" w:cs="Times New Roman"/>
                <w:iCs/>
                <w:sz w:val="16"/>
                <w:szCs w:val="16"/>
              </w:rPr>
              <w:t xml:space="preserve"> (2000)</w:t>
            </w:r>
          </w:p>
          <w:p w14:paraId="38C15277" w14:textId="77777777" w:rsidR="00874187" w:rsidRPr="0002779A" w:rsidRDefault="00874187" w:rsidP="002E4DB3">
            <w:pPr>
              <w:spacing w:line="360" w:lineRule="auto"/>
              <w:jc w:val="center"/>
              <w:rPr>
                <w:rFonts w:ascii="Times New Roman" w:hAnsi="Times New Roman" w:cs="Times New Roman"/>
                <w:b/>
                <w:bCs/>
                <w:iCs/>
                <w:sz w:val="16"/>
                <w:szCs w:val="16"/>
              </w:rPr>
            </w:pPr>
          </w:p>
          <w:p w14:paraId="225319F6" w14:textId="23C598BB" w:rsidR="00874187" w:rsidRPr="0002779A" w:rsidRDefault="0088389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aastricht, the Netherlands</w:t>
            </w:r>
          </w:p>
        </w:tc>
        <w:tc>
          <w:tcPr>
            <w:tcW w:w="636" w:type="pct"/>
          </w:tcPr>
          <w:p w14:paraId="0BAF7EF2" w14:textId="5D480AF9" w:rsidR="00A8116D" w:rsidRPr="0002779A" w:rsidRDefault="002825A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Maastricht Mental Health </w:t>
            </w:r>
            <w:r w:rsidR="001201ED" w:rsidRPr="0002779A">
              <w:rPr>
                <w:rFonts w:ascii="Times New Roman" w:hAnsi="Times New Roman" w:cs="Times New Roman"/>
                <w:iCs/>
                <w:sz w:val="16"/>
                <w:szCs w:val="16"/>
              </w:rPr>
              <w:t xml:space="preserve">Case </w:t>
            </w:r>
            <w:r w:rsidRPr="0002779A">
              <w:rPr>
                <w:rFonts w:ascii="Times New Roman" w:hAnsi="Times New Roman" w:cs="Times New Roman"/>
                <w:iCs/>
                <w:sz w:val="16"/>
                <w:szCs w:val="16"/>
              </w:rPr>
              <w:t>Register</w:t>
            </w:r>
            <w:r w:rsidR="001201ED" w:rsidRPr="0002779A">
              <w:rPr>
                <w:rFonts w:ascii="Times New Roman" w:hAnsi="Times New Roman" w:cs="Times New Roman"/>
                <w:iCs/>
                <w:sz w:val="16"/>
                <w:szCs w:val="16"/>
              </w:rPr>
              <w:t xml:space="preserve"> [M</w:t>
            </w:r>
            <w:r w:rsidR="00494F9F" w:rsidRPr="0002779A">
              <w:rPr>
                <w:rFonts w:ascii="Times New Roman" w:hAnsi="Times New Roman" w:cs="Times New Roman"/>
                <w:iCs/>
                <w:sz w:val="16"/>
                <w:szCs w:val="16"/>
              </w:rPr>
              <w:t>HCR]</w:t>
            </w:r>
            <w:r w:rsidRPr="0002779A">
              <w:rPr>
                <w:rFonts w:ascii="Times New Roman" w:hAnsi="Times New Roman" w:cs="Times New Roman"/>
                <w:iCs/>
                <w:sz w:val="16"/>
                <w:szCs w:val="16"/>
              </w:rPr>
              <w:t xml:space="preserve"> &amp; Municipal authority register</w:t>
            </w:r>
          </w:p>
          <w:p w14:paraId="0278D34F" w14:textId="77777777" w:rsidR="002825A8" w:rsidRPr="0002779A" w:rsidRDefault="002825A8" w:rsidP="002E4DB3">
            <w:pPr>
              <w:spacing w:line="360" w:lineRule="auto"/>
              <w:jc w:val="center"/>
              <w:rPr>
                <w:rFonts w:ascii="Times New Roman" w:hAnsi="Times New Roman" w:cs="Times New Roman"/>
                <w:iCs/>
                <w:sz w:val="16"/>
                <w:szCs w:val="16"/>
              </w:rPr>
            </w:pPr>
          </w:p>
          <w:p w14:paraId="6917B281" w14:textId="6DCA1412" w:rsidR="002825A8" w:rsidRPr="0002779A" w:rsidRDefault="002825A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817731" w:rsidRPr="0002779A">
              <w:rPr>
                <w:rFonts w:ascii="Times New Roman" w:hAnsi="Times New Roman" w:cs="Times New Roman"/>
                <w:iCs/>
                <w:sz w:val="16"/>
                <w:szCs w:val="16"/>
              </w:rPr>
              <w:t>198</w:t>
            </w:r>
            <w:r w:rsidR="00D742A2" w:rsidRPr="0002779A">
              <w:rPr>
                <w:rFonts w:ascii="Times New Roman" w:hAnsi="Times New Roman" w:cs="Times New Roman"/>
                <w:iCs/>
                <w:sz w:val="16"/>
                <w:szCs w:val="16"/>
              </w:rPr>
              <w:t>6</w:t>
            </w:r>
            <w:r w:rsidR="00817731" w:rsidRPr="0002779A">
              <w:rPr>
                <w:rFonts w:ascii="Times New Roman" w:hAnsi="Times New Roman" w:cs="Times New Roman"/>
                <w:iCs/>
                <w:sz w:val="16"/>
                <w:szCs w:val="16"/>
              </w:rPr>
              <w:t>-1997 (1</w:t>
            </w:r>
            <w:r w:rsidR="00D742A2" w:rsidRPr="0002779A">
              <w:rPr>
                <w:rFonts w:ascii="Times New Roman" w:hAnsi="Times New Roman" w:cs="Times New Roman"/>
                <w:iCs/>
                <w:sz w:val="16"/>
                <w:szCs w:val="16"/>
              </w:rPr>
              <w:t>1</w:t>
            </w:r>
            <w:r w:rsidR="00817731" w:rsidRPr="0002779A">
              <w:rPr>
                <w:rFonts w:ascii="Times New Roman" w:hAnsi="Times New Roman" w:cs="Times New Roman"/>
                <w:iCs/>
                <w:sz w:val="16"/>
                <w:szCs w:val="16"/>
              </w:rPr>
              <w:t xml:space="preserve"> years)</w:t>
            </w:r>
          </w:p>
        </w:tc>
        <w:tc>
          <w:tcPr>
            <w:tcW w:w="381" w:type="pct"/>
          </w:tcPr>
          <w:p w14:paraId="6FC13CE6" w14:textId="6453011D" w:rsidR="00A8116D" w:rsidRPr="0002779A" w:rsidRDefault="00F90DC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arital status</w:t>
            </w:r>
            <w:r w:rsidR="005D0F04" w:rsidRPr="0002779A">
              <w:rPr>
                <w:rFonts w:ascii="Times New Roman" w:hAnsi="Times New Roman" w:cs="Times New Roman"/>
                <w:iCs/>
                <w:sz w:val="16"/>
                <w:szCs w:val="16"/>
              </w:rPr>
              <w:t xml:space="preserve"> reported in the MHCR</w:t>
            </w:r>
          </w:p>
        </w:tc>
        <w:tc>
          <w:tcPr>
            <w:tcW w:w="510" w:type="pct"/>
          </w:tcPr>
          <w:p w14:paraId="4D27EB49" w14:textId="231EB3B6" w:rsidR="00A8116D" w:rsidRPr="0002779A" w:rsidRDefault="004A670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Z</w:t>
            </w:r>
            <w:r w:rsidR="008E5D45" w:rsidRPr="0002779A">
              <w:rPr>
                <w:rFonts w:ascii="Times New Roman" w:hAnsi="Times New Roman" w:cs="Times New Roman"/>
                <w:iCs/>
                <w:sz w:val="16"/>
                <w:szCs w:val="16"/>
              </w:rPr>
              <w:t>/related disorders</w:t>
            </w:r>
            <w:r w:rsidRPr="0002779A">
              <w:rPr>
                <w:rFonts w:ascii="Times New Roman" w:hAnsi="Times New Roman" w:cs="Times New Roman"/>
                <w:iCs/>
                <w:sz w:val="16"/>
                <w:szCs w:val="16"/>
              </w:rPr>
              <w:t xml:space="preserve"> incident cases </w:t>
            </w:r>
            <w:r w:rsidR="005C47DF" w:rsidRPr="0002779A">
              <w:rPr>
                <w:rFonts w:ascii="Times New Roman" w:hAnsi="Times New Roman" w:cs="Times New Roman"/>
                <w:iCs/>
                <w:sz w:val="16"/>
                <w:szCs w:val="16"/>
              </w:rPr>
              <w:t>[ICD-9]</w:t>
            </w:r>
          </w:p>
        </w:tc>
        <w:tc>
          <w:tcPr>
            <w:tcW w:w="338" w:type="pct"/>
          </w:tcPr>
          <w:p w14:paraId="0F7A22FE" w14:textId="1C7EA618" w:rsidR="00A8116D" w:rsidRPr="0002779A" w:rsidRDefault="001041E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eighbourhood</w:t>
            </w:r>
            <w:r w:rsidR="00DC1D09" w:rsidRPr="0002779A">
              <w:rPr>
                <w:rFonts w:ascii="Times New Roman" w:hAnsi="Times New Roman" w:cs="Times New Roman"/>
                <w:iCs/>
                <w:sz w:val="16"/>
                <w:szCs w:val="16"/>
              </w:rPr>
              <w:t>s</w:t>
            </w:r>
            <w:r w:rsidRPr="0002779A">
              <w:rPr>
                <w:rFonts w:ascii="Times New Roman" w:hAnsi="Times New Roman" w:cs="Times New Roman"/>
                <w:iCs/>
                <w:sz w:val="16"/>
                <w:szCs w:val="16"/>
              </w:rPr>
              <w:t xml:space="preserve"> </w:t>
            </w:r>
            <w:r w:rsidR="00F92D5F" w:rsidRPr="0002779A">
              <w:rPr>
                <w:rFonts w:ascii="Times New Roman" w:hAnsi="Times New Roman" w:cs="Times New Roman"/>
                <w:iCs/>
                <w:sz w:val="16"/>
                <w:szCs w:val="16"/>
              </w:rPr>
              <w:t>(35/2804)</w:t>
            </w:r>
          </w:p>
        </w:tc>
        <w:tc>
          <w:tcPr>
            <w:tcW w:w="381" w:type="pct"/>
          </w:tcPr>
          <w:p w14:paraId="5B9D2B16" w14:textId="5359F15F" w:rsidR="00A8116D" w:rsidRPr="0002779A" w:rsidRDefault="00F0653A"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Interaction between</w:t>
            </w:r>
            <w:r w:rsidR="0055710F" w:rsidRPr="0002779A">
              <w:rPr>
                <w:rFonts w:ascii="Times New Roman" w:hAnsi="Times New Roman" w:cs="Times New Roman"/>
                <w:iCs/>
                <w:sz w:val="16"/>
                <w:szCs w:val="16"/>
              </w:rPr>
              <w:t xml:space="preserve"> </w:t>
            </w:r>
            <w:r w:rsidR="003D0A2B" w:rsidRPr="0002779A">
              <w:rPr>
                <w:rFonts w:ascii="Times New Roman" w:hAnsi="Times New Roman" w:cs="Times New Roman"/>
                <w:iCs/>
                <w:sz w:val="16"/>
                <w:szCs w:val="16"/>
              </w:rPr>
              <w:t>single</w:t>
            </w:r>
            <w:r w:rsidR="0055710F" w:rsidRPr="0002779A">
              <w:rPr>
                <w:rFonts w:ascii="Times New Roman" w:hAnsi="Times New Roman" w:cs="Times New Roman"/>
                <w:iCs/>
                <w:sz w:val="16"/>
                <w:szCs w:val="16"/>
              </w:rPr>
              <w:t xml:space="preserve"> marital status </w:t>
            </w:r>
            <w:r w:rsidR="00474C68">
              <w:rPr>
                <w:rFonts w:ascii="Times New Roman" w:hAnsi="Times New Roman" w:cs="Times New Roman"/>
                <w:iCs/>
                <w:sz w:val="16"/>
                <w:szCs w:val="16"/>
              </w:rPr>
              <w:t>x</w:t>
            </w:r>
            <w:r w:rsidR="0055710F" w:rsidRPr="0002779A">
              <w:rPr>
                <w:rFonts w:ascii="Times New Roman" w:hAnsi="Times New Roman" w:cs="Times New Roman"/>
                <w:iCs/>
                <w:sz w:val="16"/>
                <w:szCs w:val="16"/>
              </w:rPr>
              <w:t xml:space="preserve"> neighbourhood where the proportion of </w:t>
            </w:r>
            <w:r w:rsidR="00E54326" w:rsidRPr="0002779A">
              <w:rPr>
                <w:rFonts w:ascii="Times New Roman" w:hAnsi="Times New Roman" w:cs="Times New Roman"/>
                <w:iCs/>
                <w:sz w:val="16"/>
                <w:szCs w:val="16"/>
              </w:rPr>
              <w:t xml:space="preserve">others living alone is below </w:t>
            </w:r>
            <w:r w:rsidR="00E54326" w:rsidRPr="0002779A">
              <w:rPr>
                <w:rFonts w:ascii="Times New Roman" w:hAnsi="Times New Roman" w:cs="Times New Roman"/>
                <w:iCs/>
                <w:sz w:val="16"/>
                <w:szCs w:val="16"/>
              </w:rPr>
              <w:lastRenderedPageBreak/>
              <w:t>the city-level mean</w:t>
            </w:r>
          </w:p>
        </w:tc>
        <w:tc>
          <w:tcPr>
            <w:tcW w:w="385" w:type="pct"/>
          </w:tcPr>
          <w:p w14:paraId="7E4C7088" w14:textId="37F4332C" w:rsidR="00A8116D" w:rsidRPr="0002779A" w:rsidRDefault="000D4CB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lastRenderedPageBreak/>
              <w:t xml:space="preserve">I: </w:t>
            </w:r>
            <w:r w:rsidR="005C1009" w:rsidRPr="0002779A">
              <w:rPr>
                <w:rFonts w:ascii="Times New Roman" w:hAnsi="Times New Roman" w:cs="Times New Roman"/>
                <w:iCs/>
                <w:sz w:val="16"/>
                <w:szCs w:val="16"/>
              </w:rPr>
              <w:t xml:space="preserve"> A</w:t>
            </w:r>
            <w:r w:rsidR="00A2016F" w:rsidRPr="0002779A">
              <w:rPr>
                <w:rFonts w:ascii="Times New Roman" w:hAnsi="Times New Roman" w:cs="Times New Roman"/>
                <w:iCs/>
                <w:sz w:val="16"/>
                <w:szCs w:val="16"/>
              </w:rPr>
              <w:t xml:space="preserve">ge, </w:t>
            </w:r>
            <w:r w:rsidR="005C1009" w:rsidRPr="0002779A">
              <w:rPr>
                <w:rFonts w:ascii="Times New Roman" w:hAnsi="Times New Roman" w:cs="Times New Roman"/>
                <w:iCs/>
                <w:sz w:val="16"/>
                <w:szCs w:val="16"/>
              </w:rPr>
              <w:t>gender</w:t>
            </w:r>
            <w:r w:rsidR="00A2016F" w:rsidRPr="0002779A">
              <w:rPr>
                <w:rFonts w:ascii="Times New Roman" w:hAnsi="Times New Roman" w:cs="Times New Roman"/>
                <w:iCs/>
                <w:sz w:val="16"/>
                <w:szCs w:val="16"/>
              </w:rPr>
              <w:t>, marital status, age-by-gender interaction and marital-status-by-</w:t>
            </w:r>
            <w:r w:rsidR="005C1009" w:rsidRPr="0002779A">
              <w:rPr>
                <w:rFonts w:ascii="Times New Roman" w:hAnsi="Times New Roman" w:cs="Times New Roman"/>
                <w:iCs/>
                <w:sz w:val="16"/>
                <w:szCs w:val="16"/>
              </w:rPr>
              <w:t>gender</w:t>
            </w:r>
            <w:r w:rsidR="00A2016F" w:rsidRPr="0002779A">
              <w:rPr>
                <w:rFonts w:ascii="Times New Roman" w:hAnsi="Times New Roman" w:cs="Times New Roman"/>
                <w:iCs/>
                <w:sz w:val="16"/>
                <w:szCs w:val="16"/>
              </w:rPr>
              <w:t xml:space="preserve"> interaction.</w:t>
            </w:r>
          </w:p>
          <w:p w14:paraId="378AC967" w14:textId="05F6BBA7" w:rsidR="00A2016F" w:rsidRPr="0002779A" w:rsidRDefault="00A2016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None</w:t>
            </w:r>
          </w:p>
        </w:tc>
        <w:tc>
          <w:tcPr>
            <w:tcW w:w="335" w:type="pct"/>
          </w:tcPr>
          <w:p w14:paraId="625D4929" w14:textId="789EAB45" w:rsidR="00A8116D" w:rsidRPr="0002779A" w:rsidRDefault="00DC60E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Poisson regression</w:t>
            </w:r>
          </w:p>
        </w:tc>
        <w:tc>
          <w:tcPr>
            <w:tcW w:w="765" w:type="pct"/>
          </w:tcPr>
          <w:p w14:paraId="2FCC9472" w14:textId="0E3DF8B8" w:rsidR="00A8116D" w:rsidRPr="0002779A" w:rsidRDefault="003F00C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ingle (</w:t>
            </w:r>
            <w:r w:rsidR="00E60315" w:rsidRPr="0002779A">
              <w:rPr>
                <w:rFonts w:ascii="Times New Roman" w:hAnsi="Times New Roman" w:cs="Times New Roman"/>
                <w:iCs/>
                <w:sz w:val="16"/>
                <w:szCs w:val="16"/>
              </w:rPr>
              <w:t>141/NR)</w:t>
            </w:r>
          </w:p>
        </w:tc>
        <w:tc>
          <w:tcPr>
            <w:tcW w:w="803" w:type="pct"/>
          </w:tcPr>
          <w:p w14:paraId="56679821" w14:textId="4353ED48" w:rsidR="00A8116D" w:rsidRPr="0002779A" w:rsidRDefault="008B5B9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RR=</w:t>
            </w:r>
            <w:r w:rsidR="00DD691F" w:rsidRPr="0002779A">
              <w:rPr>
                <w:rFonts w:ascii="Times New Roman" w:hAnsi="Times New Roman" w:cs="Times New Roman"/>
                <w:iCs/>
                <w:sz w:val="16"/>
                <w:szCs w:val="16"/>
              </w:rPr>
              <w:t>10.33, p&lt;0.001 [SS]</w:t>
            </w:r>
          </w:p>
        </w:tc>
      </w:tr>
      <w:tr w:rsidR="002B4CBA" w:rsidRPr="0002779A" w14:paraId="7214F043" w14:textId="77777777" w:rsidTr="00160AF0">
        <w:trPr>
          <w:jc w:val="center"/>
        </w:trPr>
        <w:tc>
          <w:tcPr>
            <w:tcW w:w="466" w:type="pct"/>
          </w:tcPr>
          <w:p w14:paraId="404A3EF4" w14:textId="71722AF1" w:rsidR="00125ECB" w:rsidRPr="0002779A" w:rsidRDefault="00150188"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t>Veling</w:t>
            </w:r>
            <w:proofErr w:type="spellEnd"/>
            <w:r w:rsidRPr="0002779A">
              <w:rPr>
                <w:rFonts w:ascii="Times New Roman" w:hAnsi="Times New Roman" w:cs="Times New Roman"/>
                <w:iCs/>
                <w:sz w:val="16"/>
                <w:szCs w:val="16"/>
              </w:rPr>
              <w:t xml:space="preserve">, </w:t>
            </w:r>
            <w:proofErr w:type="spellStart"/>
            <w:r w:rsidRPr="0002779A">
              <w:rPr>
                <w:rFonts w:ascii="Times New Roman" w:hAnsi="Times New Roman" w:cs="Times New Roman"/>
                <w:iCs/>
                <w:sz w:val="16"/>
                <w:szCs w:val="16"/>
              </w:rPr>
              <w:t>Susser</w:t>
            </w:r>
            <w:proofErr w:type="spellEnd"/>
            <w:r w:rsidRPr="0002779A">
              <w:rPr>
                <w:rFonts w:ascii="Times New Roman" w:hAnsi="Times New Roman" w:cs="Times New Roman"/>
                <w:iCs/>
                <w:sz w:val="16"/>
                <w:szCs w:val="16"/>
              </w:rPr>
              <w:t xml:space="preserve">, van </w:t>
            </w:r>
            <w:proofErr w:type="spellStart"/>
            <w:r w:rsidRPr="0002779A">
              <w:rPr>
                <w:rFonts w:ascii="Times New Roman" w:hAnsi="Times New Roman" w:cs="Times New Roman"/>
                <w:iCs/>
                <w:sz w:val="16"/>
                <w:szCs w:val="16"/>
              </w:rPr>
              <w:t>Os</w:t>
            </w:r>
            <w:proofErr w:type="spellEnd"/>
            <w:r w:rsidRPr="0002779A">
              <w:rPr>
                <w:rFonts w:ascii="Times New Roman" w:hAnsi="Times New Roman" w:cs="Times New Roman"/>
                <w:iCs/>
                <w:sz w:val="16"/>
                <w:szCs w:val="16"/>
              </w:rPr>
              <w:t xml:space="preserve">, </w:t>
            </w:r>
            <w:proofErr w:type="spellStart"/>
            <w:r w:rsidRPr="0002779A">
              <w:rPr>
                <w:rFonts w:ascii="Times New Roman" w:hAnsi="Times New Roman" w:cs="Times New Roman"/>
                <w:iCs/>
                <w:sz w:val="16"/>
                <w:szCs w:val="16"/>
              </w:rPr>
              <w:t>Macken</w:t>
            </w:r>
            <w:r w:rsidR="00125ECB" w:rsidRPr="0002779A">
              <w:rPr>
                <w:rFonts w:ascii="Times New Roman" w:hAnsi="Times New Roman" w:cs="Times New Roman"/>
                <w:iCs/>
                <w:sz w:val="16"/>
                <w:szCs w:val="16"/>
              </w:rPr>
              <w:t>bach</w:t>
            </w:r>
            <w:proofErr w:type="spellEnd"/>
            <w:r w:rsidR="00125ECB" w:rsidRPr="0002779A">
              <w:rPr>
                <w:rFonts w:ascii="Times New Roman" w:hAnsi="Times New Roman" w:cs="Times New Roman"/>
                <w:iCs/>
                <w:sz w:val="16"/>
                <w:szCs w:val="16"/>
              </w:rPr>
              <w:t xml:space="preserve">, </w:t>
            </w:r>
            <w:proofErr w:type="spellStart"/>
            <w:r w:rsidR="00125ECB" w:rsidRPr="0002779A">
              <w:rPr>
                <w:rFonts w:ascii="Times New Roman" w:hAnsi="Times New Roman" w:cs="Times New Roman"/>
                <w:iCs/>
                <w:sz w:val="16"/>
                <w:szCs w:val="16"/>
              </w:rPr>
              <w:t>Selten</w:t>
            </w:r>
            <w:proofErr w:type="spellEnd"/>
            <w:r w:rsidR="00125ECB" w:rsidRPr="0002779A">
              <w:rPr>
                <w:rFonts w:ascii="Times New Roman" w:hAnsi="Times New Roman" w:cs="Times New Roman"/>
                <w:iCs/>
                <w:sz w:val="16"/>
                <w:szCs w:val="16"/>
              </w:rPr>
              <w:t xml:space="preserve"> &amp; Hoek (2008)</w:t>
            </w:r>
          </w:p>
          <w:p w14:paraId="43E666CC" w14:textId="77777777" w:rsidR="00736080" w:rsidRPr="0002779A" w:rsidRDefault="00736080" w:rsidP="002E4DB3">
            <w:pPr>
              <w:spacing w:line="360" w:lineRule="auto"/>
              <w:jc w:val="center"/>
              <w:rPr>
                <w:rFonts w:ascii="Times New Roman" w:hAnsi="Times New Roman" w:cs="Times New Roman"/>
                <w:iCs/>
                <w:sz w:val="16"/>
                <w:szCs w:val="16"/>
              </w:rPr>
            </w:pPr>
          </w:p>
          <w:p w14:paraId="4F848B7D" w14:textId="3768E957" w:rsidR="00A8116D" w:rsidRPr="0002779A" w:rsidRDefault="00125EC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Hague, the Netherlands</w:t>
            </w:r>
          </w:p>
        </w:tc>
        <w:tc>
          <w:tcPr>
            <w:tcW w:w="636" w:type="pct"/>
          </w:tcPr>
          <w:p w14:paraId="1B5ACAAF" w14:textId="6F9BB742" w:rsidR="00A8116D" w:rsidRPr="0002779A" w:rsidRDefault="006F455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Cases ascertained by Psychiatric residents at the </w:t>
            </w:r>
            <w:r w:rsidR="00155CA5" w:rsidRPr="0002779A">
              <w:rPr>
                <w:rFonts w:ascii="Times New Roman" w:hAnsi="Times New Roman" w:cs="Times New Roman"/>
                <w:iCs/>
                <w:sz w:val="16"/>
                <w:szCs w:val="16"/>
              </w:rPr>
              <w:t xml:space="preserve">early psychosis department &amp; The Hague </w:t>
            </w:r>
            <w:r w:rsidR="008E0600" w:rsidRPr="0002779A">
              <w:rPr>
                <w:rFonts w:ascii="Times New Roman" w:hAnsi="Times New Roman" w:cs="Times New Roman"/>
                <w:iCs/>
                <w:sz w:val="16"/>
                <w:szCs w:val="16"/>
              </w:rPr>
              <w:t>m</w:t>
            </w:r>
            <w:r w:rsidR="00155CA5" w:rsidRPr="0002779A">
              <w:rPr>
                <w:rFonts w:ascii="Times New Roman" w:hAnsi="Times New Roman" w:cs="Times New Roman"/>
                <w:iCs/>
                <w:sz w:val="16"/>
                <w:szCs w:val="16"/>
              </w:rPr>
              <w:t xml:space="preserve">unicipal </w:t>
            </w:r>
            <w:r w:rsidR="008E0600" w:rsidRPr="0002779A">
              <w:rPr>
                <w:rFonts w:ascii="Times New Roman" w:hAnsi="Times New Roman" w:cs="Times New Roman"/>
                <w:iCs/>
                <w:sz w:val="16"/>
                <w:szCs w:val="16"/>
              </w:rPr>
              <w:t>population register</w:t>
            </w:r>
          </w:p>
          <w:p w14:paraId="763E9DBA" w14:textId="77777777" w:rsidR="008E0600" w:rsidRPr="0002779A" w:rsidRDefault="008E0600" w:rsidP="002E4DB3">
            <w:pPr>
              <w:spacing w:line="360" w:lineRule="auto"/>
              <w:jc w:val="center"/>
              <w:rPr>
                <w:rFonts w:ascii="Times New Roman" w:hAnsi="Times New Roman" w:cs="Times New Roman"/>
                <w:iCs/>
                <w:sz w:val="16"/>
                <w:szCs w:val="16"/>
              </w:rPr>
            </w:pPr>
          </w:p>
          <w:p w14:paraId="2AE81A78" w14:textId="65995A74" w:rsidR="008E0600" w:rsidRPr="0002779A" w:rsidRDefault="008E060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Time period: </w:t>
            </w:r>
            <w:r w:rsidR="007427F0" w:rsidRPr="0002779A">
              <w:rPr>
                <w:rFonts w:ascii="Times New Roman" w:hAnsi="Times New Roman" w:cs="Times New Roman"/>
                <w:iCs/>
                <w:sz w:val="16"/>
                <w:szCs w:val="16"/>
              </w:rPr>
              <w:t>1997</w:t>
            </w:r>
            <w:r w:rsidR="00D74788" w:rsidRPr="0002779A">
              <w:rPr>
                <w:rFonts w:ascii="Times New Roman" w:hAnsi="Times New Roman" w:cs="Times New Roman"/>
                <w:iCs/>
                <w:sz w:val="16"/>
                <w:szCs w:val="16"/>
              </w:rPr>
              <w:t>-1999, 2000-2007</w:t>
            </w:r>
            <w:r w:rsidR="00572E25" w:rsidRPr="0002779A">
              <w:rPr>
                <w:rFonts w:ascii="Times New Roman" w:hAnsi="Times New Roman" w:cs="Times New Roman"/>
                <w:iCs/>
                <w:sz w:val="16"/>
                <w:szCs w:val="16"/>
              </w:rPr>
              <w:t xml:space="preserve"> (7 years)</w:t>
            </w:r>
          </w:p>
        </w:tc>
        <w:tc>
          <w:tcPr>
            <w:tcW w:w="381" w:type="pct"/>
          </w:tcPr>
          <w:p w14:paraId="1B05FD1F" w14:textId="50F3755D" w:rsidR="00A8116D" w:rsidRPr="0002779A" w:rsidRDefault="00F4319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ssigned by country of birth of parent(s) born outside of the Netherlands. If both parents were born in different countries, maternal country of birth used</w:t>
            </w:r>
          </w:p>
        </w:tc>
        <w:tc>
          <w:tcPr>
            <w:tcW w:w="510" w:type="pct"/>
          </w:tcPr>
          <w:p w14:paraId="254C4231" w14:textId="10306709" w:rsidR="00A8116D" w:rsidRPr="0002779A" w:rsidRDefault="00B1281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F</w:t>
            </w:r>
            <w:r w:rsidR="00D4211C" w:rsidRPr="0002779A">
              <w:rPr>
                <w:rFonts w:ascii="Times New Roman" w:hAnsi="Times New Roman" w:cs="Times New Roman"/>
                <w:iCs/>
                <w:sz w:val="16"/>
                <w:szCs w:val="16"/>
              </w:rPr>
              <w:t>irst incident cases</w:t>
            </w:r>
            <w:r w:rsidRPr="0002779A">
              <w:rPr>
                <w:rFonts w:ascii="Times New Roman" w:hAnsi="Times New Roman" w:cs="Times New Roman"/>
                <w:iCs/>
                <w:sz w:val="16"/>
                <w:szCs w:val="16"/>
              </w:rPr>
              <w:t xml:space="preserve"> of a psychotic diso</w:t>
            </w:r>
            <w:r w:rsidR="0094452A" w:rsidRPr="0002779A">
              <w:rPr>
                <w:rFonts w:ascii="Times New Roman" w:hAnsi="Times New Roman" w:cs="Times New Roman"/>
                <w:iCs/>
                <w:sz w:val="16"/>
                <w:szCs w:val="16"/>
              </w:rPr>
              <w:t>r</w:t>
            </w:r>
            <w:r w:rsidRPr="0002779A">
              <w:rPr>
                <w:rFonts w:ascii="Times New Roman" w:hAnsi="Times New Roman" w:cs="Times New Roman"/>
                <w:iCs/>
                <w:sz w:val="16"/>
                <w:szCs w:val="16"/>
              </w:rPr>
              <w:t>der</w:t>
            </w:r>
            <w:r w:rsidR="00D4211C" w:rsidRPr="0002779A">
              <w:rPr>
                <w:rFonts w:ascii="Times New Roman" w:hAnsi="Times New Roman" w:cs="Times New Roman"/>
                <w:iCs/>
                <w:sz w:val="16"/>
                <w:szCs w:val="16"/>
              </w:rPr>
              <w:t xml:space="preserve"> [</w:t>
            </w:r>
            <w:r w:rsidR="00E105A3" w:rsidRPr="0002779A">
              <w:rPr>
                <w:rFonts w:ascii="Times New Roman" w:hAnsi="Times New Roman" w:cs="Times New Roman"/>
                <w:iCs/>
                <w:sz w:val="16"/>
                <w:szCs w:val="16"/>
              </w:rPr>
              <w:t>DSM-IV]</w:t>
            </w:r>
          </w:p>
        </w:tc>
        <w:tc>
          <w:tcPr>
            <w:tcW w:w="338" w:type="pct"/>
          </w:tcPr>
          <w:p w14:paraId="7994080C" w14:textId="41B6B59E" w:rsidR="00A8116D" w:rsidRPr="0002779A" w:rsidRDefault="00E105A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eighbourhood</w:t>
            </w:r>
            <w:r w:rsidR="00DC1D09" w:rsidRPr="0002779A">
              <w:rPr>
                <w:rFonts w:ascii="Times New Roman" w:hAnsi="Times New Roman" w:cs="Times New Roman"/>
                <w:iCs/>
                <w:sz w:val="16"/>
                <w:szCs w:val="16"/>
              </w:rPr>
              <w:t>s</w:t>
            </w:r>
            <w:r w:rsidRPr="0002779A">
              <w:rPr>
                <w:rFonts w:ascii="Times New Roman" w:hAnsi="Times New Roman" w:cs="Times New Roman"/>
                <w:iCs/>
                <w:sz w:val="16"/>
                <w:szCs w:val="16"/>
              </w:rPr>
              <w:t xml:space="preserve"> (</w:t>
            </w:r>
            <w:r w:rsidR="00DB32EB" w:rsidRPr="0002779A">
              <w:rPr>
                <w:rFonts w:ascii="Times New Roman" w:hAnsi="Times New Roman" w:cs="Times New Roman"/>
                <w:iCs/>
                <w:sz w:val="16"/>
                <w:szCs w:val="16"/>
              </w:rPr>
              <w:t>44, max. 38000)</w:t>
            </w:r>
          </w:p>
        </w:tc>
        <w:tc>
          <w:tcPr>
            <w:tcW w:w="381" w:type="pct"/>
          </w:tcPr>
          <w:p w14:paraId="3F05A1AE" w14:textId="741C1288" w:rsidR="00A8116D" w:rsidRPr="0002779A" w:rsidRDefault="00522F5A" w:rsidP="002E4DB3">
            <w:pPr>
              <w:spacing w:line="360" w:lineRule="auto"/>
              <w:jc w:val="center"/>
              <w:rPr>
                <w:rFonts w:ascii="Times New Roman" w:hAnsi="Times New Roman" w:cs="Times New Roman"/>
                <w:iCs/>
                <w:sz w:val="16"/>
                <w:szCs w:val="16"/>
              </w:rPr>
            </w:pPr>
            <w:r>
              <w:rPr>
                <w:rFonts w:ascii="Times New Roman" w:hAnsi="Times New Roman" w:cs="Times New Roman"/>
                <w:iCs/>
                <w:sz w:val="16"/>
                <w:szCs w:val="16"/>
              </w:rPr>
              <w:t>High and low ethnic density</w:t>
            </w:r>
            <w:r w:rsidR="00266600" w:rsidRPr="0002779A">
              <w:rPr>
                <w:rFonts w:ascii="Times New Roman" w:hAnsi="Times New Roman" w:cs="Times New Roman"/>
                <w:iCs/>
                <w:sz w:val="16"/>
                <w:szCs w:val="16"/>
              </w:rPr>
              <w:t xml:space="preserve"> </w:t>
            </w:r>
          </w:p>
        </w:tc>
        <w:tc>
          <w:tcPr>
            <w:tcW w:w="385" w:type="pct"/>
          </w:tcPr>
          <w:p w14:paraId="2D8D6F8B" w14:textId="77777777" w:rsidR="00A8116D" w:rsidRPr="0002779A" w:rsidRDefault="00E55CF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 sex, &amp; marital status</w:t>
            </w:r>
          </w:p>
          <w:p w14:paraId="56186AA6" w14:textId="2D6701E7" w:rsidR="00E55CFC" w:rsidRPr="0002779A" w:rsidRDefault="00E55CF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 </w:t>
            </w:r>
            <w:r w:rsidR="00670AB5" w:rsidRPr="0002779A">
              <w:rPr>
                <w:rFonts w:ascii="Times New Roman" w:hAnsi="Times New Roman" w:cs="Times New Roman"/>
                <w:iCs/>
                <w:sz w:val="16"/>
                <w:szCs w:val="16"/>
              </w:rPr>
              <w:t>S</w:t>
            </w:r>
            <w:r w:rsidRPr="0002779A">
              <w:rPr>
                <w:rFonts w:ascii="Times New Roman" w:hAnsi="Times New Roman" w:cs="Times New Roman"/>
                <w:iCs/>
                <w:sz w:val="16"/>
                <w:szCs w:val="16"/>
              </w:rPr>
              <w:t>ocioeconomic level</w:t>
            </w:r>
          </w:p>
        </w:tc>
        <w:tc>
          <w:tcPr>
            <w:tcW w:w="335" w:type="pct"/>
          </w:tcPr>
          <w:p w14:paraId="01C0455D" w14:textId="5C4C8C7B" w:rsidR="00A8116D" w:rsidRPr="0002779A" w:rsidRDefault="00B1281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Poisson regression</w:t>
            </w:r>
          </w:p>
        </w:tc>
        <w:tc>
          <w:tcPr>
            <w:tcW w:w="765" w:type="pct"/>
          </w:tcPr>
          <w:p w14:paraId="7574404C" w14:textId="006C7E0E" w:rsidR="00A8116D" w:rsidRPr="0002779A" w:rsidRDefault="0094452A"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ombined (</w:t>
            </w:r>
            <w:r w:rsidR="008E482B" w:rsidRPr="0002779A">
              <w:rPr>
                <w:rFonts w:ascii="Times New Roman" w:hAnsi="Times New Roman" w:cs="Times New Roman"/>
                <w:iCs/>
                <w:sz w:val="16"/>
                <w:szCs w:val="16"/>
              </w:rPr>
              <w:t>240/413586)</w:t>
            </w:r>
          </w:p>
          <w:p w14:paraId="5D2C8A65" w14:textId="6A3BD04E" w:rsidR="009B6ABF" w:rsidRPr="0002779A" w:rsidRDefault="009B6ABF" w:rsidP="002E4DB3">
            <w:pPr>
              <w:spacing w:line="360" w:lineRule="auto"/>
              <w:jc w:val="center"/>
              <w:rPr>
                <w:rFonts w:ascii="Times New Roman" w:hAnsi="Times New Roman" w:cs="Times New Roman"/>
                <w:iCs/>
                <w:sz w:val="16"/>
                <w:szCs w:val="16"/>
              </w:rPr>
            </w:pPr>
          </w:p>
          <w:p w14:paraId="13B3251E" w14:textId="77777777" w:rsidR="00300D14" w:rsidRPr="0002779A" w:rsidRDefault="00300D14" w:rsidP="002E4DB3">
            <w:pPr>
              <w:spacing w:line="360" w:lineRule="auto"/>
              <w:jc w:val="center"/>
              <w:rPr>
                <w:rFonts w:ascii="Times New Roman" w:hAnsi="Times New Roman" w:cs="Times New Roman"/>
                <w:iCs/>
                <w:sz w:val="16"/>
                <w:szCs w:val="16"/>
              </w:rPr>
            </w:pPr>
          </w:p>
          <w:p w14:paraId="3838E153" w14:textId="775EE9A6" w:rsidR="008E482B" w:rsidRPr="0002779A" w:rsidRDefault="00C7272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oroccan (91/88249)</w:t>
            </w:r>
          </w:p>
          <w:p w14:paraId="0F366B10" w14:textId="77777777" w:rsidR="00372273" w:rsidRPr="0002779A" w:rsidRDefault="00372273" w:rsidP="002E4DB3">
            <w:pPr>
              <w:spacing w:line="360" w:lineRule="auto"/>
              <w:jc w:val="center"/>
              <w:rPr>
                <w:rFonts w:ascii="Times New Roman" w:hAnsi="Times New Roman" w:cs="Times New Roman"/>
                <w:iCs/>
                <w:sz w:val="16"/>
                <w:szCs w:val="16"/>
              </w:rPr>
            </w:pPr>
          </w:p>
          <w:p w14:paraId="6441F192" w14:textId="41B0F45F" w:rsidR="00C72723" w:rsidRPr="0002779A" w:rsidRDefault="00C7272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urinamese (</w:t>
            </w:r>
            <w:r w:rsidR="006434A6" w:rsidRPr="0002779A">
              <w:rPr>
                <w:rFonts w:ascii="Times New Roman" w:hAnsi="Times New Roman" w:cs="Times New Roman"/>
                <w:iCs/>
                <w:sz w:val="16"/>
                <w:szCs w:val="16"/>
              </w:rPr>
              <w:t>94/203088)</w:t>
            </w:r>
          </w:p>
          <w:p w14:paraId="3C9BAEF6" w14:textId="77777777" w:rsidR="006D5BDF" w:rsidRPr="0002779A" w:rsidRDefault="006D5BDF" w:rsidP="002E4DB3">
            <w:pPr>
              <w:spacing w:line="360" w:lineRule="auto"/>
              <w:jc w:val="center"/>
              <w:rPr>
                <w:rFonts w:ascii="Times New Roman" w:hAnsi="Times New Roman" w:cs="Times New Roman"/>
                <w:iCs/>
                <w:sz w:val="16"/>
                <w:szCs w:val="16"/>
              </w:rPr>
            </w:pPr>
          </w:p>
          <w:p w14:paraId="20CAA1B6" w14:textId="35B5EBB4" w:rsidR="006434A6" w:rsidRPr="0002779A" w:rsidRDefault="006434A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urkish (55/122249)</w:t>
            </w:r>
          </w:p>
          <w:p w14:paraId="1F201649" w14:textId="3538B8C6" w:rsidR="00372273" w:rsidRPr="0002779A" w:rsidRDefault="00372273" w:rsidP="002E4DB3">
            <w:pPr>
              <w:spacing w:line="360" w:lineRule="auto"/>
              <w:jc w:val="center"/>
              <w:rPr>
                <w:rFonts w:ascii="Times New Roman" w:hAnsi="Times New Roman" w:cs="Times New Roman"/>
                <w:iCs/>
                <w:sz w:val="16"/>
                <w:szCs w:val="16"/>
              </w:rPr>
            </w:pPr>
          </w:p>
          <w:p w14:paraId="7EC00A92" w14:textId="7FB783BA" w:rsidR="00B4742E" w:rsidRPr="0002779A" w:rsidRDefault="00AB7CD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Dutch (majority) </w:t>
            </w:r>
            <w:r w:rsidR="00C303DD" w:rsidRPr="0002779A">
              <w:rPr>
                <w:rFonts w:ascii="Times New Roman" w:hAnsi="Times New Roman" w:cs="Times New Roman"/>
                <w:iCs/>
                <w:sz w:val="16"/>
                <w:szCs w:val="16"/>
              </w:rPr>
              <w:t>(226/1056172</w:t>
            </w:r>
            <w:r w:rsidR="00A014EA" w:rsidRPr="0002779A">
              <w:rPr>
                <w:rFonts w:ascii="Times New Roman" w:hAnsi="Times New Roman" w:cs="Times New Roman"/>
                <w:iCs/>
                <w:sz w:val="16"/>
                <w:szCs w:val="16"/>
              </w:rPr>
              <w:t>)</w:t>
            </w:r>
          </w:p>
          <w:p w14:paraId="4831B935" w14:textId="67A56ABC" w:rsidR="00B4742E" w:rsidRPr="0002779A" w:rsidRDefault="00B4742E"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r w:rsidR="0018708F" w:rsidRPr="0002779A">
              <w:rPr>
                <w:rFonts w:ascii="Times New Roman" w:hAnsi="Times New Roman" w:cs="Times New Roman"/>
                <w:i/>
                <w:sz w:val="16"/>
                <w:szCs w:val="16"/>
              </w:rPr>
              <w:t>.</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second value refers to person-years</w:t>
            </w:r>
          </w:p>
        </w:tc>
        <w:tc>
          <w:tcPr>
            <w:tcW w:w="803" w:type="pct"/>
          </w:tcPr>
          <w:p w14:paraId="029EC03C" w14:textId="21763E87" w:rsidR="00A8116D" w:rsidRPr="0002779A" w:rsidRDefault="006E4B7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w:t>
            </w:r>
            <w:r w:rsidR="00900711" w:rsidRPr="0002779A">
              <w:rPr>
                <w:rFonts w:ascii="Times New Roman" w:hAnsi="Times New Roman" w:cs="Times New Roman"/>
                <w:iCs/>
                <w:sz w:val="16"/>
                <w:szCs w:val="16"/>
              </w:rPr>
              <w:t xml:space="preserve"> IRR=2.36</w:t>
            </w:r>
            <w:r w:rsidR="00A37E16" w:rsidRPr="0002779A">
              <w:rPr>
                <w:rFonts w:ascii="Times New Roman" w:hAnsi="Times New Roman" w:cs="Times New Roman"/>
                <w:iCs/>
                <w:sz w:val="16"/>
                <w:szCs w:val="16"/>
              </w:rPr>
              <w:t>, high IRR=1.25</w:t>
            </w:r>
          </w:p>
          <w:p w14:paraId="1B7CE552" w14:textId="7201A54D" w:rsidR="009B6ABF" w:rsidRPr="0002779A" w:rsidRDefault="0038636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Continuous: </w:t>
            </w:r>
            <w:r w:rsidR="004F51C6" w:rsidRPr="0002779A">
              <w:rPr>
                <w:rFonts w:ascii="Times New Roman" w:hAnsi="Times New Roman" w:cs="Times New Roman"/>
                <w:iCs/>
                <w:sz w:val="16"/>
                <w:szCs w:val="16"/>
              </w:rPr>
              <w:t>IRR=</w:t>
            </w:r>
            <w:r w:rsidR="00C16526" w:rsidRPr="0002779A">
              <w:rPr>
                <w:rFonts w:ascii="Times New Roman" w:hAnsi="Times New Roman" w:cs="Times New Roman"/>
                <w:iCs/>
                <w:sz w:val="16"/>
                <w:szCs w:val="16"/>
              </w:rPr>
              <w:t xml:space="preserve">0.95, </w:t>
            </w:r>
            <w:r w:rsidR="00C16526" w:rsidRPr="0002779A">
              <w:rPr>
                <w:rFonts w:ascii="Times New Roman" w:hAnsi="Times New Roman" w:cs="Times New Roman"/>
                <w:i/>
                <w:sz w:val="16"/>
                <w:szCs w:val="16"/>
              </w:rPr>
              <w:t>p</w:t>
            </w:r>
            <w:r w:rsidR="00C16526" w:rsidRPr="0002779A">
              <w:rPr>
                <w:rFonts w:ascii="Times New Roman" w:hAnsi="Times New Roman" w:cs="Times New Roman"/>
                <w:iCs/>
                <w:sz w:val="16"/>
                <w:szCs w:val="16"/>
              </w:rPr>
              <w:t>=0.0001 [SS]</w:t>
            </w:r>
          </w:p>
          <w:p w14:paraId="77566D37" w14:textId="5AA3AF23" w:rsidR="00A37E16" w:rsidRPr="0002779A" w:rsidRDefault="00CE549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IRR=4.43, high IRR=1.56</w:t>
            </w:r>
          </w:p>
          <w:p w14:paraId="5482B73E" w14:textId="0896DE9D" w:rsidR="00300D14" w:rsidRPr="0002779A" w:rsidRDefault="00300D1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ontinuous: IRR=</w:t>
            </w:r>
            <w:r w:rsidR="008845CF" w:rsidRPr="0002779A">
              <w:rPr>
                <w:rFonts w:ascii="Times New Roman" w:hAnsi="Times New Roman" w:cs="Times New Roman"/>
                <w:iCs/>
                <w:sz w:val="16"/>
                <w:szCs w:val="16"/>
              </w:rPr>
              <w:t>0.93</w:t>
            </w:r>
            <w:r w:rsidR="008845CF" w:rsidRPr="0002779A">
              <w:rPr>
                <w:rFonts w:ascii="Times New Roman" w:hAnsi="Times New Roman" w:cs="Times New Roman"/>
                <w:i/>
                <w:sz w:val="16"/>
                <w:szCs w:val="16"/>
              </w:rPr>
              <w:t>, p</w:t>
            </w:r>
            <w:r w:rsidR="008845CF" w:rsidRPr="0002779A">
              <w:rPr>
                <w:rFonts w:ascii="Times New Roman" w:hAnsi="Times New Roman" w:cs="Times New Roman"/>
                <w:iCs/>
                <w:sz w:val="16"/>
                <w:szCs w:val="16"/>
              </w:rPr>
              <w:t>=0.002 [SS]</w:t>
            </w:r>
          </w:p>
          <w:p w14:paraId="011C3864" w14:textId="51A10D60" w:rsidR="00CE549F" w:rsidRPr="0002779A" w:rsidRDefault="00CE549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IRR=1.88, high IRR=1.19</w:t>
            </w:r>
          </w:p>
          <w:p w14:paraId="2A8AF664" w14:textId="6A96E248" w:rsidR="006D5BDF" w:rsidRPr="0002779A" w:rsidRDefault="006D5BD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ontinuous: IRR</w:t>
            </w:r>
            <w:r w:rsidR="00A842CF" w:rsidRPr="0002779A">
              <w:rPr>
                <w:rFonts w:ascii="Times New Roman" w:hAnsi="Times New Roman" w:cs="Times New Roman"/>
                <w:iCs/>
                <w:sz w:val="16"/>
                <w:szCs w:val="16"/>
              </w:rPr>
              <w:t>=0.98</w:t>
            </w:r>
            <w:r w:rsidR="00A842CF" w:rsidRPr="0002779A">
              <w:rPr>
                <w:rFonts w:ascii="Times New Roman" w:hAnsi="Times New Roman" w:cs="Times New Roman"/>
                <w:i/>
                <w:sz w:val="16"/>
                <w:szCs w:val="16"/>
              </w:rPr>
              <w:t xml:space="preserve">, </w:t>
            </w:r>
            <w:r w:rsidR="00621A15" w:rsidRPr="0002779A">
              <w:rPr>
                <w:rFonts w:ascii="Times New Roman" w:hAnsi="Times New Roman" w:cs="Times New Roman"/>
                <w:i/>
                <w:sz w:val="16"/>
                <w:szCs w:val="16"/>
              </w:rPr>
              <w:t>p</w:t>
            </w:r>
            <w:r w:rsidR="00621A15" w:rsidRPr="0002779A">
              <w:rPr>
                <w:rFonts w:ascii="Times New Roman" w:hAnsi="Times New Roman" w:cs="Times New Roman"/>
                <w:iCs/>
                <w:sz w:val="16"/>
                <w:szCs w:val="16"/>
              </w:rPr>
              <w:t>=0.</w:t>
            </w:r>
            <w:r w:rsidR="00704122" w:rsidRPr="0002779A">
              <w:rPr>
                <w:rFonts w:ascii="Times New Roman" w:hAnsi="Times New Roman" w:cs="Times New Roman"/>
                <w:iCs/>
                <w:sz w:val="16"/>
                <w:szCs w:val="16"/>
              </w:rPr>
              <w:t>334</w:t>
            </w:r>
          </w:p>
          <w:p w14:paraId="7EB8228D" w14:textId="3973CB7C" w:rsidR="00900711" w:rsidRPr="0002779A" w:rsidRDefault="00B11EE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IRR=1.74, high IRR=1.12</w:t>
            </w:r>
          </w:p>
          <w:p w14:paraId="3861F832" w14:textId="09F8AF8A" w:rsidR="00C97797" w:rsidRPr="0002779A" w:rsidRDefault="0070412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ontinuous: IRR</w:t>
            </w:r>
            <w:r w:rsidR="00994861" w:rsidRPr="0002779A">
              <w:rPr>
                <w:rFonts w:ascii="Times New Roman" w:hAnsi="Times New Roman" w:cs="Times New Roman"/>
                <w:iCs/>
                <w:sz w:val="16"/>
                <w:szCs w:val="16"/>
              </w:rPr>
              <w:t xml:space="preserve">=0.97, </w:t>
            </w:r>
            <w:r w:rsidR="00994861" w:rsidRPr="0002779A">
              <w:rPr>
                <w:rFonts w:ascii="Times New Roman" w:hAnsi="Times New Roman" w:cs="Times New Roman"/>
                <w:i/>
                <w:sz w:val="16"/>
                <w:szCs w:val="16"/>
              </w:rPr>
              <w:t>p</w:t>
            </w:r>
            <w:r w:rsidR="00994861" w:rsidRPr="0002779A">
              <w:rPr>
                <w:rFonts w:ascii="Times New Roman" w:hAnsi="Times New Roman" w:cs="Times New Roman"/>
                <w:iCs/>
                <w:sz w:val="16"/>
                <w:szCs w:val="16"/>
              </w:rPr>
              <w:t>=0.109</w:t>
            </w:r>
          </w:p>
          <w:p w14:paraId="384D11FA" w14:textId="69B1D97C" w:rsidR="00C97797" w:rsidRPr="0002779A" w:rsidRDefault="00CE549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REF</w:t>
            </w:r>
          </w:p>
          <w:p w14:paraId="089F597C" w14:textId="4FFC9DB7" w:rsidR="003F4728" w:rsidRPr="0002779A" w:rsidRDefault="003F4728"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r w:rsidR="005C0C17" w:rsidRPr="0002779A">
              <w:rPr>
                <w:rFonts w:ascii="Times New Roman" w:hAnsi="Times New Roman" w:cs="Times New Roman"/>
                <w:i/>
                <w:sz w:val="16"/>
                <w:szCs w:val="16"/>
              </w:rPr>
              <w:t>.</w:t>
            </w:r>
            <w:proofErr w:type="spellEnd"/>
            <w:r w:rsidR="009736C6" w:rsidRPr="0002779A">
              <w:rPr>
                <w:rFonts w:ascii="Times New Roman" w:hAnsi="Times New Roman" w:cs="Times New Roman"/>
                <w:i/>
                <w:sz w:val="16"/>
                <w:szCs w:val="16"/>
              </w:rPr>
              <w:t>,</w:t>
            </w:r>
            <w:r w:rsidR="005C0C17" w:rsidRPr="0002779A">
              <w:rPr>
                <w:rFonts w:ascii="Times New Roman" w:hAnsi="Times New Roman" w:cs="Times New Roman"/>
                <w:i/>
                <w:sz w:val="16"/>
                <w:szCs w:val="16"/>
              </w:rPr>
              <w:t xml:space="preserve"> effect sizes for ethnicity stratified as two highest ethnic density </w:t>
            </w:r>
            <w:r w:rsidR="00076D25" w:rsidRPr="0002779A">
              <w:rPr>
                <w:rFonts w:ascii="Times New Roman" w:hAnsi="Times New Roman" w:cs="Times New Roman"/>
                <w:i/>
                <w:sz w:val="16"/>
                <w:szCs w:val="16"/>
              </w:rPr>
              <w:t>neighbourhoods</w:t>
            </w:r>
            <w:r w:rsidR="005C0C17" w:rsidRPr="0002779A">
              <w:rPr>
                <w:rFonts w:ascii="Times New Roman" w:hAnsi="Times New Roman" w:cs="Times New Roman"/>
                <w:i/>
                <w:sz w:val="16"/>
                <w:szCs w:val="16"/>
              </w:rPr>
              <w:t xml:space="preserve"> </w:t>
            </w:r>
            <w:r w:rsidR="00076D25" w:rsidRPr="0002779A">
              <w:rPr>
                <w:rFonts w:ascii="Times New Roman" w:hAnsi="Times New Roman" w:cs="Times New Roman"/>
                <w:i/>
                <w:sz w:val="16"/>
                <w:szCs w:val="16"/>
              </w:rPr>
              <w:t>and all other neighbourhoods</w:t>
            </w:r>
          </w:p>
          <w:p w14:paraId="369AF77B" w14:textId="57F1D3EF" w:rsidR="00CE549F" w:rsidRPr="0002779A" w:rsidRDefault="00CE549F" w:rsidP="002E4DB3">
            <w:pPr>
              <w:spacing w:line="360" w:lineRule="auto"/>
              <w:jc w:val="center"/>
              <w:rPr>
                <w:rFonts w:ascii="Times New Roman" w:hAnsi="Times New Roman" w:cs="Times New Roman"/>
                <w:iCs/>
                <w:sz w:val="16"/>
                <w:szCs w:val="16"/>
              </w:rPr>
            </w:pPr>
          </w:p>
        </w:tc>
      </w:tr>
      <w:tr w:rsidR="00002A4F" w:rsidRPr="0002779A" w14:paraId="38FA7A05" w14:textId="77777777" w:rsidTr="00160AF0">
        <w:trPr>
          <w:jc w:val="center"/>
        </w:trPr>
        <w:tc>
          <w:tcPr>
            <w:tcW w:w="466" w:type="pct"/>
            <w:tcBorders>
              <w:bottom w:val="single" w:sz="4" w:space="0" w:color="auto"/>
            </w:tcBorders>
          </w:tcPr>
          <w:p w14:paraId="0370B863" w14:textId="0EE33B09" w:rsidR="00A8116D" w:rsidRPr="0002779A" w:rsidRDefault="00684756"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t>Veling</w:t>
            </w:r>
            <w:proofErr w:type="spellEnd"/>
            <w:r w:rsidRPr="0002779A">
              <w:rPr>
                <w:rFonts w:ascii="Times New Roman" w:hAnsi="Times New Roman" w:cs="Times New Roman"/>
                <w:iCs/>
                <w:sz w:val="16"/>
                <w:szCs w:val="16"/>
              </w:rPr>
              <w:t xml:space="preserve">, Brinkman, </w:t>
            </w:r>
            <w:proofErr w:type="spellStart"/>
            <w:r w:rsidR="008A51FA" w:rsidRPr="0002779A">
              <w:rPr>
                <w:rFonts w:ascii="Times New Roman" w:hAnsi="Times New Roman" w:cs="Times New Roman"/>
                <w:iCs/>
                <w:sz w:val="16"/>
                <w:szCs w:val="16"/>
              </w:rPr>
              <w:t>Dorrestijn</w:t>
            </w:r>
            <w:proofErr w:type="spellEnd"/>
            <w:r w:rsidR="008A51FA" w:rsidRPr="0002779A">
              <w:rPr>
                <w:rFonts w:ascii="Times New Roman" w:hAnsi="Times New Roman" w:cs="Times New Roman"/>
                <w:iCs/>
                <w:sz w:val="16"/>
                <w:szCs w:val="16"/>
              </w:rPr>
              <w:t xml:space="preserve"> &amp; van der </w:t>
            </w:r>
            <w:proofErr w:type="spellStart"/>
            <w:r w:rsidR="008A51FA" w:rsidRPr="0002779A">
              <w:rPr>
                <w:rFonts w:ascii="Times New Roman" w:hAnsi="Times New Roman" w:cs="Times New Roman"/>
                <w:iCs/>
                <w:sz w:val="16"/>
                <w:szCs w:val="16"/>
              </w:rPr>
              <w:t>Gaag</w:t>
            </w:r>
            <w:proofErr w:type="spellEnd"/>
            <w:r w:rsidR="00C269F8" w:rsidRPr="0002779A">
              <w:rPr>
                <w:rFonts w:ascii="Times New Roman" w:hAnsi="Times New Roman" w:cs="Times New Roman"/>
                <w:iCs/>
                <w:sz w:val="16"/>
                <w:szCs w:val="16"/>
              </w:rPr>
              <w:t xml:space="preserve"> (2014)</w:t>
            </w:r>
          </w:p>
          <w:p w14:paraId="3D122621" w14:textId="77777777" w:rsidR="00C269F8" w:rsidRPr="0002779A" w:rsidRDefault="00C269F8" w:rsidP="002E4DB3">
            <w:pPr>
              <w:spacing w:line="360" w:lineRule="auto"/>
              <w:jc w:val="center"/>
              <w:rPr>
                <w:rFonts w:ascii="Times New Roman" w:hAnsi="Times New Roman" w:cs="Times New Roman"/>
                <w:iCs/>
                <w:sz w:val="16"/>
                <w:szCs w:val="16"/>
              </w:rPr>
            </w:pPr>
          </w:p>
          <w:p w14:paraId="28523E97" w14:textId="576F35E1" w:rsidR="00C269F8" w:rsidRPr="0002779A" w:rsidRDefault="00C269F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Hague, the Netherlands</w:t>
            </w:r>
          </w:p>
        </w:tc>
        <w:tc>
          <w:tcPr>
            <w:tcW w:w="636" w:type="pct"/>
            <w:tcBorders>
              <w:bottom w:val="single" w:sz="4" w:space="0" w:color="auto"/>
            </w:tcBorders>
          </w:tcPr>
          <w:p w14:paraId="6ED8BB05" w14:textId="44CF3244" w:rsidR="00C52B91" w:rsidRPr="0002779A" w:rsidRDefault="00B540E0"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Participants with </w:t>
            </w:r>
            <w:r w:rsidR="00C13BA0" w:rsidRPr="0002779A">
              <w:rPr>
                <w:rFonts w:ascii="Times New Roman" w:hAnsi="Times New Roman" w:cs="Times New Roman"/>
                <w:iCs/>
                <w:sz w:val="16"/>
                <w:szCs w:val="16"/>
              </w:rPr>
              <w:t>FEP [DSM-IV]</w:t>
            </w:r>
            <w:r w:rsidRPr="0002779A">
              <w:rPr>
                <w:rFonts w:ascii="Times New Roman" w:hAnsi="Times New Roman" w:cs="Times New Roman"/>
                <w:iCs/>
                <w:sz w:val="16"/>
                <w:szCs w:val="16"/>
              </w:rPr>
              <w:t xml:space="preserve"> recruited from a specialist service for early psychosis in the Ha</w:t>
            </w:r>
            <w:r w:rsidR="00C037AF" w:rsidRPr="0002779A">
              <w:rPr>
                <w:rFonts w:ascii="Times New Roman" w:hAnsi="Times New Roman" w:cs="Times New Roman"/>
                <w:iCs/>
                <w:sz w:val="16"/>
                <w:szCs w:val="16"/>
              </w:rPr>
              <w:t>gue; Controls recruited from Delft University of Technology</w:t>
            </w:r>
            <w:r w:rsidR="00C52B91" w:rsidRPr="0002779A">
              <w:rPr>
                <w:rFonts w:ascii="Times New Roman" w:hAnsi="Times New Roman" w:cs="Times New Roman"/>
                <w:iCs/>
                <w:sz w:val="16"/>
                <w:szCs w:val="16"/>
              </w:rPr>
              <w:t xml:space="preserve"> staff and students</w:t>
            </w:r>
          </w:p>
          <w:p w14:paraId="080B4D0C" w14:textId="77777777" w:rsidR="00C52B91" w:rsidRPr="0002779A" w:rsidRDefault="00C52B91" w:rsidP="002E4DB3">
            <w:pPr>
              <w:spacing w:line="360" w:lineRule="auto"/>
              <w:jc w:val="center"/>
              <w:rPr>
                <w:rFonts w:ascii="Times New Roman" w:hAnsi="Times New Roman" w:cs="Times New Roman"/>
                <w:iCs/>
                <w:sz w:val="16"/>
                <w:szCs w:val="16"/>
              </w:rPr>
            </w:pPr>
          </w:p>
          <w:p w14:paraId="7637F142" w14:textId="7927B58F" w:rsidR="00A8116D" w:rsidRPr="0002779A" w:rsidRDefault="00C52B91"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t>Time period: NR</w:t>
            </w:r>
          </w:p>
        </w:tc>
        <w:tc>
          <w:tcPr>
            <w:tcW w:w="381" w:type="pct"/>
            <w:tcBorders>
              <w:bottom w:val="single" w:sz="4" w:space="0" w:color="auto"/>
            </w:tcBorders>
          </w:tcPr>
          <w:p w14:paraId="1D0F7602" w14:textId="5F5D1115" w:rsidR="00A8116D" w:rsidRPr="0002779A" w:rsidRDefault="00891F4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R</w:t>
            </w:r>
          </w:p>
        </w:tc>
        <w:tc>
          <w:tcPr>
            <w:tcW w:w="510" w:type="pct"/>
            <w:tcBorders>
              <w:bottom w:val="single" w:sz="4" w:space="0" w:color="auto"/>
            </w:tcBorders>
          </w:tcPr>
          <w:p w14:paraId="5B2F58FA" w14:textId="5455C702" w:rsidR="00A8116D" w:rsidRPr="0002779A" w:rsidRDefault="00F12FF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Green Paranoid Thoughts Scale</w:t>
            </w:r>
            <w:r w:rsidR="005B5E59"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the Social Interaction Anxiety Scale, the Davos Assessment of Cognitive Biases Scale, the Self-Esteem Rating Scale,</w:t>
            </w:r>
            <w:r w:rsidR="00B76C3A" w:rsidRPr="0002779A">
              <w:rPr>
                <w:rFonts w:ascii="Times New Roman" w:hAnsi="Times New Roman" w:cs="Times New Roman"/>
                <w:iCs/>
                <w:sz w:val="16"/>
                <w:szCs w:val="16"/>
              </w:rPr>
              <w:t xml:space="preserve"> </w:t>
            </w:r>
            <w:r w:rsidR="003E6943" w:rsidRPr="0002779A">
              <w:rPr>
                <w:rFonts w:ascii="Times New Roman" w:hAnsi="Times New Roman" w:cs="Times New Roman"/>
                <w:iCs/>
                <w:sz w:val="16"/>
                <w:szCs w:val="16"/>
              </w:rPr>
              <w:t>distance from avatars,</w:t>
            </w:r>
            <w:r w:rsidR="009E201F" w:rsidRPr="0002779A">
              <w:rPr>
                <w:rFonts w:ascii="Times New Roman" w:hAnsi="Times New Roman" w:cs="Times New Roman"/>
                <w:iCs/>
                <w:sz w:val="16"/>
                <w:szCs w:val="16"/>
              </w:rPr>
              <w:t xml:space="preserve"> </w:t>
            </w:r>
            <w:r w:rsidRPr="0002779A">
              <w:rPr>
                <w:rFonts w:ascii="Times New Roman" w:hAnsi="Times New Roman" w:cs="Times New Roman"/>
                <w:iCs/>
                <w:sz w:val="16"/>
                <w:szCs w:val="16"/>
              </w:rPr>
              <w:t xml:space="preserve">Heart </w:t>
            </w:r>
            <w:r w:rsidR="005B5E59" w:rsidRPr="0002779A">
              <w:rPr>
                <w:rFonts w:ascii="Times New Roman" w:hAnsi="Times New Roman" w:cs="Times New Roman"/>
                <w:iCs/>
                <w:sz w:val="16"/>
                <w:szCs w:val="16"/>
              </w:rPr>
              <w:t>rate &amp; galvanic skin response</w:t>
            </w:r>
            <w:r w:rsidR="00DC1D09" w:rsidRPr="0002779A">
              <w:rPr>
                <w:rFonts w:ascii="Times New Roman" w:hAnsi="Times New Roman" w:cs="Times New Roman"/>
                <w:iCs/>
                <w:sz w:val="16"/>
                <w:szCs w:val="16"/>
              </w:rPr>
              <w:t xml:space="preserve">, subjective distress, &amp; State Social Paranoia scale </w:t>
            </w:r>
          </w:p>
        </w:tc>
        <w:tc>
          <w:tcPr>
            <w:tcW w:w="338" w:type="pct"/>
            <w:tcBorders>
              <w:bottom w:val="single" w:sz="4" w:space="0" w:color="auto"/>
            </w:tcBorders>
          </w:tcPr>
          <w:p w14:paraId="42754D28" w14:textId="789215F6" w:rsidR="00A8116D" w:rsidRPr="0002779A" w:rsidRDefault="00B872B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VR café</w:t>
            </w:r>
          </w:p>
        </w:tc>
        <w:tc>
          <w:tcPr>
            <w:tcW w:w="381" w:type="pct"/>
            <w:tcBorders>
              <w:bottom w:val="single" w:sz="4" w:space="0" w:color="auto"/>
            </w:tcBorders>
          </w:tcPr>
          <w:p w14:paraId="291DC54F" w14:textId="37731AF2" w:rsidR="00A8116D" w:rsidRPr="0002779A" w:rsidRDefault="00F72ADC"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95% of the avatars appeared White European or 75% North African </w:t>
            </w:r>
            <w:r w:rsidR="00CF1CF0" w:rsidRPr="0002779A">
              <w:rPr>
                <w:rFonts w:ascii="Times New Roman" w:hAnsi="Times New Roman" w:cs="Times New Roman"/>
                <w:iCs/>
                <w:sz w:val="16"/>
                <w:szCs w:val="16"/>
              </w:rPr>
              <w:t>depending on ethnic background of the participant</w:t>
            </w:r>
            <w:r w:rsidR="00B872B2" w:rsidRPr="0002779A">
              <w:rPr>
                <w:rFonts w:ascii="Times New Roman" w:hAnsi="Times New Roman" w:cs="Times New Roman"/>
                <w:iCs/>
                <w:sz w:val="16"/>
                <w:szCs w:val="16"/>
              </w:rPr>
              <w:t xml:space="preserve">. </w:t>
            </w:r>
          </w:p>
        </w:tc>
        <w:tc>
          <w:tcPr>
            <w:tcW w:w="385" w:type="pct"/>
            <w:tcBorders>
              <w:bottom w:val="single" w:sz="4" w:space="0" w:color="auto"/>
            </w:tcBorders>
          </w:tcPr>
          <w:p w14:paraId="76273001" w14:textId="69410B1A" w:rsidR="00A8116D" w:rsidRPr="0002779A" w:rsidRDefault="00DD0CD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w:t>
            </w:r>
            <w:r w:rsidR="00760015" w:rsidRPr="0002779A">
              <w:rPr>
                <w:rFonts w:ascii="Times New Roman" w:hAnsi="Times New Roman" w:cs="Times New Roman"/>
                <w:iCs/>
                <w:sz w:val="16"/>
                <w:szCs w:val="16"/>
              </w:rPr>
              <w:t>R</w:t>
            </w:r>
          </w:p>
        </w:tc>
        <w:tc>
          <w:tcPr>
            <w:tcW w:w="335" w:type="pct"/>
            <w:tcBorders>
              <w:bottom w:val="single" w:sz="4" w:space="0" w:color="auto"/>
            </w:tcBorders>
          </w:tcPr>
          <w:p w14:paraId="58697B11" w14:textId="659623DB" w:rsidR="00A8116D" w:rsidRPr="0002779A" w:rsidRDefault="00E5609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nparametric tests and linear mixed model analyses</w:t>
            </w:r>
          </w:p>
        </w:tc>
        <w:tc>
          <w:tcPr>
            <w:tcW w:w="765" w:type="pct"/>
            <w:tcBorders>
              <w:bottom w:val="single" w:sz="4" w:space="0" w:color="auto"/>
            </w:tcBorders>
          </w:tcPr>
          <w:p w14:paraId="2CDE9365" w14:textId="0ACACE2D" w:rsidR="00BB1E0C" w:rsidRPr="0002779A" w:rsidRDefault="006B298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n-Dutch origin</w:t>
            </w:r>
            <w:r w:rsidR="00143AC7" w:rsidRPr="0002779A">
              <w:rPr>
                <w:rFonts w:ascii="Times New Roman" w:hAnsi="Times New Roman" w:cs="Times New Roman"/>
                <w:iCs/>
                <w:sz w:val="16"/>
                <w:szCs w:val="16"/>
              </w:rPr>
              <w:t xml:space="preserve"> (</w:t>
            </w:r>
            <w:r w:rsidR="00042147" w:rsidRPr="0002779A">
              <w:rPr>
                <w:rFonts w:ascii="Times New Roman" w:hAnsi="Times New Roman" w:cs="Times New Roman"/>
                <w:iCs/>
                <w:sz w:val="16"/>
                <w:szCs w:val="16"/>
              </w:rPr>
              <w:t>11 FEP</w:t>
            </w:r>
            <w:r w:rsidR="00D65E99" w:rsidRPr="0002779A">
              <w:rPr>
                <w:rFonts w:ascii="Times New Roman" w:hAnsi="Times New Roman" w:cs="Times New Roman"/>
                <w:iCs/>
                <w:sz w:val="16"/>
                <w:szCs w:val="16"/>
              </w:rPr>
              <w:t>)</w:t>
            </w:r>
          </w:p>
          <w:p w14:paraId="61A319CF" w14:textId="5980D7EC" w:rsidR="00A8116D" w:rsidRPr="0002779A" w:rsidRDefault="00BB1E0C" w:rsidP="002E4DB3">
            <w:pPr>
              <w:spacing w:line="360" w:lineRule="auto"/>
              <w:jc w:val="center"/>
              <w:rPr>
                <w:rFonts w:ascii="Times New Roman" w:hAnsi="Times New Roman" w:cs="Times New Roman"/>
                <w:i/>
                <w:sz w:val="16"/>
                <w:szCs w:val="16"/>
              </w:rPr>
            </w:pPr>
            <w:r w:rsidRPr="0002779A">
              <w:rPr>
                <w:rFonts w:ascii="Times New Roman" w:hAnsi="Times New Roman" w:cs="Times New Roman"/>
                <w:iCs/>
                <w:sz w:val="16"/>
                <w:szCs w:val="16"/>
              </w:rPr>
              <w:t>Dutch</w:t>
            </w:r>
            <w:r w:rsidR="002F7514" w:rsidRPr="0002779A">
              <w:rPr>
                <w:rFonts w:ascii="Times New Roman" w:hAnsi="Times New Roman" w:cs="Times New Roman"/>
                <w:iCs/>
                <w:sz w:val="16"/>
                <w:szCs w:val="16"/>
              </w:rPr>
              <w:t xml:space="preserve"> origin</w:t>
            </w:r>
            <w:r w:rsidRPr="0002779A">
              <w:rPr>
                <w:rFonts w:ascii="Times New Roman" w:hAnsi="Times New Roman" w:cs="Times New Roman"/>
                <w:iCs/>
                <w:sz w:val="16"/>
                <w:szCs w:val="16"/>
              </w:rPr>
              <w:t xml:space="preserve"> (majority)</w:t>
            </w:r>
            <w:r w:rsidR="00143AC7" w:rsidRPr="0002779A">
              <w:rPr>
                <w:rFonts w:ascii="Times New Roman" w:hAnsi="Times New Roman" w:cs="Times New Roman"/>
                <w:iCs/>
                <w:sz w:val="16"/>
                <w:szCs w:val="16"/>
              </w:rPr>
              <w:t xml:space="preserve"> (6 FEP, 24 control</w:t>
            </w:r>
            <w:r w:rsidR="00CB6651" w:rsidRPr="0002779A">
              <w:rPr>
                <w:rFonts w:ascii="Times New Roman" w:hAnsi="Times New Roman" w:cs="Times New Roman"/>
                <w:iCs/>
                <w:sz w:val="16"/>
                <w:szCs w:val="16"/>
              </w:rPr>
              <w:t>s</w:t>
            </w:r>
            <w:r w:rsidR="00143AC7" w:rsidRPr="0002779A">
              <w:rPr>
                <w:rFonts w:ascii="Times New Roman" w:hAnsi="Times New Roman" w:cs="Times New Roman"/>
                <w:iCs/>
                <w:sz w:val="16"/>
                <w:szCs w:val="16"/>
              </w:rPr>
              <w:t>)</w:t>
            </w:r>
          </w:p>
        </w:tc>
        <w:tc>
          <w:tcPr>
            <w:tcW w:w="803" w:type="pct"/>
            <w:tcBorders>
              <w:bottom w:val="single" w:sz="4" w:space="0" w:color="auto"/>
            </w:tcBorders>
          </w:tcPr>
          <w:p w14:paraId="35C78DE6" w14:textId="3F3F6A13" w:rsidR="00246671" w:rsidRPr="0002779A" w:rsidRDefault="0034673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Sig. higher galvanic skin response in </w:t>
            </w:r>
            <w:r w:rsidR="00704CCB" w:rsidRPr="0002779A">
              <w:rPr>
                <w:rFonts w:ascii="Times New Roman" w:hAnsi="Times New Roman" w:cs="Times New Roman"/>
                <w:iCs/>
                <w:sz w:val="16"/>
                <w:szCs w:val="16"/>
              </w:rPr>
              <w:t xml:space="preserve">FEP participants </w:t>
            </w:r>
            <w:r w:rsidR="00943774" w:rsidRPr="0002779A">
              <w:rPr>
                <w:rFonts w:ascii="Times New Roman" w:hAnsi="Times New Roman" w:cs="Times New Roman"/>
                <w:iCs/>
                <w:sz w:val="16"/>
                <w:szCs w:val="16"/>
              </w:rPr>
              <w:t xml:space="preserve">in ‘other’ compared to ‘own’ ethnicity condition </w:t>
            </w:r>
            <w:r w:rsidR="00C24736" w:rsidRPr="0002779A">
              <w:rPr>
                <w:rFonts w:ascii="Times New Roman" w:hAnsi="Times New Roman" w:cs="Times New Roman"/>
                <w:iCs/>
                <w:sz w:val="16"/>
                <w:szCs w:val="16"/>
              </w:rPr>
              <w:t>[</w:t>
            </w:r>
            <w:proofErr w:type="spellStart"/>
            <w:r w:rsidR="00740D00" w:rsidRPr="0002779A">
              <w:rPr>
                <w:rFonts w:ascii="Times New Roman" w:hAnsi="Times New Roman" w:cs="Times New Roman"/>
                <w:i/>
                <w:sz w:val="16"/>
                <w:szCs w:val="16"/>
              </w:rPr>
              <w:t>F</w:t>
            </w:r>
            <w:r w:rsidR="00D75F68" w:rsidRPr="0002779A">
              <w:rPr>
                <w:rFonts w:ascii="Times New Roman" w:hAnsi="Times New Roman" w:cs="Times New Roman"/>
                <w:iCs/>
                <w:sz w:val="16"/>
                <w:szCs w:val="16"/>
                <w:vertAlign w:val="subscript"/>
              </w:rPr>
              <w:t>1.32</w:t>
            </w:r>
            <w:proofErr w:type="spellEnd"/>
            <w:r w:rsidR="00D75F68" w:rsidRPr="0002779A">
              <w:rPr>
                <w:rFonts w:ascii="Times New Roman" w:hAnsi="Times New Roman" w:cs="Times New Roman"/>
                <w:iCs/>
                <w:sz w:val="16"/>
                <w:szCs w:val="16"/>
                <w:vertAlign w:val="subscript"/>
              </w:rPr>
              <w:t xml:space="preserve"> </w:t>
            </w:r>
            <w:r w:rsidR="00D75F68" w:rsidRPr="0002779A">
              <w:rPr>
                <w:rFonts w:ascii="Times New Roman" w:hAnsi="Times New Roman" w:cs="Times New Roman"/>
                <w:iCs/>
                <w:sz w:val="16"/>
                <w:szCs w:val="16"/>
              </w:rPr>
              <w:t>=9.</w:t>
            </w:r>
            <w:r w:rsidR="00430A9C" w:rsidRPr="0002779A">
              <w:rPr>
                <w:rFonts w:ascii="Times New Roman" w:hAnsi="Times New Roman" w:cs="Times New Roman"/>
                <w:iCs/>
                <w:sz w:val="16"/>
                <w:szCs w:val="16"/>
              </w:rPr>
              <w:t xml:space="preserve">82, </w:t>
            </w:r>
            <w:r w:rsidR="00430A9C" w:rsidRPr="0002779A">
              <w:rPr>
                <w:rFonts w:ascii="Times New Roman" w:hAnsi="Times New Roman" w:cs="Times New Roman"/>
                <w:i/>
                <w:sz w:val="16"/>
                <w:szCs w:val="16"/>
              </w:rPr>
              <w:t>p</w:t>
            </w:r>
            <w:r w:rsidR="00430A9C" w:rsidRPr="0002779A">
              <w:rPr>
                <w:rFonts w:ascii="Times New Roman" w:hAnsi="Times New Roman" w:cs="Times New Roman"/>
                <w:iCs/>
                <w:sz w:val="16"/>
                <w:szCs w:val="16"/>
              </w:rPr>
              <w:t>=0.004</w:t>
            </w:r>
            <w:r w:rsidR="00C24736" w:rsidRPr="0002779A">
              <w:rPr>
                <w:rFonts w:ascii="Times New Roman" w:hAnsi="Times New Roman" w:cs="Times New Roman"/>
                <w:iCs/>
                <w:sz w:val="16"/>
                <w:szCs w:val="16"/>
              </w:rPr>
              <w:t>]</w:t>
            </w:r>
            <w:r w:rsidR="00AA0D92" w:rsidRPr="0002779A">
              <w:rPr>
                <w:rFonts w:ascii="Times New Roman" w:hAnsi="Times New Roman" w:cs="Times New Roman"/>
                <w:iCs/>
                <w:sz w:val="16"/>
                <w:szCs w:val="16"/>
              </w:rPr>
              <w:t xml:space="preserve">. </w:t>
            </w:r>
            <w:r w:rsidR="00246671" w:rsidRPr="0002779A">
              <w:rPr>
                <w:rFonts w:ascii="Times New Roman" w:hAnsi="Times New Roman" w:cs="Times New Roman"/>
                <w:iCs/>
                <w:sz w:val="16"/>
                <w:szCs w:val="16"/>
              </w:rPr>
              <w:t>This was not observed in controls.</w:t>
            </w:r>
          </w:p>
          <w:p w14:paraId="6A14728D" w14:textId="09FDA8DB" w:rsidR="00B56A38" w:rsidRPr="0002779A" w:rsidRDefault="00B56A3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verall</w:t>
            </w:r>
            <w:r w:rsidR="007C3957"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 participants </w:t>
            </w:r>
            <w:r w:rsidR="00746294" w:rsidRPr="0002779A">
              <w:rPr>
                <w:rFonts w:ascii="Times New Roman" w:hAnsi="Times New Roman" w:cs="Times New Roman"/>
                <w:iCs/>
                <w:sz w:val="16"/>
                <w:szCs w:val="16"/>
              </w:rPr>
              <w:t xml:space="preserve">positioned themselves </w:t>
            </w:r>
            <w:r w:rsidR="00586022" w:rsidRPr="0002779A">
              <w:rPr>
                <w:rFonts w:ascii="Times New Roman" w:hAnsi="Times New Roman" w:cs="Times New Roman"/>
                <w:iCs/>
                <w:sz w:val="16"/>
                <w:szCs w:val="16"/>
              </w:rPr>
              <w:t xml:space="preserve">sig. </w:t>
            </w:r>
            <w:r w:rsidR="00746294" w:rsidRPr="0002779A">
              <w:rPr>
                <w:rFonts w:ascii="Times New Roman" w:hAnsi="Times New Roman" w:cs="Times New Roman"/>
                <w:iCs/>
                <w:sz w:val="16"/>
                <w:szCs w:val="16"/>
              </w:rPr>
              <w:t xml:space="preserve">further away from avatars in the </w:t>
            </w:r>
            <w:r w:rsidR="007C3957" w:rsidRPr="0002779A">
              <w:rPr>
                <w:rFonts w:ascii="Times New Roman" w:hAnsi="Times New Roman" w:cs="Times New Roman"/>
                <w:iCs/>
                <w:sz w:val="16"/>
                <w:szCs w:val="16"/>
              </w:rPr>
              <w:t>‘</w:t>
            </w:r>
            <w:r w:rsidR="00746294" w:rsidRPr="0002779A">
              <w:rPr>
                <w:rFonts w:ascii="Times New Roman" w:hAnsi="Times New Roman" w:cs="Times New Roman"/>
                <w:iCs/>
                <w:sz w:val="16"/>
                <w:szCs w:val="16"/>
              </w:rPr>
              <w:t>other</w:t>
            </w:r>
            <w:r w:rsidR="007C3957" w:rsidRPr="0002779A">
              <w:rPr>
                <w:rFonts w:ascii="Times New Roman" w:hAnsi="Times New Roman" w:cs="Times New Roman"/>
                <w:iCs/>
                <w:sz w:val="16"/>
                <w:szCs w:val="16"/>
              </w:rPr>
              <w:t>’</w:t>
            </w:r>
            <w:r w:rsidR="00746294" w:rsidRPr="0002779A">
              <w:rPr>
                <w:rFonts w:ascii="Times New Roman" w:hAnsi="Times New Roman" w:cs="Times New Roman"/>
                <w:iCs/>
                <w:sz w:val="16"/>
                <w:szCs w:val="16"/>
              </w:rPr>
              <w:t xml:space="preserve"> ethnicity condition, but only </w:t>
            </w:r>
            <w:r w:rsidR="00F172FB" w:rsidRPr="0002779A">
              <w:rPr>
                <w:rFonts w:ascii="Times New Roman" w:hAnsi="Times New Roman" w:cs="Times New Roman"/>
                <w:iCs/>
                <w:sz w:val="16"/>
                <w:szCs w:val="16"/>
              </w:rPr>
              <w:t xml:space="preserve">in the low population density </w:t>
            </w:r>
            <w:r w:rsidR="00CE5C68" w:rsidRPr="0002779A">
              <w:rPr>
                <w:rFonts w:ascii="Times New Roman" w:hAnsi="Times New Roman" w:cs="Times New Roman"/>
                <w:iCs/>
                <w:sz w:val="16"/>
                <w:szCs w:val="16"/>
              </w:rPr>
              <w:t>environments</w:t>
            </w:r>
            <w:r w:rsidR="00F172FB" w:rsidRPr="0002779A">
              <w:rPr>
                <w:rFonts w:ascii="Times New Roman" w:hAnsi="Times New Roman" w:cs="Times New Roman"/>
                <w:iCs/>
                <w:sz w:val="16"/>
                <w:szCs w:val="16"/>
              </w:rPr>
              <w:t xml:space="preserve"> </w:t>
            </w:r>
            <w:r w:rsidR="00C24736" w:rsidRPr="0002779A">
              <w:rPr>
                <w:rFonts w:ascii="Times New Roman" w:hAnsi="Times New Roman" w:cs="Times New Roman"/>
                <w:iCs/>
                <w:sz w:val="16"/>
                <w:szCs w:val="16"/>
              </w:rPr>
              <w:t>[</w:t>
            </w:r>
            <w:proofErr w:type="spellStart"/>
            <w:r w:rsidR="00F172FB" w:rsidRPr="0002779A">
              <w:rPr>
                <w:rFonts w:ascii="Times New Roman" w:hAnsi="Times New Roman" w:cs="Times New Roman"/>
                <w:i/>
                <w:sz w:val="16"/>
                <w:szCs w:val="16"/>
              </w:rPr>
              <w:t>F</w:t>
            </w:r>
            <w:r w:rsidR="005A57FB" w:rsidRPr="0002779A">
              <w:rPr>
                <w:rFonts w:ascii="Times New Roman" w:hAnsi="Times New Roman" w:cs="Times New Roman"/>
                <w:iCs/>
                <w:sz w:val="16"/>
                <w:szCs w:val="16"/>
                <w:vertAlign w:val="subscript"/>
              </w:rPr>
              <w:t>1.39</w:t>
            </w:r>
            <w:proofErr w:type="spellEnd"/>
            <w:r w:rsidR="005A57FB" w:rsidRPr="0002779A">
              <w:rPr>
                <w:rFonts w:ascii="Times New Roman" w:hAnsi="Times New Roman" w:cs="Times New Roman"/>
                <w:iCs/>
                <w:sz w:val="16"/>
                <w:szCs w:val="16"/>
                <w:vertAlign w:val="subscript"/>
              </w:rPr>
              <w:t xml:space="preserve"> </w:t>
            </w:r>
            <w:r w:rsidR="005A57FB" w:rsidRPr="0002779A">
              <w:rPr>
                <w:rFonts w:ascii="Times New Roman" w:hAnsi="Times New Roman" w:cs="Times New Roman"/>
                <w:iCs/>
                <w:sz w:val="16"/>
                <w:szCs w:val="16"/>
              </w:rPr>
              <w:t>=</w:t>
            </w:r>
            <w:r w:rsidR="002E7813" w:rsidRPr="0002779A">
              <w:rPr>
                <w:rFonts w:ascii="Times New Roman" w:hAnsi="Times New Roman" w:cs="Times New Roman"/>
                <w:iCs/>
                <w:sz w:val="16"/>
                <w:szCs w:val="16"/>
              </w:rPr>
              <w:t>5.08</w:t>
            </w:r>
            <w:r w:rsidR="005A57FB" w:rsidRPr="0002779A">
              <w:rPr>
                <w:rFonts w:ascii="Times New Roman" w:hAnsi="Times New Roman" w:cs="Times New Roman"/>
                <w:iCs/>
                <w:sz w:val="16"/>
                <w:szCs w:val="16"/>
              </w:rPr>
              <w:t xml:space="preserve">, </w:t>
            </w:r>
            <w:r w:rsidR="005A57FB" w:rsidRPr="0002779A">
              <w:rPr>
                <w:rFonts w:ascii="Times New Roman" w:hAnsi="Times New Roman" w:cs="Times New Roman"/>
                <w:i/>
                <w:sz w:val="16"/>
                <w:szCs w:val="16"/>
              </w:rPr>
              <w:t>p</w:t>
            </w:r>
            <w:r w:rsidR="005A57FB" w:rsidRPr="0002779A">
              <w:rPr>
                <w:rFonts w:ascii="Times New Roman" w:hAnsi="Times New Roman" w:cs="Times New Roman"/>
                <w:iCs/>
                <w:sz w:val="16"/>
                <w:szCs w:val="16"/>
              </w:rPr>
              <w:t>=0.030</w:t>
            </w:r>
            <w:r w:rsidR="00C24736" w:rsidRPr="0002779A">
              <w:rPr>
                <w:rFonts w:ascii="Times New Roman" w:hAnsi="Times New Roman" w:cs="Times New Roman"/>
                <w:iCs/>
                <w:sz w:val="16"/>
                <w:szCs w:val="16"/>
              </w:rPr>
              <w:t>]</w:t>
            </w:r>
            <w:r w:rsidR="00430A9C" w:rsidRPr="0002779A">
              <w:rPr>
                <w:rFonts w:ascii="Times New Roman" w:hAnsi="Times New Roman" w:cs="Times New Roman"/>
                <w:iCs/>
                <w:sz w:val="16"/>
                <w:szCs w:val="16"/>
              </w:rPr>
              <w:t>.</w:t>
            </w:r>
          </w:p>
          <w:p w14:paraId="492203D9" w14:textId="6E49E6ED" w:rsidR="000B2BE3" w:rsidRPr="0002779A" w:rsidRDefault="007762A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 sig. effects for other outcomes.</w:t>
            </w:r>
          </w:p>
        </w:tc>
      </w:tr>
      <w:tr w:rsidR="002B4CBA" w:rsidRPr="0002779A" w14:paraId="08AE2F7B" w14:textId="77777777" w:rsidTr="00160AF0">
        <w:trPr>
          <w:jc w:val="center"/>
        </w:trPr>
        <w:tc>
          <w:tcPr>
            <w:tcW w:w="466" w:type="pct"/>
            <w:tcBorders>
              <w:top w:val="single" w:sz="4" w:space="0" w:color="auto"/>
              <w:bottom w:val="single" w:sz="4" w:space="0" w:color="auto"/>
            </w:tcBorders>
          </w:tcPr>
          <w:p w14:paraId="67F97BC9" w14:textId="2D5081DE" w:rsidR="00A8116D" w:rsidRPr="0002779A" w:rsidRDefault="00415BA5" w:rsidP="002E4DB3">
            <w:pPr>
              <w:spacing w:line="360" w:lineRule="auto"/>
              <w:jc w:val="center"/>
              <w:rPr>
                <w:rFonts w:ascii="Times New Roman" w:hAnsi="Times New Roman" w:cs="Times New Roman"/>
                <w:iCs/>
                <w:sz w:val="16"/>
                <w:szCs w:val="16"/>
              </w:rPr>
            </w:pPr>
            <w:proofErr w:type="spellStart"/>
            <w:r w:rsidRPr="0002779A">
              <w:rPr>
                <w:rFonts w:ascii="Times New Roman" w:hAnsi="Times New Roman" w:cs="Times New Roman"/>
                <w:iCs/>
                <w:sz w:val="16"/>
                <w:szCs w:val="16"/>
              </w:rPr>
              <w:lastRenderedPageBreak/>
              <w:t>Veling</w:t>
            </w:r>
            <w:proofErr w:type="spellEnd"/>
            <w:r w:rsidRPr="0002779A">
              <w:rPr>
                <w:rFonts w:ascii="Times New Roman" w:hAnsi="Times New Roman" w:cs="Times New Roman"/>
                <w:iCs/>
                <w:sz w:val="16"/>
                <w:szCs w:val="16"/>
              </w:rPr>
              <w:t xml:space="preserve">, </w:t>
            </w:r>
            <w:r w:rsidR="00852611" w:rsidRPr="0002779A">
              <w:rPr>
                <w:rFonts w:ascii="Times New Roman" w:hAnsi="Times New Roman" w:cs="Times New Roman"/>
                <w:iCs/>
                <w:sz w:val="16"/>
                <w:szCs w:val="16"/>
              </w:rPr>
              <w:t>Pot-</w:t>
            </w:r>
            <w:proofErr w:type="spellStart"/>
            <w:r w:rsidR="00852611" w:rsidRPr="0002779A">
              <w:rPr>
                <w:rFonts w:ascii="Times New Roman" w:hAnsi="Times New Roman" w:cs="Times New Roman"/>
                <w:iCs/>
                <w:sz w:val="16"/>
                <w:szCs w:val="16"/>
              </w:rPr>
              <w:t>Kolder</w:t>
            </w:r>
            <w:proofErr w:type="spellEnd"/>
            <w:r w:rsidR="00852611" w:rsidRPr="0002779A">
              <w:rPr>
                <w:rFonts w:ascii="Times New Roman" w:hAnsi="Times New Roman" w:cs="Times New Roman"/>
                <w:iCs/>
                <w:sz w:val="16"/>
                <w:szCs w:val="16"/>
              </w:rPr>
              <w:t xml:space="preserve">, </w:t>
            </w:r>
            <w:proofErr w:type="spellStart"/>
            <w:r w:rsidR="00852611" w:rsidRPr="0002779A">
              <w:rPr>
                <w:rFonts w:ascii="Times New Roman" w:hAnsi="Times New Roman" w:cs="Times New Roman"/>
                <w:iCs/>
                <w:sz w:val="16"/>
                <w:szCs w:val="16"/>
              </w:rPr>
              <w:t>Counotte</w:t>
            </w:r>
            <w:proofErr w:type="spellEnd"/>
            <w:r w:rsidR="00852611" w:rsidRPr="0002779A">
              <w:rPr>
                <w:rFonts w:ascii="Times New Roman" w:hAnsi="Times New Roman" w:cs="Times New Roman"/>
                <w:iCs/>
                <w:sz w:val="16"/>
                <w:szCs w:val="16"/>
              </w:rPr>
              <w:t xml:space="preserve">, van </w:t>
            </w:r>
            <w:proofErr w:type="spellStart"/>
            <w:r w:rsidR="00852611" w:rsidRPr="0002779A">
              <w:rPr>
                <w:rFonts w:ascii="Times New Roman" w:hAnsi="Times New Roman" w:cs="Times New Roman"/>
                <w:iCs/>
                <w:sz w:val="16"/>
                <w:szCs w:val="16"/>
              </w:rPr>
              <w:t>Os</w:t>
            </w:r>
            <w:proofErr w:type="spellEnd"/>
            <w:r w:rsidR="00CA403D" w:rsidRPr="0002779A">
              <w:rPr>
                <w:rFonts w:ascii="Times New Roman" w:hAnsi="Times New Roman" w:cs="Times New Roman"/>
                <w:iCs/>
                <w:sz w:val="16"/>
                <w:szCs w:val="16"/>
              </w:rPr>
              <w:t xml:space="preserve"> &amp;</w:t>
            </w:r>
            <w:r w:rsidR="00852611" w:rsidRPr="0002779A">
              <w:rPr>
                <w:rFonts w:ascii="Times New Roman" w:hAnsi="Times New Roman" w:cs="Times New Roman"/>
                <w:iCs/>
                <w:sz w:val="16"/>
                <w:szCs w:val="16"/>
              </w:rPr>
              <w:t xml:space="preserve"> van der </w:t>
            </w:r>
            <w:proofErr w:type="spellStart"/>
            <w:r w:rsidR="00852611" w:rsidRPr="0002779A">
              <w:rPr>
                <w:rFonts w:ascii="Times New Roman" w:hAnsi="Times New Roman" w:cs="Times New Roman"/>
                <w:iCs/>
                <w:sz w:val="16"/>
                <w:szCs w:val="16"/>
              </w:rPr>
              <w:t>Gaag</w:t>
            </w:r>
            <w:proofErr w:type="spellEnd"/>
            <w:r w:rsidR="00CD7F13" w:rsidRPr="0002779A">
              <w:rPr>
                <w:rFonts w:ascii="Times New Roman" w:hAnsi="Times New Roman" w:cs="Times New Roman"/>
                <w:iCs/>
                <w:sz w:val="16"/>
                <w:szCs w:val="16"/>
              </w:rPr>
              <w:t xml:space="preserve"> (2016)</w:t>
            </w:r>
          </w:p>
          <w:p w14:paraId="72F9CCB4" w14:textId="77777777" w:rsidR="00CD7F13" w:rsidRPr="0002779A" w:rsidRDefault="00CD7F13" w:rsidP="002E4DB3">
            <w:pPr>
              <w:spacing w:line="360" w:lineRule="auto"/>
              <w:jc w:val="center"/>
              <w:rPr>
                <w:rFonts w:ascii="Times New Roman" w:hAnsi="Times New Roman" w:cs="Times New Roman"/>
                <w:iCs/>
                <w:sz w:val="16"/>
                <w:szCs w:val="16"/>
              </w:rPr>
            </w:pPr>
          </w:p>
          <w:p w14:paraId="7C27D1A7" w14:textId="17CF2FD1" w:rsidR="00CD7F13" w:rsidRPr="0002779A" w:rsidRDefault="00D72DAF"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Hague, t</w:t>
            </w:r>
            <w:r w:rsidR="00AC6180" w:rsidRPr="0002779A">
              <w:rPr>
                <w:rFonts w:ascii="Times New Roman" w:hAnsi="Times New Roman" w:cs="Times New Roman"/>
                <w:iCs/>
                <w:sz w:val="16"/>
                <w:szCs w:val="16"/>
              </w:rPr>
              <w:t>he Netherlands</w:t>
            </w:r>
          </w:p>
        </w:tc>
        <w:tc>
          <w:tcPr>
            <w:tcW w:w="636" w:type="pct"/>
            <w:tcBorders>
              <w:top w:val="single" w:sz="4" w:space="0" w:color="auto"/>
              <w:bottom w:val="single" w:sz="4" w:space="0" w:color="auto"/>
            </w:tcBorders>
          </w:tcPr>
          <w:p w14:paraId="4628D4B7" w14:textId="77777777" w:rsidR="00A8116D" w:rsidRPr="0002779A" w:rsidRDefault="006E137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UHR</w:t>
            </w:r>
            <w:r w:rsidR="004F0A1E" w:rsidRPr="0002779A">
              <w:rPr>
                <w:rFonts w:ascii="Times New Roman" w:hAnsi="Times New Roman" w:cs="Times New Roman"/>
                <w:iCs/>
                <w:sz w:val="16"/>
                <w:szCs w:val="16"/>
              </w:rPr>
              <w:t xml:space="preserve"> [CAARMS]</w:t>
            </w:r>
            <w:r w:rsidRPr="0002779A">
              <w:rPr>
                <w:rFonts w:ascii="Times New Roman" w:hAnsi="Times New Roman" w:cs="Times New Roman"/>
                <w:iCs/>
                <w:sz w:val="16"/>
                <w:szCs w:val="16"/>
              </w:rPr>
              <w:t>, FEP</w:t>
            </w:r>
            <w:r w:rsidR="004F0A1E" w:rsidRPr="0002779A">
              <w:rPr>
                <w:rFonts w:ascii="Times New Roman" w:hAnsi="Times New Roman" w:cs="Times New Roman"/>
                <w:iCs/>
                <w:sz w:val="16"/>
                <w:szCs w:val="16"/>
              </w:rPr>
              <w:t xml:space="preserve"> [DSM-IV]</w:t>
            </w:r>
            <w:r w:rsidRPr="0002779A">
              <w:rPr>
                <w:rFonts w:ascii="Times New Roman" w:hAnsi="Times New Roman" w:cs="Times New Roman"/>
                <w:iCs/>
                <w:sz w:val="16"/>
                <w:szCs w:val="16"/>
              </w:rPr>
              <w:t>, and sibling g</w:t>
            </w:r>
            <w:r w:rsidR="00C57D87" w:rsidRPr="0002779A">
              <w:rPr>
                <w:rFonts w:ascii="Times New Roman" w:hAnsi="Times New Roman" w:cs="Times New Roman"/>
                <w:iCs/>
                <w:sz w:val="16"/>
                <w:szCs w:val="16"/>
              </w:rPr>
              <w:t>roups</w:t>
            </w:r>
            <w:r w:rsidR="00D72DAF" w:rsidRPr="0002779A">
              <w:rPr>
                <w:rFonts w:ascii="Times New Roman" w:hAnsi="Times New Roman" w:cs="Times New Roman"/>
                <w:iCs/>
                <w:sz w:val="16"/>
                <w:szCs w:val="16"/>
              </w:rPr>
              <w:t xml:space="preserve"> were</w:t>
            </w:r>
            <w:r w:rsidR="00C57D87" w:rsidRPr="0002779A">
              <w:rPr>
                <w:rFonts w:ascii="Times New Roman" w:hAnsi="Times New Roman" w:cs="Times New Roman"/>
                <w:iCs/>
                <w:sz w:val="16"/>
                <w:szCs w:val="16"/>
              </w:rPr>
              <w:t xml:space="preserve"> recruited from five psychiatric institutes</w:t>
            </w:r>
            <w:r w:rsidR="00C763D3" w:rsidRPr="0002779A">
              <w:rPr>
                <w:rFonts w:ascii="Times New Roman" w:hAnsi="Times New Roman" w:cs="Times New Roman"/>
                <w:iCs/>
                <w:sz w:val="16"/>
                <w:szCs w:val="16"/>
              </w:rPr>
              <w:t xml:space="preserve">. </w:t>
            </w:r>
            <w:r w:rsidR="002F1D3A" w:rsidRPr="0002779A">
              <w:rPr>
                <w:rFonts w:ascii="Times New Roman" w:hAnsi="Times New Roman" w:cs="Times New Roman"/>
                <w:iCs/>
                <w:sz w:val="16"/>
                <w:szCs w:val="16"/>
              </w:rPr>
              <w:t xml:space="preserve">Controls </w:t>
            </w:r>
            <w:r w:rsidR="00D72DAF" w:rsidRPr="0002779A">
              <w:rPr>
                <w:rFonts w:ascii="Times New Roman" w:hAnsi="Times New Roman" w:cs="Times New Roman"/>
                <w:iCs/>
                <w:sz w:val="16"/>
                <w:szCs w:val="16"/>
              </w:rPr>
              <w:t xml:space="preserve">were </w:t>
            </w:r>
            <w:r w:rsidR="002F1D3A" w:rsidRPr="0002779A">
              <w:rPr>
                <w:rFonts w:ascii="Times New Roman" w:hAnsi="Times New Roman" w:cs="Times New Roman"/>
                <w:iCs/>
                <w:sz w:val="16"/>
                <w:szCs w:val="16"/>
              </w:rPr>
              <w:t xml:space="preserve">recruited via flyers which were distributed to schools, </w:t>
            </w:r>
            <w:r w:rsidR="000936EF" w:rsidRPr="0002779A">
              <w:rPr>
                <w:rFonts w:ascii="Times New Roman" w:hAnsi="Times New Roman" w:cs="Times New Roman"/>
                <w:iCs/>
                <w:sz w:val="16"/>
                <w:szCs w:val="16"/>
              </w:rPr>
              <w:t xml:space="preserve">dentist offices, </w:t>
            </w:r>
            <w:r w:rsidR="004C56E9" w:rsidRPr="0002779A">
              <w:rPr>
                <w:rFonts w:ascii="Times New Roman" w:hAnsi="Times New Roman" w:cs="Times New Roman"/>
                <w:iCs/>
                <w:sz w:val="16"/>
                <w:szCs w:val="16"/>
              </w:rPr>
              <w:t>and</w:t>
            </w:r>
            <w:r w:rsidR="00D72DAF" w:rsidRPr="0002779A">
              <w:rPr>
                <w:rFonts w:ascii="Times New Roman" w:hAnsi="Times New Roman" w:cs="Times New Roman"/>
                <w:iCs/>
                <w:sz w:val="16"/>
                <w:szCs w:val="16"/>
              </w:rPr>
              <w:t xml:space="preserve"> Psychiatric institutes in the Hague</w:t>
            </w:r>
          </w:p>
          <w:p w14:paraId="585AECD9" w14:textId="77777777" w:rsidR="003F24E5" w:rsidRPr="0002779A" w:rsidRDefault="003F24E5" w:rsidP="002E4DB3">
            <w:pPr>
              <w:spacing w:line="360" w:lineRule="auto"/>
              <w:jc w:val="center"/>
              <w:rPr>
                <w:rFonts w:ascii="Times New Roman" w:hAnsi="Times New Roman" w:cs="Times New Roman"/>
                <w:iCs/>
                <w:sz w:val="16"/>
                <w:szCs w:val="16"/>
              </w:rPr>
            </w:pPr>
          </w:p>
          <w:p w14:paraId="16673891" w14:textId="77777777" w:rsidR="003F24E5" w:rsidRPr="0002779A" w:rsidRDefault="003F24E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NR</w:t>
            </w:r>
          </w:p>
          <w:p w14:paraId="1EA2EA95" w14:textId="5C507A0D" w:rsidR="00530BF2" w:rsidRPr="0002779A" w:rsidRDefault="00530BF2" w:rsidP="002E4DB3">
            <w:pPr>
              <w:spacing w:line="360" w:lineRule="auto"/>
              <w:jc w:val="center"/>
              <w:rPr>
                <w:rFonts w:ascii="Times New Roman" w:hAnsi="Times New Roman" w:cs="Times New Roman"/>
                <w:iCs/>
                <w:sz w:val="16"/>
                <w:szCs w:val="16"/>
              </w:rPr>
            </w:pPr>
          </w:p>
        </w:tc>
        <w:tc>
          <w:tcPr>
            <w:tcW w:w="381" w:type="pct"/>
            <w:tcBorders>
              <w:top w:val="single" w:sz="4" w:space="0" w:color="auto"/>
              <w:bottom w:val="single" w:sz="4" w:space="0" w:color="auto"/>
            </w:tcBorders>
          </w:tcPr>
          <w:p w14:paraId="7A97D429" w14:textId="18A04837" w:rsidR="00A8116D" w:rsidRPr="0002779A" w:rsidRDefault="00F82F5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R</w:t>
            </w:r>
          </w:p>
        </w:tc>
        <w:tc>
          <w:tcPr>
            <w:tcW w:w="510" w:type="pct"/>
            <w:tcBorders>
              <w:top w:val="single" w:sz="4" w:space="0" w:color="auto"/>
              <w:bottom w:val="single" w:sz="4" w:space="0" w:color="auto"/>
            </w:tcBorders>
          </w:tcPr>
          <w:p w14:paraId="65D8EAE3" w14:textId="77777777" w:rsidR="00DC7AC3" w:rsidRPr="0002779A" w:rsidRDefault="009A675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Green Paranoid Thoughts Scale, </w:t>
            </w:r>
            <w:r w:rsidR="00DC7AC3" w:rsidRPr="0002779A">
              <w:rPr>
                <w:rFonts w:ascii="Times New Roman" w:hAnsi="Times New Roman" w:cs="Times New Roman"/>
                <w:iCs/>
                <w:sz w:val="16"/>
                <w:szCs w:val="16"/>
              </w:rPr>
              <w:t>Social Interaction</w:t>
            </w:r>
          </w:p>
          <w:p w14:paraId="6B0E13CB" w14:textId="6E6F1B7C" w:rsidR="00A8116D" w:rsidRPr="0002779A" w:rsidRDefault="00DC7AC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Anxiety Scale, Community Assessment of Psychic Experiences, </w:t>
            </w:r>
            <w:r w:rsidR="003E6943" w:rsidRPr="0002779A">
              <w:rPr>
                <w:rFonts w:ascii="Times New Roman" w:hAnsi="Times New Roman" w:cs="Times New Roman"/>
                <w:iCs/>
                <w:sz w:val="16"/>
                <w:szCs w:val="16"/>
              </w:rPr>
              <w:t xml:space="preserve">distance from avatars, </w:t>
            </w:r>
            <w:r w:rsidR="00BC67AB" w:rsidRPr="0002779A">
              <w:rPr>
                <w:rFonts w:ascii="Times New Roman" w:hAnsi="Times New Roman" w:cs="Times New Roman"/>
                <w:iCs/>
                <w:sz w:val="16"/>
                <w:szCs w:val="16"/>
              </w:rPr>
              <w:t>subjective distress, &amp; State Social Paranoia Scale</w:t>
            </w:r>
          </w:p>
        </w:tc>
        <w:tc>
          <w:tcPr>
            <w:tcW w:w="338" w:type="pct"/>
            <w:tcBorders>
              <w:top w:val="single" w:sz="4" w:space="0" w:color="auto"/>
              <w:bottom w:val="single" w:sz="4" w:space="0" w:color="auto"/>
            </w:tcBorders>
          </w:tcPr>
          <w:p w14:paraId="161A3F65" w14:textId="4B2933C4" w:rsidR="00A8116D" w:rsidRPr="0002779A" w:rsidRDefault="002F63A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VR bar</w:t>
            </w:r>
          </w:p>
        </w:tc>
        <w:tc>
          <w:tcPr>
            <w:tcW w:w="381" w:type="pct"/>
            <w:tcBorders>
              <w:top w:val="single" w:sz="4" w:space="0" w:color="auto"/>
              <w:bottom w:val="single" w:sz="4" w:space="0" w:color="auto"/>
            </w:tcBorders>
          </w:tcPr>
          <w:p w14:paraId="07FEC7DB" w14:textId="3C6AA299" w:rsidR="00A8116D" w:rsidRPr="0002779A" w:rsidRDefault="002F63A5"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80% of the avat</w:t>
            </w:r>
            <w:r w:rsidR="0062664D" w:rsidRPr="0002779A">
              <w:rPr>
                <w:rFonts w:ascii="Times New Roman" w:hAnsi="Times New Roman" w:cs="Times New Roman"/>
                <w:iCs/>
                <w:sz w:val="16"/>
                <w:szCs w:val="16"/>
              </w:rPr>
              <w:t>ars appeared Dutch or North African depending on ethnic background of the participant</w:t>
            </w:r>
            <w:r w:rsidR="000172A0" w:rsidRPr="0002779A">
              <w:rPr>
                <w:rFonts w:ascii="Times New Roman" w:hAnsi="Times New Roman" w:cs="Times New Roman"/>
                <w:iCs/>
                <w:sz w:val="16"/>
                <w:szCs w:val="16"/>
              </w:rPr>
              <w:t>.</w:t>
            </w:r>
          </w:p>
        </w:tc>
        <w:tc>
          <w:tcPr>
            <w:tcW w:w="385" w:type="pct"/>
            <w:tcBorders>
              <w:top w:val="single" w:sz="4" w:space="0" w:color="auto"/>
              <w:bottom w:val="single" w:sz="4" w:space="0" w:color="auto"/>
            </w:tcBorders>
          </w:tcPr>
          <w:p w14:paraId="6268F744" w14:textId="77777777" w:rsidR="00A8116D" w:rsidRPr="0002779A" w:rsidRDefault="001E642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Age, sex, education &amp; psychosis liability</w:t>
            </w:r>
          </w:p>
          <w:p w14:paraId="5445DEF2" w14:textId="39324B22" w:rsidR="001E6422" w:rsidRPr="0002779A" w:rsidRDefault="001E642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NA</w:t>
            </w:r>
          </w:p>
        </w:tc>
        <w:tc>
          <w:tcPr>
            <w:tcW w:w="335" w:type="pct"/>
            <w:tcBorders>
              <w:top w:val="single" w:sz="4" w:space="0" w:color="auto"/>
              <w:bottom w:val="single" w:sz="4" w:space="0" w:color="auto"/>
            </w:tcBorders>
          </w:tcPr>
          <w:p w14:paraId="1786C135" w14:textId="30B4DFC6" w:rsidR="00A8116D" w:rsidRPr="0002779A" w:rsidRDefault="001C0081"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hi square tests, ANOVA &amp; multilevel random intercept regression models</w:t>
            </w:r>
          </w:p>
        </w:tc>
        <w:tc>
          <w:tcPr>
            <w:tcW w:w="765" w:type="pct"/>
            <w:tcBorders>
              <w:top w:val="single" w:sz="4" w:space="0" w:color="auto"/>
              <w:bottom w:val="single" w:sz="4" w:space="0" w:color="auto"/>
            </w:tcBorders>
          </w:tcPr>
          <w:p w14:paraId="62120CCC" w14:textId="77777777" w:rsidR="00A8116D" w:rsidRPr="0002779A" w:rsidRDefault="006B298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Non-Dutch origin (</w:t>
            </w:r>
            <w:r w:rsidR="00C1359F" w:rsidRPr="0002779A">
              <w:rPr>
                <w:rFonts w:ascii="Times New Roman" w:hAnsi="Times New Roman" w:cs="Times New Roman"/>
                <w:iCs/>
                <w:sz w:val="16"/>
                <w:szCs w:val="16"/>
              </w:rPr>
              <w:t>16 controls, 11 siblings, 5 UHR, 26 FEP)</w:t>
            </w:r>
          </w:p>
          <w:p w14:paraId="27AED92F" w14:textId="35D2F244" w:rsidR="00C1359F" w:rsidRPr="0002779A" w:rsidRDefault="002F751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utch origin (majority) (</w:t>
            </w:r>
            <w:r w:rsidR="006228D9" w:rsidRPr="0002779A">
              <w:rPr>
                <w:rFonts w:ascii="Times New Roman" w:hAnsi="Times New Roman" w:cs="Times New Roman"/>
                <w:iCs/>
                <w:sz w:val="16"/>
                <w:szCs w:val="16"/>
              </w:rPr>
              <w:t xml:space="preserve">37 controls, </w:t>
            </w:r>
            <w:r w:rsidR="00741908" w:rsidRPr="0002779A">
              <w:rPr>
                <w:rFonts w:ascii="Times New Roman" w:hAnsi="Times New Roman" w:cs="Times New Roman"/>
                <w:iCs/>
                <w:sz w:val="16"/>
                <w:szCs w:val="16"/>
              </w:rPr>
              <w:t xml:space="preserve">31 siblings, 15 UHR, </w:t>
            </w:r>
            <w:r w:rsidR="00776E27" w:rsidRPr="0002779A">
              <w:rPr>
                <w:rFonts w:ascii="Times New Roman" w:hAnsi="Times New Roman" w:cs="Times New Roman"/>
                <w:iCs/>
                <w:sz w:val="16"/>
                <w:szCs w:val="16"/>
              </w:rPr>
              <w:t>29 psychosis)</w:t>
            </w:r>
          </w:p>
        </w:tc>
        <w:tc>
          <w:tcPr>
            <w:tcW w:w="803" w:type="pct"/>
            <w:tcBorders>
              <w:top w:val="single" w:sz="4" w:space="0" w:color="auto"/>
              <w:bottom w:val="single" w:sz="4" w:space="0" w:color="auto"/>
            </w:tcBorders>
          </w:tcPr>
          <w:p w14:paraId="517645D4" w14:textId="683D6709" w:rsidR="00C54ABC" w:rsidRPr="0002779A" w:rsidRDefault="00E51F0D"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ompared with</w:t>
            </w:r>
            <w:r w:rsidR="00F426E5" w:rsidRPr="0002779A">
              <w:rPr>
                <w:rFonts w:ascii="Times New Roman" w:hAnsi="Times New Roman" w:cs="Times New Roman"/>
                <w:iCs/>
                <w:sz w:val="16"/>
                <w:szCs w:val="16"/>
              </w:rPr>
              <w:t xml:space="preserve"> participants with</w:t>
            </w:r>
            <w:r w:rsidRPr="0002779A">
              <w:rPr>
                <w:rFonts w:ascii="Times New Roman" w:hAnsi="Times New Roman" w:cs="Times New Roman"/>
                <w:iCs/>
                <w:sz w:val="16"/>
                <w:szCs w:val="16"/>
              </w:rPr>
              <w:t xml:space="preserve"> low psychosis liability</w:t>
            </w:r>
            <w:r w:rsidR="00F426E5" w:rsidRPr="0002779A">
              <w:rPr>
                <w:rFonts w:ascii="Times New Roman" w:hAnsi="Times New Roman" w:cs="Times New Roman"/>
                <w:iCs/>
                <w:sz w:val="16"/>
                <w:szCs w:val="16"/>
              </w:rPr>
              <w:t xml:space="preserve">, individuals </w:t>
            </w:r>
            <w:r w:rsidR="00FB3820" w:rsidRPr="0002779A">
              <w:rPr>
                <w:rFonts w:ascii="Times New Roman" w:hAnsi="Times New Roman" w:cs="Times New Roman"/>
                <w:iCs/>
                <w:sz w:val="16"/>
                <w:szCs w:val="16"/>
              </w:rPr>
              <w:t xml:space="preserve">with high psychosis liability </w:t>
            </w:r>
            <w:r w:rsidR="000926A6" w:rsidRPr="0002779A">
              <w:rPr>
                <w:rFonts w:ascii="Times New Roman" w:hAnsi="Times New Roman" w:cs="Times New Roman"/>
                <w:iCs/>
                <w:sz w:val="16"/>
                <w:szCs w:val="16"/>
              </w:rPr>
              <w:t>had sig. higher paranoia</w:t>
            </w:r>
            <w:r w:rsidRPr="0002779A">
              <w:rPr>
                <w:rFonts w:ascii="Times New Roman" w:hAnsi="Times New Roman" w:cs="Times New Roman"/>
                <w:iCs/>
                <w:sz w:val="16"/>
                <w:szCs w:val="16"/>
              </w:rPr>
              <w:t xml:space="preserve"> [</w:t>
            </w:r>
            <w:r w:rsidRPr="0002779A">
              <w:rPr>
                <w:rFonts w:ascii="Times New Roman" w:hAnsi="Times New Roman" w:cs="Times New Roman"/>
                <w:i/>
                <w:sz w:val="16"/>
                <w:szCs w:val="16"/>
              </w:rPr>
              <w:t>b=</w:t>
            </w:r>
            <w:r w:rsidRPr="0002779A">
              <w:rPr>
                <w:rFonts w:ascii="Times New Roman" w:hAnsi="Times New Roman" w:cs="Times New Roman"/>
                <w:iCs/>
                <w:sz w:val="16"/>
                <w:szCs w:val="16"/>
              </w:rPr>
              <w:t>3.62 (95% CI 1.39-5.84)]</w:t>
            </w:r>
            <w:r w:rsidR="000926A6" w:rsidRPr="0002779A">
              <w:rPr>
                <w:rFonts w:ascii="Times New Roman" w:hAnsi="Times New Roman" w:cs="Times New Roman"/>
                <w:iCs/>
                <w:sz w:val="16"/>
                <w:szCs w:val="16"/>
              </w:rPr>
              <w:t xml:space="preserve"> and distress </w:t>
            </w:r>
            <w:r w:rsidR="00F426E5" w:rsidRPr="0002779A">
              <w:rPr>
                <w:rFonts w:ascii="Times New Roman" w:hAnsi="Times New Roman" w:cs="Times New Roman"/>
                <w:iCs/>
                <w:sz w:val="16"/>
                <w:szCs w:val="16"/>
              </w:rPr>
              <w:t>[</w:t>
            </w:r>
            <w:r w:rsidR="00F426E5" w:rsidRPr="0002779A">
              <w:rPr>
                <w:rFonts w:ascii="Times New Roman" w:hAnsi="Times New Roman" w:cs="Times New Roman"/>
                <w:i/>
                <w:sz w:val="16"/>
                <w:szCs w:val="16"/>
              </w:rPr>
              <w:t>b=</w:t>
            </w:r>
            <w:r w:rsidR="00591011" w:rsidRPr="0002779A">
              <w:rPr>
                <w:rFonts w:ascii="Times New Roman" w:hAnsi="Times New Roman" w:cs="Times New Roman"/>
                <w:iCs/>
                <w:sz w:val="16"/>
                <w:szCs w:val="16"/>
              </w:rPr>
              <w:t>17.94</w:t>
            </w:r>
            <w:r w:rsidR="00F426E5" w:rsidRPr="0002779A">
              <w:rPr>
                <w:rFonts w:ascii="Times New Roman" w:hAnsi="Times New Roman" w:cs="Times New Roman"/>
                <w:iCs/>
                <w:sz w:val="16"/>
                <w:szCs w:val="16"/>
              </w:rPr>
              <w:t xml:space="preserve"> (95% CI </w:t>
            </w:r>
            <w:r w:rsidR="00591011" w:rsidRPr="0002779A">
              <w:rPr>
                <w:rFonts w:ascii="Times New Roman" w:hAnsi="Times New Roman" w:cs="Times New Roman"/>
                <w:iCs/>
                <w:sz w:val="16"/>
                <w:szCs w:val="16"/>
              </w:rPr>
              <w:t>10.99-24.90)</w:t>
            </w:r>
            <w:r w:rsidR="00C54ABC" w:rsidRPr="0002779A">
              <w:rPr>
                <w:rFonts w:ascii="Times New Roman" w:hAnsi="Times New Roman" w:cs="Times New Roman"/>
                <w:iCs/>
                <w:sz w:val="16"/>
                <w:szCs w:val="16"/>
              </w:rPr>
              <w:t xml:space="preserve">] </w:t>
            </w:r>
            <w:r w:rsidR="000926A6" w:rsidRPr="0002779A">
              <w:rPr>
                <w:rFonts w:ascii="Times New Roman" w:hAnsi="Times New Roman" w:cs="Times New Roman"/>
                <w:iCs/>
                <w:sz w:val="16"/>
                <w:szCs w:val="16"/>
              </w:rPr>
              <w:t xml:space="preserve">in response to </w:t>
            </w:r>
            <w:r w:rsidR="000A7853" w:rsidRPr="0002779A">
              <w:rPr>
                <w:rFonts w:ascii="Times New Roman" w:hAnsi="Times New Roman" w:cs="Times New Roman"/>
                <w:iCs/>
                <w:sz w:val="16"/>
                <w:szCs w:val="16"/>
              </w:rPr>
              <w:t xml:space="preserve">social stress in </w:t>
            </w:r>
            <w:r w:rsidR="000926A6" w:rsidRPr="0002779A">
              <w:rPr>
                <w:rFonts w:ascii="Times New Roman" w:hAnsi="Times New Roman" w:cs="Times New Roman"/>
                <w:iCs/>
                <w:sz w:val="16"/>
                <w:szCs w:val="16"/>
              </w:rPr>
              <w:t>VR</w:t>
            </w:r>
            <w:r w:rsidR="00C54ABC" w:rsidRPr="0002779A">
              <w:rPr>
                <w:rFonts w:ascii="Times New Roman" w:hAnsi="Times New Roman" w:cs="Times New Roman"/>
                <w:iCs/>
                <w:sz w:val="16"/>
                <w:szCs w:val="16"/>
              </w:rPr>
              <w:t>.</w:t>
            </w:r>
          </w:p>
          <w:p w14:paraId="79CEAC20" w14:textId="4EC9EA99" w:rsidR="00A8116D" w:rsidRPr="0002779A" w:rsidRDefault="00C54ABC" w:rsidP="002E4DB3">
            <w:pPr>
              <w:spacing w:line="360" w:lineRule="auto"/>
              <w:jc w:val="center"/>
              <w:rPr>
                <w:rFonts w:ascii="Times New Roman" w:hAnsi="Times New Roman" w:cs="Times New Roman"/>
                <w:iCs/>
                <w:sz w:val="16"/>
                <w:szCs w:val="16"/>
                <w:vertAlign w:val="subscript"/>
              </w:rPr>
            </w:pPr>
            <w:r w:rsidRPr="0002779A">
              <w:rPr>
                <w:rFonts w:ascii="Times New Roman" w:hAnsi="Times New Roman" w:cs="Times New Roman"/>
                <w:iCs/>
                <w:sz w:val="16"/>
                <w:szCs w:val="16"/>
              </w:rPr>
              <w:t xml:space="preserve">However, </w:t>
            </w:r>
            <w:r w:rsidR="00135FD8" w:rsidRPr="0002779A">
              <w:rPr>
                <w:rFonts w:ascii="Times New Roman" w:hAnsi="Times New Roman" w:cs="Times New Roman"/>
                <w:iCs/>
                <w:sz w:val="16"/>
                <w:szCs w:val="16"/>
              </w:rPr>
              <w:t>no sig</w:t>
            </w:r>
            <w:r w:rsidR="001A577B" w:rsidRPr="0002779A">
              <w:rPr>
                <w:rFonts w:ascii="Times New Roman" w:hAnsi="Times New Roman" w:cs="Times New Roman"/>
                <w:iCs/>
                <w:sz w:val="16"/>
                <w:szCs w:val="16"/>
              </w:rPr>
              <w:t>.</w:t>
            </w:r>
            <w:r w:rsidR="00135FD8" w:rsidRPr="0002779A">
              <w:rPr>
                <w:rFonts w:ascii="Times New Roman" w:hAnsi="Times New Roman" w:cs="Times New Roman"/>
                <w:iCs/>
                <w:sz w:val="16"/>
                <w:szCs w:val="16"/>
              </w:rPr>
              <w:t xml:space="preserve"> association between ethnic density and either outcome.</w:t>
            </w:r>
          </w:p>
        </w:tc>
      </w:tr>
      <w:tr w:rsidR="002B4CBA" w:rsidRPr="0002779A" w14:paraId="0FB496BF" w14:textId="77777777" w:rsidTr="00160AF0">
        <w:trPr>
          <w:jc w:val="center"/>
        </w:trPr>
        <w:tc>
          <w:tcPr>
            <w:tcW w:w="466" w:type="pct"/>
            <w:tcBorders>
              <w:top w:val="single" w:sz="4" w:space="0" w:color="auto"/>
              <w:bottom w:val="single" w:sz="4" w:space="0" w:color="auto"/>
            </w:tcBorders>
          </w:tcPr>
          <w:p w14:paraId="68FD7003" w14:textId="0492E709" w:rsidR="00A8116D" w:rsidRPr="0002779A" w:rsidRDefault="00191294" w:rsidP="002E4DB3">
            <w:pPr>
              <w:spacing w:line="360" w:lineRule="auto"/>
              <w:jc w:val="center"/>
              <w:rPr>
                <w:rFonts w:ascii="Times New Roman" w:hAnsi="Times New Roman" w:cs="Times New Roman"/>
                <w:b/>
                <w:bCs/>
                <w:iCs/>
                <w:sz w:val="16"/>
                <w:szCs w:val="16"/>
              </w:rPr>
            </w:pPr>
            <w:r w:rsidRPr="0002779A">
              <w:rPr>
                <w:rFonts w:ascii="Times New Roman" w:hAnsi="Times New Roman" w:cs="Times New Roman"/>
                <w:b/>
                <w:bCs/>
                <w:iCs/>
                <w:sz w:val="16"/>
                <w:szCs w:val="16"/>
              </w:rPr>
              <w:t>Zammit</w:t>
            </w:r>
            <w:r w:rsidR="00A87B2C" w:rsidRPr="0002779A">
              <w:rPr>
                <w:rFonts w:ascii="Times New Roman" w:hAnsi="Times New Roman" w:cs="Times New Roman"/>
                <w:b/>
                <w:bCs/>
                <w:iCs/>
                <w:sz w:val="16"/>
                <w:szCs w:val="16"/>
              </w:rPr>
              <w:t xml:space="preserve">, Lewis, </w:t>
            </w:r>
            <w:proofErr w:type="spellStart"/>
            <w:r w:rsidR="00A87B2C" w:rsidRPr="0002779A">
              <w:rPr>
                <w:rFonts w:ascii="Times New Roman" w:hAnsi="Times New Roman" w:cs="Times New Roman"/>
                <w:b/>
                <w:bCs/>
                <w:iCs/>
                <w:sz w:val="16"/>
                <w:szCs w:val="16"/>
              </w:rPr>
              <w:t>Rasbash</w:t>
            </w:r>
            <w:proofErr w:type="spellEnd"/>
            <w:r w:rsidR="00A87B2C" w:rsidRPr="0002779A">
              <w:rPr>
                <w:rFonts w:ascii="Times New Roman" w:hAnsi="Times New Roman" w:cs="Times New Roman"/>
                <w:b/>
                <w:bCs/>
                <w:iCs/>
                <w:sz w:val="16"/>
                <w:szCs w:val="16"/>
              </w:rPr>
              <w:t xml:space="preserve">, Dalman, </w:t>
            </w:r>
            <w:r w:rsidR="00323CC4" w:rsidRPr="0002779A">
              <w:rPr>
                <w:rFonts w:ascii="Times New Roman" w:hAnsi="Times New Roman" w:cs="Times New Roman"/>
                <w:b/>
                <w:bCs/>
                <w:iCs/>
                <w:sz w:val="16"/>
                <w:szCs w:val="16"/>
              </w:rPr>
              <w:t>Gustafsson</w:t>
            </w:r>
            <w:r w:rsidR="00DD0D1F" w:rsidRPr="0002779A">
              <w:rPr>
                <w:rFonts w:ascii="Times New Roman" w:hAnsi="Times New Roman" w:cs="Times New Roman"/>
                <w:b/>
                <w:bCs/>
                <w:iCs/>
                <w:sz w:val="16"/>
                <w:szCs w:val="16"/>
              </w:rPr>
              <w:t xml:space="preserve"> &amp; </w:t>
            </w:r>
            <w:proofErr w:type="spellStart"/>
            <w:r w:rsidR="00DD0D1F" w:rsidRPr="0002779A">
              <w:rPr>
                <w:rFonts w:ascii="Times New Roman" w:hAnsi="Times New Roman" w:cs="Times New Roman"/>
                <w:b/>
                <w:bCs/>
                <w:iCs/>
                <w:sz w:val="16"/>
                <w:szCs w:val="16"/>
              </w:rPr>
              <w:t>Allebeck</w:t>
            </w:r>
            <w:proofErr w:type="spellEnd"/>
            <w:r w:rsidR="00DD0D1F" w:rsidRPr="0002779A">
              <w:rPr>
                <w:rFonts w:ascii="Times New Roman" w:hAnsi="Times New Roman" w:cs="Times New Roman"/>
                <w:b/>
                <w:bCs/>
                <w:iCs/>
                <w:sz w:val="16"/>
                <w:szCs w:val="16"/>
              </w:rPr>
              <w:t xml:space="preserve"> </w:t>
            </w:r>
            <w:r w:rsidR="00323CC4" w:rsidRPr="0002779A">
              <w:rPr>
                <w:rFonts w:ascii="Times New Roman" w:hAnsi="Times New Roman" w:cs="Times New Roman"/>
                <w:b/>
                <w:bCs/>
                <w:iCs/>
                <w:sz w:val="16"/>
                <w:szCs w:val="16"/>
              </w:rPr>
              <w:t>(2010)</w:t>
            </w:r>
          </w:p>
          <w:p w14:paraId="3EBEE73A" w14:textId="3CB97C5B" w:rsidR="00323CC4" w:rsidRPr="0002779A" w:rsidRDefault="00323CC4" w:rsidP="002E4DB3">
            <w:pPr>
              <w:spacing w:line="360" w:lineRule="auto"/>
              <w:jc w:val="center"/>
              <w:rPr>
                <w:rFonts w:ascii="Times New Roman" w:hAnsi="Times New Roman" w:cs="Times New Roman"/>
                <w:iCs/>
                <w:sz w:val="16"/>
                <w:szCs w:val="16"/>
              </w:rPr>
            </w:pPr>
          </w:p>
          <w:p w14:paraId="32E47232" w14:textId="2C865629" w:rsidR="00323CC4" w:rsidRPr="0002779A" w:rsidRDefault="00323CC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weden</w:t>
            </w:r>
          </w:p>
          <w:p w14:paraId="1D602BDF" w14:textId="5DBF13B5" w:rsidR="00323CC4" w:rsidRPr="0002779A" w:rsidRDefault="00323CC4" w:rsidP="002E4DB3">
            <w:pPr>
              <w:spacing w:line="360" w:lineRule="auto"/>
              <w:jc w:val="center"/>
              <w:rPr>
                <w:rFonts w:ascii="Times New Roman" w:hAnsi="Times New Roman" w:cs="Times New Roman"/>
                <w:iCs/>
                <w:sz w:val="16"/>
                <w:szCs w:val="16"/>
              </w:rPr>
            </w:pPr>
          </w:p>
        </w:tc>
        <w:tc>
          <w:tcPr>
            <w:tcW w:w="636" w:type="pct"/>
            <w:tcBorders>
              <w:top w:val="single" w:sz="4" w:space="0" w:color="auto"/>
              <w:bottom w:val="single" w:sz="4" w:space="0" w:color="auto"/>
            </w:tcBorders>
          </w:tcPr>
          <w:p w14:paraId="0212597D" w14:textId="1885F723" w:rsidR="00A31FC8" w:rsidRPr="0002779A" w:rsidRDefault="00686F3B"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he Swedish National Patient Register</w:t>
            </w:r>
            <w:r w:rsidR="00D93D48" w:rsidRPr="0002779A">
              <w:rPr>
                <w:rFonts w:ascii="Times New Roman" w:hAnsi="Times New Roman" w:cs="Times New Roman"/>
                <w:iCs/>
                <w:sz w:val="16"/>
                <w:szCs w:val="16"/>
              </w:rPr>
              <w:t xml:space="preserve">, </w:t>
            </w:r>
            <w:r w:rsidR="003A3028" w:rsidRPr="0002779A">
              <w:rPr>
                <w:rFonts w:ascii="Times New Roman" w:hAnsi="Times New Roman" w:cs="Times New Roman"/>
                <w:iCs/>
                <w:sz w:val="16"/>
                <w:szCs w:val="16"/>
              </w:rPr>
              <w:t>Multi- Generation Register,</w:t>
            </w:r>
            <w:r w:rsidR="007B7E1A" w:rsidRPr="0002779A">
              <w:rPr>
                <w:rFonts w:ascii="Times New Roman" w:hAnsi="Times New Roman" w:cs="Times New Roman"/>
                <w:iCs/>
                <w:sz w:val="16"/>
                <w:szCs w:val="16"/>
              </w:rPr>
              <w:t xml:space="preserve"> </w:t>
            </w:r>
            <w:r w:rsidR="00A31FC8" w:rsidRPr="0002779A">
              <w:rPr>
                <w:rFonts w:ascii="Times New Roman" w:hAnsi="Times New Roman" w:cs="Times New Roman"/>
                <w:iCs/>
                <w:sz w:val="16"/>
                <w:szCs w:val="16"/>
              </w:rPr>
              <w:t>National Schools register</w:t>
            </w:r>
            <w:r w:rsidR="008941CF" w:rsidRPr="0002779A">
              <w:rPr>
                <w:rFonts w:ascii="Times New Roman" w:hAnsi="Times New Roman" w:cs="Times New Roman"/>
                <w:iCs/>
                <w:sz w:val="16"/>
                <w:szCs w:val="16"/>
              </w:rPr>
              <w:t xml:space="preserve">, </w:t>
            </w:r>
            <w:r w:rsidR="007B7E1A" w:rsidRPr="0002779A">
              <w:rPr>
                <w:rFonts w:ascii="Times New Roman" w:hAnsi="Times New Roman" w:cs="Times New Roman"/>
                <w:iCs/>
                <w:sz w:val="16"/>
                <w:szCs w:val="16"/>
              </w:rPr>
              <w:t xml:space="preserve">&amp; </w:t>
            </w:r>
            <w:r w:rsidR="008941CF" w:rsidRPr="0002779A">
              <w:rPr>
                <w:rFonts w:ascii="Times New Roman" w:hAnsi="Times New Roman" w:cs="Times New Roman"/>
                <w:iCs/>
                <w:sz w:val="16"/>
                <w:szCs w:val="16"/>
              </w:rPr>
              <w:t>the Swedish Census</w:t>
            </w:r>
          </w:p>
          <w:p w14:paraId="332D2B97" w14:textId="3FA90D7E" w:rsidR="00A31FC8" w:rsidRPr="0002779A" w:rsidRDefault="00A31FC8" w:rsidP="002E4DB3">
            <w:pPr>
              <w:spacing w:line="360" w:lineRule="auto"/>
              <w:jc w:val="center"/>
              <w:rPr>
                <w:rFonts w:ascii="Times New Roman" w:hAnsi="Times New Roman" w:cs="Times New Roman"/>
                <w:iCs/>
                <w:sz w:val="16"/>
                <w:szCs w:val="16"/>
              </w:rPr>
            </w:pPr>
          </w:p>
          <w:p w14:paraId="53775F08" w14:textId="539F0459" w:rsidR="00434EB8" w:rsidRPr="0002779A" w:rsidRDefault="00434EB8"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ime period: residents born between January 19</w:t>
            </w:r>
            <w:r w:rsidR="005270B7" w:rsidRPr="0002779A">
              <w:rPr>
                <w:rFonts w:ascii="Times New Roman" w:hAnsi="Times New Roman" w:cs="Times New Roman"/>
                <w:iCs/>
                <w:sz w:val="16"/>
                <w:szCs w:val="16"/>
              </w:rPr>
              <w:t>72</w:t>
            </w:r>
            <w:r w:rsidRPr="0002779A">
              <w:rPr>
                <w:rFonts w:ascii="Times New Roman" w:hAnsi="Times New Roman" w:cs="Times New Roman"/>
                <w:iCs/>
                <w:sz w:val="16"/>
                <w:szCs w:val="16"/>
              </w:rPr>
              <w:t xml:space="preserve"> &amp; December 19</w:t>
            </w:r>
            <w:r w:rsidR="005270B7" w:rsidRPr="0002779A">
              <w:rPr>
                <w:rFonts w:ascii="Times New Roman" w:hAnsi="Times New Roman" w:cs="Times New Roman"/>
                <w:iCs/>
                <w:sz w:val="16"/>
                <w:szCs w:val="16"/>
              </w:rPr>
              <w:t>77</w:t>
            </w:r>
            <w:r w:rsidRPr="0002779A">
              <w:rPr>
                <w:rFonts w:ascii="Times New Roman" w:hAnsi="Times New Roman" w:cs="Times New Roman"/>
                <w:iCs/>
                <w:sz w:val="16"/>
                <w:szCs w:val="16"/>
              </w:rPr>
              <w:t xml:space="preserve"> &amp; residing in </w:t>
            </w:r>
            <w:r w:rsidR="00F12925" w:rsidRPr="0002779A">
              <w:rPr>
                <w:rFonts w:ascii="Times New Roman" w:hAnsi="Times New Roman" w:cs="Times New Roman"/>
                <w:iCs/>
                <w:sz w:val="16"/>
                <w:szCs w:val="16"/>
              </w:rPr>
              <w:t>Sweden</w:t>
            </w:r>
            <w:r w:rsidRPr="0002779A">
              <w:rPr>
                <w:rFonts w:ascii="Times New Roman" w:hAnsi="Times New Roman" w:cs="Times New Roman"/>
                <w:iCs/>
                <w:sz w:val="16"/>
                <w:szCs w:val="16"/>
              </w:rPr>
              <w:t xml:space="preserve"> on their 1</w:t>
            </w:r>
            <w:r w:rsidR="00F12925" w:rsidRPr="0002779A">
              <w:rPr>
                <w:rFonts w:ascii="Times New Roman" w:hAnsi="Times New Roman" w:cs="Times New Roman"/>
                <w:iCs/>
                <w:sz w:val="16"/>
                <w:szCs w:val="16"/>
              </w:rPr>
              <w:t>6</w:t>
            </w:r>
            <w:r w:rsidRPr="0002779A">
              <w:rPr>
                <w:rFonts w:ascii="Times New Roman" w:hAnsi="Times New Roman" w:cs="Times New Roman"/>
                <w:iCs/>
                <w:sz w:val="16"/>
                <w:szCs w:val="16"/>
                <w:vertAlign w:val="superscript"/>
              </w:rPr>
              <w:t>th</w:t>
            </w:r>
            <w:r w:rsidRPr="0002779A">
              <w:rPr>
                <w:rFonts w:ascii="Times New Roman" w:hAnsi="Times New Roman" w:cs="Times New Roman"/>
                <w:iCs/>
                <w:sz w:val="16"/>
                <w:szCs w:val="16"/>
              </w:rPr>
              <w:t xml:space="preserve"> Birthday followed up until </w:t>
            </w:r>
            <w:r w:rsidR="00D00160" w:rsidRPr="0002779A">
              <w:rPr>
                <w:rFonts w:ascii="Times New Roman" w:hAnsi="Times New Roman" w:cs="Times New Roman"/>
                <w:iCs/>
                <w:sz w:val="16"/>
                <w:szCs w:val="16"/>
              </w:rPr>
              <w:t>December 2013</w:t>
            </w:r>
            <w:r w:rsidRPr="0002779A">
              <w:rPr>
                <w:rFonts w:ascii="Times New Roman" w:hAnsi="Times New Roman" w:cs="Times New Roman"/>
                <w:iCs/>
                <w:sz w:val="16"/>
                <w:szCs w:val="16"/>
              </w:rPr>
              <w:t xml:space="preserve"> (~3</w:t>
            </w:r>
            <w:r w:rsidR="00D00160" w:rsidRPr="0002779A">
              <w:rPr>
                <w:rFonts w:ascii="Times New Roman" w:hAnsi="Times New Roman" w:cs="Times New Roman"/>
                <w:iCs/>
                <w:sz w:val="16"/>
                <w:szCs w:val="16"/>
              </w:rPr>
              <w:t>1</w:t>
            </w:r>
            <w:r w:rsidRPr="0002779A">
              <w:rPr>
                <w:rFonts w:ascii="Times New Roman" w:hAnsi="Times New Roman" w:cs="Times New Roman"/>
                <w:iCs/>
                <w:sz w:val="16"/>
                <w:szCs w:val="16"/>
              </w:rPr>
              <w:t xml:space="preserve"> years)</w:t>
            </w:r>
          </w:p>
          <w:p w14:paraId="0D7FC79B" w14:textId="216BA070" w:rsidR="004F0A1E" w:rsidRPr="0002779A" w:rsidRDefault="004F0A1E" w:rsidP="002E4DB3">
            <w:pPr>
              <w:spacing w:line="360" w:lineRule="auto"/>
              <w:jc w:val="center"/>
              <w:rPr>
                <w:rFonts w:ascii="Times New Roman" w:hAnsi="Times New Roman" w:cs="Times New Roman"/>
                <w:iCs/>
                <w:sz w:val="16"/>
                <w:szCs w:val="16"/>
              </w:rPr>
            </w:pPr>
          </w:p>
        </w:tc>
        <w:tc>
          <w:tcPr>
            <w:tcW w:w="381" w:type="pct"/>
            <w:tcBorders>
              <w:top w:val="single" w:sz="4" w:space="0" w:color="auto"/>
              <w:bottom w:val="single" w:sz="4" w:space="0" w:color="auto"/>
            </w:tcBorders>
          </w:tcPr>
          <w:p w14:paraId="68079EA0" w14:textId="18F245C7" w:rsidR="00A8116D" w:rsidRPr="0002779A" w:rsidRDefault="00A824F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Being foreign</w:t>
            </w:r>
            <w:r w:rsidR="00B43013" w:rsidRPr="0002779A">
              <w:rPr>
                <w:rFonts w:ascii="Times New Roman" w:hAnsi="Times New Roman" w:cs="Times New Roman"/>
                <w:iCs/>
                <w:sz w:val="16"/>
                <w:szCs w:val="16"/>
              </w:rPr>
              <w:t>-</w:t>
            </w:r>
            <w:r w:rsidRPr="0002779A">
              <w:rPr>
                <w:rFonts w:ascii="Times New Roman" w:hAnsi="Times New Roman" w:cs="Times New Roman"/>
                <w:iCs/>
                <w:sz w:val="16"/>
                <w:szCs w:val="16"/>
              </w:rPr>
              <w:t xml:space="preserve">born, </w:t>
            </w:r>
            <w:r w:rsidR="00B136D0" w:rsidRPr="0002779A">
              <w:rPr>
                <w:rFonts w:ascii="Times New Roman" w:hAnsi="Times New Roman" w:cs="Times New Roman"/>
                <w:iCs/>
                <w:sz w:val="16"/>
                <w:szCs w:val="16"/>
              </w:rPr>
              <w:t>Deprived status</w:t>
            </w:r>
            <w:r w:rsidR="004923F0" w:rsidRPr="0002779A">
              <w:rPr>
                <w:rFonts w:ascii="Times New Roman" w:hAnsi="Times New Roman" w:cs="Times New Roman"/>
                <w:iCs/>
                <w:sz w:val="16"/>
                <w:szCs w:val="16"/>
              </w:rPr>
              <w:t xml:space="preserve"> (</w:t>
            </w:r>
            <w:r w:rsidR="00326852" w:rsidRPr="0002779A">
              <w:rPr>
                <w:rFonts w:ascii="Times New Roman" w:hAnsi="Times New Roman" w:cs="Times New Roman"/>
                <w:iCs/>
                <w:sz w:val="16"/>
                <w:szCs w:val="16"/>
              </w:rPr>
              <w:t>parents unemployed/on benefits/</w:t>
            </w:r>
            <w:r w:rsidR="00960BDC" w:rsidRPr="0002779A">
              <w:rPr>
                <w:rFonts w:ascii="Times New Roman" w:hAnsi="Times New Roman" w:cs="Times New Roman"/>
                <w:iCs/>
                <w:sz w:val="16"/>
                <w:szCs w:val="16"/>
              </w:rPr>
              <w:t>low income</w:t>
            </w:r>
            <w:r w:rsidR="004923F0" w:rsidRPr="0002779A">
              <w:rPr>
                <w:rFonts w:ascii="Times New Roman" w:hAnsi="Times New Roman" w:cs="Times New Roman"/>
                <w:iCs/>
                <w:sz w:val="16"/>
                <w:szCs w:val="16"/>
              </w:rPr>
              <w:t>),</w:t>
            </w:r>
            <w:r w:rsidR="00960BDC" w:rsidRPr="0002779A">
              <w:rPr>
                <w:rFonts w:ascii="Times New Roman" w:hAnsi="Times New Roman" w:cs="Times New Roman"/>
                <w:iCs/>
                <w:sz w:val="16"/>
                <w:szCs w:val="16"/>
              </w:rPr>
              <w:t xml:space="preserve"> Social fragmentation (</w:t>
            </w:r>
            <w:r w:rsidR="00660FC2" w:rsidRPr="0002779A">
              <w:rPr>
                <w:rFonts w:ascii="Times New Roman" w:hAnsi="Times New Roman" w:cs="Times New Roman"/>
                <w:iCs/>
                <w:sz w:val="16"/>
                <w:szCs w:val="16"/>
              </w:rPr>
              <w:t xml:space="preserve">single parent family/moved municipality/immigrated during childhood), </w:t>
            </w:r>
            <w:r w:rsidR="00D11208" w:rsidRPr="0002779A">
              <w:rPr>
                <w:rFonts w:ascii="Times New Roman" w:hAnsi="Times New Roman" w:cs="Times New Roman"/>
                <w:iCs/>
                <w:sz w:val="16"/>
                <w:szCs w:val="16"/>
              </w:rPr>
              <w:t>Low grade (lower than av. School-level grade)</w:t>
            </w:r>
          </w:p>
        </w:tc>
        <w:tc>
          <w:tcPr>
            <w:tcW w:w="510" w:type="pct"/>
            <w:tcBorders>
              <w:top w:val="single" w:sz="4" w:space="0" w:color="auto"/>
              <w:bottom w:val="single" w:sz="4" w:space="0" w:color="auto"/>
            </w:tcBorders>
          </w:tcPr>
          <w:p w14:paraId="05B949EF" w14:textId="1A9266CE" w:rsidR="00A8116D" w:rsidRPr="0002779A" w:rsidRDefault="005D07B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Cases of a psychotic disorder [ICD-8:10]</w:t>
            </w:r>
          </w:p>
          <w:p w14:paraId="6F2E4676" w14:textId="77777777" w:rsidR="00BC67AB" w:rsidRPr="0002779A" w:rsidRDefault="00BC67AB" w:rsidP="002E4DB3">
            <w:pPr>
              <w:spacing w:line="360" w:lineRule="auto"/>
              <w:jc w:val="center"/>
              <w:rPr>
                <w:rFonts w:ascii="Times New Roman" w:hAnsi="Times New Roman" w:cs="Times New Roman"/>
                <w:iCs/>
                <w:sz w:val="16"/>
                <w:szCs w:val="16"/>
              </w:rPr>
            </w:pPr>
          </w:p>
          <w:p w14:paraId="312C78FB" w14:textId="77777777" w:rsidR="00BC67AB" w:rsidRPr="0002779A" w:rsidRDefault="00BC67AB" w:rsidP="002E4DB3">
            <w:pPr>
              <w:spacing w:line="360" w:lineRule="auto"/>
              <w:jc w:val="center"/>
              <w:rPr>
                <w:rFonts w:ascii="Times New Roman" w:hAnsi="Times New Roman" w:cs="Times New Roman"/>
                <w:iCs/>
                <w:sz w:val="16"/>
                <w:szCs w:val="16"/>
              </w:rPr>
            </w:pPr>
          </w:p>
          <w:p w14:paraId="71335A7F" w14:textId="77777777" w:rsidR="00BC67AB" w:rsidRPr="0002779A" w:rsidRDefault="00BC67AB" w:rsidP="002E4DB3">
            <w:pPr>
              <w:spacing w:line="360" w:lineRule="auto"/>
              <w:jc w:val="center"/>
              <w:rPr>
                <w:rFonts w:ascii="Times New Roman" w:hAnsi="Times New Roman" w:cs="Times New Roman"/>
                <w:iCs/>
                <w:sz w:val="16"/>
                <w:szCs w:val="16"/>
              </w:rPr>
            </w:pPr>
          </w:p>
          <w:p w14:paraId="279C4E2F" w14:textId="77777777" w:rsidR="00BC67AB" w:rsidRPr="0002779A" w:rsidRDefault="00BC67AB" w:rsidP="002E4DB3">
            <w:pPr>
              <w:spacing w:line="360" w:lineRule="auto"/>
              <w:jc w:val="center"/>
              <w:rPr>
                <w:rFonts w:ascii="Times New Roman" w:hAnsi="Times New Roman" w:cs="Times New Roman"/>
                <w:iCs/>
                <w:sz w:val="16"/>
                <w:szCs w:val="16"/>
              </w:rPr>
            </w:pPr>
          </w:p>
          <w:p w14:paraId="1512A5E2" w14:textId="77777777" w:rsidR="00BC67AB" w:rsidRPr="0002779A" w:rsidRDefault="00BC67AB" w:rsidP="002E4DB3">
            <w:pPr>
              <w:spacing w:line="360" w:lineRule="auto"/>
              <w:jc w:val="center"/>
              <w:rPr>
                <w:rFonts w:ascii="Times New Roman" w:hAnsi="Times New Roman" w:cs="Times New Roman"/>
                <w:iCs/>
                <w:sz w:val="16"/>
                <w:szCs w:val="16"/>
              </w:rPr>
            </w:pPr>
          </w:p>
          <w:p w14:paraId="509D8734" w14:textId="77777777" w:rsidR="00BC67AB" w:rsidRPr="0002779A" w:rsidRDefault="00BC67AB" w:rsidP="002E4DB3">
            <w:pPr>
              <w:spacing w:line="360" w:lineRule="auto"/>
              <w:jc w:val="center"/>
              <w:rPr>
                <w:rFonts w:ascii="Times New Roman" w:hAnsi="Times New Roman" w:cs="Times New Roman"/>
                <w:iCs/>
                <w:sz w:val="16"/>
                <w:szCs w:val="16"/>
              </w:rPr>
            </w:pPr>
          </w:p>
          <w:p w14:paraId="52719514" w14:textId="77777777" w:rsidR="00BC67AB" w:rsidRPr="0002779A" w:rsidRDefault="00BC67AB" w:rsidP="002E4DB3">
            <w:pPr>
              <w:spacing w:line="360" w:lineRule="auto"/>
              <w:jc w:val="center"/>
              <w:rPr>
                <w:rFonts w:ascii="Times New Roman" w:hAnsi="Times New Roman" w:cs="Times New Roman"/>
                <w:iCs/>
                <w:sz w:val="16"/>
                <w:szCs w:val="16"/>
              </w:rPr>
            </w:pPr>
          </w:p>
          <w:p w14:paraId="0F2E61D5" w14:textId="77777777" w:rsidR="00BC67AB" w:rsidRPr="0002779A" w:rsidRDefault="00BC67AB" w:rsidP="002E4DB3">
            <w:pPr>
              <w:spacing w:line="360" w:lineRule="auto"/>
              <w:jc w:val="center"/>
              <w:rPr>
                <w:rFonts w:ascii="Times New Roman" w:hAnsi="Times New Roman" w:cs="Times New Roman"/>
                <w:iCs/>
                <w:sz w:val="16"/>
                <w:szCs w:val="16"/>
              </w:rPr>
            </w:pPr>
          </w:p>
          <w:p w14:paraId="7A19449F" w14:textId="6A71148D" w:rsidR="00BC67AB" w:rsidRPr="0002779A" w:rsidRDefault="00BC67AB" w:rsidP="002E4DB3">
            <w:pPr>
              <w:spacing w:line="360" w:lineRule="auto"/>
              <w:jc w:val="center"/>
              <w:rPr>
                <w:rFonts w:ascii="Times New Roman" w:hAnsi="Times New Roman" w:cs="Times New Roman"/>
                <w:iCs/>
                <w:sz w:val="16"/>
                <w:szCs w:val="16"/>
              </w:rPr>
            </w:pPr>
          </w:p>
        </w:tc>
        <w:tc>
          <w:tcPr>
            <w:tcW w:w="338" w:type="pct"/>
            <w:tcBorders>
              <w:top w:val="single" w:sz="4" w:space="0" w:color="auto"/>
              <w:bottom w:val="single" w:sz="4" w:space="0" w:color="auto"/>
            </w:tcBorders>
          </w:tcPr>
          <w:p w14:paraId="366A7442" w14:textId="14F9C87F" w:rsidR="00A8116D" w:rsidRPr="0002779A" w:rsidRDefault="005D07B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chool</w:t>
            </w:r>
            <w:r w:rsidR="00001885" w:rsidRPr="0002779A">
              <w:rPr>
                <w:rFonts w:ascii="Times New Roman" w:hAnsi="Times New Roman" w:cs="Times New Roman"/>
                <w:iCs/>
                <w:sz w:val="16"/>
                <w:szCs w:val="16"/>
              </w:rPr>
              <w:t xml:space="preserve"> (1264,</w:t>
            </w:r>
            <w:r w:rsidR="006B0F3E" w:rsidRPr="0002779A">
              <w:rPr>
                <w:rFonts w:ascii="Times New Roman" w:hAnsi="Times New Roman" w:cs="Times New Roman"/>
                <w:iCs/>
                <w:sz w:val="16"/>
                <w:szCs w:val="16"/>
              </w:rPr>
              <w:t xml:space="preserve"> 161)</w:t>
            </w:r>
            <w:r w:rsidR="00001885" w:rsidRPr="0002779A">
              <w:rPr>
                <w:rFonts w:ascii="Times New Roman" w:hAnsi="Times New Roman" w:cs="Times New Roman"/>
                <w:iCs/>
                <w:sz w:val="16"/>
                <w:szCs w:val="16"/>
              </w:rPr>
              <w:t xml:space="preserve"> </w:t>
            </w:r>
          </w:p>
        </w:tc>
        <w:tc>
          <w:tcPr>
            <w:tcW w:w="381" w:type="pct"/>
            <w:tcBorders>
              <w:top w:val="single" w:sz="4" w:space="0" w:color="auto"/>
              <w:bottom w:val="single" w:sz="4" w:space="0" w:color="auto"/>
            </w:tcBorders>
          </w:tcPr>
          <w:p w14:paraId="2CFAE26B" w14:textId="0A6E7C67" w:rsidR="00A8116D" w:rsidRPr="0002779A" w:rsidRDefault="00E81ED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10% increase</w:t>
            </w:r>
          </w:p>
        </w:tc>
        <w:tc>
          <w:tcPr>
            <w:tcW w:w="385" w:type="pct"/>
            <w:tcBorders>
              <w:top w:val="single" w:sz="4" w:space="0" w:color="auto"/>
              <w:bottom w:val="single" w:sz="4" w:space="0" w:color="auto"/>
            </w:tcBorders>
          </w:tcPr>
          <w:p w14:paraId="5E4B1548" w14:textId="77777777" w:rsidR="00A8116D" w:rsidRPr="0002779A" w:rsidRDefault="0084470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I: Foreign-born, social fragmentation, grade</w:t>
            </w:r>
          </w:p>
          <w:p w14:paraId="2FCCDF90" w14:textId="4CF9B17A" w:rsidR="00844702" w:rsidRPr="0002779A" w:rsidRDefault="0084470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A: As abov</w:t>
            </w:r>
            <w:r w:rsidR="001532A4" w:rsidRPr="0002779A">
              <w:rPr>
                <w:rFonts w:ascii="Times New Roman" w:hAnsi="Times New Roman" w:cs="Times New Roman"/>
                <w:iCs/>
                <w:sz w:val="16"/>
                <w:szCs w:val="16"/>
              </w:rPr>
              <w:t>e &amp; variance components at school, municipality &amp; county levels</w:t>
            </w:r>
          </w:p>
        </w:tc>
        <w:tc>
          <w:tcPr>
            <w:tcW w:w="335" w:type="pct"/>
            <w:tcBorders>
              <w:top w:val="single" w:sz="4" w:space="0" w:color="auto"/>
              <w:bottom w:val="single" w:sz="4" w:space="0" w:color="auto"/>
            </w:tcBorders>
          </w:tcPr>
          <w:p w14:paraId="61A97618" w14:textId="0313AB2E" w:rsidR="00A8116D" w:rsidRPr="0002779A" w:rsidRDefault="00DD541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Multilevel logistic regression</w:t>
            </w:r>
          </w:p>
        </w:tc>
        <w:tc>
          <w:tcPr>
            <w:tcW w:w="765" w:type="pct"/>
            <w:tcBorders>
              <w:top w:val="single" w:sz="4" w:space="0" w:color="auto"/>
              <w:bottom w:val="single" w:sz="4" w:space="0" w:color="auto"/>
            </w:tcBorders>
          </w:tcPr>
          <w:p w14:paraId="5D9E84A5" w14:textId="26CA0D80" w:rsidR="00883502" w:rsidRPr="0002779A" w:rsidRDefault="00883502"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Foreign-born (NR)</w:t>
            </w:r>
          </w:p>
          <w:p w14:paraId="3074A398" w14:textId="77777777" w:rsidR="00390AF4" w:rsidRPr="0002779A" w:rsidRDefault="00390AF4" w:rsidP="002E4DB3">
            <w:pPr>
              <w:spacing w:line="360" w:lineRule="auto"/>
              <w:jc w:val="center"/>
              <w:rPr>
                <w:rFonts w:ascii="Times New Roman" w:hAnsi="Times New Roman" w:cs="Times New Roman"/>
                <w:iCs/>
                <w:sz w:val="16"/>
                <w:szCs w:val="16"/>
              </w:rPr>
            </w:pPr>
          </w:p>
          <w:p w14:paraId="2F32984B" w14:textId="05B4CBA0" w:rsidR="005F3AC3" w:rsidRPr="0002779A" w:rsidRDefault="005F3AC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Deprived status (NR)</w:t>
            </w:r>
          </w:p>
          <w:p w14:paraId="03F45E98" w14:textId="77777777" w:rsidR="00390AF4" w:rsidRPr="0002779A" w:rsidRDefault="00390AF4" w:rsidP="002E4DB3">
            <w:pPr>
              <w:spacing w:line="360" w:lineRule="auto"/>
              <w:jc w:val="center"/>
              <w:rPr>
                <w:rFonts w:ascii="Times New Roman" w:hAnsi="Times New Roman" w:cs="Times New Roman"/>
                <w:iCs/>
                <w:sz w:val="16"/>
                <w:szCs w:val="16"/>
              </w:rPr>
            </w:pPr>
          </w:p>
          <w:p w14:paraId="5717B191" w14:textId="50DD99CD" w:rsidR="005F3AC3" w:rsidRPr="0002779A" w:rsidRDefault="005F3AC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Social fragmentation (NR)</w:t>
            </w:r>
          </w:p>
          <w:p w14:paraId="60622A3B" w14:textId="77777777" w:rsidR="00390AF4" w:rsidRPr="0002779A" w:rsidRDefault="00390AF4" w:rsidP="002E4DB3">
            <w:pPr>
              <w:spacing w:line="360" w:lineRule="auto"/>
              <w:jc w:val="center"/>
              <w:rPr>
                <w:rFonts w:ascii="Times New Roman" w:hAnsi="Times New Roman" w:cs="Times New Roman"/>
                <w:iCs/>
                <w:sz w:val="16"/>
                <w:szCs w:val="16"/>
              </w:rPr>
            </w:pPr>
          </w:p>
          <w:p w14:paraId="39ED4D10" w14:textId="0727C551" w:rsidR="00895CCE" w:rsidRPr="0002779A" w:rsidRDefault="00895CC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Low grade</w:t>
            </w:r>
            <w:r w:rsidR="004B5DA4" w:rsidRPr="0002779A">
              <w:rPr>
                <w:rFonts w:ascii="Times New Roman" w:hAnsi="Times New Roman" w:cs="Times New Roman"/>
                <w:iCs/>
                <w:sz w:val="16"/>
                <w:szCs w:val="16"/>
              </w:rPr>
              <w:t xml:space="preserve"> (NR)</w:t>
            </w:r>
          </w:p>
          <w:p w14:paraId="2B559C6C" w14:textId="77777777" w:rsidR="00390AF4" w:rsidRPr="0002779A" w:rsidRDefault="00390AF4" w:rsidP="002E4DB3">
            <w:pPr>
              <w:spacing w:line="360" w:lineRule="auto"/>
              <w:jc w:val="center"/>
              <w:rPr>
                <w:rFonts w:ascii="Times New Roman" w:hAnsi="Times New Roman" w:cs="Times New Roman"/>
                <w:iCs/>
                <w:sz w:val="16"/>
                <w:szCs w:val="16"/>
              </w:rPr>
            </w:pPr>
          </w:p>
          <w:p w14:paraId="2127D4EF" w14:textId="369F7799" w:rsidR="005F3AC3" w:rsidRPr="0002779A" w:rsidRDefault="005F3AC3"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Total sample</w:t>
            </w:r>
            <w:r w:rsidR="00E22882" w:rsidRPr="0002779A">
              <w:rPr>
                <w:rFonts w:ascii="Times New Roman" w:hAnsi="Times New Roman" w:cs="Times New Roman"/>
                <w:iCs/>
                <w:sz w:val="16"/>
                <w:szCs w:val="16"/>
              </w:rPr>
              <w:t xml:space="preserve"> (</w:t>
            </w:r>
            <w:r w:rsidR="00181C06" w:rsidRPr="0002779A">
              <w:rPr>
                <w:rFonts w:ascii="Times New Roman" w:hAnsi="Times New Roman" w:cs="Times New Roman"/>
                <w:iCs/>
                <w:sz w:val="16"/>
                <w:szCs w:val="16"/>
              </w:rPr>
              <w:t xml:space="preserve">328 SZ, 741 other NAP, </w:t>
            </w:r>
            <w:r w:rsidR="00892017" w:rsidRPr="0002779A">
              <w:rPr>
                <w:rFonts w:ascii="Times New Roman" w:hAnsi="Times New Roman" w:cs="Times New Roman"/>
                <w:iCs/>
                <w:sz w:val="16"/>
                <w:szCs w:val="16"/>
              </w:rPr>
              <w:t>355 AP, 953 Other psychoses/203829)</w:t>
            </w:r>
          </w:p>
          <w:p w14:paraId="3D246E4E" w14:textId="6742BE30" w:rsidR="00E25E0A" w:rsidRPr="0002779A" w:rsidRDefault="00E25E0A" w:rsidP="002E4DB3">
            <w:pPr>
              <w:spacing w:line="360" w:lineRule="auto"/>
              <w:jc w:val="center"/>
              <w:rPr>
                <w:rFonts w:ascii="Times New Roman" w:hAnsi="Times New Roman" w:cs="Times New Roman"/>
                <w:sz w:val="16"/>
                <w:szCs w:val="16"/>
              </w:rPr>
            </w:pPr>
          </w:p>
        </w:tc>
        <w:tc>
          <w:tcPr>
            <w:tcW w:w="803" w:type="pct"/>
            <w:tcBorders>
              <w:top w:val="single" w:sz="4" w:space="0" w:color="auto"/>
              <w:bottom w:val="single" w:sz="4" w:space="0" w:color="auto"/>
            </w:tcBorders>
          </w:tcPr>
          <w:p w14:paraId="6DAF8B31" w14:textId="0E5EB813" w:rsidR="00A8116D" w:rsidRPr="0002779A" w:rsidRDefault="005E265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C10075" w:rsidRPr="0002779A">
              <w:rPr>
                <w:rFonts w:ascii="Times New Roman" w:hAnsi="Times New Roman" w:cs="Times New Roman"/>
                <w:iCs/>
                <w:sz w:val="16"/>
                <w:szCs w:val="16"/>
              </w:rPr>
              <w:t>0.</w:t>
            </w:r>
            <w:r w:rsidR="001E27CF" w:rsidRPr="0002779A">
              <w:rPr>
                <w:rFonts w:ascii="Times New Roman" w:hAnsi="Times New Roman" w:cs="Times New Roman"/>
                <w:iCs/>
                <w:sz w:val="16"/>
                <w:szCs w:val="16"/>
              </w:rPr>
              <w:t>95 [SS]</w:t>
            </w:r>
          </w:p>
          <w:p w14:paraId="62C86666" w14:textId="6585DBF8" w:rsidR="00390AF4" w:rsidRPr="0002779A" w:rsidRDefault="00390AF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nteraction: </w:t>
            </w:r>
            <w:r w:rsidRPr="0002779A">
              <w:rPr>
                <w:rFonts w:ascii="Times New Roman" w:hAnsi="Times New Roman" w:cs="Times New Roman"/>
                <w:i/>
                <w:sz w:val="16"/>
                <w:szCs w:val="16"/>
              </w:rPr>
              <w:t>p</w:t>
            </w:r>
            <w:r w:rsidRPr="0002779A">
              <w:rPr>
                <w:rFonts w:ascii="Times New Roman" w:hAnsi="Times New Roman" w:cs="Times New Roman"/>
                <w:iCs/>
                <w:sz w:val="16"/>
                <w:szCs w:val="16"/>
              </w:rPr>
              <w:t>=0.016</w:t>
            </w:r>
          </w:p>
          <w:p w14:paraId="1E8CD844" w14:textId="30B008BA" w:rsidR="00DE4566" w:rsidRPr="0002779A" w:rsidRDefault="00DE4566"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895CCE" w:rsidRPr="0002779A">
              <w:rPr>
                <w:rFonts w:ascii="Times New Roman" w:hAnsi="Times New Roman" w:cs="Times New Roman"/>
                <w:iCs/>
                <w:sz w:val="16"/>
                <w:szCs w:val="16"/>
              </w:rPr>
              <w:t>0.92</w:t>
            </w:r>
          </w:p>
          <w:p w14:paraId="6C4BA11B" w14:textId="08E15DDC" w:rsidR="00390AF4" w:rsidRPr="0002779A" w:rsidRDefault="00390AF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nteraction: </w:t>
            </w:r>
            <w:r w:rsidRPr="0002779A">
              <w:rPr>
                <w:rFonts w:ascii="Times New Roman" w:hAnsi="Times New Roman" w:cs="Times New Roman"/>
                <w:i/>
                <w:sz w:val="16"/>
                <w:szCs w:val="16"/>
              </w:rPr>
              <w:t>p</w:t>
            </w:r>
            <w:r w:rsidRPr="0002779A">
              <w:rPr>
                <w:rFonts w:ascii="Times New Roman" w:hAnsi="Times New Roman" w:cs="Times New Roman"/>
                <w:iCs/>
                <w:sz w:val="16"/>
                <w:szCs w:val="16"/>
              </w:rPr>
              <w:t>=0.057</w:t>
            </w:r>
          </w:p>
          <w:p w14:paraId="5293E56F" w14:textId="48DA69C2" w:rsidR="00895CCE" w:rsidRPr="0002779A" w:rsidRDefault="00895CCE"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0.92 [SS]</w:t>
            </w:r>
          </w:p>
          <w:p w14:paraId="7E181116" w14:textId="64970F01" w:rsidR="00390AF4" w:rsidRPr="0002779A" w:rsidRDefault="00390AF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nteraction: </w:t>
            </w:r>
            <w:r w:rsidRPr="0002779A">
              <w:rPr>
                <w:rFonts w:ascii="Times New Roman" w:hAnsi="Times New Roman" w:cs="Times New Roman"/>
                <w:i/>
                <w:sz w:val="16"/>
                <w:szCs w:val="16"/>
              </w:rPr>
              <w:t>p</w:t>
            </w:r>
            <w:r w:rsidRPr="0002779A">
              <w:rPr>
                <w:rFonts w:ascii="Times New Roman" w:hAnsi="Times New Roman" w:cs="Times New Roman"/>
                <w:iCs/>
                <w:sz w:val="16"/>
                <w:szCs w:val="16"/>
              </w:rPr>
              <w:t>=0.004</w:t>
            </w:r>
          </w:p>
          <w:p w14:paraId="0A8C7BB2" w14:textId="536FA317" w:rsidR="00C10075" w:rsidRPr="0002779A" w:rsidRDefault="00E271E7"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OR=</w:t>
            </w:r>
            <w:r w:rsidR="00C10075" w:rsidRPr="0002779A">
              <w:rPr>
                <w:rFonts w:ascii="Times New Roman" w:hAnsi="Times New Roman" w:cs="Times New Roman"/>
                <w:iCs/>
                <w:sz w:val="16"/>
                <w:szCs w:val="16"/>
              </w:rPr>
              <w:t>1.04</w:t>
            </w:r>
          </w:p>
          <w:p w14:paraId="13DF257D" w14:textId="10903D52" w:rsidR="00390AF4" w:rsidRPr="0002779A" w:rsidRDefault="00390AF4" w:rsidP="002E4DB3">
            <w:pPr>
              <w:spacing w:line="360" w:lineRule="auto"/>
              <w:jc w:val="center"/>
              <w:rPr>
                <w:rFonts w:ascii="Times New Roman" w:hAnsi="Times New Roman" w:cs="Times New Roman"/>
                <w:iCs/>
                <w:sz w:val="16"/>
                <w:szCs w:val="16"/>
              </w:rPr>
            </w:pPr>
            <w:r w:rsidRPr="0002779A">
              <w:rPr>
                <w:rFonts w:ascii="Times New Roman" w:hAnsi="Times New Roman" w:cs="Times New Roman"/>
                <w:iCs/>
                <w:sz w:val="16"/>
                <w:szCs w:val="16"/>
              </w:rPr>
              <w:t xml:space="preserve">Interaction: </w:t>
            </w:r>
            <w:r w:rsidRPr="0002779A">
              <w:rPr>
                <w:rFonts w:ascii="Times New Roman" w:hAnsi="Times New Roman" w:cs="Times New Roman"/>
                <w:i/>
                <w:sz w:val="16"/>
                <w:szCs w:val="16"/>
              </w:rPr>
              <w:t>p</w:t>
            </w:r>
            <w:r w:rsidRPr="0002779A">
              <w:rPr>
                <w:rFonts w:ascii="Times New Roman" w:hAnsi="Times New Roman" w:cs="Times New Roman"/>
                <w:iCs/>
                <w:sz w:val="16"/>
                <w:szCs w:val="16"/>
              </w:rPr>
              <w:t>=0.554</w:t>
            </w:r>
          </w:p>
          <w:p w14:paraId="480B7354" w14:textId="293B5324" w:rsidR="0054071F" w:rsidRPr="0002779A" w:rsidRDefault="0054071F" w:rsidP="002E4DB3">
            <w:pPr>
              <w:spacing w:line="360" w:lineRule="auto"/>
              <w:jc w:val="center"/>
              <w:rPr>
                <w:rFonts w:ascii="Times New Roman" w:hAnsi="Times New Roman" w:cs="Times New Roman"/>
                <w:i/>
                <w:sz w:val="16"/>
                <w:szCs w:val="16"/>
              </w:rPr>
            </w:pPr>
            <w:proofErr w:type="spellStart"/>
            <w:r w:rsidRPr="0002779A">
              <w:rPr>
                <w:rFonts w:ascii="Times New Roman" w:hAnsi="Times New Roman" w:cs="Times New Roman"/>
                <w:i/>
                <w:sz w:val="16"/>
                <w:szCs w:val="16"/>
              </w:rPr>
              <w:t>n.b.</w:t>
            </w:r>
            <w:proofErr w:type="spellEnd"/>
            <w:r w:rsidR="009736C6"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w:t>
            </w:r>
            <w:r w:rsidR="00500F26" w:rsidRPr="0002779A">
              <w:rPr>
                <w:rFonts w:ascii="Times New Roman" w:hAnsi="Times New Roman" w:cs="Times New Roman"/>
                <w:i/>
                <w:sz w:val="16"/>
                <w:szCs w:val="16"/>
              </w:rPr>
              <w:t>above are</w:t>
            </w:r>
            <w:r w:rsidR="00337A1D" w:rsidRPr="0002779A">
              <w:rPr>
                <w:rFonts w:ascii="Times New Roman" w:hAnsi="Times New Roman" w:cs="Times New Roman"/>
                <w:i/>
                <w:sz w:val="16"/>
                <w:szCs w:val="16"/>
              </w:rPr>
              <w:t xml:space="preserve"> interaction</w:t>
            </w:r>
            <w:r w:rsidR="00500F26" w:rsidRPr="0002779A">
              <w:rPr>
                <w:rFonts w:ascii="Times New Roman" w:hAnsi="Times New Roman" w:cs="Times New Roman"/>
                <w:i/>
                <w:sz w:val="16"/>
                <w:szCs w:val="16"/>
              </w:rPr>
              <w:t xml:space="preserve"> </w:t>
            </w:r>
            <w:r w:rsidRPr="0002779A">
              <w:rPr>
                <w:rFonts w:ascii="Times New Roman" w:hAnsi="Times New Roman" w:cs="Times New Roman"/>
                <w:i/>
                <w:sz w:val="16"/>
                <w:szCs w:val="16"/>
              </w:rPr>
              <w:t>effects for ‘any psychosis</w:t>
            </w:r>
            <w:r w:rsidR="002136B0" w:rsidRPr="0002779A">
              <w:rPr>
                <w:rFonts w:ascii="Times New Roman" w:hAnsi="Times New Roman" w:cs="Times New Roman"/>
                <w:i/>
                <w:sz w:val="16"/>
                <w:szCs w:val="16"/>
              </w:rPr>
              <w:t xml:space="preserve">’. </w:t>
            </w:r>
            <w:r w:rsidR="00B05DD8" w:rsidRPr="0002779A">
              <w:rPr>
                <w:rFonts w:ascii="Times New Roman" w:hAnsi="Times New Roman" w:cs="Times New Roman"/>
                <w:i/>
                <w:sz w:val="16"/>
                <w:szCs w:val="16"/>
              </w:rPr>
              <w:t xml:space="preserve">Effects </w:t>
            </w:r>
            <w:r w:rsidR="0063473E" w:rsidRPr="0002779A">
              <w:rPr>
                <w:rFonts w:ascii="Times New Roman" w:hAnsi="Times New Roman" w:cs="Times New Roman"/>
                <w:i/>
                <w:sz w:val="16"/>
                <w:szCs w:val="16"/>
              </w:rPr>
              <w:t>broken down by</w:t>
            </w:r>
            <w:r w:rsidR="00B05DD8" w:rsidRPr="0002779A">
              <w:rPr>
                <w:rFonts w:ascii="Times New Roman" w:hAnsi="Times New Roman" w:cs="Times New Roman"/>
                <w:i/>
                <w:sz w:val="16"/>
                <w:szCs w:val="16"/>
              </w:rPr>
              <w:t xml:space="preserve"> SZ, NAP,</w:t>
            </w:r>
            <w:r w:rsidR="0063473E" w:rsidRPr="0002779A">
              <w:rPr>
                <w:rFonts w:ascii="Times New Roman" w:hAnsi="Times New Roman" w:cs="Times New Roman"/>
                <w:i/>
                <w:sz w:val="16"/>
                <w:szCs w:val="16"/>
              </w:rPr>
              <w:t xml:space="preserve"> AP</w:t>
            </w:r>
            <w:r w:rsidR="00B05DD8" w:rsidRPr="0002779A">
              <w:rPr>
                <w:rFonts w:ascii="Times New Roman" w:hAnsi="Times New Roman" w:cs="Times New Roman"/>
                <w:i/>
                <w:sz w:val="16"/>
                <w:szCs w:val="16"/>
              </w:rPr>
              <w:t xml:space="preserve"> &amp; </w:t>
            </w:r>
            <w:r w:rsidR="00396983" w:rsidRPr="0002779A">
              <w:rPr>
                <w:rFonts w:ascii="Times New Roman" w:hAnsi="Times New Roman" w:cs="Times New Roman"/>
                <w:i/>
                <w:sz w:val="16"/>
                <w:szCs w:val="16"/>
              </w:rPr>
              <w:t>‘</w:t>
            </w:r>
            <w:r w:rsidR="00B05DD8" w:rsidRPr="0002779A">
              <w:rPr>
                <w:rFonts w:ascii="Times New Roman" w:hAnsi="Times New Roman" w:cs="Times New Roman"/>
                <w:i/>
                <w:sz w:val="16"/>
                <w:szCs w:val="16"/>
              </w:rPr>
              <w:t>Other</w:t>
            </w:r>
            <w:r w:rsidR="00396983" w:rsidRPr="0002779A">
              <w:rPr>
                <w:rFonts w:ascii="Times New Roman" w:hAnsi="Times New Roman" w:cs="Times New Roman"/>
                <w:i/>
                <w:sz w:val="16"/>
                <w:szCs w:val="16"/>
              </w:rPr>
              <w:t>’ psychoses</w:t>
            </w:r>
            <w:r w:rsidRPr="0002779A">
              <w:rPr>
                <w:rFonts w:ascii="Times New Roman" w:hAnsi="Times New Roman" w:cs="Times New Roman"/>
                <w:i/>
                <w:sz w:val="16"/>
                <w:szCs w:val="16"/>
              </w:rPr>
              <w:t xml:space="preserve"> </w:t>
            </w:r>
            <w:r w:rsidR="0063473E" w:rsidRPr="0002779A">
              <w:rPr>
                <w:rFonts w:ascii="Times New Roman" w:hAnsi="Times New Roman" w:cs="Times New Roman"/>
                <w:i/>
                <w:sz w:val="16"/>
                <w:szCs w:val="16"/>
              </w:rPr>
              <w:t>can be found in the</w:t>
            </w:r>
            <w:r w:rsidR="00D032CE" w:rsidRPr="0002779A">
              <w:rPr>
                <w:rFonts w:ascii="Times New Roman" w:hAnsi="Times New Roman" w:cs="Times New Roman"/>
                <w:i/>
                <w:sz w:val="16"/>
                <w:szCs w:val="16"/>
              </w:rPr>
              <w:t xml:space="preserve"> paper’s</w:t>
            </w:r>
            <w:r w:rsidR="0063473E" w:rsidRPr="0002779A">
              <w:rPr>
                <w:rFonts w:ascii="Times New Roman" w:hAnsi="Times New Roman" w:cs="Times New Roman"/>
                <w:i/>
                <w:sz w:val="16"/>
                <w:szCs w:val="16"/>
              </w:rPr>
              <w:t xml:space="preserve"> supplementary material</w:t>
            </w:r>
          </w:p>
          <w:p w14:paraId="39A87C48" w14:textId="12794D37" w:rsidR="00895CCE" w:rsidRPr="0002779A" w:rsidRDefault="00895CCE" w:rsidP="002E4DB3">
            <w:pPr>
              <w:spacing w:line="360" w:lineRule="auto"/>
              <w:jc w:val="center"/>
              <w:rPr>
                <w:rFonts w:ascii="Times New Roman" w:hAnsi="Times New Roman" w:cs="Times New Roman"/>
                <w:iCs/>
                <w:sz w:val="16"/>
                <w:szCs w:val="16"/>
              </w:rPr>
            </w:pPr>
          </w:p>
        </w:tc>
      </w:tr>
    </w:tbl>
    <w:p w14:paraId="735463FB" w14:textId="77777777" w:rsidR="00741217" w:rsidRPr="0002779A" w:rsidRDefault="00741217" w:rsidP="002E4DB3">
      <w:pPr>
        <w:spacing w:after="0" w:line="360" w:lineRule="auto"/>
        <w:rPr>
          <w:rFonts w:ascii="Times New Roman" w:hAnsi="Times New Roman" w:cs="Times New Roman"/>
          <w:i/>
          <w:sz w:val="16"/>
          <w:szCs w:val="16"/>
        </w:rPr>
      </w:pPr>
    </w:p>
    <w:p w14:paraId="43A8F147" w14:textId="4FAEBFEE" w:rsidR="00D032C4" w:rsidRPr="00A21C61" w:rsidRDefault="00BC6C70" w:rsidP="003E7364">
      <w:pPr>
        <w:spacing w:after="0" w:line="360" w:lineRule="auto"/>
        <w:rPr>
          <w:rFonts w:ascii="Times New Roman" w:eastAsia="Times New Roman" w:hAnsi="Times New Roman" w:cs="Times New Roman"/>
          <w:b/>
          <w:bCs/>
          <w:color w:val="000000"/>
          <w:lang w:eastAsia="en-GB"/>
        </w:rPr>
      </w:pPr>
      <w:proofErr w:type="spellStart"/>
      <w:r w:rsidRPr="0002779A">
        <w:rPr>
          <w:rFonts w:ascii="Times New Roman" w:hAnsi="Times New Roman" w:cs="Times New Roman"/>
          <w:i/>
          <w:sz w:val="16"/>
          <w:szCs w:val="16"/>
        </w:rPr>
        <w:t>n.b.</w:t>
      </w:r>
      <w:proofErr w:type="spellEnd"/>
      <w:r w:rsidR="00E856E8" w:rsidRPr="0002779A">
        <w:rPr>
          <w:rFonts w:ascii="Times New Roman" w:hAnsi="Times New Roman" w:cs="Times New Roman"/>
          <w:i/>
          <w:sz w:val="16"/>
          <w:szCs w:val="16"/>
        </w:rPr>
        <w:t>,</w:t>
      </w:r>
      <w:r w:rsidRPr="0002779A">
        <w:rPr>
          <w:rFonts w:ascii="Times New Roman" w:hAnsi="Times New Roman" w:cs="Times New Roman"/>
          <w:i/>
          <w:sz w:val="16"/>
          <w:szCs w:val="16"/>
        </w:rPr>
        <w:t xml:space="preserve"> s</w:t>
      </w:r>
      <w:r w:rsidR="00AD2C2F" w:rsidRPr="0002779A">
        <w:rPr>
          <w:rFonts w:ascii="Times New Roman" w:hAnsi="Times New Roman" w:cs="Times New Roman"/>
          <w:i/>
          <w:sz w:val="16"/>
          <w:szCs w:val="16"/>
        </w:rPr>
        <w:t xml:space="preserve">tudies in </w:t>
      </w:r>
      <w:r w:rsidR="00AD2C2F" w:rsidRPr="0002779A">
        <w:rPr>
          <w:rFonts w:ascii="Times New Roman" w:hAnsi="Times New Roman" w:cs="Times New Roman"/>
          <w:b/>
          <w:bCs/>
          <w:i/>
          <w:sz w:val="16"/>
          <w:szCs w:val="16"/>
        </w:rPr>
        <w:t>bold</w:t>
      </w:r>
      <w:r w:rsidR="00AD2C2F" w:rsidRPr="0002779A">
        <w:rPr>
          <w:rFonts w:ascii="Times New Roman" w:hAnsi="Times New Roman" w:cs="Times New Roman"/>
          <w:i/>
          <w:sz w:val="16"/>
          <w:szCs w:val="16"/>
        </w:rPr>
        <w:t xml:space="preserve"> contributed data to the meta-analysis</w:t>
      </w:r>
    </w:p>
    <w:sectPr w:rsidR="00D032C4" w:rsidRPr="00A21C61" w:rsidSect="003E7364">
      <w:footerReference w:type="first" r:id="rId8"/>
      <w:footnotePr>
        <w:numFmt w:val="lowerRoman"/>
      </w:footnotePr>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2C501" w14:textId="77777777" w:rsidR="00732048" w:rsidRDefault="00732048">
      <w:pPr>
        <w:spacing w:after="0" w:line="240" w:lineRule="auto"/>
      </w:pPr>
      <w:r>
        <w:separator/>
      </w:r>
    </w:p>
  </w:endnote>
  <w:endnote w:type="continuationSeparator" w:id="0">
    <w:p w14:paraId="53E93703" w14:textId="77777777" w:rsidR="00732048" w:rsidRDefault="00732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28343422"/>
      <w:docPartObj>
        <w:docPartGallery w:val="Page Numbers (Bottom of Page)"/>
        <w:docPartUnique/>
      </w:docPartObj>
    </w:sdtPr>
    <w:sdtEndPr/>
    <w:sdtContent>
      <w:sdt>
        <w:sdtPr>
          <w:rPr>
            <w:rFonts w:ascii="Times New Roman" w:hAnsi="Times New Roman" w:cs="Times New Roman"/>
          </w:rPr>
          <w:id w:val="1728636285"/>
          <w:docPartObj>
            <w:docPartGallery w:val="Page Numbers (Top of Page)"/>
            <w:docPartUnique/>
          </w:docPartObj>
        </w:sdtPr>
        <w:sdtEndPr/>
        <w:sdtContent>
          <w:p w14:paraId="36D1D44A" w14:textId="1FB8A61D" w:rsidR="004F29C0" w:rsidRPr="00AF7137" w:rsidRDefault="004F29C0">
            <w:pPr>
              <w:pStyle w:val="Footer"/>
              <w:jc w:val="center"/>
              <w:rPr>
                <w:rFonts w:ascii="Times New Roman" w:hAnsi="Times New Roman" w:cs="Times New Roman"/>
              </w:rPr>
            </w:pPr>
            <w:r w:rsidRPr="00AF7137">
              <w:rPr>
                <w:rFonts w:ascii="Times New Roman" w:hAnsi="Times New Roman" w:cs="Times New Roman"/>
              </w:rPr>
              <w:t xml:space="preserve">Page </w:t>
            </w:r>
            <w:r w:rsidRPr="00AF7137">
              <w:rPr>
                <w:rFonts w:ascii="Times New Roman" w:hAnsi="Times New Roman" w:cs="Times New Roman"/>
                <w:b/>
                <w:bCs/>
              </w:rPr>
              <w:fldChar w:fldCharType="begin"/>
            </w:r>
            <w:r w:rsidRPr="00AF7137">
              <w:rPr>
                <w:rFonts w:ascii="Times New Roman" w:hAnsi="Times New Roman" w:cs="Times New Roman"/>
                <w:b/>
                <w:bCs/>
              </w:rPr>
              <w:instrText xml:space="preserve"> PAGE </w:instrText>
            </w:r>
            <w:r w:rsidRPr="00AF7137">
              <w:rPr>
                <w:rFonts w:ascii="Times New Roman" w:hAnsi="Times New Roman" w:cs="Times New Roman"/>
                <w:b/>
                <w:bCs/>
              </w:rPr>
              <w:fldChar w:fldCharType="separate"/>
            </w:r>
            <w:r w:rsidRPr="00AF7137">
              <w:rPr>
                <w:rFonts w:ascii="Times New Roman" w:hAnsi="Times New Roman" w:cs="Times New Roman"/>
                <w:b/>
                <w:bCs/>
                <w:noProof/>
              </w:rPr>
              <w:t>2</w:t>
            </w:r>
            <w:r w:rsidRPr="00AF7137">
              <w:rPr>
                <w:rFonts w:ascii="Times New Roman" w:hAnsi="Times New Roman" w:cs="Times New Roman"/>
                <w:b/>
                <w:bCs/>
              </w:rPr>
              <w:fldChar w:fldCharType="end"/>
            </w:r>
            <w:r w:rsidRPr="00AF7137">
              <w:rPr>
                <w:rFonts w:ascii="Times New Roman" w:hAnsi="Times New Roman" w:cs="Times New Roman"/>
              </w:rPr>
              <w:t xml:space="preserve"> of </w:t>
            </w:r>
            <w:r w:rsidRPr="00AF7137">
              <w:rPr>
                <w:rFonts w:ascii="Times New Roman" w:hAnsi="Times New Roman" w:cs="Times New Roman"/>
                <w:b/>
                <w:bCs/>
              </w:rPr>
              <w:fldChar w:fldCharType="begin"/>
            </w:r>
            <w:r w:rsidRPr="00AF7137">
              <w:rPr>
                <w:rFonts w:ascii="Times New Roman" w:hAnsi="Times New Roman" w:cs="Times New Roman"/>
                <w:b/>
                <w:bCs/>
              </w:rPr>
              <w:instrText xml:space="preserve"> NUMPAGES  </w:instrText>
            </w:r>
            <w:r w:rsidRPr="00AF7137">
              <w:rPr>
                <w:rFonts w:ascii="Times New Roman" w:hAnsi="Times New Roman" w:cs="Times New Roman"/>
                <w:b/>
                <w:bCs/>
              </w:rPr>
              <w:fldChar w:fldCharType="separate"/>
            </w:r>
            <w:r w:rsidRPr="00AF7137">
              <w:rPr>
                <w:rFonts w:ascii="Times New Roman" w:hAnsi="Times New Roman" w:cs="Times New Roman"/>
                <w:b/>
                <w:bCs/>
                <w:noProof/>
              </w:rPr>
              <w:t>2</w:t>
            </w:r>
            <w:r w:rsidRPr="00AF7137">
              <w:rPr>
                <w:rFonts w:ascii="Times New Roman" w:hAnsi="Times New Roman" w:cs="Times New Roman"/>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3F49B" w14:textId="77777777" w:rsidR="00732048" w:rsidRDefault="00732048">
      <w:pPr>
        <w:spacing w:after="0" w:line="240" w:lineRule="auto"/>
      </w:pPr>
      <w:r>
        <w:separator/>
      </w:r>
    </w:p>
  </w:footnote>
  <w:footnote w:type="continuationSeparator" w:id="0">
    <w:p w14:paraId="19172CB2" w14:textId="77777777" w:rsidR="00732048" w:rsidRDefault="007320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22795"/>
    <w:multiLevelType w:val="hybridMultilevel"/>
    <w:tmpl w:val="515A7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292D9F"/>
    <w:multiLevelType w:val="hybridMultilevel"/>
    <w:tmpl w:val="CD6AEBC2"/>
    <w:lvl w:ilvl="0" w:tplc="1E8AD98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393EDD"/>
    <w:multiLevelType w:val="hybridMultilevel"/>
    <w:tmpl w:val="449EE138"/>
    <w:lvl w:ilvl="0" w:tplc="3EC47418">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033750"/>
    <w:multiLevelType w:val="multilevel"/>
    <w:tmpl w:val="5FB4F8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B9659E"/>
    <w:multiLevelType w:val="multilevel"/>
    <w:tmpl w:val="6DD2A214"/>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405" w:hanging="405"/>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15:restartNumberingAfterBreak="0">
    <w:nsid w:val="1D516026"/>
    <w:multiLevelType w:val="hybridMultilevel"/>
    <w:tmpl w:val="B1E6491E"/>
    <w:lvl w:ilvl="0" w:tplc="564AB20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19573F"/>
    <w:multiLevelType w:val="multilevel"/>
    <w:tmpl w:val="8F8A3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8387A"/>
    <w:multiLevelType w:val="hybridMultilevel"/>
    <w:tmpl w:val="E27E8EE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CF86FD4"/>
    <w:multiLevelType w:val="hybridMultilevel"/>
    <w:tmpl w:val="CBD42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AE1848"/>
    <w:multiLevelType w:val="hybridMultilevel"/>
    <w:tmpl w:val="A2BC7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FA7CAE"/>
    <w:multiLevelType w:val="hybridMultilevel"/>
    <w:tmpl w:val="7974D16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531C58"/>
    <w:multiLevelType w:val="hybridMultilevel"/>
    <w:tmpl w:val="2D4E8460"/>
    <w:lvl w:ilvl="0" w:tplc="C7208A3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BC1E39"/>
    <w:multiLevelType w:val="hybridMultilevel"/>
    <w:tmpl w:val="8FECEA4A"/>
    <w:lvl w:ilvl="0" w:tplc="B66AB28E">
      <w:start w:val="1"/>
      <w:numFmt w:val="decimal"/>
      <w:lvlText w:val="%1"/>
      <w:lvlJc w:val="left"/>
      <w:pPr>
        <w:ind w:left="720" w:hanging="360"/>
      </w:pPr>
      <w:rPr>
        <w:rFonts w:hint="default"/>
        <w:b/>
        <w:bCs w:val="0"/>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E0158A"/>
    <w:multiLevelType w:val="hybridMultilevel"/>
    <w:tmpl w:val="A8BA760A"/>
    <w:lvl w:ilvl="0" w:tplc="1C3CA968">
      <w:numFmt w:val="bullet"/>
      <w:lvlText w:val="•"/>
      <w:lvlJc w:val="left"/>
      <w:pPr>
        <w:ind w:left="1080" w:hanging="72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9013AF"/>
    <w:multiLevelType w:val="multilevel"/>
    <w:tmpl w:val="98E872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5E6E751A"/>
    <w:multiLevelType w:val="hybridMultilevel"/>
    <w:tmpl w:val="091842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765765"/>
    <w:multiLevelType w:val="hybridMultilevel"/>
    <w:tmpl w:val="7A94052C"/>
    <w:lvl w:ilvl="0" w:tplc="CB66AF8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3A5877"/>
    <w:multiLevelType w:val="hybridMultilevel"/>
    <w:tmpl w:val="57BC5812"/>
    <w:lvl w:ilvl="0" w:tplc="D408DE3C">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E0A360D"/>
    <w:multiLevelType w:val="hybridMultilevel"/>
    <w:tmpl w:val="3710E376"/>
    <w:lvl w:ilvl="0" w:tplc="01AC6AF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290B50"/>
    <w:multiLevelType w:val="hybridMultilevel"/>
    <w:tmpl w:val="391A0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687D9D"/>
    <w:multiLevelType w:val="hybridMultilevel"/>
    <w:tmpl w:val="73586D8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93F2E6E"/>
    <w:multiLevelType w:val="hybridMultilevel"/>
    <w:tmpl w:val="F48AE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9520525"/>
    <w:multiLevelType w:val="hybridMultilevel"/>
    <w:tmpl w:val="8352733A"/>
    <w:lvl w:ilvl="0" w:tplc="B59A8480">
      <w:numFmt w:val="bullet"/>
      <w:lvlText w:val="-"/>
      <w:lvlJc w:val="left"/>
      <w:pPr>
        <w:ind w:left="600" w:hanging="360"/>
      </w:pPr>
      <w:rPr>
        <w:rFonts w:ascii="Times New Roman" w:eastAsiaTheme="minorEastAsia" w:hAnsi="Times New Roman" w:cs="Times New Roman" w:hint="default"/>
      </w:rPr>
    </w:lvl>
    <w:lvl w:ilvl="1" w:tplc="08090003" w:tentative="1">
      <w:start w:val="1"/>
      <w:numFmt w:val="bullet"/>
      <w:lvlText w:val="o"/>
      <w:lvlJc w:val="left"/>
      <w:pPr>
        <w:ind w:left="1320" w:hanging="360"/>
      </w:pPr>
      <w:rPr>
        <w:rFonts w:ascii="Courier New" w:hAnsi="Courier New" w:cs="Courier New" w:hint="default"/>
      </w:rPr>
    </w:lvl>
    <w:lvl w:ilvl="2" w:tplc="08090005" w:tentative="1">
      <w:start w:val="1"/>
      <w:numFmt w:val="bullet"/>
      <w:lvlText w:val=""/>
      <w:lvlJc w:val="left"/>
      <w:pPr>
        <w:ind w:left="2040" w:hanging="360"/>
      </w:pPr>
      <w:rPr>
        <w:rFonts w:ascii="Wingdings" w:hAnsi="Wingdings" w:hint="default"/>
      </w:rPr>
    </w:lvl>
    <w:lvl w:ilvl="3" w:tplc="08090001" w:tentative="1">
      <w:start w:val="1"/>
      <w:numFmt w:val="bullet"/>
      <w:lvlText w:val=""/>
      <w:lvlJc w:val="left"/>
      <w:pPr>
        <w:ind w:left="2760" w:hanging="360"/>
      </w:pPr>
      <w:rPr>
        <w:rFonts w:ascii="Symbol" w:hAnsi="Symbol" w:hint="default"/>
      </w:rPr>
    </w:lvl>
    <w:lvl w:ilvl="4" w:tplc="08090003" w:tentative="1">
      <w:start w:val="1"/>
      <w:numFmt w:val="bullet"/>
      <w:lvlText w:val="o"/>
      <w:lvlJc w:val="left"/>
      <w:pPr>
        <w:ind w:left="3480" w:hanging="360"/>
      </w:pPr>
      <w:rPr>
        <w:rFonts w:ascii="Courier New" w:hAnsi="Courier New" w:cs="Courier New" w:hint="default"/>
      </w:rPr>
    </w:lvl>
    <w:lvl w:ilvl="5" w:tplc="08090005" w:tentative="1">
      <w:start w:val="1"/>
      <w:numFmt w:val="bullet"/>
      <w:lvlText w:val=""/>
      <w:lvlJc w:val="left"/>
      <w:pPr>
        <w:ind w:left="4200" w:hanging="360"/>
      </w:pPr>
      <w:rPr>
        <w:rFonts w:ascii="Wingdings" w:hAnsi="Wingdings" w:hint="default"/>
      </w:rPr>
    </w:lvl>
    <w:lvl w:ilvl="6" w:tplc="08090001" w:tentative="1">
      <w:start w:val="1"/>
      <w:numFmt w:val="bullet"/>
      <w:lvlText w:val=""/>
      <w:lvlJc w:val="left"/>
      <w:pPr>
        <w:ind w:left="4920" w:hanging="360"/>
      </w:pPr>
      <w:rPr>
        <w:rFonts w:ascii="Symbol" w:hAnsi="Symbol" w:hint="default"/>
      </w:rPr>
    </w:lvl>
    <w:lvl w:ilvl="7" w:tplc="08090003" w:tentative="1">
      <w:start w:val="1"/>
      <w:numFmt w:val="bullet"/>
      <w:lvlText w:val="o"/>
      <w:lvlJc w:val="left"/>
      <w:pPr>
        <w:ind w:left="5640" w:hanging="360"/>
      </w:pPr>
      <w:rPr>
        <w:rFonts w:ascii="Courier New" w:hAnsi="Courier New" w:cs="Courier New" w:hint="default"/>
      </w:rPr>
    </w:lvl>
    <w:lvl w:ilvl="8" w:tplc="08090005" w:tentative="1">
      <w:start w:val="1"/>
      <w:numFmt w:val="bullet"/>
      <w:lvlText w:val=""/>
      <w:lvlJc w:val="left"/>
      <w:pPr>
        <w:ind w:left="6360" w:hanging="360"/>
      </w:pPr>
      <w:rPr>
        <w:rFonts w:ascii="Wingdings" w:hAnsi="Wingdings" w:hint="default"/>
      </w:rPr>
    </w:lvl>
  </w:abstractNum>
  <w:abstractNum w:abstractNumId="23" w15:restartNumberingAfterBreak="0">
    <w:nsid w:val="7DF159AE"/>
    <w:multiLevelType w:val="hybridMultilevel"/>
    <w:tmpl w:val="7974D16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4"/>
  </w:num>
  <w:num w:numId="4">
    <w:abstractNumId w:val="20"/>
  </w:num>
  <w:num w:numId="5">
    <w:abstractNumId w:val="7"/>
  </w:num>
  <w:num w:numId="6">
    <w:abstractNumId w:val="18"/>
  </w:num>
  <w:num w:numId="7">
    <w:abstractNumId w:val="11"/>
  </w:num>
  <w:num w:numId="8">
    <w:abstractNumId w:val="21"/>
  </w:num>
  <w:num w:numId="9">
    <w:abstractNumId w:val="5"/>
  </w:num>
  <w:num w:numId="10">
    <w:abstractNumId w:val="19"/>
  </w:num>
  <w:num w:numId="11">
    <w:abstractNumId w:val="23"/>
  </w:num>
  <w:num w:numId="12">
    <w:abstractNumId w:val="10"/>
  </w:num>
  <w:num w:numId="13">
    <w:abstractNumId w:val="9"/>
  </w:num>
  <w:num w:numId="14">
    <w:abstractNumId w:val="2"/>
  </w:num>
  <w:num w:numId="15">
    <w:abstractNumId w:val="0"/>
  </w:num>
  <w:num w:numId="16">
    <w:abstractNumId w:val="13"/>
  </w:num>
  <w:num w:numId="17">
    <w:abstractNumId w:val="3"/>
  </w:num>
  <w:num w:numId="18">
    <w:abstractNumId w:val="6"/>
  </w:num>
  <w:num w:numId="19">
    <w:abstractNumId w:val="12"/>
  </w:num>
  <w:num w:numId="20">
    <w:abstractNumId w:val="16"/>
  </w:num>
  <w:num w:numId="21">
    <w:abstractNumId w:val="1"/>
  </w:num>
  <w:num w:numId="22">
    <w:abstractNumId w:val="14"/>
  </w:num>
  <w:num w:numId="23">
    <w:abstractNumId w:val="17"/>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numFmt w:val="lowerRoman"/>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89D"/>
    <w:rsid w:val="00000288"/>
    <w:rsid w:val="00000318"/>
    <w:rsid w:val="000003D3"/>
    <w:rsid w:val="000004CC"/>
    <w:rsid w:val="0000055A"/>
    <w:rsid w:val="000006D1"/>
    <w:rsid w:val="00000717"/>
    <w:rsid w:val="00000BC6"/>
    <w:rsid w:val="00000C0A"/>
    <w:rsid w:val="00000D7F"/>
    <w:rsid w:val="00000DDB"/>
    <w:rsid w:val="00000EEF"/>
    <w:rsid w:val="00000F14"/>
    <w:rsid w:val="0000106C"/>
    <w:rsid w:val="00001229"/>
    <w:rsid w:val="000013E3"/>
    <w:rsid w:val="00001623"/>
    <w:rsid w:val="0000182E"/>
    <w:rsid w:val="00001859"/>
    <w:rsid w:val="00001879"/>
    <w:rsid w:val="00001885"/>
    <w:rsid w:val="00001A71"/>
    <w:rsid w:val="00001BD1"/>
    <w:rsid w:val="00001CD0"/>
    <w:rsid w:val="00001F41"/>
    <w:rsid w:val="000020EF"/>
    <w:rsid w:val="00002310"/>
    <w:rsid w:val="000023B7"/>
    <w:rsid w:val="00002466"/>
    <w:rsid w:val="0000259E"/>
    <w:rsid w:val="000026CE"/>
    <w:rsid w:val="00002782"/>
    <w:rsid w:val="000027FF"/>
    <w:rsid w:val="00002950"/>
    <w:rsid w:val="00002A40"/>
    <w:rsid w:val="00002A44"/>
    <w:rsid w:val="00002A4F"/>
    <w:rsid w:val="00002D47"/>
    <w:rsid w:val="00002FF0"/>
    <w:rsid w:val="00003049"/>
    <w:rsid w:val="00003127"/>
    <w:rsid w:val="00003237"/>
    <w:rsid w:val="00003393"/>
    <w:rsid w:val="000033AA"/>
    <w:rsid w:val="000037D2"/>
    <w:rsid w:val="0000395E"/>
    <w:rsid w:val="00003A0F"/>
    <w:rsid w:val="00003C49"/>
    <w:rsid w:val="00003C79"/>
    <w:rsid w:val="00003EA3"/>
    <w:rsid w:val="0000434B"/>
    <w:rsid w:val="000047C6"/>
    <w:rsid w:val="00004B24"/>
    <w:rsid w:val="00004BFC"/>
    <w:rsid w:val="00004C15"/>
    <w:rsid w:val="00004CE6"/>
    <w:rsid w:val="00004EFC"/>
    <w:rsid w:val="00005003"/>
    <w:rsid w:val="00005033"/>
    <w:rsid w:val="0000511E"/>
    <w:rsid w:val="0000513C"/>
    <w:rsid w:val="0000526B"/>
    <w:rsid w:val="000052DE"/>
    <w:rsid w:val="000052F4"/>
    <w:rsid w:val="000054F4"/>
    <w:rsid w:val="000055F0"/>
    <w:rsid w:val="00005707"/>
    <w:rsid w:val="0000581B"/>
    <w:rsid w:val="00005A6D"/>
    <w:rsid w:val="00005D6B"/>
    <w:rsid w:val="0000605D"/>
    <w:rsid w:val="0000669F"/>
    <w:rsid w:val="00006A93"/>
    <w:rsid w:val="00006B8D"/>
    <w:rsid w:val="00006BBD"/>
    <w:rsid w:val="0000734E"/>
    <w:rsid w:val="00007632"/>
    <w:rsid w:val="000076E2"/>
    <w:rsid w:val="0000799C"/>
    <w:rsid w:val="00007B8B"/>
    <w:rsid w:val="00007CBD"/>
    <w:rsid w:val="00007CC5"/>
    <w:rsid w:val="00010048"/>
    <w:rsid w:val="00010263"/>
    <w:rsid w:val="00010274"/>
    <w:rsid w:val="000102C2"/>
    <w:rsid w:val="000103AE"/>
    <w:rsid w:val="0001048F"/>
    <w:rsid w:val="0001059A"/>
    <w:rsid w:val="0001083E"/>
    <w:rsid w:val="00010AFD"/>
    <w:rsid w:val="00010B7B"/>
    <w:rsid w:val="00010F96"/>
    <w:rsid w:val="000111A7"/>
    <w:rsid w:val="000111AD"/>
    <w:rsid w:val="00011426"/>
    <w:rsid w:val="0001143D"/>
    <w:rsid w:val="0001150F"/>
    <w:rsid w:val="000119B8"/>
    <w:rsid w:val="00012137"/>
    <w:rsid w:val="000125D8"/>
    <w:rsid w:val="00012684"/>
    <w:rsid w:val="000128C5"/>
    <w:rsid w:val="00012983"/>
    <w:rsid w:val="00012B3D"/>
    <w:rsid w:val="00012B65"/>
    <w:rsid w:val="000130C0"/>
    <w:rsid w:val="000132CF"/>
    <w:rsid w:val="00013355"/>
    <w:rsid w:val="00013369"/>
    <w:rsid w:val="000135B2"/>
    <w:rsid w:val="00013962"/>
    <w:rsid w:val="00013AE8"/>
    <w:rsid w:val="00013BA2"/>
    <w:rsid w:val="00013C2F"/>
    <w:rsid w:val="000144D0"/>
    <w:rsid w:val="000147C3"/>
    <w:rsid w:val="00014CA2"/>
    <w:rsid w:val="00014CAA"/>
    <w:rsid w:val="00015282"/>
    <w:rsid w:val="000156B1"/>
    <w:rsid w:val="00015CEB"/>
    <w:rsid w:val="00015EC1"/>
    <w:rsid w:val="00016372"/>
    <w:rsid w:val="0001649B"/>
    <w:rsid w:val="00016620"/>
    <w:rsid w:val="00016707"/>
    <w:rsid w:val="0001683D"/>
    <w:rsid w:val="00016A2F"/>
    <w:rsid w:val="00016C49"/>
    <w:rsid w:val="00016E79"/>
    <w:rsid w:val="00016F64"/>
    <w:rsid w:val="00016F8B"/>
    <w:rsid w:val="00017152"/>
    <w:rsid w:val="000171A3"/>
    <w:rsid w:val="00017243"/>
    <w:rsid w:val="00017247"/>
    <w:rsid w:val="00017261"/>
    <w:rsid w:val="000172A0"/>
    <w:rsid w:val="000173A6"/>
    <w:rsid w:val="000177F1"/>
    <w:rsid w:val="00017809"/>
    <w:rsid w:val="0001782E"/>
    <w:rsid w:val="0001794B"/>
    <w:rsid w:val="000179C7"/>
    <w:rsid w:val="000179E6"/>
    <w:rsid w:val="00017A91"/>
    <w:rsid w:val="00017D96"/>
    <w:rsid w:val="00017DD5"/>
    <w:rsid w:val="0002012D"/>
    <w:rsid w:val="000204BF"/>
    <w:rsid w:val="00020552"/>
    <w:rsid w:val="000205FD"/>
    <w:rsid w:val="0002060B"/>
    <w:rsid w:val="00020816"/>
    <w:rsid w:val="00020C3B"/>
    <w:rsid w:val="00020CA3"/>
    <w:rsid w:val="00020D8B"/>
    <w:rsid w:val="00020E01"/>
    <w:rsid w:val="00020F9F"/>
    <w:rsid w:val="00021020"/>
    <w:rsid w:val="00021023"/>
    <w:rsid w:val="0002146B"/>
    <w:rsid w:val="00021520"/>
    <w:rsid w:val="000217C5"/>
    <w:rsid w:val="00021ECC"/>
    <w:rsid w:val="00022362"/>
    <w:rsid w:val="00022502"/>
    <w:rsid w:val="00022727"/>
    <w:rsid w:val="0002281A"/>
    <w:rsid w:val="00022861"/>
    <w:rsid w:val="00022A7B"/>
    <w:rsid w:val="00022AE6"/>
    <w:rsid w:val="00022D0D"/>
    <w:rsid w:val="00022E90"/>
    <w:rsid w:val="00022F21"/>
    <w:rsid w:val="00022FF0"/>
    <w:rsid w:val="000231F7"/>
    <w:rsid w:val="000233EB"/>
    <w:rsid w:val="000235DF"/>
    <w:rsid w:val="000236C3"/>
    <w:rsid w:val="0002391E"/>
    <w:rsid w:val="00023A09"/>
    <w:rsid w:val="00023A96"/>
    <w:rsid w:val="00023B9D"/>
    <w:rsid w:val="00023CA0"/>
    <w:rsid w:val="00023CBB"/>
    <w:rsid w:val="00023D82"/>
    <w:rsid w:val="00023E40"/>
    <w:rsid w:val="00023E87"/>
    <w:rsid w:val="00023EFB"/>
    <w:rsid w:val="00024205"/>
    <w:rsid w:val="00024360"/>
    <w:rsid w:val="00024565"/>
    <w:rsid w:val="000245A2"/>
    <w:rsid w:val="00024932"/>
    <w:rsid w:val="00024982"/>
    <w:rsid w:val="00024A67"/>
    <w:rsid w:val="0002513E"/>
    <w:rsid w:val="000252E0"/>
    <w:rsid w:val="0002544A"/>
    <w:rsid w:val="00025469"/>
    <w:rsid w:val="000256A0"/>
    <w:rsid w:val="00025719"/>
    <w:rsid w:val="00025735"/>
    <w:rsid w:val="0002582F"/>
    <w:rsid w:val="00025ACB"/>
    <w:rsid w:val="00025B3A"/>
    <w:rsid w:val="00025B6A"/>
    <w:rsid w:val="00025BC2"/>
    <w:rsid w:val="00025FBB"/>
    <w:rsid w:val="0002609D"/>
    <w:rsid w:val="000264C6"/>
    <w:rsid w:val="0002653E"/>
    <w:rsid w:val="000265D4"/>
    <w:rsid w:val="000265E8"/>
    <w:rsid w:val="00026648"/>
    <w:rsid w:val="00026AB1"/>
    <w:rsid w:val="00026B09"/>
    <w:rsid w:val="00026B20"/>
    <w:rsid w:val="00026B3A"/>
    <w:rsid w:val="00026CA7"/>
    <w:rsid w:val="00026F29"/>
    <w:rsid w:val="00026F5F"/>
    <w:rsid w:val="00027033"/>
    <w:rsid w:val="0002710A"/>
    <w:rsid w:val="0002779A"/>
    <w:rsid w:val="0002783F"/>
    <w:rsid w:val="00027859"/>
    <w:rsid w:val="000278CA"/>
    <w:rsid w:val="0002790B"/>
    <w:rsid w:val="00027947"/>
    <w:rsid w:val="00027AD7"/>
    <w:rsid w:val="00027C8E"/>
    <w:rsid w:val="00027CB7"/>
    <w:rsid w:val="00027E9B"/>
    <w:rsid w:val="00027F52"/>
    <w:rsid w:val="00027F8E"/>
    <w:rsid w:val="00030224"/>
    <w:rsid w:val="000304E8"/>
    <w:rsid w:val="000306A8"/>
    <w:rsid w:val="00030B37"/>
    <w:rsid w:val="00030B6D"/>
    <w:rsid w:val="00030BDE"/>
    <w:rsid w:val="00030C74"/>
    <w:rsid w:val="00030D1F"/>
    <w:rsid w:val="00030DF7"/>
    <w:rsid w:val="00030EAB"/>
    <w:rsid w:val="00030F72"/>
    <w:rsid w:val="000310A8"/>
    <w:rsid w:val="000310FA"/>
    <w:rsid w:val="00031661"/>
    <w:rsid w:val="00031667"/>
    <w:rsid w:val="00031946"/>
    <w:rsid w:val="0003197F"/>
    <w:rsid w:val="00031A7E"/>
    <w:rsid w:val="00031B36"/>
    <w:rsid w:val="00031B41"/>
    <w:rsid w:val="00031B59"/>
    <w:rsid w:val="00031C31"/>
    <w:rsid w:val="00031C37"/>
    <w:rsid w:val="00031FCE"/>
    <w:rsid w:val="0003289B"/>
    <w:rsid w:val="00032948"/>
    <w:rsid w:val="00032973"/>
    <w:rsid w:val="000329AD"/>
    <w:rsid w:val="00032ABA"/>
    <w:rsid w:val="00032AED"/>
    <w:rsid w:val="00032CE2"/>
    <w:rsid w:val="00032DB4"/>
    <w:rsid w:val="000330A0"/>
    <w:rsid w:val="000330FA"/>
    <w:rsid w:val="00033101"/>
    <w:rsid w:val="00033458"/>
    <w:rsid w:val="000335F9"/>
    <w:rsid w:val="00033671"/>
    <w:rsid w:val="00033942"/>
    <w:rsid w:val="000339A7"/>
    <w:rsid w:val="00033A84"/>
    <w:rsid w:val="00033DCE"/>
    <w:rsid w:val="00033DCF"/>
    <w:rsid w:val="00033EF8"/>
    <w:rsid w:val="00033F47"/>
    <w:rsid w:val="00033F75"/>
    <w:rsid w:val="00034012"/>
    <w:rsid w:val="00034186"/>
    <w:rsid w:val="0003449B"/>
    <w:rsid w:val="00034626"/>
    <w:rsid w:val="00034649"/>
    <w:rsid w:val="00034708"/>
    <w:rsid w:val="00034721"/>
    <w:rsid w:val="0003491C"/>
    <w:rsid w:val="00034A1D"/>
    <w:rsid w:val="00034B0C"/>
    <w:rsid w:val="0003509E"/>
    <w:rsid w:val="00035289"/>
    <w:rsid w:val="000353EE"/>
    <w:rsid w:val="000353F9"/>
    <w:rsid w:val="00035475"/>
    <w:rsid w:val="0003552E"/>
    <w:rsid w:val="000356E8"/>
    <w:rsid w:val="00035780"/>
    <w:rsid w:val="000357C6"/>
    <w:rsid w:val="0003580D"/>
    <w:rsid w:val="00035BB8"/>
    <w:rsid w:val="00035CE9"/>
    <w:rsid w:val="00035D28"/>
    <w:rsid w:val="00035D99"/>
    <w:rsid w:val="0003617B"/>
    <w:rsid w:val="00036823"/>
    <w:rsid w:val="000369F1"/>
    <w:rsid w:val="00036B91"/>
    <w:rsid w:val="00036E7B"/>
    <w:rsid w:val="00036F83"/>
    <w:rsid w:val="00036FBC"/>
    <w:rsid w:val="0003739C"/>
    <w:rsid w:val="000373B4"/>
    <w:rsid w:val="000376FD"/>
    <w:rsid w:val="000378C3"/>
    <w:rsid w:val="00037BC5"/>
    <w:rsid w:val="00037D6A"/>
    <w:rsid w:val="00037FB5"/>
    <w:rsid w:val="00037FD5"/>
    <w:rsid w:val="000400B9"/>
    <w:rsid w:val="0004023D"/>
    <w:rsid w:val="00040327"/>
    <w:rsid w:val="00040624"/>
    <w:rsid w:val="000407C3"/>
    <w:rsid w:val="00040809"/>
    <w:rsid w:val="00040BC5"/>
    <w:rsid w:val="00040BC8"/>
    <w:rsid w:val="00040CA2"/>
    <w:rsid w:val="00040E6A"/>
    <w:rsid w:val="00040E84"/>
    <w:rsid w:val="00040F6B"/>
    <w:rsid w:val="00041032"/>
    <w:rsid w:val="0004108C"/>
    <w:rsid w:val="0004114C"/>
    <w:rsid w:val="000413A6"/>
    <w:rsid w:val="00041A27"/>
    <w:rsid w:val="00041A4C"/>
    <w:rsid w:val="00041AA1"/>
    <w:rsid w:val="00042147"/>
    <w:rsid w:val="000421E9"/>
    <w:rsid w:val="00042262"/>
    <w:rsid w:val="00042365"/>
    <w:rsid w:val="000425EE"/>
    <w:rsid w:val="000427A9"/>
    <w:rsid w:val="000427CD"/>
    <w:rsid w:val="000427EB"/>
    <w:rsid w:val="0004280C"/>
    <w:rsid w:val="00042EA2"/>
    <w:rsid w:val="00042EAD"/>
    <w:rsid w:val="000430ED"/>
    <w:rsid w:val="00043108"/>
    <w:rsid w:val="000431D9"/>
    <w:rsid w:val="00043252"/>
    <w:rsid w:val="00043B03"/>
    <w:rsid w:val="00043B58"/>
    <w:rsid w:val="00043EBA"/>
    <w:rsid w:val="00043F07"/>
    <w:rsid w:val="000441ED"/>
    <w:rsid w:val="00044208"/>
    <w:rsid w:val="000442DF"/>
    <w:rsid w:val="00044383"/>
    <w:rsid w:val="0004457D"/>
    <w:rsid w:val="0004470B"/>
    <w:rsid w:val="00044A91"/>
    <w:rsid w:val="00044C10"/>
    <w:rsid w:val="00044C98"/>
    <w:rsid w:val="00044DDB"/>
    <w:rsid w:val="00044EF0"/>
    <w:rsid w:val="0004523B"/>
    <w:rsid w:val="00045AED"/>
    <w:rsid w:val="00045CB6"/>
    <w:rsid w:val="00045DAD"/>
    <w:rsid w:val="00046643"/>
    <w:rsid w:val="0004691E"/>
    <w:rsid w:val="00046C87"/>
    <w:rsid w:val="000473BC"/>
    <w:rsid w:val="000474C9"/>
    <w:rsid w:val="00047685"/>
    <w:rsid w:val="00047716"/>
    <w:rsid w:val="000477BB"/>
    <w:rsid w:val="00047927"/>
    <w:rsid w:val="0004794B"/>
    <w:rsid w:val="00047DA0"/>
    <w:rsid w:val="000500FE"/>
    <w:rsid w:val="000505F6"/>
    <w:rsid w:val="0005060A"/>
    <w:rsid w:val="000506E1"/>
    <w:rsid w:val="000509FC"/>
    <w:rsid w:val="00050BA1"/>
    <w:rsid w:val="00050BB8"/>
    <w:rsid w:val="00050BF8"/>
    <w:rsid w:val="00050E06"/>
    <w:rsid w:val="00050E36"/>
    <w:rsid w:val="00050E85"/>
    <w:rsid w:val="0005159A"/>
    <w:rsid w:val="000516B8"/>
    <w:rsid w:val="00051E92"/>
    <w:rsid w:val="0005237B"/>
    <w:rsid w:val="0005246E"/>
    <w:rsid w:val="000524DE"/>
    <w:rsid w:val="0005256F"/>
    <w:rsid w:val="000527F9"/>
    <w:rsid w:val="0005290E"/>
    <w:rsid w:val="0005294D"/>
    <w:rsid w:val="00052E31"/>
    <w:rsid w:val="0005326A"/>
    <w:rsid w:val="000533B1"/>
    <w:rsid w:val="00053750"/>
    <w:rsid w:val="00053B2A"/>
    <w:rsid w:val="00053B98"/>
    <w:rsid w:val="00053E6B"/>
    <w:rsid w:val="000541E6"/>
    <w:rsid w:val="00054208"/>
    <w:rsid w:val="00054474"/>
    <w:rsid w:val="000544EB"/>
    <w:rsid w:val="0005476C"/>
    <w:rsid w:val="00054778"/>
    <w:rsid w:val="000547A6"/>
    <w:rsid w:val="000547EE"/>
    <w:rsid w:val="0005486F"/>
    <w:rsid w:val="000548BA"/>
    <w:rsid w:val="00054A28"/>
    <w:rsid w:val="00054ABB"/>
    <w:rsid w:val="00054C9E"/>
    <w:rsid w:val="00054E3E"/>
    <w:rsid w:val="00054EC8"/>
    <w:rsid w:val="000552C4"/>
    <w:rsid w:val="000554F4"/>
    <w:rsid w:val="00055929"/>
    <w:rsid w:val="000559B6"/>
    <w:rsid w:val="00055DA5"/>
    <w:rsid w:val="00056021"/>
    <w:rsid w:val="00056309"/>
    <w:rsid w:val="0005688B"/>
    <w:rsid w:val="0005698A"/>
    <w:rsid w:val="000569A1"/>
    <w:rsid w:val="000569C8"/>
    <w:rsid w:val="00056C60"/>
    <w:rsid w:val="00056D3C"/>
    <w:rsid w:val="00056FF9"/>
    <w:rsid w:val="0005722D"/>
    <w:rsid w:val="00057382"/>
    <w:rsid w:val="000573E8"/>
    <w:rsid w:val="0005741F"/>
    <w:rsid w:val="00057706"/>
    <w:rsid w:val="00057878"/>
    <w:rsid w:val="000579A9"/>
    <w:rsid w:val="00057B41"/>
    <w:rsid w:val="000600A3"/>
    <w:rsid w:val="00060177"/>
    <w:rsid w:val="00060426"/>
    <w:rsid w:val="00060B14"/>
    <w:rsid w:val="00060D03"/>
    <w:rsid w:val="00060DF3"/>
    <w:rsid w:val="000610FA"/>
    <w:rsid w:val="0006141A"/>
    <w:rsid w:val="00061A37"/>
    <w:rsid w:val="00061BC8"/>
    <w:rsid w:val="00061C4C"/>
    <w:rsid w:val="00062209"/>
    <w:rsid w:val="00062272"/>
    <w:rsid w:val="000622B9"/>
    <w:rsid w:val="00063171"/>
    <w:rsid w:val="00063346"/>
    <w:rsid w:val="0006358F"/>
    <w:rsid w:val="000637A3"/>
    <w:rsid w:val="00063AC3"/>
    <w:rsid w:val="00063CB6"/>
    <w:rsid w:val="00063E2A"/>
    <w:rsid w:val="000643F0"/>
    <w:rsid w:val="00064484"/>
    <w:rsid w:val="000644C0"/>
    <w:rsid w:val="00064502"/>
    <w:rsid w:val="000645A2"/>
    <w:rsid w:val="000648D1"/>
    <w:rsid w:val="00064B1F"/>
    <w:rsid w:val="00064CB6"/>
    <w:rsid w:val="00064DE0"/>
    <w:rsid w:val="00064F91"/>
    <w:rsid w:val="00065010"/>
    <w:rsid w:val="00065377"/>
    <w:rsid w:val="000653C6"/>
    <w:rsid w:val="00065613"/>
    <w:rsid w:val="000657A6"/>
    <w:rsid w:val="0006589F"/>
    <w:rsid w:val="00065906"/>
    <w:rsid w:val="00065A0F"/>
    <w:rsid w:val="00065E56"/>
    <w:rsid w:val="00065EF1"/>
    <w:rsid w:val="000665A5"/>
    <w:rsid w:val="000669AE"/>
    <w:rsid w:val="00066A42"/>
    <w:rsid w:val="00066DFA"/>
    <w:rsid w:val="00066E7B"/>
    <w:rsid w:val="0006701B"/>
    <w:rsid w:val="00067361"/>
    <w:rsid w:val="0006773C"/>
    <w:rsid w:val="00067742"/>
    <w:rsid w:val="00067ACE"/>
    <w:rsid w:val="00067CF5"/>
    <w:rsid w:val="00067F3B"/>
    <w:rsid w:val="00067F49"/>
    <w:rsid w:val="000700FC"/>
    <w:rsid w:val="000702BE"/>
    <w:rsid w:val="000702E8"/>
    <w:rsid w:val="000703A8"/>
    <w:rsid w:val="0007045B"/>
    <w:rsid w:val="00070667"/>
    <w:rsid w:val="00070696"/>
    <w:rsid w:val="00070800"/>
    <w:rsid w:val="000708DD"/>
    <w:rsid w:val="00070C37"/>
    <w:rsid w:val="00070DA5"/>
    <w:rsid w:val="0007104D"/>
    <w:rsid w:val="00071124"/>
    <w:rsid w:val="000713B0"/>
    <w:rsid w:val="00071474"/>
    <w:rsid w:val="000716A5"/>
    <w:rsid w:val="00071B77"/>
    <w:rsid w:val="00071B9D"/>
    <w:rsid w:val="00071F3F"/>
    <w:rsid w:val="00071FA6"/>
    <w:rsid w:val="00072131"/>
    <w:rsid w:val="000723B9"/>
    <w:rsid w:val="00072561"/>
    <w:rsid w:val="000727D9"/>
    <w:rsid w:val="00072853"/>
    <w:rsid w:val="00072BA2"/>
    <w:rsid w:val="00072C31"/>
    <w:rsid w:val="00072DED"/>
    <w:rsid w:val="00072E64"/>
    <w:rsid w:val="00072F63"/>
    <w:rsid w:val="00072FD6"/>
    <w:rsid w:val="00073053"/>
    <w:rsid w:val="000737C0"/>
    <w:rsid w:val="00073840"/>
    <w:rsid w:val="0007385A"/>
    <w:rsid w:val="000739F0"/>
    <w:rsid w:val="00073A0C"/>
    <w:rsid w:val="00073B44"/>
    <w:rsid w:val="00073C29"/>
    <w:rsid w:val="00073C83"/>
    <w:rsid w:val="00073CE2"/>
    <w:rsid w:val="00073D7A"/>
    <w:rsid w:val="00073E4F"/>
    <w:rsid w:val="00073FED"/>
    <w:rsid w:val="0007403A"/>
    <w:rsid w:val="000741D8"/>
    <w:rsid w:val="000741F2"/>
    <w:rsid w:val="0007423A"/>
    <w:rsid w:val="000743B7"/>
    <w:rsid w:val="000743CC"/>
    <w:rsid w:val="0007442F"/>
    <w:rsid w:val="00074494"/>
    <w:rsid w:val="000746DE"/>
    <w:rsid w:val="000748F7"/>
    <w:rsid w:val="00074C32"/>
    <w:rsid w:val="00074E0B"/>
    <w:rsid w:val="00075039"/>
    <w:rsid w:val="00075099"/>
    <w:rsid w:val="000755CB"/>
    <w:rsid w:val="000757D6"/>
    <w:rsid w:val="00075CB5"/>
    <w:rsid w:val="00075D13"/>
    <w:rsid w:val="00075E27"/>
    <w:rsid w:val="00075E31"/>
    <w:rsid w:val="00076097"/>
    <w:rsid w:val="00076362"/>
    <w:rsid w:val="000763F0"/>
    <w:rsid w:val="00076861"/>
    <w:rsid w:val="0007696A"/>
    <w:rsid w:val="00076C80"/>
    <w:rsid w:val="00076D25"/>
    <w:rsid w:val="00076F41"/>
    <w:rsid w:val="00077230"/>
    <w:rsid w:val="00077257"/>
    <w:rsid w:val="000772AA"/>
    <w:rsid w:val="0007751E"/>
    <w:rsid w:val="0007779C"/>
    <w:rsid w:val="00077BA6"/>
    <w:rsid w:val="00077D71"/>
    <w:rsid w:val="000802E1"/>
    <w:rsid w:val="00080376"/>
    <w:rsid w:val="00080529"/>
    <w:rsid w:val="0008055A"/>
    <w:rsid w:val="00080810"/>
    <w:rsid w:val="00080D10"/>
    <w:rsid w:val="00080FE6"/>
    <w:rsid w:val="000810D7"/>
    <w:rsid w:val="00081609"/>
    <w:rsid w:val="00081761"/>
    <w:rsid w:val="000817C5"/>
    <w:rsid w:val="00081AB8"/>
    <w:rsid w:val="00081B69"/>
    <w:rsid w:val="00081BAC"/>
    <w:rsid w:val="00081D6B"/>
    <w:rsid w:val="00081DE5"/>
    <w:rsid w:val="000820FD"/>
    <w:rsid w:val="0008218C"/>
    <w:rsid w:val="0008227C"/>
    <w:rsid w:val="000822ED"/>
    <w:rsid w:val="0008293E"/>
    <w:rsid w:val="00082CEB"/>
    <w:rsid w:val="00082ECD"/>
    <w:rsid w:val="00082FC4"/>
    <w:rsid w:val="00083149"/>
    <w:rsid w:val="0008319B"/>
    <w:rsid w:val="0008338D"/>
    <w:rsid w:val="0008347C"/>
    <w:rsid w:val="000836F7"/>
    <w:rsid w:val="00083B22"/>
    <w:rsid w:val="00083C1E"/>
    <w:rsid w:val="00083E21"/>
    <w:rsid w:val="00083FF4"/>
    <w:rsid w:val="00084266"/>
    <w:rsid w:val="00084281"/>
    <w:rsid w:val="000842AD"/>
    <w:rsid w:val="0008450C"/>
    <w:rsid w:val="00084B80"/>
    <w:rsid w:val="00084CA0"/>
    <w:rsid w:val="00084D18"/>
    <w:rsid w:val="00084D7E"/>
    <w:rsid w:val="00084E68"/>
    <w:rsid w:val="00084E84"/>
    <w:rsid w:val="00084F23"/>
    <w:rsid w:val="00084FE9"/>
    <w:rsid w:val="000850D8"/>
    <w:rsid w:val="0008510E"/>
    <w:rsid w:val="0008518F"/>
    <w:rsid w:val="0008546F"/>
    <w:rsid w:val="00085866"/>
    <w:rsid w:val="00085869"/>
    <w:rsid w:val="00085993"/>
    <w:rsid w:val="00085A07"/>
    <w:rsid w:val="00085C29"/>
    <w:rsid w:val="00085CD2"/>
    <w:rsid w:val="00085CF5"/>
    <w:rsid w:val="00085D89"/>
    <w:rsid w:val="00085E01"/>
    <w:rsid w:val="0008614E"/>
    <w:rsid w:val="0008622D"/>
    <w:rsid w:val="0008636F"/>
    <w:rsid w:val="000865EB"/>
    <w:rsid w:val="000865F0"/>
    <w:rsid w:val="00086639"/>
    <w:rsid w:val="000866D8"/>
    <w:rsid w:val="00086D18"/>
    <w:rsid w:val="00086D35"/>
    <w:rsid w:val="00086D64"/>
    <w:rsid w:val="0008707B"/>
    <w:rsid w:val="000870B5"/>
    <w:rsid w:val="00087509"/>
    <w:rsid w:val="0008752F"/>
    <w:rsid w:val="00087570"/>
    <w:rsid w:val="00087670"/>
    <w:rsid w:val="000876A6"/>
    <w:rsid w:val="00087A38"/>
    <w:rsid w:val="00087A78"/>
    <w:rsid w:val="00087E3F"/>
    <w:rsid w:val="00087F8E"/>
    <w:rsid w:val="00087FFB"/>
    <w:rsid w:val="000903B8"/>
    <w:rsid w:val="00090401"/>
    <w:rsid w:val="000904DD"/>
    <w:rsid w:val="00090BBC"/>
    <w:rsid w:val="00090C10"/>
    <w:rsid w:val="00090FB2"/>
    <w:rsid w:val="000912B5"/>
    <w:rsid w:val="000913BF"/>
    <w:rsid w:val="00091462"/>
    <w:rsid w:val="00091483"/>
    <w:rsid w:val="00091765"/>
    <w:rsid w:val="00091D2B"/>
    <w:rsid w:val="00091FCD"/>
    <w:rsid w:val="00092017"/>
    <w:rsid w:val="00092080"/>
    <w:rsid w:val="000920F5"/>
    <w:rsid w:val="000922A0"/>
    <w:rsid w:val="0009231A"/>
    <w:rsid w:val="00092576"/>
    <w:rsid w:val="000926A6"/>
    <w:rsid w:val="000926C8"/>
    <w:rsid w:val="0009271E"/>
    <w:rsid w:val="00092725"/>
    <w:rsid w:val="000928E7"/>
    <w:rsid w:val="00092975"/>
    <w:rsid w:val="00092B20"/>
    <w:rsid w:val="00092E18"/>
    <w:rsid w:val="00093211"/>
    <w:rsid w:val="0009321D"/>
    <w:rsid w:val="00093328"/>
    <w:rsid w:val="0009344F"/>
    <w:rsid w:val="0009347D"/>
    <w:rsid w:val="00093602"/>
    <w:rsid w:val="000936A7"/>
    <w:rsid w:val="000936E4"/>
    <w:rsid w:val="000936EF"/>
    <w:rsid w:val="000937C7"/>
    <w:rsid w:val="0009393C"/>
    <w:rsid w:val="00093B8C"/>
    <w:rsid w:val="00093BCF"/>
    <w:rsid w:val="00093CE9"/>
    <w:rsid w:val="00093D3D"/>
    <w:rsid w:val="00093E1B"/>
    <w:rsid w:val="00093E9B"/>
    <w:rsid w:val="0009409E"/>
    <w:rsid w:val="0009418E"/>
    <w:rsid w:val="000942B2"/>
    <w:rsid w:val="0009452E"/>
    <w:rsid w:val="00094981"/>
    <w:rsid w:val="00094998"/>
    <w:rsid w:val="00094AA0"/>
    <w:rsid w:val="00094BFC"/>
    <w:rsid w:val="00094C63"/>
    <w:rsid w:val="00094CF0"/>
    <w:rsid w:val="00094F15"/>
    <w:rsid w:val="00095206"/>
    <w:rsid w:val="00095334"/>
    <w:rsid w:val="000953B0"/>
    <w:rsid w:val="00095461"/>
    <w:rsid w:val="0009551D"/>
    <w:rsid w:val="000956CE"/>
    <w:rsid w:val="000958A5"/>
    <w:rsid w:val="00095AD4"/>
    <w:rsid w:val="00095B93"/>
    <w:rsid w:val="00095CC6"/>
    <w:rsid w:val="00095D93"/>
    <w:rsid w:val="00095FD8"/>
    <w:rsid w:val="00096081"/>
    <w:rsid w:val="000962EB"/>
    <w:rsid w:val="0009656F"/>
    <w:rsid w:val="00096830"/>
    <w:rsid w:val="000968BA"/>
    <w:rsid w:val="00096B77"/>
    <w:rsid w:val="00096C3B"/>
    <w:rsid w:val="0009701F"/>
    <w:rsid w:val="000971D6"/>
    <w:rsid w:val="000971E7"/>
    <w:rsid w:val="0009720B"/>
    <w:rsid w:val="00097234"/>
    <w:rsid w:val="00097293"/>
    <w:rsid w:val="000973BE"/>
    <w:rsid w:val="00097480"/>
    <w:rsid w:val="00097A8E"/>
    <w:rsid w:val="00097D16"/>
    <w:rsid w:val="000A000E"/>
    <w:rsid w:val="000A02EF"/>
    <w:rsid w:val="000A059F"/>
    <w:rsid w:val="000A05B4"/>
    <w:rsid w:val="000A06DE"/>
    <w:rsid w:val="000A07E0"/>
    <w:rsid w:val="000A07F4"/>
    <w:rsid w:val="000A07F6"/>
    <w:rsid w:val="000A07F8"/>
    <w:rsid w:val="000A0803"/>
    <w:rsid w:val="000A086A"/>
    <w:rsid w:val="000A0A75"/>
    <w:rsid w:val="000A0D2C"/>
    <w:rsid w:val="000A0E0F"/>
    <w:rsid w:val="000A0E7C"/>
    <w:rsid w:val="000A0F20"/>
    <w:rsid w:val="000A11B6"/>
    <w:rsid w:val="000A140E"/>
    <w:rsid w:val="000A159C"/>
    <w:rsid w:val="000A15AD"/>
    <w:rsid w:val="000A18FB"/>
    <w:rsid w:val="000A19A9"/>
    <w:rsid w:val="000A1A27"/>
    <w:rsid w:val="000A1C8B"/>
    <w:rsid w:val="000A1E3B"/>
    <w:rsid w:val="000A1F4D"/>
    <w:rsid w:val="000A226F"/>
    <w:rsid w:val="000A2297"/>
    <w:rsid w:val="000A23A9"/>
    <w:rsid w:val="000A2491"/>
    <w:rsid w:val="000A2607"/>
    <w:rsid w:val="000A2610"/>
    <w:rsid w:val="000A27D0"/>
    <w:rsid w:val="000A280E"/>
    <w:rsid w:val="000A28C7"/>
    <w:rsid w:val="000A2BA2"/>
    <w:rsid w:val="000A33AD"/>
    <w:rsid w:val="000A34A9"/>
    <w:rsid w:val="000A3598"/>
    <w:rsid w:val="000A3AE9"/>
    <w:rsid w:val="000A3DED"/>
    <w:rsid w:val="000A3E65"/>
    <w:rsid w:val="000A3F7D"/>
    <w:rsid w:val="000A4097"/>
    <w:rsid w:val="000A41CB"/>
    <w:rsid w:val="000A4330"/>
    <w:rsid w:val="000A45FA"/>
    <w:rsid w:val="000A460D"/>
    <w:rsid w:val="000A48C8"/>
    <w:rsid w:val="000A48E9"/>
    <w:rsid w:val="000A4A6C"/>
    <w:rsid w:val="000A4E4E"/>
    <w:rsid w:val="000A51F1"/>
    <w:rsid w:val="000A535C"/>
    <w:rsid w:val="000A54DE"/>
    <w:rsid w:val="000A55BF"/>
    <w:rsid w:val="000A56EB"/>
    <w:rsid w:val="000A578F"/>
    <w:rsid w:val="000A5865"/>
    <w:rsid w:val="000A58B9"/>
    <w:rsid w:val="000A5B72"/>
    <w:rsid w:val="000A5E5B"/>
    <w:rsid w:val="000A65BF"/>
    <w:rsid w:val="000A696A"/>
    <w:rsid w:val="000A697C"/>
    <w:rsid w:val="000A698E"/>
    <w:rsid w:val="000A69DE"/>
    <w:rsid w:val="000A6CF6"/>
    <w:rsid w:val="000A6FC6"/>
    <w:rsid w:val="000A7239"/>
    <w:rsid w:val="000A7422"/>
    <w:rsid w:val="000A7567"/>
    <w:rsid w:val="000A7827"/>
    <w:rsid w:val="000A7853"/>
    <w:rsid w:val="000A7A29"/>
    <w:rsid w:val="000A7B94"/>
    <w:rsid w:val="000A7C04"/>
    <w:rsid w:val="000A7C7B"/>
    <w:rsid w:val="000A7D4F"/>
    <w:rsid w:val="000A7D60"/>
    <w:rsid w:val="000B02D0"/>
    <w:rsid w:val="000B0A6C"/>
    <w:rsid w:val="000B0A94"/>
    <w:rsid w:val="000B0B2D"/>
    <w:rsid w:val="000B0C71"/>
    <w:rsid w:val="000B0D3B"/>
    <w:rsid w:val="000B0D78"/>
    <w:rsid w:val="000B0F8D"/>
    <w:rsid w:val="000B0FAA"/>
    <w:rsid w:val="000B1077"/>
    <w:rsid w:val="000B1221"/>
    <w:rsid w:val="000B1329"/>
    <w:rsid w:val="000B14AA"/>
    <w:rsid w:val="000B1659"/>
    <w:rsid w:val="000B17C1"/>
    <w:rsid w:val="000B17C6"/>
    <w:rsid w:val="000B1990"/>
    <w:rsid w:val="000B1AAC"/>
    <w:rsid w:val="000B1BDD"/>
    <w:rsid w:val="000B1CAC"/>
    <w:rsid w:val="000B1CC4"/>
    <w:rsid w:val="000B1D0E"/>
    <w:rsid w:val="000B1D4D"/>
    <w:rsid w:val="000B1DB5"/>
    <w:rsid w:val="000B1DBF"/>
    <w:rsid w:val="000B1E3D"/>
    <w:rsid w:val="000B1E91"/>
    <w:rsid w:val="000B1F3C"/>
    <w:rsid w:val="000B209F"/>
    <w:rsid w:val="000B2898"/>
    <w:rsid w:val="000B290B"/>
    <w:rsid w:val="000B2BCA"/>
    <w:rsid w:val="000B2BE3"/>
    <w:rsid w:val="000B2CF7"/>
    <w:rsid w:val="000B2D5A"/>
    <w:rsid w:val="000B2EBC"/>
    <w:rsid w:val="000B2FB0"/>
    <w:rsid w:val="000B307D"/>
    <w:rsid w:val="000B32EF"/>
    <w:rsid w:val="000B32FB"/>
    <w:rsid w:val="000B3335"/>
    <w:rsid w:val="000B3535"/>
    <w:rsid w:val="000B37BB"/>
    <w:rsid w:val="000B3F6F"/>
    <w:rsid w:val="000B40A4"/>
    <w:rsid w:val="000B412C"/>
    <w:rsid w:val="000B41BE"/>
    <w:rsid w:val="000B42B9"/>
    <w:rsid w:val="000B42F8"/>
    <w:rsid w:val="000B45BB"/>
    <w:rsid w:val="000B4751"/>
    <w:rsid w:val="000B483D"/>
    <w:rsid w:val="000B4928"/>
    <w:rsid w:val="000B49A4"/>
    <w:rsid w:val="000B4BB5"/>
    <w:rsid w:val="000B4C19"/>
    <w:rsid w:val="000B4E9A"/>
    <w:rsid w:val="000B4F95"/>
    <w:rsid w:val="000B53E8"/>
    <w:rsid w:val="000B5412"/>
    <w:rsid w:val="000B54B2"/>
    <w:rsid w:val="000B54B9"/>
    <w:rsid w:val="000B58CA"/>
    <w:rsid w:val="000B5A00"/>
    <w:rsid w:val="000B5AD4"/>
    <w:rsid w:val="000B5D1A"/>
    <w:rsid w:val="000B5D3B"/>
    <w:rsid w:val="000B5E42"/>
    <w:rsid w:val="000B5E6D"/>
    <w:rsid w:val="000B6272"/>
    <w:rsid w:val="000B65D8"/>
    <w:rsid w:val="000B680B"/>
    <w:rsid w:val="000B6872"/>
    <w:rsid w:val="000B6A0E"/>
    <w:rsid w:val="000B6C1B"/>
    <w:rsid w:val="000B6CE4"/>
    <w:rsid w:val="000B6DC9"/>
    <w:rsid w:val="000B6DF5"/>
    <w:rsid w:val="000B6E62"/>
    <w:rsid w:val="000B6FF3"/>
    <w:rsid w:val="000B7219"/>
    <w:rsid w:val="000B7224"/>
    <w:rsid w:val="000B72C8"/>
    <w:rsid w:val="000B74EC"/>
    <w:rsid w:val="000B7619"/>
    <w:rsid w:val="000B777F"/>
    <w:rsid w:val="000B77DB"/>
    <w:rsid w:val="000B7A72"/>
    <w:rsid w:val="000B7BA3"/>
    <w:rsid w:val="000B7D52"/>
    <w:rsid w:val="000B7FC5"/>
    <w:rsid w:val="000C0237"/>
    <w:rsid w:val="000C06FE"/>
    <w:rsid w:val="000C0A3D"/>
    <w:rsid w:val="000C0B0E"/>
    <w:rsid w:val="000C0D7D"/>
    <w:rsid w:val="000C0E10"/>
    <w:rsid w:val="000C0FA1"/>
    <w:rsid w:val="000C10B7"/>
    <w:rsid w:val="000C117B"/>
    <w:rsid w:val="000C138B"/>
    <w:rsid w:val="000C15B9"/>
    <w:rsid w:val="000C1822"/>
    <w:rsid w:val="000C192A"/>
    <w:rsid w:val="000C1992"/>
    <w:rsid w:val="000C1CA9"/>
    <w:rsid w:val="000C216A"/>
    <w:rsid w:val="000C2471"/>
    <w:rsid w:val="000C24C8"/>
    <w:rsid w:val="000C25E0"/>
    <w:rsid w:val="000C2645"/>
    <w:rsid w:val="000C2906"/>
    <w:rsid w:val="000C2D10"/>
    <w:rsid w:val="000C34B3"/>
    <w:rsid w:val="000C36AE"/>
    <w:rsid w:val="000C3751"/>
    <w:rsid w:val="000C3888"/>
    <w:rsid w:val="000C3AF7"/>
    <w:rsid w:val="000C3B03"/>
    <w:rsid w:val="000C3B24"/>
    <w:rsid w:val="000C3CF1"/>
    <w:rsid w:val="000C3D2A"/>
    <w:rsid w:val="000C401D"/>
    <w:rsid w:val="000C434F"/>
    <w:rsid w:val="000C43B1"/>
    <w:rsid w:val="000C43BE"/>
    <w:rsid w:val="000C48DF"/>
    <w:rsid w:val="000C4D6D"/>
    <w:rsid w:val="000C4D9E"/>
    <w:rsid w:val="000C4E5C"/>
    <w:rsid w:val="000C5103"/>
    <w:rsid w:val="000C530F"/>
    <w:rsid w:val="000C5484"/>
    <w:rsid w:val="000C5774"/>
    <w:rsid w:val="000C593B"/>
    <w:rsid w:val="000C59AF"/>
    <w:rsid w:val="000C59BB"/>
    <w:rsid w:val="000C5B86"/>
    <w:rsid w:val="000C63B8"/>
    <w:rsid w:val="000C643C"/>
    <w:rsid w:val="000C64EB"/>
    <w:rsid w:val="000C64FE"/>
    <w:rsid w:val="000C653F"/>
    <w:rsid w:val="000C67C7"/>
    <w:rsid w:val="000C6863"/>
    <w:rsid w:val="000C6898"/>
    <w:rsid w:val="000C6B49"/>
    <w:rsid w:val="000C6FEA"/>
    <w:rsid w:val="000C71D5"/>
    <w:rsid w:val="000C722F"/>
    <w:rsid w:val="000C726C"/>
    <w:rsid w:val="000C72B9"/>
    <w:rsid w:val="000C743F"/>
    <w:rsid w:val="000C7504"/>
    <w:rsid w:val="000C7566"/>
    <w:rsid w:val="000C7895"/>
    <w:rsid w:val="000C7904"/>
    <w:rsid w:val="000C7CE6"/>
    <w:rsid w:val="000C7E21"/>
    <w:rsid w:val="000C7E9B"/>
    <w:rsid w:val="000D0013"/>
    <w:rsid w:val="000D03EB"/>
    <w:rsid w:val="000D046F"/>
    <w:rsid w:val="000D062C"/>
    <w:rsid w:val="000D0771"/>
    <w:rsid w:val="000D092B"/>
    <w:rsid w:val="000D0B44"/>
    <w:rsid w:val="000D0E32"/>
    <w:rsid w:val="000D0F9B"/>
    <w:rsid w:val="000D1182"/>
    <w:rsid w:val="000D11C9"/>
    <w:rsid w:val="000D12D1"/>
    <w:rsid w:val="000D1686"/>
    <w:rsid w:val="000D1912"/>
    <w:rsid w:val="000D1BDC"/>
    <w:rsid w:val="000D2097"/>
    <w:rsid w:val="000D20A7"/>
    <w:rsid w:val="000D216F"/>
    <w:rsid w:val="000D24EC"/>
    <w:rsid w:val="000D26AA"/>
    <w:rsid w:val="000D2807"/>
    <w:rsid w:val="000D2A0C"/>
    <w:rsid w:val="000D2BC1"/>
    <w:rsid w:val="000D2D63"/>
    <w:rsid w:val="000D31BF"/>
    <w:rsid w:val="000D32E9"/>
    <w:rsid w:val="000D3329"/>
    <w:rsid w:val="000D33FB"/>
    <w:rsid w:val="000D3D5B"/>
    <w:rsid w:val="000D3EE7"/>
    <w:rsid w:val="000D3FE2"/>
    <w:rsid w:val="000D40E5"/>
    <w:rsid w:val="000D4157"/>
    <w:rsid w:val="000D4669"/>
    <w:rsid w:val="000D46F2"/>
    <w:rsid w:val="000D477A"/>
    <w:rsid w:val="000D4A1C"/>
    <w:rsid w:val="000D4AFB"/>
    <w:rsid w:val="000D4B54"/>
    <w:rsid w:val="000D4CB5"/>
    <w:rsid w:val="000D4CC8"/>
    <w:rsid w:val="000D4DD3"/>
    <w:rsid w:val="000D5106"/>
    <w:rsid w:val="000D516D"/>
    <w:rsid w:val="000D53CC"/>
    <w:rsid w:val="000D54C2"/>
    <w:rsid w:val="000D55E4"/>
    <w:rsid w:val="000D575C"/>
    <w:rsid w:val="000D5992"/>
    <w:rsid w:val="000D5B49"/>
    <w:rsid w:val="000D5B69"/>
    <w:rsid w:val="000D5CA0"/>
    <w:rsid w:val="000D5F17"/>
    <w:rsid w:val="000D63E4"/>
    <w:rsid w:val="000D63ED"/>
    <w:rsid w:val="000D6440"/>
    <w:rsid w:val="000D6487"/>
    <w:rsid w:val="000D6591"/>
    <w:rsid w:val="000D6655"/>
    <w:rsid w:val="000D66F2"/>
    <w:rsid w:val="000D677B"/>
    <w:rsid w:val="000D6AE6"/>
    <w:rsid w:val="000D6FE5"/>
    <w:rsid w:val="000D7064"/>
    <w:rsid w:val="000D733B"/>
    <w:rsid w:val="000D7A49"/>
    <w:rsid w:val="000D7B4F"/>
    <w:rsid w:val="000D7C35"/>
    <w:rsid w:val="000D7DF6"/>
    <w:rsid w:val="000D7E5E"/>
    <w:rsid w:val="000E0154"/>
    <w:rsid w:val="000E0180"/>
    <w:rsid w:val="000E01A9"/>
    <w:rsid w:val="000E02C2"/>
    <w:rsid w:val="000E0779"/>
    <w:rsid w:val="000E09CA"/>
    <w:rsid w:val="000E0A5D"/>
    <w:rsid w:val="000E0AA7"/>
    <w:rsid w:val="000E0B08"/>
    <w:rsid w:val="000E0BC3"/>
    <w:rsid w:val="000E0C51"/>
    <w:rsid w:val="000E0D36"/>
    <w:rsid w:val="000E12AA"/>
    <w:rsid w:val="000E14CE"/>
    <w:rsid w:val="000E168A"/>
    <w:rsid w:val="000E16FB"/>
    <w:rsid w:val="000E190F"/>
    <w:rsid w:val="000E19BB"/>
    <w:rsid w:val="000E1CB7"/>
    <w:rsid w:val="000E1EFE"/>
    <w:rsid w:val="000E1F68"/>
    <w:rsid w:val="000E1FF9"/>
    <w:rsid w:val="000E20B3"/>
    <w:rsid w:val="000E217D"/>
    <w:rsid w:val="000E25F2"/>
    <w:rsid w:val="000E262A"/>
    <w:rsid w:val="000E2694"/>
    <w:rsid w:val="000E2C48"/>
    <w:rsid w:val="000E2EEA"/>
    <w:rsid w:val="000E2FA8"/>
    <w:rsid w:val="000E2FC0"/>
    <w:rsid w:val="000E301A"/>
    <w:rsid w:val="000E3165"/>
    <w:rsid w:val="000E3330"/>
    <w:rsid w:val="000E336E"/>
    <w:rsid w:val="000E363F"/>
    <w:rsid w:val="000E378B"/>
    <w:rsid w:val="000E39FB"/>
    <w:rsid w:val="000E3AC7"/>
    <w:rsid w:val="000E3ADB"/>
    <w:rsid w:val="000E408B"/>
    <w:rsid w:val="000E41F0"/>
    <w:rsid w:val="000E4357"/>
    <w:rsid w:val="000E43E1"/>
    <w:rsid w:val="000E479D"/>
    <w:rsid w:val="000E48FC"/>
    <w:rsid w:val="000E4A55"/>
    <w:rsid w:val="000E4EDA"/>
    <w:rsid w:val="000E549B"/>
    <w:rsid w:val="000E564B"/>
    <w:rsid w:val="000E5772"/>
    <w:rsid w:val="000E5881"/>
    <w:rsid w:val="000E5EFB"/>
    <w:rsid w:val="000E5F2A"/>
    <w:rsid w:val="000E600F"/>
    <w:rsid w:val="000E6249"/>
    <w:rsid w:val="000E6297"/>
    <w:rsid w:val="000E634B"/>
    <w:rsid w:val="000E6A31"/>
    <w:rsid w:val="000E6A5D"/>
    <w:rsid w:val="000E6AEC"/>
    <w:rsid w:val="000E6AED"/>
    <w:rsid w:val="000E6BE8"/>
    <w:rsid w:val="000E6C46"/>
    <w:rsid w:val="000E6C75"/>
    <w:rsid w:val="000E6C94"/>
    <w:rsid w:val="000E6DBF"/>
    <w:rsid w:val="000E7007"/>
    <w:rsid w:val="000E7176"/>
    <w:rsid w:val="000E73E6"/>
    <w:rsid w:val="000E75C1"/>
    <w:rsid w:val="000E7627"/>
    <w:rsid w:val="000E775F"/>
    <w:rsid w:val="000E7797"/>
    <w:rsid w:val="000E77BB"/>
    <w:rsid w:val="000E7AA5"/>
    <w:rsid w:val="000E7B30"/>
    <w:rsid w:val="000E7B9A"/>
    <w:rsid w:val="000E7FE5"/>
    <w:rsid w:val="000F00B1"/>
    <w:rsid w:val="000F04F8"/>
    <w:rsid w:val="000F08B1"/>
    <w:rsid w:val="000F0CDE"/>
    <w:rsid w:val="000F0D3F"/>
    <w:rsid w:val="000F0DC8"/>
    <w:rsid w:val="000F0EA2"/>
    <w:rsid w:val="000F0FD4"/>
    <w:rsid w:val="000F1155"/>
    <w:rsid w:val="000F1397"/>
    <w:rsid w:val="000F1AE8"/>
    <w:rsid w:val="000F1D58"/>
    <w:rsid w:val="000F1D5D"/>
    <w:rsid w:val="000F1DD2"/>
    <w:rsid w:val="000F1F04"/>
    <w:rsid w:val="000F1FFC"/>
    <w:rsid w:val="000F22EB"/>
    <w:rsid w:val="000F2316"/>
    <w:rsid w:val="000F2401"/>
    <w:rsid w:val="000F250A"/>
    <w:rsid w:val="000F289F"/>
    <w:rsid w:val="000F2964"/>
    <w:rsid w:val="000F2B9F"/>
    <w:rsid w:val="000F2BE2"/>
    <w:rsid w:val="000F2CC9"/>
    <w:rsid w:val="000F2F9C"/>
    <w:rsid w:val="000F30E1"/>
    <w:rsid w:val="000F318E"/>
    <w:rsid w:val="000F3316"/>
    <w:rsid w:val="000F33CD"/>
    <w:rsid w:val="000F35CB"/>
    <w:rsid w:val="000F3609"/>
    <w:rsid w:val="000F374D"/>
    <w:rsid w:val="000F37F7"/>
    <w:rsid w:val="000F381C"/>
    <w:rsid w:val="000F3A6D"/>
    <w:rsid w:val="000F3B1F"/>
    <w:rsid w:val="000F3BB1"/>
    <w:rsid w:val="000F432B"/>
    <w:rsid w:val="000F4965"/>
    <w:rsid w:val="000F4E8A"/>
    <w:rsid w:val="000F4EEC"/>
    <w:rsid w:val="000F4F98"/>
    <w:rsid w:val="000F51BC"/>
    <w:rsid w:val="000F56D4"/>
    <w:rsid w:val="000F5A35"/>
    <w:rsid w:val="000F5BC5"/>
    <w:rsid w:val="000F5C7F"/>
    <w:rsid w:val="000F5CFA"/>
    <w:rsid w:val="000F5D2B"/>
    <w:rsid w:val="000F5D34"/>
    <w:rsid w:val="000F6466"/>
    <w:rsid w:val="000F6497"/>
    <w:rsid w:val="000F667E"/>
    <w:rsid w:val="000F6792"/>
    <w:rsid w:val="000F686E"/>
    <w:rsid w:val="000F6A03"/>
    <w:rsid w:val="000F6A60"/>
    <w:rsid w:val="000F6B0F"/>
    <w:rsid w:val="000F6B5D"/>
    <w:rsid w:val="000F6E47"/>
    <w:rsid w:val="000F6E51"/>
    <w:rsid w:val="000F6F15"/>
    <w:rsid w:val="000F72EB"/>
    <w:rsid w:val="000F7315"/>
    <w:rsid w:val="000F7507"/>
    <w:rsid w:val="000F7768"/>
    <w:rsid w:val="000F77E2"/>
    <w:rsid w:val="000F7905"/>
    <w:rsid w:val="000F7B1D"/>
    <w:rsid w:val="000F7B68"/>
    <w:rsid w:val="000F7D8C"/>
    <w:rsid w:val="000F7E6D"/>
    <w:rsid w:val="000F7EC0"/>
    <w:rsid w:val="000F7F48"/>
    <w:rsid w:val="001002B4"/>
    <w:rsid w:val="0010032F"/>
    <w:rsid w:val="00100347"/>
    <w:rsid w:val="001005AE"/>
    <w:rsid w:val="00100880"/>
    <w:rsid w:val="00100A23"/>
    <w:rsid w:val="00100BE8"/>
    <w:rsid w:val="00100BEC"/>
    <w:rsid w:val="00100E77"/>
    <w:rsid w:val="00100E8A"/>
    <w:rsid w:val="0010134B"/>
    <w:rsid w:val="00101540"/>
    <w:rsid w:val="001016BD"/>
    <w:rsid w:val="00101816"/>
    <w:rsid w:val="00101A79"/>
    <w:rsid w:val="00101BE8"/>
    <w:rsid w:val="00101E12"/>
    <w:rsid w:val="00101E3E"/>
    <w:rsid w:val="00101EF4"/>
    <w:rsid w:val="00102334"/>
    <w:rsid w:val="0010253B"/>
    <w:rsid w:val="00102824"/>
    <w:rsid w:val="001028FF"/>
    <w:rsid w:val="00102932"/>
    <w:rsid w:val="00102AD7"/>
    <w:rsid w:val="00102BAA"/>
    <w:rsid w:val="00102C2C"/>
    <w:rsid w:val="00102C42"/>
    <w:rsid w:val="00102CF7"/>
    <w:rsid w:val="00102E61"/>
    <w:rsid w:val="00102FE1"/>
    <w:rsid w:val="00103044"/>
    <w:rsid w:val="00103095"/>
    <w:rsid w:val="0010317A"/>
    <w:rsid w:val="0010327A"/>
    <w:rsid w:val="00103442"/>
    <w:rsid w:val="00103615"/>
    <w:rsid w:val="00103663"/>
    <w:rsid w:val="001037FC"/>
    <w:rsid w:val="00103917"/>
    <w:rsid w:val="00103B53"/>
    <w:rsid w:val="00103C00"/>
    <w:rsid w:val="00103C2B"/>
    <w:rsid w:val="00103D72"/>
    <w:rsid w:val="00104047"/>
    <w:rsid w:val="001041EE"/>
    <w:rsid w:val="00104331"/>
    <w:rsid w:val="00104647"/>
    <w:rsid w:val="00104784"/>
    <w:rsid w:val="001048AA"/>
    <w:rsid w:val="00104B85"/>
    <w:rsid w:val="00104BC9"/>
    <w:rsid w:val="00104C77"/>
    <w:rsid w:val="00104CD3"/>
    <w:rsid w:val="00104DC6"/>
    <w:rsid w:val="00104EC5"/>
    <w:rsid w:val="00104FD7"/>
    <w:rsid w:val="0010520E"/>
    <w:rsid w:val="00105317"/>
    <w:rsid w:val="00105428"/>
    <w:rsid w:val="00105554"/>
    <w:rsid w:val="0010577B"/>
    <w:rsid w:val="00105801"/>
    <w:rsid w:val="001058F6"/>
    <w:rsid w:val="00105946"/>
    <w:rsid w:val="00105C81"/>
    <w:rsid w:val="00106138"/>
    <w:rsid w:val="0010637F"/>
    <w:rsid w:val="00106406"/>
    <w:rsid w:val="00106636"/>
    <w:rsid w:val="001068A4"/>
    <w:rsid w:val="00106B88"/>
    <w:rsid w:val="00106BAF"/>
    <w:rsid w:val="00107259"/>
    <w:rsid w:val="001075D5"/>
    <w:rsid w:val="001078B6"/>
    <w:rsid w:val="0010794C"/>
    <w:rsid w:val="00107C32"/>
    <w:rsid w:val="00107D9C"/>
    <w:rsid w:val="001100BB"/>
    <w:rsid w:val="00110317"/>
    <w:rsid w:val="00110391"/>
    <w:rsid w:val="0011052C"/>
    <w:rsid w:val="00110644"/>
    <w:rsid w:val="001106DA"/>
    <w:rsid w:val="00110821"/>
    <w:rsid w:val="0011088C"/>
    <w:rsid w:val="0011096B"/>
    <w:rsid w:val="001109DE"/>
    <w:rsid w:val="00110B15"/>
    <w:rsid w:val="00110CAC"/>
    <w:rsid w:val="00110DDF"/>
    <w:rsid w:val="00110E69"/>
    <w:rsid w:val="00110EF9"/>
    <w:rsid w:val="00110FEB"/>
    <w:rsid w:val="00111357"/>
    <w:rsid w:val="0011139B"/>
    <w:rsid w:val="00111471"/>
    <w:rsid w:val="00111525"/>
    <w:rsid w:val="001116A2"/>
    <w:rsid w:val="001116A6"/>
    <w:rsid w:val="00111851"/>
    <w:rsid w:val="00111BD0"/>
    <w:rsid w:val="00111D18"/>
    <w:rsid w:val="00111D20"/>
    <w:rsid w:val="00112161"/>
    <w:rsid w:val="001122AF"/>
    <w:rsid w:val="0011258F"/>
    <w:rsid w:val="0011259F"/>
    <w:rsid w:val="0011291B"/>
    <w:rsid w:val="00112C7A"/>
    <w:rsid w:val="00112F6B"/>
    <w:rsid w:val="00112F9F"/>
    <w:rsid w:val="00113254"/>
    <w:rsid w:val="001133F0"/>
    <w:rsid w:val="001134BD"/>
    <w:rsid w:val="001137D6"/>
    <w:rsid w:val="00113C9F"/>
    <w:rsid w:val="00113ED0"/>
    <w:rsid w:val="001140DE"/>
    <w:rsid w:val="0011438A"/>
    <w:rsid w:val="0011452A"/>
    <w:rsid w:val="00114AEC"/>
    <w:rsid w:val="00114B0C"/>
    <w:rsid w:val="00114C39"/>
    <w:rsid w:val="00114CB8"/>
    <w:rsid w:val="00114CD3"/>
    <w:rsid w:val="00114E98"/>
    <w:rsid w:val="00115179"/>
    <w:rsid w:val="001152BF"/>
    <w:rsid w:val="001152F8"/>
    <w:rsid w:val="0011547F"/>
    <w:rsid w:val="0011583C"/>
    <w:rsid w:val="0011596C"/>
    <w:rsid w:val="00115AB1"/>
    <w:rsid w:val="00115B90"/>
    <w:rsid w:val="00115FDC"/>
    <w:rsid w:val="0011606D"/>
    <w:rsid w:val="001161F2"/>
    <w:rsid w:val="00116361"/>
    <w:rsid w:val="00116497"/>
    <w:rsid w:val="0011651C"/>
    <w:rsid w:val="00116595"/>
    <w:rsid w:val="0011667D"/>
    <w:rsid w:val="001166FE"/>
    <w:rsid w:val="00116875"/>
    <w:rsid w:val="001168DD"/>
    <w:rsid w:val="001169BF"/>
    <w:rsid w:val="00116ADB"/>
    <w:rsid w:val="00116B58"/>
    <w:rsid w:val="00116BD8"/>
    <w:rsid w:val="00116DE0"/>
    <w:rsid w:val="00116FC5"/>
    <w:rsid w:val="00117038"/>
    <w:rsid w:val="00117110"/>
    <w:rsid w:val="001177C0"/>
    <w:rsid w:val="00117F49"/>
    <w:rsid w:val="001200DF"/>
    <w:rsid w:val="001200EC"/>
    <w:rsid w:val="00120152"/>
    <w:rsid w:val="001201ED"/>
    <w:rsid w:val="0012025A"/>
    <w:rsid w:val="00120353"/>
    <w:rsid w:val="001204A4"/>
    <w:rsid w:val="001204FB"/>
    <w:rsid w:val="0012060E"/>
    <w:rsid w:val="001209D5"/>
    <w:rsid w:val="00120A86"/>
    <w:rsid w:val="00120AE5"/>
    <w:rsid w:val="00120BE0"/>
    <w:rsid w:val="00120D51"/>
    <w:rsid w:val="00120EA5"/>
    <w:rsid w:val="00121196"/>
    <w:rsid w:val="0012126C"/>
    <w:rsid w:val="001212D9"/>
    <w:rsid w:val="0012156F"/>
    <w:rsid w:val="00121A1E"/>
    <w:rsid w:val="00121ACC"/>
    <w:rsid w:val="001220E8"/>
    <w:rsid w:val="00122133"/>
    <w:rsid w:val="001222A7"/>
    <w:rsid w:val="001223FE"/>
    <w:rsid w:val="001224A2"/>
    <w:rsid w:val="0012268B"/>
    <w:rsid w:val="00122735"/>
    <w:rsid w:val="00122B19"/>
    <w:rsid w:val="00122C42"/>
    <w:rsid w:val="00122EE8"/>
    <w:rsid w:val="00122FBA"/>
    <w:rsid w:val="00123149"/>
    <w:rsid w:val="001231C9"/>
    <w:rsid w:val="001234C2"/>
    <w:rsid w:val="001234C6"/>
    <w:rsid w:val="00123A1F"/>
    <w:rsid w:val="00123D1F"/>
    <w:rsid w:val="0012413A"/>
    <w:rsid w:val="00124142"/>
    <w:rsid w:val="00124424"/>
    <w:rsid w:val="00124504"/>
    <w:rsid w:val="001245A1"/>
    <w:rsid w:val="00124958"/>
    <w:rsid w:val="00124D54"/>
    <w:rsid w:val="00124DFA"/>
    <w:rsid w:val="00124E82"/>
    <w:rsid w:val="00125102"/>
    <w:rsid w:val="00125137"/>
    <w:rsid w:val="0012564F"/>
    <w:rsid w:val="00125943"/>
    <w:rsid w:val="00125DA1"/>
    <w:rsid w:val="00125E08"/>
    <w:rsid w:val="00125E17"/>
    <w:rsid w:val="00125ECB"/>
    <w:rsid w:val="00125FFA"/>
    <w:rsid w:val="001261B2"/>
    <w:rsid w:val="00126226"/>
    <w:rsid w:val="001262B6"/>
    <w:rsid w:val="001264EC"/>
    <w:rsid w:val="001265D7"/>
    <w:rsid w:val="00126609"/>
    <w:rsid w:val="00126803"/>
    <w:rsid w:val="0012680F"/>
    <w:rsid w:val="0012688B"/>
    <w:rsid w:val="0012697E"/>
    <w:rsid w:val="00126C34"/>
    <w:rsid w:val="00126D86"/>
    <w:rsid w:val="00126E70"/>
    <w:rsid w:val="0012706B"/>
    <w:rsid w:val="0012739D"/>
    <w:rsid w:val="00127408"/>
    <w:rsid w:val="0012743E"/>
    <w:rsid w:val="001275CA"/>
    <w:rsid w:val="001276B3"/>
    <w:rsid w:val="0012776C"/>
    <w:rsid w:val="001277C3"/>
    <w:rsid w:val="00127989"/>
    <w:rsid w:val="001279C1"/>
    <w:rsid w:val="00127A0F"/>
    <w:rsid w:val="00127A80"/>
    <w:rsid w:val="00127B5E"/>
    <w:rsid w:val="00127BD0"/>
    <w:rsid w:val="00127C03"/>
    <w:rsid w:val="00127CA2"/>
    <w:rsid w:val="00127CE5"/>
    <w:rsid w:val="00127DC9"/>
    <w:rsid w:val="00127F4C"/>
    <w:rsid w:val="0013002F"/>
    <w:rsid w:val="001303EF"/>
    <w:rsid w:val="00130B49"/>
    <w:rsid w:val="00131099"/>
    <w:rsid w:val="0013172D"/>
    <w:rsid w:val="00131950"/>
    <w:rsid w:val="001319D9"/>
    <w:rsid w:val="00131BED"/>
    <w:rsid w:val="00131BF2"/>
    <w:rsid w:val="00131CDC"/>
    <w:rsid w:val="00131DB3"/>
    <w:rsid w:val="00131E7F"/>
    <w:rsid w:val="00131EC1"/>
    <w:rsid w:val="00131EF8"/>
    <w:rsid w:val="00132203"/>
    <w:rsid w:val="00132562"/>
    <w:rsid w:val="001325B2"/>
    <w:rsid w:val="0013271C"/>
    <w:rsid w:val="00133345"/>
    <w:rsid w:val="00133396"/>
    <w:rsid w:val="0013353A"/>
    <w:rsid w:val="00133594"/>
    <w:rsid w:val="001336AD"/>
    <w:rsid w:val="00133CE4"/>
    <w:rsid w:val="00133F6B"/>
    <w:rsid w:val="00134027"/>
    <w:rsid w:val="0013420F"/>
    <w:rsid w:val="001346FB"/>
    <w:rsid w:val="00134790"/>
    <w:rsid w:val="001347E5"/>
    <w:rsid w:val="00134B35"/>
    <w:rsid w:val="00134F4F"/>
    <w:rsid w:val="00134FED"/>
    <w:rsid w:val="00135398"/>
    <w:rsid w:val="00135456"/>
    <w:rsid w:val="001355A4"/>
    <w:rsid w:val="001355C1"/>
    <w:rsid w:val="001356D5"/>
    <w:rsid w:val="0013573A"/>
    <w:rsid w:val="00135A05"/>
    <w:rsid w:val="00135CA3"/>
    <w:rsid w:val="00135FB3"/>
    <w:rsid w:val="00135FD8"/>
    <w:rsid w:val="001360D9"/>
    <w:rsid w:val="00136165"/>
    <w:rsid w:val="001362B0"/>
    <w:rsid w:val="0013630D"/>
    <w:rsid w:val="00136355"/>
    <w:rsid w:val="00136AC2"/>
    <w:rsid w:val="001370C2"/>
    <w:rsid w:val="001373C9"/>
    <w:rsid w:val="001374C4"/>
    <w:rsid w:val="00137588"/>
    <w:rsid w:val="001378DF"/>
    <w:rsid w:val="00137982"/>
    <w:rsid w:val="00137A1E"/>
    <w:rsid w:val="00137D0D"/>
    <w:rsid w:val="00137D10"/>
    <w:rsid w:val="00137E15"/>
    <w:rsid w:val="00137EC2"/>
    <w:rsid w:val="00137F1B"/>
    <w:rsid w:val="00137F25"/>
    <w:rsid w:val="00137FE1"/>
    <w:rsid w:val="001402A5"/>
    <w:rsid w:val="001403A7"/>
    <w:rsid w:val="0014051A"/>
    <w:rsid w:val="00140550"/>
    <w:rsid w:val="00140708"/>
    <w:rsid w:val="001407D3"/>
    <w:rsid w:val="00140900"/>
    <w:rsid w:val="00140912"/>
    <w:rsid w:val="001409D2"/>
    <w:rsid w:val="001409DF"/>
    <w:rsid w:val="001409E3"/>
    <w:rsid w:val="00140B66"/>
    <w:rsid w:val="00140BEB"/>
    <w:rsid w:val="00140C98"/>
    <w:rsid w:val="00140D97"/>
    <w:rsid w:val="00140D9F"/>
    <w:rsid w:val="001411F5"/>
    <w:rsid w:val="00141251"/>
    <w:rsid w:val="00141490"/>
    <w:rsid w:val="001415AB"/>
    <w:rsid w:val="00141A04"/>
    <w:rsid w:val="00141A40"/>
    <w:rsid w:val="00141ADB"/>
    <w:rsid w:val="00141AE8"/>
    <w:rsid w:val="00141B8C"/>
    <w:rsid w:val="00141BC1"/>
    <w:rsid w:val="00141C06"/>
    <w:rsid w:val="00141E3D"/>
    <w:rsid w:val="0014278F"/>
    <w:rsid w:val="0014287C"/>
    <w:rsid w:val="00142A10"/>
    <w:rsid w:val="00142CE8"/>
    <w:rsid w:val="00142D5D"/>
    <w:rsid w:val="00142EF0"/>
    <w:rsid w:val="00143146"/>
    <w:rsid w:val="001432C9"/>
    <w:rsid w:val="001435CA"/>
    <w:rsid w:val="001436C2"/>
    <w:rsid w:val="001439AF"/>
    <w:rsid w:val="00143A34"/>
    <w:rsid w:val="00143AC7"/>
    <w:rsid w:val="00143C12"/>
    <w:rsid w:val="00143D93"/>
    <w:rsid w:val="00143FFD"/>
    <w:rsid w:val="00144118"/>
    <w:rsid w:val="00144166"/>
    <w:rsid w:val="001442A8"/>
    <w:rsid w:val="00144617"/>
    <w:rsid w:val="001446E4"/>
    <w:rsid w:val="00144E67"/>
    <w:rsid w:val="001450B7"/>
    <w:rsid w:val="001451BD"/>
    <w:rsid w:val="0014595F"/>
    <w:rsid w:val="00145B6C"/>
    <w:rsid w:val="00145BFD"/>
    <w:rsid w:val="00145CDC"/>
    <w:rsid w:val="00145DBA"/>
    <w:rsid w:val="0014624D"/>
    <w:rsid w:val="00146466"/>
    <w:rsid w:val="00146525"/>
    <w:rsid w:val="001465A5"/>
    <w:rsid w:val="0014661D"/>
    <w:rsid w:val="00146727"/>
    <w:rsid w:val="0014677C"/>
    <w:rsid w:val="00146BD0"/>
    <w:rsid w:val="00146CBB"/>
    <w:rsid w:val="00147096"/>
    <w:rsid w:val="00147521"/>
    <w:rsid w:val="0014760D"/>
    <w:rsid w:val="001477CF"/>
    <w:rsid w:val="001477DC"/>
    <w:rsid w:val="001477F0"/>
    <w:rsid w:val="001478ED"/>
    <w:rsid w:val="00150177"/>
    <w:rsid w:val="00150188"/>
    <w:rsid w:val="001502A8"/>
    <w:rsid w:val="001503B4"/>
    <w:rsid w:val="00150607"/>
    <w:rsid w:val="0015069D"/>
    <w:rsid w:val="00150735"/>
    <w:rsid w:val="001507F3"/>
    <w:rsid w:val="00150B75"/>
    <w:rsid w:val="00150EA3"/>
    <w:rsid w:val="00150FAD"/>
    <w:rsid w:val="00151033"/>
    <w:rsid w:val="00151273"/>
    <w:rsid w:val="00151457"/>
    <w:rsid w:val="001516E7"/>
    <w:rsid w:val="0015190F"/>
    <w:rsid w:val="001519C5"/>
    <w:rsid w:val="001519F5"/>
    <w:rsid w:val="00151A86"/>
    <w:rsid w:val="00151CC8"/>
    <w:rsid w:val="00151D89"/>
    <w:rsid w:val="00151ED0"/>
    <w:rsid w:val="00152114"/>
    <w:rsid w:val="001522E2"/>
    <w:rsid w:val="001522F0"/>
    <w:rsid w:val="001524FE"/>
    <w:rsid w:val="0015276B"/>
    <w:rsid w:val="00152A7C"/>
    <w:rsid w:val="00152CC7"/>
    <w:rsid w:val="00152D86"/>
    <w:rsid w:val="00152D89"/>
    <w:rsid w:val="00152E23"/>
    <w:rsid w:val="00152E68"/>
    <w:rsid w:val="00152E84"/>
    <w:rsid w:val="00152E85"/>
    <w:rsid w:val="00152EB5"/>
    <w:rsid w:val="0015303E"/>
    <w:rsid w:val="0015307A"/>
    <w:rsid w:val="00153277"/>
    <w:rsid w:val="001532A4"/>
    <w:rsid w:val="00153304"/>
    <w:rsid w:val="001534F0"/>
    <w:rsid w:val="00153565"/>
    <w:rsid w:val="00153678"/>
    <w:rsid w:val="001536CE"/>
    <w:rsid w:val="00153C8A"/>
    <w:rsid w:val="001544D3"/>
    <w:rsid w:val="0015458C"/>
    <w:rsid w:val="001547B3"/>
    <w:rsid w:val="00154984"/>
    <w:rsid w:val="001549EE"/>
    <w:rsid w:val="00154C74"/>
    <w:rsid w:val="00154D31"/>
    <w:rsid w:val="00154EB6"/>
    <w:rsid w:val="001550DA"/>
    <w:rsid w:val="001556DC"/>
    <w:rsid w:val="00155AD2"/>
    <w:rsid w:val="00155BD5"/>
    <w:rsid w:val="00155CA5"/>
    <w:rsid w:val="00155DD0"/>
    <w:rsid w:val="001562B7"/>
    <w:rsid w:val="001563CD"/>
    <w:rsid w:val="00156775"/>
    <w:rsid w:val="001569E7"/>
    <w:rsid w:val="00156BF4"/>
    <w:rsid w:val="00156CC6"/>
    <w:rsid w:val="00156DA3"/>
    <w:rsid w:val="00156E3B"/>
    <w:rsid w:val="00156F79"/>
    <w:rsid w:val="00157321"/>
    <w:rsid w:val="001574B6"/>
    <w:rsid w:val="0015781F"/>
    <w:rsid w:val="001578F5"/>
    <w:rsid w:val="0015794D"/>
    <w:rsid w:val="00157978"/>
    <w:rsid w:val="00157D57"/>
    <w:rsid w:val="00157D83"/>
    <w:rsid w:val="001600CF"/>
    <w:rsid w:val="00160126"/>
    <w:rsid w:val="00160169"/>
    <w:rsid w:val="00160430"/>
    <w:rsid w:val="0016059F"/>
    <w:rsid w:val="001605C7"/>
    <w:rsid w:val="0016098E"/>
    <w:rsid w:val="001609B2"/>
    <w:rsid w:val="00160A10"/>
    <w:rsid w:val="00160AF0"/>
    <w:rsid w:val="00160B25"/>
    <w:rsid w:val="00160BAD"/>
    <w:rsid w:val="00160E00"/>
    <w:rsid w:val="00160F86"/>
    <w:rsid w:val="00161366"/>
    <w:rsid w:val="00161624"/>
    <w:rsid w:val="0016176B"/>
    <w:rsid w:val="00161772"/>
    <w:rsid w:val="001617FA"/>
    <w:rsid w:val="0016195A"/>
    <w:rsid w:val="00161BBA"/>
    <w:rsid w:val="0016206B"/>
    <w:rsid w:val="0016206D"/>
    <w:rsid w:val="001621AC"/>
    <w:rsid w:val="001622E1"/>
    <w:rsid w:val="001623C3"/>
    <w:rsid w:val="0016243A"/>
    <w:rsid w:val="0016274B"/>
    <w:rsid w:val="0016295C"/>
    <w:rsid w:val="00162B6E"/>
    <w:rsid w:val="00162BE5"/>
    <w:rsid w:val="00162DF6"/>
    <w:rsid w:val="00162F28"/>
    <w:rsid w:val="001635D0"/>
    <w:rsid w:val="001636FC"/>
    <w:rsid w:val="001637DC"/>
    <w:rsid w:val="001638CF"/>
    <w:rsid w:val="00163B3D"/>
    <w:rsid w:val="001640F5"/>
    <w:rsid w:val="001642A0"/>
    <w:rsid w:val="0016439E"/>
    <w:rsid w:val="001645AB"/>
    <w:rsid w:val="0016460E"/>
    <w:rsid w:val="00164A34"/>
    <w:rsid w:val="00164AC6"/>
    <w:rsid w:val="00164BCF"/>
    <w:rsid w:val="00164BDE"/>
    <w:rsid w:val="00164CE6"/>
    <w:rsid w:val="00164E16"/>
    <w:rsid w:val="00165167"/>
    <w:rsid w:val="00165239"/>
    <w:rsid w:val="001652B3"/>
    <w:rsid w:val="001652C0"/>
    <w:rsid w:val="00165341"/>
    <w:rsid w:val="00165421"/>
    <w:rsid w:val="00165549"/>
    <w:rsid w:val="001656DC"/>
    <w:rsid w:val="00165A74"/>
    <w:rsid w:val="00165A94"/>
    <w:rsid w:val="00165D2D"/>
    <w:rsid w:val="00165D9D"/>
    <w:rsid w:val="00165EE8"/>
    <w:rsid w:val="00166106"/>
    <w:rsid w:val="001661BE"/>
    <w:rsid w:val="001661F0"/>
    <w:rsid w:val="001663E0"/>
    <w:rsid w:val="001665F9"/>
    <w:rsid w:val="00166773"/>
    <w:rsid w:val="00166EBE"/>
    <w:rsid w:val="001671FA"/>
    <w:rsid w:val="001672C6"/>
    <w:rsid w:val="00167429"/>
    <w:rsid w:val="001675C6"/>
    <w:rsid w:val="001677B9"/>
    <w:rsid w:val="00167D6E"/>
    <w:rsid w:val="00167DAC"/>
    <w:rsid w:val="00167F3F"/>
    <w:rsid w:val="00170105"/>
    <w:rsid w:val="001701B0"/>
    <w:rsid w:val="0017027F"/>
    <w:rsid w:val="001702D8"/>
    <w:rsid w:val="00170335"/>
    <w:rsid w:val="0017039A"/>
    <w:rsid w:val="0017040B"/>
    <w:rsid w:val="0017054F"/>
    <w:rsid w:val="00170596"/>
    <w:rsid w:val="0017067C"/>
    <w:rsid w:val="00170940"/>
    <w:rsid w:val="00170D00"/>
    <w:rsid w:val="0017131F"/>
    <w:rsid w:val="0017144C"/>
    <w:rsid w:val="0017160E"/>
    <w:rsid w:val="00171678"/>
    <w:rsid w:val="00171714"/>
    <w:rsid w:val="001717B0"/>
    <w:rsid w:val="00171B15"/>
    <w:rsid w:val="00171B39"/>
    <w:rsid w:val="00171EC0"/>
    <w:rsid w:val="00172052"/>
    <w:rsid w:val="001722D0"/>
    <w:rsid w:val="00172314"/>
    <w:rsid w:val="00172347"/>
    <w:rsid w:val="0017235C"/>
    <w:rsid w:val="00172991"/>
    <w:rsid w:val="00172BB7"/>
    <w:rsid w:val="00172D30"/>
    <w:rsid w:val="00172D36"/>
    <w:rsid w:val="00172D6F"/>
    <w:rsid w:val="00172F74"/>
    <w:rsid w:val="0017331E"/>
    <w:rsid w:val="001733BE"/>
    <w:rsid w:val="00173430"/>
    <w:rsid w:val="0017346A"/>
    <w:rsid w:val="00173529"/>
    <w:rsid w:val="00173AD6"/>
    <w:rsid w:val="00173BA9"/>
    <w:rsid w:val="00173E0D"/>
    <w:rsid w:val="00173EC2"/>
    <w:rsid w:val="0017406F"/>
    <w:rsid w:val="00174098"/>
    <w:rsid w:val="001740DC"/>
    <w:rsid w:val="001742F8"/>
    <w:rsid w:val="001745BF"/>
    <w:rsid w:val="00174930"/>
    <w:rsid w:val="00174AA1"/>
    <w:rsid w:val="00174B7F"/>
    <w:rsid w:val="00174B9E"/>
    <w:rsid w:val="00174C35"/>
    <w:rsid w:val="00174D13"/>
    <w:rsid w:val="00174D23"/>
    <w:rsid w:val="00174D3D"/>
    <w:rsid w:val="00174F3E"/>
    <w:rsid w:val="00175025"/>
    <w:rsid w:val="0017502C"/>
    <w:rsid w:val="0017559F"/>
    <w:rsid w:val="0017566C"/>
    <w:rsid w:val="00175874"/>
    <w:rsid w:val="00175901"/>
    <w:rsid w:val="0017594D"/>
    <w:rsid w:val="00175A9A"/>
    <w:rsid w:val="00175B0C"/>
    <w:rsid w:val="00175B6D"/>
    <w:rsid w:val="00175BF6"/>
    <w:rsid w:val="00175CED"/>
    <w:rsid w:val="00175E7C"/>
    <w:rsid w:val="00175FC8"/>
    <w:rsid w:val="00176003"/>
    <w:rsid w:val="0017614B"/>
    <w:rsid w:val="001762DD"/>
    <w:rsid w:val="00176330"/>
    <w:rsid w:val="001768C7"/>
    <w:rsid w:val="001769C4"/>
    <w:rsid w:val="001769E9"/>
    <w:rsid w:val="00176A10"/>
    <w:rsid w:val="00176B2D"/>
    <w:rsid w:val="00176B91"/>
    <w:rsid w:val="00176C5C"/>
    <w:rsid w:val="00176CA1"/>
    <w:rsid w:val="0017724D"/>
    <w:rsid w:val="001773D7"/>
    <w:rsid w:val="0017753A"/>
    <w:rsid w:val="00177850"/>
    <w:rsid w:val="001778CF"/>
    <w:rsid w:val="0017797F"/>
    <w:rsid w:val="001779E6"/>
    <w:rsid w:val="00177AA5"/>
    <w:rsid w:val="00177ABB"/>
    <w:rsid w:val="00177BBE"/>
    <w:rsid w:val="00177BD9"/>
    <w:rsid w:val="00177DF9"/>
    <w:rsid w:val="00177F9A"/>
    <w:rsid w:val="00180156"/>
    <w:rsid w:val="001801B8"/>
    <w:rsid w:val="001802A9"/>
    <w:rsid w:val="001804AC"/>
    <w:rsid w:val="001805A6"/>
    <w:rsid w:val="00180627"/>
    <w:rsid w:val="00180728"/>
    <w:rsid w:val="00180893"/>
    <w:rsid w:val="001808D3"/>
    <w:rsid w:val="001808D8"/>
    <w:rsid w:val="0018090D"/>
    <w:rsid w:val="00180A08"/>
    <w:rsid w:val="00180AC2"/>
    <w:rsid w:val="00180BF1"/>
    <w:rsid w:val="00180C38"/>
    <w:rsid w:val="00180C65"/>
    <w:rsid w:val="00180EFE"/>
    <w:rsid w:val="00181241"/>
    <w:rsid w:val="00181269"/>
    <w:rsid w:val="001813F8"/>
    <w:rsid w:val="001814BC"/>
    <w:rsid w:val="0018156E"/>
    <w:rsid w:val="0018185E"/>
    <w:rsid w:val="00181C06"/>
    <w:rsid w:val="00181CE7"/>
    <w:rsid w:val="00181F0C"/>
    <w:rsid w:val="0018258E"/>
    <w:rsid w:val="0018269F"/>
    <w:rsid w:val="001826AA"/>
    <w:rsid w:val="001828E4"/>
    <w:rsid w:val="00182C4D"/>
    <w:rsid w:val="00182CC7"/>
    <w:rsid w:val="00182F1B"/>
    <w:rsid w:val="00183268"/>
    <w:rsid w:val="00183308"/>
    <w:rsid w:val="00183359"/>
    <w:rsid w:val="0018336C"/>
    <w:rsid w:val="001836F4"/>
    <w:rsid w:val="001837EA"/>
    <w:rsid w:val="0018395E"/>
    <w:rsid w:val="00183E6B"/>
    <w:rsid w:val="0018403D"/>
    <w:rsid w:val="00184291"/>
    <w:rsid w:val="001843A4"/>
    <w:rsid w:val="0018440E"/>
    <w:rsid w:val="001845C0"/>
    <w:rsid w:val="001847D6"/>
    <w:rsid w:val="00184BBD"/>
    <w:rsid w:val="00184DC9"/>
    <w:rsid w:val="001850C6"/>
    <w:rsid w:val="00185136"/>
    <w:rsid w:val="00185265"/>
    <w:rsid w:val="0018575B"/>
    <w:rsid w:val="00185A39"/>
    <w:rsid w:val="00185C3F"/>
    <w:rsid w:val="00185D18"/>
    <w:rsid w:val="00185F0B"/>
    <w:rsid w:val="00185F67"/>
    <w:rsid w:val="00186013"/>
    <w:rsid w:val="00186033"/>
    <w:rsid w:val="00186178"/>
    <w:rsid w:val="00186200"/>
    <w:rsid w:val="001862E5"/>
    <w:rsid w:val="00186417"/>
    <w:rsid w:val="001867E1"/>
    <w:rsid w:val="0018693D"/>
    <w:rsid w:val="00186A99"/>
    <w:rsid w:val="00186F05"/>
    <w:rsid w:val="00186F6A"/>
    <w:rsid w:val="00186FF6"/>
    <w:rsid w:val="0018708F"/>
    <w:rsid w:val="001870A3"/>
    <w:rsid w:val="001870AD"/>
    <w:rsid w:val="001870B2"/>
    <w:rsid w:val="00187253"/>
    <w:rsid w:val="0018733C"/>
    <w:rsid w:val="0018741E"/>
    <w:rsid w:val="00187601"/>
    <w:rsid w:val="00187C69"/>
    <w:rsid w:val="00187F0E"/>
    <w:rsid w:val="00190048"/>
    <w:rsid w:val="001902AE"/>
    <w:rsid w:val="001905ED"/>
    <w:rsid w:val="0019088C"/>
    <w:rsid w:val="0019091D"/>
    <w:rsid w:val="00190C56"/>
    <w:rsid w:val="00190D37"/>
    <w:rsid w:val="00190E7A"/>
    <w:rsid w:val="0019116C"/>
    <w:rsid w:val="00191205"/>
    <w:rsid w:val="00191294"/>
    <w:rsid w:val="0019143E"/>
    <w:rsid w:val="00191807"/>
    <w:rsid w:val="00191968"/>
    <w:rsid w:val="001919BB"/>
    <w:rsid w:val="00191ACC"/>
    <w:rsid w:val="00191E7F"/>
    <w:rsid w:val="00191F7F"/>
    <w:rsid w:val="00192536"/>
    <w:rsid w:val="001925B8"/>
    <w:rsid w:val="001927B3"/>
    <w:rsid w:val="00192B7E"/>
    <w:rsid w:val="00192F1A"/>
    <w:rsid w:val="0019308C"/>
    <w:rsid w:val="001931DD"/>
    <w:rsid w:val="001932AA"/>
    <w:rsid w:val="0019360F"/>
    <w:rsid w:val="0019364A"/>
    <w:rsid w:val="00193760"/>
    <w:rsid w:val="0019385D"/>
    <w:rsid w:val="00193B1D"/>
    <w:rsid w:val="00193DB7"/>
    <w:rsid w:val="00193E17"/>
    <w:rsid w:val="00193EA1"/>
    <w:rsid w:val="00193F09"/>
    <w:rsid w:val="00193FC4"/>
    <w:rsid w:val="0019407B"/>
    <w:rsid w:val="00194136"/>
    <w:rsid w:val="00194139"/>
    <w:rsid w:val="001941EF"/>
    <w:rsid w:val="00194855"/>
    <w:rsid w:val="00194B8B"/>
    <w:rsid w:val="001951D6"/>
    <w:rsid w:val="00195317"/>
    <w:rsid w:val="0019573F"/>
    <w:rsid w:val="00195B73"/>
    <w:rsid w:val="00195CA7"/>
    <w:rsid w:val="00195CD5"/>
    <w:rsid w:val="00195E16"/>
    <w:rsid w:val="00195FBA"/>
    <w:rsid w:val="001960EF"/>
    <w:rsid w:val="00196181"/>
    <w:rsid w:val="00196277"/>
    <w:rsid w:val="00196640"/>
    <w:rsid w:val="00196BA5"/>
    <w:rsid w:val="00196F04"/>
    <w:rsid w:val="00196F66"/>
    <w:rsid w:val="00197018"/>
    <w:rsid w:val="001971BF"/>
    <w:rsid w:val="001972F4"/>
    <w:rsid w:val="0019737F"/>
    <w:rsid w:val="00197517"/>
    <w:rsid w:val="00197538"/>
    <w:rsid w:val="00197845"/>
    <w:rsid w:val="0019788B"/>
    <w:rsid w:val="00197958"/>
    <w:rsid w:val="00197963"/>
    <w:rsid w:val="00197A37"/>
    <w:rsid w:val="00197D2A"/>
    <w:rsid w:val="00197DD9"/>
    <w:rsid w:val="00197F5B"/>
    <w:rsid w:val="00197F79"/>
    <w:rsid w:val="001A0088"/>
    <w:rsid w:val="001A00E3"/>
    <w:rsid w:val="001A0412"/>
    <w:rsid w:val="001A044D"/>
    <w:rsid w:val="001A045B"/>
    <w:rsid w:val="001A0781"/>
    <w:rsid w:val="001A07FC"/>
    <w:rsid w:val="001A0CC3"/>
    <w:rsid w:val="001A0D84"/>
    <w:rsid w:val="001A0DCB"/>
    <w:rsid w:val="001A111C"/>
    <w:rsid w:val="001A11D8"/>
    <w:rsid w:val="001A12FB"/>
    <w:rsid w:val="001A1326"/>
    <w:rsid w:val="001A136A"/>
    <w:rsid w:val="001A1427"/>
    <w:rsid w:val="001A1594"/>
    <w:rsid w:val="001A1898"/>
    <w:rsid w:val="001A1D80"/>
    <w:rsid w:val="001A1E35"/>
    <w:rsid w:val="001A1F2C"/>
    <w:rsid w:val="001A2105"/>
    <w:rsid w:val="001A2115"/>
    <w:rsid w:val="001A2189"/>
    <w:rsid w:val="001A2317"/>
    <w:rsid w:val="001A23F5"/>
    <w:rsid w:val="001A2488"/>
    <w:rsid w:val="001A2B69"/>
    <w:rsid w:val="001A2C8B"/>
    <w:rsid w:val="001A2D99"/>
    <w:rsid w:val="001A2E69"/>
    <w:rsid w:val="001A3009"/>
    <w:rsid w:val="001A3148"/>
    <w:rsid w:val="001A3182"/>
    <w:rsid w:val="001A31E6"/>
    <w:rsid w:val="001A38F0"/>
    <w:rsid w:val="001A3925"/>
    <w:rsid w:val="001A395A"/>
    <w:rsid w:val="001A39EF"/>
    <w:rsid w:val="001A3A81"/>
    <w:rsid w:val="001A3CBB"/>
    <w:rsid w:val="001A4214"/>
    <w:rsid w:val="001A421F"/>
    <w:rsid w:val="001A4231"/>
    <w:rsid w:val="001A440B"/>
    <w:rsid w:val="001A440D"/>
    <w:rsid w:val="001A467F"/>
    <w:rsid w:val="001A4AFD"/>
    <w:rsid w:val="001A4B1A"/>
    <w:rsid w:val="001A4E13"/>
    <w:rsid w:val="001A4E91"/>
    <w:rsid w:val="001A5210"/>
    <w:rsid w:val="001A52CF"/>
    <w:rsid w:val="001A55A1"/>
    <w:rsid w:val="001A577B"/>
    <w:rsid w:val="001A5A08"/>
    <w:rsid w:val="001A5EB6"/>
    <w:rsid w:val="001A606B"/>
    <w:rsid w:val="001A60AF"/>
    <w:rsid w:val="001A60D1"/>
    <w:rsid w:val="001A6155"/>
    <w:rsid w:val="001A624B"/>
    <w:rsid w:val="001A63EC"/>
    <w:rsid w:val="001A648B"/>
    <w:rsid w:val="001A6657"/>
    <w:rsid w:val="001A6871"/>
    <w:rsid w:val="001A6C58"/>
    <w:rsid w:val="001A71D7"/>
    <w:rsid w:val="001A7374"/>
    <w:rsid w:val="001A7852"/>
    <w:rsid w:val="001A789A"/>
    <w:rsid w:val="001A7A56"/>
    <w:rsid w:val="001B0049"/>
    <w:rsid w:val="001B0270"/>
    <w:rsid w:val="001B05F2"/>
    <w:rsid w:val="001B07AB"/>
    <w:rsid w:val="001B09CE"/>
    <w:rsid w:val="001B0C64"/>
    <w:rsid w:val="001B0EDB"/>
    <w:rsid w:val="001B10D4"/>
    <w:rsid w:val="001B12EA"/>
    <w:rsid w:val="001B1381"/>
    <w:rsid w:val="001B16DC"/>
    <w:rsid w:val="001B1712"/>
    <w:rsid w:val="001B1897"/>
    <w:rsid w:val="001B1A6B"/>
    <w:rsid w:val="001B1ACD"/>
    <w:rsid w:val="001B1B2C"/>
    <w:rsid w:val="001B1CB0"/>
    <w:rsid w:val="001B1E26"/>
    <w:rsid w:val="001B209E"/>
    <w:rsid w:val="001B222D"/>
    <w:rsid w:val="001B24E2"/>
    <w:rsid w:val="001B2512"/>
    <w:rsid w:val="001B2550"/>
    <w:rsid w:val="001B2907"/>
    <w:rsid w:val="001B29EC"/>
    <w:rsid w:val="001B2B2C"/>
    <w:rsid w:val="001B2B51"/>
    <w:rsid w:val="001B2E36"/>
    <w:rsid w:val="001B2E56"/>
    <w:rsid w:val="001B358A"/>
    <w:rsid w:val="001B35A9"/>
    <w:rsid w:val="001B3A47"/>
    <w:rsid w:val="001B3C86"/>
    <w:rsid w:val="001B3EA6"/>
    <w:rsid w:val="001B40D0"/>
    <w:rsid w:val="001B432F"/>
    <w:rsid w:val="001B459F"/>
    <w:rsid w:val="001B4620"/>
    <w:rsid w:val="001B4699"/>
    <w:rsid w:val="001B4708"/>
    <w:rsid w:val="001B478C"/>
    <w:rsid w:val="001B47A3"/>
    <w:rsid w:val="001B4942"/>
    <w:rsid w:val="001B4976"/>
    <w:rsid w:val="001B4BF2"/>
    <w:rsid w:val="001B4C1B"/>
    <w:rsid w:val="001B4EFA"/>
    <w:rsid w:val="001B4F8A"/>
    <w:rsid w:val="001B50C6"/>
    <w:rsid w:val="001B5427"/>
    <w:rsid w:val="001B545D"/>
    <w:rsid w:val="001B583F"/>
    <w:rsid w:val="001B5B0A"/>
    <w:rsid w:val="001B5BD0"/>
    <w:rsid w:val="001B5DE7"/>
    <w:rsid w:val="001B5DF0"/>
    <w:rsid w:val="001B5F49"/>
    <w:rsid w:val="001B6015"/>
    <w:rsid w:val="001B6076"/>
    <w:rsid w:val="001B609F"/>
    <w:rsid w:val="001B6E9E"/>
    <w:rsid w:val="001B6F03"/>
    <w:rsid w:val="001B6F52"/>
    <w:rsid w:val="001B720E"/>
    <w:rsid w:val="001B7525"/>
    <w:rsid w:val="001B769F"/>
    <w:rsid w:val="001B7882"/>
    <w:rsid w:val="001B78A3"/>
    <w:rsid w:val="001B7917"/>
    <w:rsid w:val="001B7986"/>
    <w:rsid w:val="001B7EB5"/>
    <w:rsid w:val="001C0081"/>
    <w:rsid w:val="001C03A2"/>
    <w:rsid w:val="001C05BB"/>
    <w:rsid w:val="001C0B26"/>
    <w:rsid w:val="001C0CEE"/>
    <w:rsid w:val="001C0D89"/>
    <w:rsid w:val="001C0DA8"/>
    <w:rsid w:val="001C0ECD"/>
    <w:rsid w:val="001C0F3E"/>
    <w:rsid w:val="001C155D"/>
    <w:rsid w:val="001C1677"/>
    <w:rsid w:val="001C1719"/>
    <w:rsid w:val="001C18BA"/>
    <w:rsid w:val="001C18F8"/>
    <w:rsid w:val="001C19F1"/>
    <w:rsid w:val="001C20B2"/>
    <w:rsid w:val="001C2160"/>
    <w:rsid w:val="001C239F"/>
    <w:rsid w:val="001C24CA"/>
    <w:rsid w:val="001C28AD"/>
    <w:rsid w:val="001C29F5"/>
    <w:rsid w:val="001C2A6C"/>
    <w:rsid w:val="001C2C98"/>
    <w:rsid w:val="001C3096"/>
    <w:rsid w:val="001C30E2"/>
    <w:rsid w:val="001C30EE"/>
    <w:rsid w:val="001C3569"/>
    <w:rsid w:val="001C3D73"/>
    <w:rsid w:val="001C43DB"/>
    <w:rsid w:val="001C44D6"/>
    <w:rsid w:val="001C46A9"/>
    <w:rsid w:val="001C46BC"/>
    <w:rsid w:val="001C47FB"/>
    <w:rsid w:val="001C4803"/>
    <w:rsid w:val="001C4861"/>
    <w:rsid w:val="001C4902"/>
    <w:rsid w:val="001C4EF4"/>
    <w:rsid w:val="001C4F66"/>
    <w:rsid w:val="001C5016"/>
    <w:rsid w:val="001C5236"/>
    <w:rsid w:val="001C5358"/>
    <w:rsid w:val="001C57DA"/>
    <w:rsid w:val="001C5BDA"/>
    <w:rsid w:val="001C5C97"/>
    <w:rsid w:val="001C5D62"/>
    <w:rsid w:val="001C5DD1"/>
    <w:rsid w:val="001C620F"/>
    <w:rsid w:val="001C62EC"/>
    <w:rsid w:val="001C645E"/>
    <w:rsid w:val="001C68FE"/>
    <w:rsid w:val="001C6C7E"/>
    <w:rsid w:val="001C6D77"/>
    <w:rsid w:val="001C700E"/>
    <w:rsid w:val="001C71E6"/>
    <w:rsid w:val="001C7725"/>
    <w:rsid w:val="001C78C2"/>
    <w:rsid w:val="001C793E"/>
    <w:rsid w:val="001C7C28"/>
    <w:rsid w:val="001C7D64"/>
    <w:rsid w:val="001C7EAC"/>
    <w:rsid w:val="001C7FF5"/>
    <w:rsid w:val="001D0103"/>
    <w:rsid w:val="001D020D"/>
    <w:rsid w:val="001D0488"/>
    <w:rsid w:val="001D0679"/>
    <w:rsid w:val="001D06EC"/>
    <w:rsid w:val="001D088D"/>
    <w:rsid w:val="001D0925"/>
    <w:rsid w:val="001D0C95"/>
    <w:rsid w:val="001D0D5D"/>
    <w:rsid w:val="001D0DB1"/>
    <w:rsid w:val="001D0DCD"/>
    <w:rsid w:val="001D1119"/>
    <w:rsid w:val="001D1133"/>
    <w:rsid w:val="001D121C"/>
    <w:rsid w:val="001D122F"/>
    <w:rsid w:val="001D1447"/>
    <w:rsid w:val="001D174C"/>
    <w:rsid w:val="001D19FF"/>
    <w:rsid w:val="001D1B71"/>
    <w:rsid w:val="001D1BE7"/>
    <w:rsid w:val="001D1C10"/>
    <w:rsid w:val="001D1CE1"/>
    <w:rsid w:val="001D1CEE"/>
    <w:rsid w:val="001D1EEB"/>
    <w:rsid w:val="001D2052"/>
    <w:rsid w:val="001D2874"/>
    <w:rsid w:val="001D2930"/>
    <w:rsid w:val="001D2A7A"/>
    <w:rsid w:val="001D2BD3"/>
    <w:rsid w:val="001D2C98"/>
    <w:rsid w:val="001D2D12"/>
    <w:rsid w:val="001D308D"/>
    <w:rsid w:val="001D310D"/>
    <w:rsid w:val="001D3562"/>
    <w:rsid w:val="001D3883"/>
    <w:rsid w:val="001D39EC"/>
    <w:rsid w:val="001D3BDE"/>
    <w:rsid w:val="001D3E19"/>
    <w:rsid w:val="001D41EA"/>
    <w:rsid w:val="001D4204"/>
    <w:rsid w:val="001D431A"/>
    <w:rsid w:val="001D4335"/>
    <w:rsid w:val="001D43DB"/>
    <w:rsid w:val="001D4518"/>
    <w:rsid w:val="001D45E1"/>
    <w:rsid w:val="001D475C"/>
    <w:rsid w:val="001D4BB4"/>
    <w:rsid w:val="001D4C1D"/>
    <w:rsid w:val="001D4C83"/>
    <w:rsid w:val="001D4D4A"/>
    <w:rsid w:val="001D4DD3"/>
    <w:rsid w:val="001D5310"/>
    <w:rsid w:val="001D53D4"/>
    <w:rsid w:val="001D5500"/>
    <w:rsid w:val="001D56E3"/>
    <w:rsid w:val="001D574A"/>
    <w:rsid w:val="001D5869"/>
    <w:rsid w:val="001D5C7F"/>
    <w:rsid w:val="001D5CC9"/>
    <w:rsid w:val="001D5CD8"/>
    <w:rsid w:val="001D5D95"/>
    <w:rsid w:val="001D612A"/>
    <w:rsid w:val="001D623C"/>
    <w:rsid w:val="001D698F"/>
    <w:rsid w:val="001D6B51"/>
    <w:rsid w:val="001D6CE6"/>
    <w:rsid w:val="001D6D39"/>
    <w:rsid w:val="001D6E9D"/>
    <w:rsid w:val="001D70AF"/>
    <w:rsid w:val="001D72F2"/>
    <w:rsid w:val="001D775B"/>
    <w:rsid w:val="001D7776"/>
    <w:rsid w:val="001D77AF"/>
    <w:rsid w:val="001D79C7"/>
    <w:rsid w:val="001D7AA3"/>
    <w:rsid w:val="001D7C4B"/>
    <w:rsid w:val="001D7EEC"/>
    <w:rsid w:val="001E023F"/>
    <w:rsid w:val="001E06F0"/>
    <w:rsid w:val="001E0933"/>
    <w:rsid w:val="001E09BB"/>
    <w:rsid w:val="001E0CA6"/>
    <w:rsid w:val="001E0D46"/>
    <w:rsid w:val="001E0EBE"/>
    <w:rsid w:val="001E0FBD"/>
    <w:rsid w:val="001E11E4"/>
    <w:rsid w:val="001E14BA"/>
    <w:rsid w:val="001E15FE"/>
    <w:rsid w:val="001E17FD"/>
    <w:rsid w:val="001E18DE"/>
    <w:rsid w:val="001E1C05"/>
    <w:rsid w:val="001E1E05"/>
    <w:rsid w:val="001E1F03"/>
    <w:rsid w:val="001E1F62"/>
    <w:rsid w:val="001E1F9F"/>
    <w:rsid w:val="001E210F"/>
    <w:rsid w:val="001E26E5"/>
    <w:rsid w:val="001E27CF"/>
    <w:rsid w:val="001E2D95"/>
    <w:rsid w:val="001E2E37"/>
    <w:rsid w:val="001E2F11"/>
    <w:rsid w:val="001E3082"/>
    <w:rsid w:val="001E308A"/>
    <w:rsid w:val="001E30C0"/>
    <w:rsid w:val="001E30F9"/>
    <w:rsid w:val="001E3109"/>
    <w:rsid w:val="001E32A8"/>
    <w:rsid w:val="001E3325"/>
    <w:rsid w:val="001E33D6"/>
    <w:rsid w:val="001E33E2"/>
    <w:rsid w:val="001E33E9"/>
    <w:rsid w:val="001E357E"/>
    <w:rsid w:val="001E36A9"/>
    <w:rsid w:val="001E379E"/>
    <w:rsid w:val="001E37F0"/>
    <w:rsid w:val="001E39CB"/>
    <w:rsid w:val="001E39D3"/>
    <w:rsid w:val="001E4024"/>
    <w:rsid w:val="001E413E"/>
    <w:rsid w:val="001E431B"/>
    <w:rsid w:val="001E4341"/>
    <w:rsid w:val="001E468C"/>
    <w:rsid w:val="001E47E6"/>
    <w:rsid w:val="001E4AC4"/>
    <w:rsid w:val="001E4CE1"/>
    <w:rsid w:val="001E4D0A"/>
    <w:rsid w:val="001E4E0E"/>
    <w:rsid w:val="001E55B5"/>
    <w:rsid w:val="001E5626"/>
    <w:rsid w:val="001E579B"/>
    <w:rsid w:val="001E58CB"/>
    <w:rsid w:val="001E5FCA"/>
    <w:rsid w:val="001E6097"/>
    <w:rsid w:val="001E6422"/>
    <w:rsid w:val="001E65C1"/>
    <w:rsid w:val="001E65DB"/>
    <w:rsid w:val="001E6BA3"/>
    <w:rsid w:val="001E6F5D"/>
    <w:rsid w:val="001E7080"/>
    <w:rsid w:val="001E733C"/>
    <w:rsid w:val="001E7561"/>
    <w:rsid w:val="001E7779"/>
    <w:rsid w:val="001E779A"/>
    <w:rsid w:val="001E78EC"/>
    <w:rsid w:val="001E7B4F"/>
    <w:rsid w:val="001E7E26"/>
    <w:rsid w:val="001F00E6"/>
    <w:rsid w:val="001F02BA"/>
    <w:rsid w:val="001F037D"/>
    <w:rsid w:val="001F04B4"/>
    <w:rsid w:val="001F056C"/>
    <w:rsid w:val="001F05D6"/>
    <w:rsid w:val="001F0612"/>
    <w:rsid w:val="001F0613"/>
    <w:rsid w:val="001F0676"/>
    <w:rsid w:val="001F07BD"/>
    <w:rsid w:val="001F0B30"/>
    <w:rsid w:val="001F0C98"/>
    <w:rsid w:val="001F0E0A"/>
    <w:rsid w:val="001F1631"/>
    <w:rsid w:val="001F1754"/>
    <w:rsid w:val="001F17EE"/>
    <w:rsid w:val="001F1848"/>
    <w:rsid w:val="001F192F"/>
    <w:rsid w:val="001F19FF"/>
    <w:rsid w:val="001F1C81"/>
    <w:rsid w:val="001F219D"/>
    <w:rsid w:val="001F2358"/>
    <w:rsid w:val="001F263D"/>
    <w:rsid w:val="001F26E9"/>
    <w:rsid w:val="001F29AC"/>
    <w:rsid w:val="001F2B72"/>
    <w:rsid w:val="001F2C25"/>
    <w:rsid w:val="001F2D0C"/>
    <w:rsid w:val="001F2E6D"/>
    <w:rsid w:val="001F2FF7"/>
    <w:rsid w:val="001F3158"/>
    <w:rsid w:val="001F357F"/>
    <w:rsid w:val="001F35FB"/>
    <w:rsid w:val="001F373D"/>
    <w:rsid w:val="001F374C"/>
    <w:rsid w:val="001F3924"/>
    <w:rsid w:val="001F3D91"/>
    <w:rsid w:val="001F3E87"/>
    <w:rsid w:val="001F3EAA"/>
    <w:rsid w:val="001F3EEA"/>
    <w:rsid w:val="001F3FEC"/>
    <w:rsid w:val="001F416F"/>
    <w:rsid w:val="001F44FC"/>
    <w:rsid w:val="001F4936"/>
    <w:rsid w:val="001F4949"/>
    <w:rsid w:val="001F4CF0"/>
    <w:rsid w:val="001F4E3B"/>
    <w:rsid w:val="001F4EF3"/>
    <w:rsid w:val="001F54C8"/>
    <w:rsid w:val="001F5AAD"/>
    <w:rsid w:val="001F5BFC"/>
    <w:rsid w:val="001F5C7F"/>
    <w:rsid w:val="001F5D76"/>
    <w:rsid w:val="001F5F4B"/>
    <w:rsid w:val="001F6187"/>
    <w:rsid w:val="001F6295"/>
    <w:rsid w:val="001F64AB"/>
    <w:rsid w:val="001F66E0"/>
    <w:rsid w:val="001F6837"/>
    <w:rsid w:val="001F684A"/>
    <w:rsid w:val="001F693D"/>
    <w:rsid w:val="001F6AA9"/>
    <w:rsid w:val="001F6B0B"/>
    <w:rsid w:val="001F6B66"/>
    <w:rsid w:val="001F6B6C"/>
    <w:rsid w:val="001F6D15"/>
    <w:rsid w:val="001F715B"/>
    <w:rsid w:val="001F748A"/>
    <w:rsid w:val="001F75EA"/>
    <w:rsid w:val="001F767B"/>
    <w:rsid w:val="001F7B82"/>
    <w:rsid w:val="001F7C9E"/>
    <w:rsid w:val="001F7EA7"/>
    <w:rsid w:val="001F7EC5"/>
    <w:rsid w:val="001F7F3F"/>
    <w:rsid w:val="00200015"/>
    <w:rsid w:val="00200074"/>
    <w:rsid w:val="00200463"/>
    <w:rsid w:val="002005BC"/>
    <w:rsid w:val="002008D6"/>
    <w:rsid w:val="0020099F"/>
    <w:rsid w:val="00200A93"/>
    <w:rsid w:val="00200DDA"/>
    <w:rsid w:val="00200EC4"/>
    <w:rsid w:val="0020111E"/>
    <w:rsid w:val="0020122A"/>
    <w:rsid w:val="002013BD"/>
    <w:rsid w:val="002015C3"/>
    <w:rsid w:val="002018FF"/>
    <w:rsid w:val="0020190C"/>
    <w:rsid w:val="00201E98"/>
    <w:rsid w:val="00201EAB"/>
    <w:rsid w:val="00202056"/>
    <w:rsid w:val="00202209"/>
    <w:rsid w:val="00202233"/>
    <w:rsid w:val="002022E0"/>
    <w:rsid w:val="002023EB"/>
    <w:rsid w:val="002023ED"/>
    <w:rsid w:val="002029FC"/>
    <w:rsid w:val="00202D10"/>
    <w:rsid w:val="002030D0"/>
    <w:rsid w:val="0020391A"/>
    <w:rsid w:val="00203A00"/>
    <w:rsid w:val="00203D47"/>
    <w:rsid w:val="00203EC4"/>
    <w:rsid w:val="00203FB7"/>
    <w:rsid w:val="002040A4"/>
    <w:rsid w:val="00204237"/>
    <w:rsid w:val="002043F9"/>
    <w:rsid w:val="0020440F"/>
    <w:rsid w:val="00204599"/>
    <w:rsid w:val="002045E2"/>
    <w:rsid w:val="0020460E"/>
    <w:rsid w:val="00204633"/>
    <w:rsid w:val="00204897"/>
    <w:rsid w:val="002048C8"/>
    <w:rsid w:val="0020499D"/>
    <w:rsid w:val="00204B8C"/>
    <w:rsid w:val="00204C97"/>
    <w:rsid w:val="00204EC0"/>
    <w:rsid w:val="00204EC7"/>
    <w:rsid w:val="00205207"/>
    <w:rsid w:val="00205376"/>
    <w:rsid w:val="0020540E"/>
    <w:rsid w:val="00205726"/>
    <w:rsid w:val="00205737"/>
    <w:rsid w:val="00205884"/>
    <w:rsid w:val="0020588A"/>
    <w:rsid w:val="002058A6"/>
    <w:rsid w:val="002058C4"/>
    <w:rsid w:val="002058E6"/>
    <w:rsid w:val="0020594B"/>
    <w:rsid w:val="00205DEA"/>
    <w:rsid w:val="00205E4C"/>
    <w:rsid w:val="00205F6D"/>
    <w:rsid w:val="0020601D"/>
    <w:rsid w:val="0020620F"/>
    <w:rsid w:val="0020680A"/>
    <w:rsid w:val="00206862"/>
    <w:rsid w:val="00206BD0"/>
    <w:rsid w:val="00206D3C"/>
    <w:rsid w:val="00206DC2"/>
    <w:rsid w:val="002070C1"/>
    <w:rsid w:val="002073EC"/>
    <w:rsid w:val="00207A90"/>
    <w:rsid w:val="00207D76"/>
    <w:rsid w:val="00207DF4"/>
    <w:rsid w:val="002103D2"/>
    <w:rsid w:val="002103F2"/>
    <w:rsid w:val="0021096F"/>
    <w:rsid w:val="002109F1"/>
    <w:rsid w:val="00210A8A"/>
    <w:rsid w:val="00210C2D"/>
    <w:rsid w:val="00211252"/>
    <w:rsid w:val="0021126A"/>
    <w:rsid w:val="002114F5"/>
    <w:rsid w:val="0021159B"/>
    <w:rsid w:val="0021179B"/>
    <w:rsid w:val="002117BF"/>
    <w:rsid w:val="00211A92"/>
    <w:rsid w:val="00211BB7"/>
    <w:rsid w:val="00211CAF"/>
    <w:rsid w:val="00211E7F"/>
    <w:rsid w:val="00211EC0"/>
    <w:rsid w:val="002120A6"/>
    <w:rsid w:val="002120D9"/>
    <w:rsid w:val="0021226A"/>
    <w:rsid w:val="00212755"/>
    <w:rsid w:val="00212E38"/>
    <w:rsid w:val="00212F5E"/>
    <w:rsid w:val="00212FEB"/>
    <w:rsid w:val="0021332F"/>
    <w:rsid w:val="002136B0"/>
    <w:rsid w:val="00213955"/>
    <w:rsid w:val="00214042"/>
    <w:rsid w:val="00214171"/>
    <w:rsid w:val="00214175"/>
    <w:rsid w:val="002145D4"/>
    <w:rsid w:val="00214883"/>
    <w:rsid w:val="002149AB"/>
    <w:rsid w:val="00214CBF"/>
    <w:rsid w:val="00214E0E"/>
    <w:rsid w:val="0021507F"/>
    <w:rsid w:val="002150DE"/>
    <w:rsid w:val="00215132"/>
    <w:rsid w:val="0021517B"/>
    <w:rsid w:val="00215242"/>
    <w:rsid w:val="002154A7"/>
    <w:rsid w:val="002154B9"/>
    <w:rsid w:val="00215548"/>
    <w:rsid w:val="0021561B"/>
    <w:rsid w:val="00215812"/>
    <w:rsid w:val="00215A94"/>
    <w:rsid w:val="00215B97"/>
    <w:rsid w:val="00215FB2"/>
    <w:rsid w:val="0021604B"/>
    <w:rsid w:val="00216186"/>
    <w:rsid w:val="002161DC"/>
    <w:rsid w:val="00216299"/>
    <w:rsid w:val="002162BB"/>
    <w:rsid w:val="00216480"/>
    <w:rsid w:val="00216642"/>
    <w:rsid w:val="002168A5"/>
    <w:rsid w:val="00216951"/>
    <w:rsid w:val="00216A73"/>
    <w:rsid w:val="00216B77"/>
    <w:rsid w:val="00216BBF"/>
    <w:rsid w:val="00216D68"/>
    <w:rsid w:val="00216DCE"/>
    <w:rsid w:val="0021763B"/>
    <w:rsid w:val="00217759"/>
    <w:rsid w:val="002178AC"/>
    <w:rsid w:val="002178BA"/>
    <w:rsid w:val="002179C8"/>
    <w:rsid w:val="00217A8B"/>
    <w:rsid w:val="00217DF1"/>
    <w:rsid w:val="00217DF4"/>
    <w:rsid w:val="00220096"/>
    <w:rsid w:val="002201D7"/>
    <w:rsid w:val="0022020B"/>
    <w:rsid w:val="002204B8"/>
    <w:rsid w:val="0022067F"/>
    <w:rsid w:val="0022071F"/>
    <w:rsid w:val="00220773"/>
    <w:rsid w:val="00220B2D"/>
    <w:rsid w:val="00220BCA"/>
    <w:rsid w:val="00220CE4"/>
    <w:rsid w:val="00220D03"/>
    <w:rsid w:val="00220EB1"/>
    <w:rsid w:val="00220F51"/>
    <w:rsid w:val="0022103E"/>
    <w:rsid w:val="00221112"/>
    <w:rsid w:val="002213E7"/>
    <w:rsid w:val="00221454"/>
    <w:rsid w:val="002215AE"/>
    <w:rsid w:val="00221827"/>
    <w:rsid w:val="00221AAC"/>
    <w:rsid w:val="00221B6E"/>
    <w:rsid w:val="00221C04"/>
    <w:rsid w:val="00221DBF"/>
    <w:rsid w:val="00221F93"/>
    <w:rsid w:val="00222009"/>
    <w:rsid w:val="002221E7"/>
    <w:rsid w:val="00222510"/>
    <w:rsid w:val="00222541"/>
    <w:rsid w:val="0022275D"/>
    <w:rsid w:val="00222971"/>
    <w:rsid w:val="00222C8B"/>
    <w:rsid w:val="00222D0F"/>
    <w:rsid w:val="00222F1E"/>
    <w:rsid w:val="00222FFC"/>
    <w:rsid w:val="00223447"/>
    <w:rsid w:val="00223488"/>
    <w:rsid w:val="002234F1"/>
    <w:rsid w:val="0022375A"/>
    <w:rsid w:val="00223A2B"/>
    <w:rsid w:val="00223A93"/>
    <w:rsid w:val="00223ABF"/>
    <w:rsid w:val="00223B61"/>
    <w:rsid w:val="00223CB7"/>
    <w:rsid w:val="00223D0E"/>
    <w:rsid w:val="00223D56"/>
    <w:rsid w:val="00223D7B"/>
    <w:rsid w:val="00223EC4"/>
    <w:rsid w:val="00223F0F"/>
    <w:rsid w:val="002241A7"/>
    <w:rsid w:val="002241D8"/>
    <w:rsid w:val="002242F3"/>
    <w:rsid w:val="00224439"/>
    <w:rsid w:val="00224617"/>
    <w:rsid w:val="00224905"/>
    <w:rsid w:val="00224BB4"/>
    <w:rsid w:val="00224D82"/>
    <w:rsid w:val="0022519B"/>
    <w:rsid w:val="00225298"/>
    <w:rsid w:val="00225482"/>
    <w:rsid w:val="002255F1"/>
    <w:rsid w:val="00225890"/>
    <w:rsid w:val="00225A6E"/>
    <w:rsid w:val="00225B45"/>
    <w:rsid w:val="00225CD5"/>
    <w:rsid w:val="00225D8F"/>
    <w:rsid w:val="00226073"/>
    <w:rsid w:val="002261F4"/>
    <w:rsid w:val="002264DC"/>
    <w:rsid w:val="002265F3"/>
    <w:rsid w:val="00226622"/>
    <w:rsid w:val="0022662F"/>
    <w:rsid w:val="002267AD"/>
    <w:rsid w:val="0022693A"/>
    <w:rsid w:val="0022696A"/>
    <w:rsid w:val="002269F5"/>
    <w:rsid w:val="00226AA0"/>
    <w:rsid w:val="00226B3B"/>
    <w:rsid w:val="00226CD0"/>
    <w:rsid w:val="0022725E"/>
    <w:rsid w:val="00227690"/>
    <w:rsid w:val="00227F19"/>
    <w:rsid w:val="0023011C"/>
    <w:rsid w:val="00230168"/>
    <w:rsid w:val="00230203"/>
    <w:rsid w:val="00230561"/>
    <w:rsid w:val="00230684"/>
    <w:rsid w:val="00230B23"/>
    <w:rsid w:val="00230B61"/>
    <w:rsid w:val="00230E4E"/>
    <w:rsid w:val="00230FAE"/>
    <w:rsid w:val="00231134"/>
    <w:rsid w:val="00231279"/>
    <w:rsid w:val="00231487"/>
    <w:rsid w:val="00231699"/>
    <w:rsid w:val="002319E5"/>
    <w:rsid w:val="00231BB1"/>
    <w:rsid w:val="00231C0F"/>
    <w:rsid w:val="00231C4F"/>
    <w:rsid w:val="00231CF8"/>
    <w:rsid w:val="00231E20"/>
    <w:rsid w:val="00231E58"/>
    <w:rsid w:val="00231EE7"/>
    <w:rsid w:val="0023200F"/>
    <w:rsid w:val="002320CB"/>
    <w:rsid w:val="002321E1"/>
    <w:rsid w:val="00232260"/>
    <w:rsid w:val="002323D7"/>
    <w:rsid w:val="00232422"/>
    <w:rsid w:val="00232474"/>
    <w:rsid w:val="002325B0"/>
    <w:rsid w:val="00232840"/>
    <w:rsid w:val="00232947"/>
    <w:rsid w:val="00232D04"/>
    <w:rsid w:val="00232EEB"/>
    <w:rsid w:val="00232F55"/>
    <w:rsid w:val="00233099"/>
    <w:rsid w:val="00233769"/>
    <w:rsid w:val="00233911"/>
    <w:rsid w:val="00233ED0"/>
    <w:rsid w:val="00233FAC"/>
    <w:rsid w:val="002341A2"/>
    <w:rsid w:val="002342BB"/>
    <w:rsid w:val="0023456E"/>
    <w:rsid w:val="0023491D"/>
    <w:rsid w:val="00234A38"/>
    <w:rsid w:val="00234B81"/>
    <w:rsid w:val="002353A1"/>
    <w:rsid w:val="002353CD"/>
    <w:rsid w:val="00235641"/>
    <w:rsid w:val="0023584C"/>
    <w:rsid w:val="00235AFC"/>
    <w:rsid w:val="00235C5E"/>
    <w:rsid w:val="00235D2C"/>
    <w:rsid w:val="00235ED5"/>
    <w:rsid w:val="0023633C"/>
    <w:rsid w:val="002363D4"/>
    <w:rsid w:val="0023651D"/>
    <w:rsid w:val="002365F9"/>
    <w:rsid w:val="002367ED"/>
    <w:rsid w:val="002367F4"/>
    <w:rsid w:val="002368C6"/>
    <w:rsid w:val="00236AE4"/>
    <w:rsid w:val="00236B9A"/>
    <w:rsid w:val="00236C5F"/>
    <w:rsid w:val="00236F8D"/>
    <w:rsid w:val="00237048"/>
    <w:rsid w:val="0023713A"/>
    <w:rsid w:val="0023756B"/>
    <w:rsid w:val="00237612"/>
    <w:rsid w:val="002376EE"/>
    <w:rsid w:val="00237DC6"/>
    <w:rsid w:val="00237FEE"/>
    <w:rsid w:val="002402AB"/>
    <w:rsid w:val="00240499"/>
    <w:rsid w:val="002408ED"/>
    <w:rsid w:val="00240956"/>
    <w:rsid w:val="002409C6"/>
    <w:rsid w:val="00240BC7"/>
    <w:rsid w:val="00240F1C"/>
    <w:rsid w:val="00240FF0"/>
    <w:rsid w:val="00241B03"/>
    <w:rsid w:val="00242048"/>
    <w:rsid w:val="0024210D"/>
    <w:rsid w:val="0024211E"/>
    <w:rsid w:val="0024218E"/>
    <w:rsid w:val="00242447"/>
    <w:rsid w:val="0024259D"/>
    <w:rsid w:val="00242601"/>
    <w:rsid w:val="002426FF"/>
    <w:rsid w:val="0024270D"/>
    <w:rsid w:val="00242883"/>
    <w:rsid w:val="00242A3A"/>
    <w:rsid w:val="00242B17"/>
    <w:rsid w:val="00242BA8"/>
    <w:rsid w:val="00243015"/>
    <w:rsid w:val="002431DC"/>
    <w:rsid w:val="002431EE"/>
    <w:rsid w:val="002432F3"/>
    <w:rsid w:val="0024354B"/>
    <w:rsid w:val="00243565"/>
    <w:rsid w:val="00243577"/>
    <w:rsid w:val="002436D1"/>
    <w:rsid w:val="0024377A"/>
    <w:rsid w:val="002437A2"/>
    <w:rsid w:val="0024384E"/>
    <w:rsid w:val="002438E8"/>
    <w:rsid w:val="002439A8"/>
    <w:rsid w:val="00243BA2"/>
    <w:rsid w:val="00243F5B"/>
    <w:rsid w:val="00243FA5"/>
    <w:rsid w:val="0024412B"/>
    <w:rsid w:val="00244241"/>
    <w:rsid w:val="0024443A"/>
    <w:rsid w:val="002444F1"/>
    <w:rsid w:val="0024470A"/>
    <w:rsid w:val="00244C3E"/>
    <w:rsid w:val="00244F71"/>
    <w:rsid w:val="00245069"/>
    <w:rsid w:val="00245095"/>
    <w:rsid w:val="0024514C"/>
    <w:rsid w:val="00245164"/>
    <w:rsid w:val="00245209"/>
    <w:rsid w:val="0024528D"/>
    <w:rsid w:val="002454B5"/>
    <w:rsid w:val="002455B7"/>
    <w:rsid w:val="00245670"/>
    <w:rsid w:val="002459D7"/>
    <w:rsid w:val="00245AE2"/>
    <w:rsid w:val="00245B54"/>
    <w:rsid w:val="00245BAC"/>
    <w:rsid w:val="002460A5"/>
    <w:rsid w:val="002460B9"/>
    <w:rsid w:val="00246257"/>
    <w:rsid w:val="0024625F"/>
    <w:rsid w:val="00246662"/>
    <w:rsid w:val="00246671"/>
    <w:rsid w:val="00246705"/>
    <w:rsid w:val="0024690F"/>
    <w:rsid w:val="00246933"/>
    <w:rsid w:val="00246BA9"/>
    <w:rsid w:val="00246E10"/>
    <w:rsid w:val="002470F6"/>
    <w:rsid w:val="00247165"/>
    <w:rsid w:val="002472A8"/>
    <w:rsid w:val="00247494"/>
    <w:rsid w:val="002475E4"/>
    <w:rsid w:val="00247684"/>
    <w:rsid w:val="00247944"/>
    <w:rsid w:val="00247B3D"/>
    <w:rsid w:val="00247EE1"/>
    <w:rsid w:val="00247FA0"/>
    <w:rsid w:val="0025013A"/>
    <w:rsid w:val="002504BA"/>
    <w:rsid w:val="00250506"/>
    <w:rsid w:val="0025057B"/>
    <w:rsid w:val="0025059C"/>
    <w:rsid w:val="0025059D"/>
    <w:rsid w:val="002505BA"/>
    <w:rsid w:val="00250813"/>
    <w:rsid w:val="0025084F"/>
    <w:rsid w:val="0025089D"/>
    <w:rsid w:val="002509CD"/>
    <w:rsid w:val="00250A1E"/>
    <w:rsid w:val="00250B83"/>
    <w:rsid w:val="002511CE"/>
    <w:rsid w:val="00251615"/>
    <w:rsid w:val="00251796"/>
    <w:rsid w:val="002519F1"/>
    <w:rsid w:val="00251BBA"/>
    <w:rsid w:val="00251C85"/>
    <w:rsid w:val="00251D73"/>
    <w:rsid w:val="00251E6E"/>
    <w:rsid w:val="00251F4D"/>
    <w:rsid w:val="00251FE4"/>
    <w:rsid w:val="002520E7"/>
    <w:rsid w:val="002526E3"/>
    <w:rsid w:val="0025281F"/>
    <w:rsid w:val="00252B62"/>
    <w:rsid w:val="00252B91"/>
    <w:rsid w:val="00252F8B"/>
    <w:rsid w:val="00253289"/>
    <w:rsid w:val="002532B4"/>
    <w:rsid w:val="002533A4"/>
    <w:rsid w:val="0025351B"/>
    <w:rsid w:val="0025368A"/>
    <w:rsid w:val="0025371F"/>
    <w:rsid w:val="00253747"/>
    <w:rsid w:val="0025380B"/>
    <w:rsid w:val="00253888"/>
    <w:rsid w:val="00253C56"/>
    <w:rsid w:val="00253C94"/>
    <w:rsid w:val="00253D98"/>
    <w:rsid w:val="00253F43"/>
    <w:rsid w:val="00253F70"/>
    <w:rsid w:val="00253FD1"/>
    <w:rsid w:val="002542F6"/>
    <w:rsid w:val="0025463D"/>
    <w:rsid w:val="002547CE"/>
    <w:rsid w:val="00254845"/>
    <w:rsid w:val="002548C3"/>
    <w:rsid w:val="00254BB8"/>
    <w:rsid w:val="00254CDA"/>
    <w:rsid w:val="00254F23"/>
    <w:rsid w:val="00254FF0"/>
    <w:rsid w:val="00255022"/>
    <w:rsid w:val="002555BE"/>
    <w:rsid w:val="00255AA0"/>
    <w:rsid w:val="00255F05"/>
    <w:rsid w:val="0025605E"/>
    <w:rsid w:val="002561C0"/>
    <w:rsid w:val="00256365"/>
    <w:rsid w:val="002563C1"/>
    <w:rsid w:val="00256661"/>
    <w:rsid w:val="0025667E"/>
    <w:rsid w:val="002567ED"/>
    <w:rsid w:val="002567FA"/>
    <w:rsid w:val="002568B6"/>
    <w:rsid w:val="00256AC9"/>
    <w:rsid w:val="00256DD6"/>
    <w:rsid w:val="00256DE0"/>
    <w:rsid w:val="00256E71"/>
    <w:rsid w:val="00257044"/>
    <w:rsid w:val="002571CD"/>
    <w:rsid w:val="00257655"/>
    <w:rsid w:val="002578EC"/>
    <w:rsid w:val="002579BE"/>
    <w:rsid w:val="00260207"/>
    <w:rsid w:val="00260522"/>
    <w:rsid w:val="00260594"/>
    <w:rsid w:val="00260683"/>
    <w:rsid w:val="002609BE"/>
    <w:rsid w:val="00260B29"/>
    <w:rsid w:val="00260D76"/>
    <w:rsid w:val="00260FFE"/>
    <w:rsid w:val="002611AA"/>
    <w:rsid w:val="002611D0"/>
    <w:rsid w:val="0026122E"/>
    <w:rsid w:val="0026144D"/>
    <w:rsid w:val="0026148D"/>
    <w:rsid w:val="00261570"/>
    <w:rsid w:val="002615E7"/>
    <w:rsid w:val="002615F7"/>
    <w:rsid w:val="00261689"/>
    <w:rsid w:val="00261836"/>
    <w:rsid w:val="00261C67"/>
    <w:rsid w:val="00261DA3"/>
    <w:rsid w:val="00261F27"/>
    <w:rsid w:val="00261F9D"/>
    <w:rsid w:val="002621D9"/>
    <w:rsid w:val="00262286"/>
    <w:rsid w:val="002626FB"/>
    <w:rsid w:val="00262A8F"/>
    <w:rsid w:val="00262B49"/>
    <w:rsid w:val="00262FD5"/>
    <w:rsid w:val="00263156"/>
    <w:rsid w:val="002637C9"/>
    <w:rsid w:val="0026383B"/>
    <w:rsid w:val="00263E3F"/>
    <w:rsid w:val="002642D3"/>
    <w:rsid w:val="002648AD"/>
    <w:rsid w:val="00264B49"/>
    <w:rsid w:val="00264C6C"/>
    <w:rsid w:val="00264F32"/>
    <w:rsid w:val="00265018"/>
    <w:rsid w:val="002650F7"/>
    <w:rsid w:val="0026523A"/>
    <w:rsid w:val="0026544F"/>
    <w:rsid w:val="00265618"/>
    <w:rsid w:val="002657A6"/>
    <w:rsid w:val="002657C3"/>
    <w:rsid w:val="002657FE"/>
    <w:rsid w:val="002658D8"/>
    <w:rsid w:val="0026597E"/>
    <w:rsid w:val="002659AE"/>
    <w:rsid w:val="00265D1C"/>
    <w:rsid w:val="00265D7E"/>
    <w:rsid w:val="00265DFF"/>
    <w:rsid w:val="00265F38"/>
    <w:rsid w:val="00265FED"/>
    <w:rsid w:val="00266005"/>
    <w:rsid w:val="00266048"/>
    <w:rsid w:val="002660E8"/>
    <w:rsid w:val="0026618E"/>
    <w:rsid w:val="00266550"/>
    <w:rsid w:val="00266600"/>
    <w:rsid w:val="00266633"/>
    <w:rsid w:val="00266656"/>
    <w:rsid w:val="002666C9"/>
    <w:rsid w:val="00266760"/>
    <w:rsid w:val="00266804"/>
    <w:rsid w:val="00266DE5"/>
    <w:rsid w:val="00266E47"/>
    <w:rsid w:val="00266F55"/>
    <w:rsid w:val="00266F66"/>
    <w:rsid w:val="00267106"/>
    <w:rsid w:val="002671DA"/>
    <w:rsid w:val="002675F7"/>
    <w:rsid w:val="0026761C"/>
    <w:rsid w:val="00267671"/>
    <w:rsid w:val="002676C3"/>
    <w:rsid w:val="0026787B"/>
    <w:rsid w:val="0026791C"/>
    <w:rsid w:val="00267C51"/>
    <w:rsid w:val="00267E9B"/>
    <w:rsid w:val="00267EB9"/>
    <w:rsid w:val="00267F22"/>
    <w:rsid w:val="002701F7"/>
    <w:rsid w:val="0027032D"/>
    <w:rsid w:val="00270463"/>
    <w:rsid w:val="0027066F"/>
    <w:rsid w:val="002707DE"/>
    <w:rsid w:val="00270A98"/>
    <w:rsid w:val="00270B13"/>
    <w:rsid w:val="00270DD0"/>
    <w:rsid w:val="00270F5E"/>
    <w:rsid w:val="002710DE"/>
    <w:rsid w:val="002713D2"/>
    <w:rsid w:val="002713F8"/>
    <w:rsid w:val="002716DA"/>
    <w:rsid w:val="0027184D"/>
    <w:rsid w:val="00271871"/>
    <w:rsid w:val="00271C69"/>
    <w:rsid w:val="00271E2D"/>
    <w:rsid w:val="002721DC"/>
    <w:rsid w:val="002725A7"/>
    <w:rsid w:val="002725B8"/>
    <w:rsid w:val="00272656"/>
    <w:rsid w:val="002726C0"/>
    <w:rsid w:val="0027283F"/>
    <w:rsid w:val="00272896"/>
    <w:rsid w:val="002728FD"/>
    <w:rsid w:val="00272966"/>
    <w:rsid w:val="00272967"/>
    <w:rsid w:val="00272A91"/>
    <w:rsid w:val="00272C9C"/>
    <w:rsid w:val="00272EE1"/>
    <w:rsid w:val="00273035"/>
    <w:rsid w:val="002730A2"/>
    <w:rsid w:val="0027354A"/>
    <w:rsid w:val="00273873"/>
    <w:rsid w:val="0027388B"/>
    <w:rsid w:val="002738FA"/>
    <w:rsid w:val="00273951"/>
    <w:rsid w:val="00273956"/>
    <w:rsid w:val="00273B20"/>
    <w:rsid w:val="00273F10"/>
    <w:rsid w:val="002742D4"/>
    <w:rsid w:val="0027440D"/>
    <w:rsid w:val="0027445F"/>
    <w:rsid w:val="0027453A"/>
    <w:rsid w:val="002746FC"/>
    <w:rsid w:val="002748DB"/>
    <w:rsid w:val="00274BC5"/>
    <w:rsid w:val="00274D4A"/>
    <w:rsid w:val="00274D64"/>
    <w:rsid w:val="00274E81"/>
    <w:rsid w:val="0027501B"/>
    <w:rsid w:val="002750AA"/>
    <w:rsid w:val="002753BF"/>
    <w:rsid w:val="00275623"/>
    <w:rsid w:val="002758BE"/>
    <w:rsid w:val="00275AD2"/>
    <w:rsid w:val="00275ECE"/>
    <w:rsid w:val="00276019"/>
    <w:rsid w:val="0027601E"/>
    <w:rsid w:val="0027602A"/>
    <w:rsid w:val="002761B1"/>
    <w:rsid w:val="0027621F"/>
    <w:rsid w:val="00276366"/>
    <w:rsid w:val="002763C8"/>
    <w:rsid w:val="0027666A"/>
    <w:rsid w:val="0027670C"/>
    <w:rsid w:val="002767C0"/>
    <w:rsid w:val="00276854"/>
    <w:rsid w:val="00276AA2"/>
    <w:rsid w:val="00276C7D"/>
    <w:rsid w:val="00276DA9"/>
    <w:rsid w:val="00276EE5"/>
    <w:rsid w:val="00276F02"/>
    <w:rsid w:val="00276F82"/>
    <w:rsid w:val="002771A6"/>
    <w:rsid w:val="00277239"/>
    <w:rsid w:val="00277564"/>
    <w:rsid w:val="00277707"/>
    <w:rsid w:val="0027771F"/>
    <w:rsid w:val="00277820"/>
    <w:rsid w:val="002779A4"/>
    <w:rsid w:val="00277B33"/>
    <w:rsid w:val="00277D07"/>
    <w:rsid w:val="00277EFB"/>
    <w:rsid w:val="00277F87"/>
    <w:rsid w:val="00280892"/>
    <w:rsid w:val="00280BB1"/>
    <w:rsid w:val="00280C63"/>
    <w:rsid w:val="00280D25"/>
    <w:rsid w:val="00280DA0"/>
    <w:rsid w:val="00280F3E"/>
    <w:rsid w:val="002813AD"/>
    <w:rsid w:val="0028147E"/>
    <w:rsid w:val="00281531"/>
    <w:rsid w:val="0028160E"/>
    <w:rsid w:val="00281618"/>
    <w:rsid w:val="002816C3"/>
    <w:rsid w:val="002817F6"/>
    <w:rsid w:val="00281918"/>
    <w:rsid w:val="00281A3C"/>
    <w:rsid w:val="00281E87"/>
    <w:rsid w:val="00282155"/>
    <w:rsid w:val="0028219B"/>
    <w:rsid w:val="002821D4"/>
    <w:rsid w:val="00282413"/>
    <w:rsid w:val="002824C8"/>
    <w:rsid w:val="002825A8"/>
    <w:rsid w:val="002828BE"/>
    <w:rsid w:val="00282A54"/>
    <w:rsid w:val="00282F7B"/>
    <w:rsid w:val="00283210"/>
    <w:rsid w:val="00283226"/>
    <w:rsid w:val="00283394"/>
    <w:rsid w:val="0028350B"/>
    <w:rsid w:val="002835FF"/>
    <w:rsid w:val="0028379D"/>
    <w:rsid w:val="0028396D"/>
    <w:rsid w:val="002839EA"/>
    <w:rsid w:val="00283A50"/>
    <w:rsid w:val="00283BAD"/>
    <w:rsid w:val="002840F0"/>
    <w:rsid w:val="0028462A"/>
    <w:rsid w:val="0028468D"/>
    <w:rsid w:val="0028469E"/>
    <w:rsid w:val="00284DE7"/>
    <w:rsid w:val="00284DFD"/>
    <w:rsid w:val="00284E45"/>
    <w:rsid w:val="00284EB1"/>
    <w:rsid w:val="00284F62"/>
    <w:rsid w:val="0028520C"/>
    <w:rsid w:val="002854C0"/>
    <w:rsid w:val="002855C1"/>
    <w:rsid w:val="00285624"/>
    <w:rsid w:val="00285670"/>
    <w:rsid w:val="002856DB"/>
    <w:rsid w:val="002858B0"/>
    <w:rsid w:val="00285961"/>
    <w:rsid w:val="00285A88"/>
    <w:rsid w:val="00285AA5"/>
    <w:rsid w:val="00285B45"/>
    <w:rsid w:val="00285C7F"/>
    <w:rsid w:val="00285E11"/>
    <w:rsid w:val="00285E3C"/>
    <w:rsid w:val="00285E98"/>
    <w:rsid w:val="00285F2B"/>
    <w:rsid w:val="0028629D"/>
    <w:rsid w:val="002862C8"/>
    <w:rsid w:val="00286359"/>
    <w:rsid w:val="0028636E"/>
    <w:rsid w:val="002868AC"/>
    <w:rsid w:val="002868CE"/>
    <w:rsid w:val="00286ABE"/>
    <w:rsid w:val="00286D6C"/>
    <w:rsid w:val="00286D7B"/>
    <w:rsid w:val="00286D99"/>
    <w:rsid w:val="00286EE4"/>
    <w:rsid w:val="00286F2C"/>
    <w:rsid w:val="00286F33"/>
    <w:rsid w:val="00286F4E"/>
    <w:rsid w:val="00286FD8"/>
    <w:rsid w:val="00287173"/>
    <w:rsid w:val="002872C0"/>
    <w:rsid w:val="0028757D"/>
    <w:rsid w:val="00287B0D"/>
    <w:rsid w:val="00287CAF"/>
    <w:rsid w:val="00287E5A"/>
    <w:rsid w:val="00290007"/>
    <w:rsid w:val="0029009C"/>
    <w:rsid w:val="002907B9"/>
    <w:rsid w:val="00290949"/>
    <w:rsid w:val="00290B63"/>
    <w:rsid w:val="00290E13"/>
    <w:rsid w:val="00290F8D"/>
    <w:rsid w:val="00291096"/>
    <w:rsid w:val="002911E2"/>
    <w:rsid w:val="0029136A"/>
    <w:rsid w:val="00291635"/>
    <w:rsid w:val="002916C4"/>
    <w:rsid w:val="002917C5"/>
    <w:rsid w:val="0029184A"/>
    <w:rsid w:val="002919DE"/>
    <w:rsid w:val="002919E4"/>
    <w:rsid w:val="00291AB7"/>
    <w:rsid w:val="00291B70"/>
    <w:rsid w:val="00291C3F"/>
    <w:rsid w:val="00291C8D"/>
    <w:rsid w:val="00291DEF"/>
    <w:rsid w:val="00291E1C"/>
    <w:rsid w:val="00292094"/>
    <w:rsid w:val="002922D2"/>
    <w:rsid w:val="00292305"/>
    <w:rsid w:val="002924CC"/>
    <w:rsid w:val="002926FC"/>
    <w:rsid w:val="00292954"/>
    <w:rsid w:val="00292A06"/>
    <w:rsid w:val="00292B3C"/>
    <w:rsid w:val="00292B79"/>
    <w:rsid w:val="00292C43"/>
    <w:rsid w:val="00292FA4"/>
    <w:rsid w:val="00292FC7"/>
    <w:rsid w:val="0029309D"/>
    <w:rsid w:val="00293140"/>
    <w:rsid w:val="002933C8"/>
    <w:rsid w:val="002933FD"/>
    <w:rsid w:val="00293514"/>
    <w:rsid w:val="00293A27"/>
    <w:rsid w:val="00293C53"/>
    <w:rsid w:val="00293CC3"/>
    <w:rsid w:val="00293FBB"/>
    <w:rsid w:val="002943C3"/>
    <w:rsid w:val="002945ED"/>
    <w:rsid w:val="002945EE"/>
    <w:rsid w:val="002948DC"/>
    <w:rsid w:val="00294AD1"/>
    <w:rsid w:val="00294B3B"/>
    <w:rsid w:val="00294C35"/>
    <w:rsid w:val="00295048"/>
    <w:rsid w:val="0029517A"/>
    <w:rsid w:val="00295888"/>
    <w:rsid w:val="00295A7B"/>
    <w:rsid w:val="00295DAD"/>
    <w:rsid w:val="00296006"/>
    <w:rsid w:val="0029614F"/>
    <w:rsid w:val="002966E3"/>
    <w:rsid w:val="0029670D"/>
    <w:rsid w:val="002967D5"/>
    <w:rsid w:val="00296AB8"/>
    <w:rsid w:val="00296B25"/>
    <w:rsid w:val="00296F9B"/>
    <w:rsid w:val="00296FA7"/>
    <w:rsid w:val="00296FCC"/>
    <w:rsid w:val="0029734A"/>
    <w:rsid w:val="00297357"/>
    <w:rsid w:val="002978AE"/>
    <w:rsid w:val="002978F0"/>
    <w:rsid w:val="002978F5"/>
    <w:rsid w:val="002979CE"/>
    <w:rsid w:val="00297B23"/>
    <w:rsid w:val="00297DD4"/>
    <w:rsid w:val="00297E2F"/>
    <w:rsid w:val="00297E7A"/>
    <w:rsid w:val="00297EC6"/>
    <w:rsid w:val="00297FF7"/>
    <w:rsid w:val="002A002D"/>
    <w:rsid w:val="002A0166"/>
    <w:rsid w:val="002A03E9"/>
    <w:rsid w:val="002A07F0"/>
    <w:rsid w:val="002A0828"/>
    <w:rsid w:val="002A0E9D"/>
    <w:rsid w:val="002A105A"/>
    <w:rsid w:val="002A1777"/>
    <w:rsid w:val="002A18D7"/>
    <w:rsid w:val="002A199B"/>
    <w:rsid w:val="002A1D72"/>
    <w:rsid w:val="002A1D80"/>
    <w:rsid w:val="002A1E3A"/>
    <w:rsid w:val="002A1EC3"/>
    <w:rsid w:val="002A1FBA"/>
    <w:rsid w:val="002A21EB"/>
    <w:rsid w:val="002A22FD"/>
    <w:rsid w:val="002A23A1"/>
    <w:rsid w:val="002A2451"/>
    <w:rsid w:val="002A26B3"/>
    <w:rsid w:val="002A2AAD"/>
    <w:rsid w:val="002A2DBF"/>
    <w:rsid w:val="002A2EC2"/>
    <w:rsid w:val="002A33C0"/>
    <w:rsid w:val="002A3692"/>
    <w:rsid w:val="002A37DE"/>
    <w:rsid w:val="002A39CB"/>
    <w:rsid w:val="002A3AE7"/>
    <w:rsid w:val="002A3CA7"/>
    <w:rsid w:val="002A3CD7"/>
    <w:rsid w:val="002A3E37"/>
    <w:rsid w:val="002A43D9"/>
    <w:rsid w:val="002A4583"/>
    <w:rsid w:val="002A4793"/>
    <w:rsid w:val="002A48D4"/>
    <w:rsid w:val="002A4D28"/>
    <w:rsid w:val="002A5087"/>
    <w:rsid w:val="002A5195"/>
    <w:rsid w:val="002A5248"/>
    <w:rsid w:val="002A531B"/>
    <w:rsid w:val="002A5688"/>
    <w:rsid w:val="002A5A7A"/>
    <w:rsid w:val="002A5A9C"/>
    <w:rsid w:val="002A5E51"/>
    <w:rsid w:val="002A613B"/>
    <w:rsid w:val="002A6589"/>
    <w:rsid w:val="002A66BD"/>
    <w:rsid w:val="002A671E"/>
    <w:rsid w:val="002A6778"/>
    <w:rsid w:val="002A68A5"/>
    <w:rsid w:val="002A6A8B"/>
    <w:rsid w:val="002A6C2D"/>
    <w:rsid w:val="002A6D6A"/>
    <w:rsid w:val="002A6DE5"/>
    <w:rsid w:val="002A6E64"/>
    <w:rsid w:val="002A7237"/>
    <w:rsid w:val="002A7424"/>
    <w:rsid w:val="002A7536"/>
    <w:rsid w:val="002A75B0"/>
    <w:rsid w:val="002A7643"/>
    <w:rsid w:val="002A76FE"/>
    <w:rsid w:val="002A7946"/>
    <w:rsid w:val="002A7B69"/>
    <w:rsid w:val="002A7C5C"/>
    <w:rsid w:val="002A7E1A"/>
    <w:rsid w:val="002B03E8"/>
    <w:rsid w:val="002B0721"/>
    <w:rsid w:val="002B0913"/>
    <w:rsid w:val="002B0BE5"/>
    <w:rsid w:val="002B0FAB"/>
    <w:rsid w:val="002B1099"/>
    <w:rsid w:val="002B10DF"/>
    <w:rsid w:val="002B1222"/>
    <w:rsid w:val="002B123B"/>
    <w:rsid w:val="002B13B5"/>
    <w:rsid w:val="002B148D"/>
    <w:rsid w:val="002B179B"/>
    <w:rsid w:val="002B1E4D"/>
    <w:rsid w:val="002B1ED7"/>
    <w:rsid w:val="002B1FA0"/>
    <w:rsid w:val="002B1FE7"/>
    <w:rsid w:val="002B2077"/>
    <w:rsid w:val="002B2222"/>
    <w:rsid w:val="002B2383"/>
    <w:rsid w:val="002B23A1"/>
    <w:rsid w:val="002B2412"/>
    <w:rsid w:val="002B25A9"/>
    <w:rsid w:val="002B25F5"/>
    <w:rsid w:val="002B266D"/>
    <w:rsid w:val="002B29AD"/>
    <w:rsid w:val="002B2C11"/>
    <w:rsid w:val="002B2E7C"/>
    <w:rsid w:val="002B302E"/>
    <w:rsid w:val="002B3094"/>
    <w:rsid w:val="002B30E4"/>
    <w:rsid w:val="002B3343"/>
    <w:rsid w:val="002B3507"/>
    <w:rsid w:val="002B35AF"/>
    <w:rsid w:val="002B37E4"/>
    <w:rsid w:val="002B3910"/>
    <w:rsid w:val="002B3A2E"/>
    <w:rsid w:val="002B3A4D"/>
    <w:rsid w:val="002B3DC4"/>
    <w:rsid w:val="002B3E63"/>
    <w:rsid w:val="002B3EE6"/>
    <w:rsid w:val="002B4004"/>
    <w:rsid w:val="002B40D3"/>
    <w:rsid w:val="002B41DD"/>
    <w:rsid w:val="002B4337"/>
    <w:rsid w:val="002B451F"/>
    <w:rsid w:val="002B4566"/>
    <w:rsid w:val="002B45C4"/>
    <w:rsid w:val="002B46A4"/>
    <w:rsid w:val="002B4CBA"/>
    <w:rsid w:val="002B4D14"/>
    <w:rsid w:val="002B530C"/>
    <w:rsid w:val="002B552A"/>
    <w:rsid w:val="002B559A"/>
    <w:rsid w:val="002B5726"/>
    <w:rsid w:val="002B5795"/>
    <w:rsid w:val="002B5B7A"/>
    <w:rsid w:val="002B5BAD"/>
    <w:rsid w:val="002B5C22"/>
    <w:rsid w:val="002B5C2F"/>
    <w:rsid w:val="002B5C59"/>
    <w:rsid w:val="002B5C82"/>
    <w:rsid w:val="002B5D1F"/>
    <w:rsid w:val="002B60A3"/>
    <w:rsid w:val="002B61DD"/>
    <w:rsid w:val="002B62F7"/>
    <w:rsid w:val="002B6790"/>
    <w:rsid w:val="002B6D72"/>
    <w:rsid w:val="002B70EC"/>
    <w:rsid w:val="002B72A0"/>
    <w:rsid w:val="002B7331"/>
    <w:rsid w:val="002B7404"/>
    <w:rsid w:val="002B7591"/>
    <w:rsid w:val="002B77F2"/>
    <w:rsid w:val="002B793C"/>
    <w:rsid w:val="002B7ABF"/>
    <w:rsid w:val="002B7B08"/>
    <w:rsid w:val="002B7B19"/>
    <w:rsid w:val="002B7B6C"/>
    <w:rsid w:val="002B7C79"/>
    <w:rsid w:val="002B7FB5"/>
    <w:rsid w:val="002B7FC0"/>
    <w:rsid w:val="002C00A6"/>
    <w:rsid w:val="002C061A"/>
    <w:rsid w:val="002C09FA"/>
    <w:rsid w:val="002C0B4F"/>
    <w:rsid w:val="002C0B8D"/>
    <w:rsid w:val="002C0BCC"/>
    <w:rsid w:val="002C0C14"/>
    <w:rsid w:val="002C0FF1"/>
    <w:rsid w:val="002C104F"/>
    <w:rsid w:val="002C14A7"/>
    <w:rsid w:val="002C15AF"/>
    <w:rsid w:val="002C181B"/>
    <w:rsid w:val="002C19D8"/>
    <w:rsid w:val="002C19F8"/>
    <w:rsid w:val="002C1BE9"/>
    <w:rsid w:val="002C1E20"/>
    <w:rsid w:val="002C1E28"/>
    <w:rsid w:val="002C1FFB"/>
    <w:rsid w:val="002C2000"/>
    <w:rsid w:val="002C2052"/>
    <w:rsid w:val="002C20EF"/>
    <w:rsid w:val="002C23AA"/>
    <w:rsid w:val="002C2453"/>
    <w:rsid w:val="002C25E0"/>
    <w:rsid w:val="002C278F"/>
    <w:rsid w:val="002C294B"/>
    <w:rsid w:val="002C2B2B"/>
    <w:rsid w:val="002C2BCD"/>
    <w:rsid w:val="002C2BFA"/>
    <w:rsid w:val="002C2C94"/>
    <w:rsid w:val="002C3126"/>
    <w:rsid w:val="002C34B6"/>
    <w:rsid w:val="002C3612"/>
    <w:rsid w:val="002C3746"/>
    <w:rsid w:val="002C374F"/>
    <w:rsid w:val="002C38CF"/>
    <w:rsid w:val="002C3916"/>
    <w:rsid w:val="002C399B"/>
    <w:rsid w:val="002C39BF"/>
    <w:rsid w:val="002C39EB"/>
    <w:rsid w:val="002C3B1B"/>
    <w:rsid w:val="002C3BED"/>
    <w:rsid w:val="002C3F8A"/>
    <w:rsid w:val="002C415E"/>
    <w:rsid w:val="002C418A"/>
    <w:rsid w:val="002C42BD"/>
    <w:rsid w:val="002C438E"/>
    <w:rsid w:val="002C460B"/>
    <w:rsid w:val="002C4614"/>
    <w:rsid w:val="002C47F6"/>
    <w:rsid w:val="002C482E"/>
    <w:rsid w:val="002C4ED8"/>
    <w:rsid w:val="002C50DC"/>
    <w:rsid w:val="002C5434"/>
    <w:rsid w:val="002C548E"/>
    <w:rsid w:val="002C57B9"/>
    <w:rsid w:val="002C5948"/>
    <w:rsid w:val="002C59A0"/>
    <w:rsid w:val="002C5C38"/>
    <w:rsid w:val="002C5C7B"/>
    <w:rsid w:val="002C667B"/>
    <w:rsid w:val="002C6682"/>
    <w:rsid w:val="002C66BA"/>
    <w:rsid w:val="002C68CD"/>
    <w:rsid w:val="002C698C"/>
    <w:rsid w:val="002C69E7"/>
    <w:rsid w:val="002C6C2A"/>
    <w:rsid w:val="002C6CE5"/>
    <w:rsid w:val="002C6EC9"/>
    <w:rsid w:val="002C7280"/>
    <w:rsid w:val="002C7790"/>
    <w:rsid w:val="002C7884"/>
    <w:rsid w:val="002C7DCC"/>
    <w:rsid w:val="002C7F86"/>
    <w:rsid w:val="002D0458"/>
    <w:rsid w:val="002D0699"/>
    <w:rsid w:val="002D0956"/>
    <w:rsid w:val="002D0D79"/>
    <w:rsid w:val="002D0DF6"/>
    <w:rsid w:val="002D0F72"/>
    <w:rsid w:val="002D1021"/>
    <w:rsid w:val="002D10E0"/>
    <w:rsid w:val="002D1237"/>
    <w:rsid w:val="002D125E"/>
    <w:rsid w:val="002D147B"/>
    <w:rsid w:val="002D147E"/>
    <w:rsid w:val="002D15A9"/>
    <w:rsid w:val="002D1797"/>
    <w:rsid w:val="002D1895"/>
    <w:rsid w:val="002D1B30"/>
    <w:rsid w:val="002D1B37"/>
    <w:rsid w:val="002D1B4D"/>
    <w:rsid w:val="002D1C1C"/>
    <w:rsid w:val="002D1DC0"/>
    <w:rsid w:val="002D1ECD"/>
    <w:rsid w:val="002D2068"/>
    <w:rsid w:val="002D227B"/>
    <w:rsid w:val="002D2659"/>
    <w:rsid w:val="002D2A91"/>
    <w:rsid w:val="002D2EDB"/>
    <w:rsid w:val="002D31FD"/>
    <w:rsid w:val="002D32FC"/>
    <w:rsid w:val="002D3A73"/>
    <w:rsid w:val="002D3A8F"/>
    <w:rsid w:val="002D3B91"/>
    <w:rsid w:val="002D3CF0"/>
    <w:rsid w:val="002D3E19"/>
    <w:rsid w:val="002D40B0"/>
    <w:rsid w:val="002D4122"/>
    <w:rsid w:val="002D41FE"/>
    <w:rsid w:val="002D49AC"/>
    <w:rsid w:val="002D49F1"/>
    <w:rsid w:val="002D4C64"/>
    <w:rsid w:val="002D4DC1"/>
    <w:rsid w:val="002D4E64"/>
    <w:rsid w:val="002D5138"/>
    <w:rsid w:val="002D52D5"/>
    <w:rsid w:val="002D540D"/>
    <w:rsid w:val="002D5424"/>
    <w:rsid w:val="002D547A"/>
    <w:rsid w:val="002D563F"/>
    <w:rsid w:val="002D5734"/>
    <w:rsid w:val="002D5A5E"/>
    <w:rsid w:val="002D5AEC"/>
    <w:rsid w:val="002D5C81"/>
    <w:rsid w:val="002D5E3B"/>
    <w:rsid w:val="002D63B5"/>
    <w:rsid w:val="002D6608"/>
    <w:rsid w:val="002D665B"/>
    <w:rsid w:val="002D6EE7"/>
    <w:rsid w:val="002D6F4E"/>
    <w:rsid w:val="002D6FB2"/>
    <w:rsid w:val="002D703B"/>
    <w:rsid w:val="002D7054"/>
    <w:rsid w:val="002D70F3"/>
    <w:rsid w:val="002D7139"/>
    <w:rsid w:val="002D74C3"/>
    <w:rsid w:val="002D77C3"/>
    <w:rsid w:val="002D7967"/>
    <w:rsid w:val="002D7AA5"/>
    <w:rsid w:val="002D7B73"/>
    <w:rsid w:val="002D7E46"/>
    <w:rsid w:val="002D7FB5"/>
    <w:rsid w:val="002E0094"/>
    <w:rsid w:val="002E0204"/>
    <w:rsid w:val="002E026D"/>
    <w:rsid w:val="002E0474"/>
    <w:rsid w:val="002E04C5"/>
    <w:rsid w:val="002E08BA"/>
    <w:rsid w:val="002E09FD"/>
    <w:rsid w:val="002E0A3C"/>
    <w:rsid w:val="002E0BE7"/>
    <w:rsid w:val="002E0CBA"/>
    <w:rsid w:val="002E0E34"/>
    <w:rsid w:val="002E0F7B"/>
    <w:rsid w:val="002E1055"/>
    <w:rsid w:val="002E1361"/>
    <w:rsid w:val="002E1599"/>
    <w:rsid w:val="002E1ABA"/>
    <w:rsid w:val="002E1D1A"/>
    <w:rsid w:val="002E1D35"/>
    <w:rsid w:val="002E1E0E"/>
    <w:rsid w:val="002E1F64"/>
    <w:rsid w:val="002E216F"/>
    <w:rsid w:val="002E23EE"/>
    <w:rsid w:val="002E26E5"/>
    <w:rsid w:val="002E2C38"/>
    <w:rsid w:val="002E2E45"/>
    <w:rsid w:val="002E304C"/>
    <w:rsid w:val="002E3309"/>
    <w:rsid w:val="002E341A"/>
    <w:rsid w:val="002E3751"/>
    <w:rsid w:val="002E3940"/>
    <w:rsid w:val="002E3B87"/>
    <w:rsid w:val="002E3BFA"/>
    <w:rsid w:val="002E3CB3"/>
    <w:rsid w:val="002E44FD"/>
    <w:rsid w:val="002E476A"/>
    <w:rsid w:val="002E4DB3"/>
    <w:rsid w:val="002E5064"/>
    <w:rsid w:val="002E5195"/>
    <w:rsid w:val="002E54A1"/>
    <w:rsid w:val="002E55D8"/>
    <w:rsid w:val="002E56D1"/>
    <w:rsid w:val="002E5782"/>
    <w:rsid w:val="002E5842"/>
    <w:rsid w:val="002E58DC"/>
    <w:rsid w:val="002E5948"/>
    <w:rsid w:val="002E5C20"/>
    <w:rsid w:val="002E5C7D"/>
    <w:rsid w:val="002E60F6"/>
    <w:rsid w:val="002E6268"/>
    <w:rsid w:val="002E63F4"/>
    <w:rsid w:val="002E6589"/>
    <w:rsid w:val="002E671B"/>
    <w:rsid w:val="002E67D9"/>
    <w:rsid w:val="002E6C57"/>
    <w:rsid w:val="002E6C68"/>
    <w:rsid w:val="002E6D6B"/>
    <w:rsid w:val="002E6DC9"/>
    <w:rsid w:val="002E6E65"/>
    <w:rsid w:val="002E6F1E"/>
    <w:rsid w:val="002E6FAD"/>
    <w:rsid w:val="002E711F"/>
    <w:rsid w:val="002E71CD"/>
    <w:rsid w:val="002E7217"/>
    <w:rsid w:val="002E7537"/>
    <w:rsid w:val="002E76BC"/>
    <w:rsid w:val="002E777A"/>
    <w:rsid w:val="002E7813"/>
    <w:rsid w:val="002E7839"/>
    <w:rsid w:val="002E783F"/>
    <w:rsid w:val="002E7AE7"/>
    <w:rsid w:val="002F0053"/>
    <w:rsid w:val="002F00F4"/>
    <w:rsid w:val="002F037A"/>
    <w:rsid w:val="002F03B4"/>
    <w:rsid w:val="002F0979"/>
    <w:rsid w:val="002F0C6C"/>
    <w:rsid w:val="002F0FE7"/>
    <w:rsid w:val="002F11EB"/>
    <w:rsid w:val="002F11FC"/>
    <w:rsid w:val="002F12E0"/>
    <w:rsid w:val="002F1574"/>
    <w:rsid w:val="002F1580"/>
    <w:rsid w:val="002F170F"/>
    <w:rsid w:val="002F185B"/>
    <w:rsid w:val="002F1D3A"/>
    <w:rsid w:val="002F1DB3"/>
    <w:rsid w:val="002F2129"/>
    <w:rsid w:val="002F2250"/>
    <w:rsid w:val="002F2820"/>
    <w:rsid w:val="002F28F5"/>
    <w:rsid w:val="002F29B1"/>
    <w:rsid w:val="002F2A9B"/>
    <w:rsid w:val="002F2AD1"/>
    <w:rsid w:val="002F2B0B"/>
    <w:rsid w:val="002F2B57"/>
    <w:rsid w:val="002F2DF5"/>
    <w:rsid w:val="002F2E9B"/>
    <w:rsid w:val="002F3026"/>
    <w:rsid w:val="002F3033"/>
    <w:rsid w:val="002F31E3"/>
    <w:rsid w:val="002F33B8"/>
    <w:rsid w:val="002F3637"/>
    <w:rsid w:val="002F3835"/>
    <w:rsid w:val="002F3C56"/>
    <w:rsid w:val="002F3E1A"/>
    <w:rsid w:val="002F4195"/>
    <w:rsid w:val="002F41CC"/>
    <w:rsid w:val="002F4255"/>
    <w:rsid w:val="002F48C4"/>
    <w:rsid w:val="002F4977"/>
    <w:rsid w:val="002F4AEA"/>
    <w:rsid w:val="002F53E3"/>
    <w:rsid w:val="002F5504"/>
    <w:rsid w:val="002F56AC"/>
    <w:rsid w:val="002F56F1"/>
    <w:rsid w:val="002F584D"/>
    <w:rsid w:val="002F5A53"/>
    <w:rsid w:val="002F5C5B"/>
    <w:rsid w:val="002F5E82"/>
    <w:rsid w:val="002F60B8"/>
    <w:rsid w:val="002F6219"/>
    <w:rsid w:val="002F63A5"/>
    <w:rsid w:val="002F65A6"/>
    <w:rsid w:val="002F66BC"/>
    <w:rsid w:val="002F6721"/>
    <w:rsid w:val="002F6755"/>
    <w:rsid w:val="002F6A6D"/>
    <w:rsid w:val="002F6B06"/>
    <w:rsid w:val="002F6EF5"/>
    <w:rsid w:val="002F6F5B"/>
    <w:rsid w:val="002F7193"/>
    <w:rsid w:val="002F7232"/>
    <w:rsid w:val="002F724A"/>
    <w:rsid w:val="002F74BA"/>
    <w:rsid w:val="002F7514"/>
    <w:rsid w:val="002F777B"/>
    <w:rsid w:val="002F782C"/>
    <w:rsid w:val="002F7A5D"/>
    <w:rsid w:val="002F7AC2"/>
    <w:rsid w:val="002F7C4B"/>
    <w:rsid w:val="00300003"/>
    <w:rsid w:val="00300023"/>
    <w:rsid w:val="0030036F"/>
    <w:rsid w:val="003003FE"/>
    <w:rsid w:val="0030051D"/>
    <w:rsid w:val="0030084D"/>
    <w:rsid w:val="003009D3"/>
    <w:rsid w:val="00300BE2"/>
    <w:rsid w:val="00300C23"/>
    <w:rsid w:val="00300D14"/>
    <w:rsid w:val="00300D7E"/>
    <w:rsid w:val="00300F08"/>
    <w:rsid w:val="0030103B"/>
    <w:rsid w:val="00301302"/>
    <w:rsid w:val="003014CE"/>
    <w:rsid w:val="00301771"/>
    <w:rsid w:val="00301C5B"/>
    <w:rsid w:val="003021A6"/>
    <w:rsid w:val="0030225C"/>
    <w:rsid w:val="00302602"/>
    <w:rsid w:val="00302A1F"/>
    <w:rsid w:val="00302AD0"/>
    <w:rsid w:val="00302B4F"/>
    <w:rsid w:val="00302EB0"/>
    <w:rsid w:val="00302F1A"/>
    <w:rsid w:val="00303062"/>
    <w:rsid w:val="0030357C"/>
    <w:rsid w:val="0030367A"/>
    <w:rsid w:val="0030372C"/>
    <w:rsid w:val="00303743"/>
    <w:rsid w:val="0030382E"/>
    <w:rsid w:val="00303A72"/>
    <w:rsid w:val="00303ACC"/>
    <w:rsid w:val="00303C02"/>
    <w:rsid w:val="00303DEC"/>
    <w:rsid w:val="00303F48"/>
    <w:rsid w:val="00304596"/>
    <w:rsid w:val="00304893"/>
    <w:rsid w:val="003048DC"/>
    <w:rsid w:val="003048E4"/>
    <w:rsid w:val="00304A7A"/>
    <w:rsid w:val="00304BD9"/>
    <w:rsid w:val="00304C93"/>
    <w:rsid w:val="00305139"/>
    <w:rsid w:val="003051CD"/>
    <w:rsid w:val="003051EF"/>
    <w:rsid w:val="003053AC"/>
    <w:rsid w:val="0030547C"/>
    <w:rsid w:val="0030550B"/>
    <w:rsid w:val="00305640"/>
    <w:rsid w:val="003056E2"/>
    <w:rsid w:val="00305CF1"/>
    <w:rsid w:val="0030601D"/>
    <w:rsid w:val="003060E1"/>
    <w:rsid w:val="0030612D"/>
    <w:rsid w:val="0030615D"/>
    <w:rsid w:val="00306896"/>
    <w:rsid w:val="00306F9A"/>
    <w:rsid w:val="00307245"/>
    <w:rsid w:val="0030730C"/>
    <w:rsid w:val="003075D4"/>
    <w:rsid w:val="003077A3"/>
    <w:rsid w:val="00307B6C"/>
    <w:rsid w:val="00307E36"/>
    <w:rsid w:val="00307EE7"/>
    <w:rsid w:val="0031026E"/>
    <w:rsid w:val="0031044B"/>
    <w:rsid w:val="003105A3"/>
    <w:rsid w:val="003106FE"/>
    <w:rsid w:val="00310896"/>
    <w:rsid w:val="003108A8"/>
    <w:rsid w:val="003109EC"/>
    <w:rsid w:val="00310C42"/>
    <w:rsid w:val="00311036"/>
    <w:rsid w:val="003110B3"/>
    <w:rsid w:val="003113E2"/>
    <w:rsid w:val="003114AD"/>
    <w:rsid w:val="003117A3"/>
    <w:rsid w:val="00311ACC"/>
    <w:rsid w:val="00311E55"/>
    <w:rsid w:val="00311E74"/>
    <w:rsid w:val="003120DF"/>
    <w:rsid w:val="0031248D"/>
    <w:rsid w:val="003124C2"/>
    <w:rsid w:val="003125C3"/>
    <w:rsid w:val="00312B05"/>
    <w:rsid w:val="00312CB1"/>
    <w:rsid w:val="00313212"/>
    <w:rsid w:val="00313216"/>
    <w:rsid w:val="0031324A"/>
    <w:rsid w:val="0031326B"/>
    <w:rsid w:val="0031335B"/>
    <w:rsid w:val="0031354B"/>
    <w:rsid w:val="0031359B"/>
    <w:rsid w:val="003135CC"/>
    <w:rsid w:val="00313744"/>
    <w:rsid w:val="003137D1"/>
    <w:rsid w:val="00313B73"/>
    <w:rsid w:val="0031420D"/>
    <w:rsid w:val="003143E8"/>
    <w:rsid w:val="00314551"/>
    <w:rsid w:val="00314A03"/>
    <w:rsid w:val="00314B0F"/>
    <w:rsid w:val="00314C8E"/>
    <w:rsid w:val="00314CD9"/>
    <w:rsid w:val="00315238"/>
    <w:rsid w:val="00315282"/>
    <w:rsid w:val="003152A2"/>
    <w:rsid w:val="00315681"/>
    <w:rsid w:val="00315760"/>
    <w:rsid w:val="00315E90"/>
    <w:rsid w:val="003165B0"/>
    <w:rsid w:val="00316B44"/>
    <w:rsid w:val="00316EC8"/>
    <w:rsid w:val="00316F3B"/>
    <w:rsid w:val="00316F77"/>
    <w:rsid w:val="0031705C"/>
    <w:rsid w:val="0031719C"/>
    <w:rsid w:val="003171BF"/>
    <w:rsid w:val="0031729F"/>
    <w:rsid w:val="00317420"/>
    <w:rsid w:val="003175B3"/>
    <w:rsid w:val="0031773F"/>
    <w:rsid w:val="00317A09"/>
    <w:rsid w:val="00317AA9"/>
    <w:rsid w:val="00317AEE"/>
    <w:rsid w:val="00317B10"/>
    <w:rsid w:val="00317B77"/>
    <w:rsid w:val="00317FF0"/>
    <w:rsid w:val="0032001E"/>
    <w:rsid w:val="003200B8"/>
    <w:rsid w:val="0032039E"/>
    <w:rsid w:val="0032081A"/>
    <w:rsid w:val="00320912"/>
    <w:rsid w:val="00320CE2"/>
    <w:rsid w:val="00320CE5"/>
    <w:rsid w:val="00321008"/>
    <w:rsid w:val="00321128"/>
    <w:rsid w:val="00321183"/>
    <w:rsid w:val="0032118A"/>
    <w:rsid w:val="00321709"/>
    <w:rsid w:val="00321902"/>
    <w:rsid w:val="00321CF9"/>
    <w:rsid w:val="00321D20"/>
    <w:rsid w:val="00321E15"/>
    <w:rsid w:val="00321FF2"/>
    <w:rsid w:val="0032276D"/>
    <w:rsid w:val="003228F5"/>
    <w:rsid w:val="00322D0D"/>
    <w:rsid w:val="00322D1A"/>
    <w:rsid w:val="00322DB9"/>
    <w:rsid w:val="00322F55"/>
    <w:rsid w:val="003233BB"/>
    <w:rsid w:val="00323480"/>
    <w:rsid w:val="0032388F"/>
    <w:rsid w:val="0032389C"/>
    <w:rsid w:val="00323968"/>
    <w:rsid w:val="003239AD"/>
    <w:rsid w:val="003239BB"/>
    <w:rsid w:val="00323A7A"/>
    <w:rsid w:val="00323CC4"/>
    <w:rsid w:val="00323FE7"/>
    <w:rsid w:val="003242D7"/>
    <w:rsid w:val="00324381"/>
    <w:rsid w:val="00324505"/>
    <w:rsid w:val="003248C0"/>
    <w:rsid w:val="0032495D"/>
    <w:rsid w:val="003250BA"/>
    <w:rsid w:val="0032530F"/>
    <w:rsid w:val="00325599"/>
    <w:rsid w:val="00325889"/>
    <w:rsid w:val="003258E2"/>
    <w:rsid w:val="00325A6A"/>
    <w:rsid w:val="00326045"/>
    <w:rsid w:val="003260CE"/>
    <w:rsid w:val="0032650A"/>
    <w:rsid w:val="00326833"/>
    <w:rsid w:val="00326852"/>
    <w:rsid w:val="003269F7"/>
    <w:rsid w:val="00326B03"/>
    <w:rsid w:val="00326D08"/>
    <w:rsid w:val="00327122"/>
    <w:rsid w:val="0032715B"/>
    <w:rsid w:val="0032722C"/>
    <w:rsid w:val="003278E7"/>
    <w:rsid w:val="003279E4"/>
    <w:rsid w:val="00327B41"/>
    <w:rsid w:val="00327C98"/>
    <w:rsid w:val="00327CA9"/>
    <w:rsid w:val="00327FA8"/>
    <w:rsid w:val="0033014F"/>
    <w:rsid w:val="0033015C"/>
    <w:rsid w:val="0033021A"/>
    <w:rsid w:val="003302BF"/>
    <w:rsid w:val="00330476"/>
    <w:rsid w:val="00330600"/>
    <w:rsid w:val="0033063E"/>
    <w:rsid w:val="0033085A"/>
    <w:rsid w:val="00330BBF"/>
    <w:rsid w:val="00330D0D"/>
    <w:rsid w:val="00330DAD"/>
    <w:rsid w:val="00330E05"/>
    <w:rsid w:val="00330E39"/>
    <w:rsid w:val="003310B3"/>
    <w:rsid w:val="003312F5"/>
    <w:rsid w:val="00331381"/>
    <w:rsid w:val="003313A8"/>
    <w:rsid w:val="003313EF"/>
    <w:rsid w:val="003316E1"/>
    <w:rsid w:val="00331CF7"/>
    <w:rsid w:val="00331E05"/>
    <w:rsid w:val="00331E16"/>
    <w:rsid w:val="00331FAF"/>
    <w:rsid w:val="00332155"/>
    <w:rsid w:val="00332335"/>
    <w:rsid w:val="003323E5"/>
    <w:rsid w:val="00332496"/>
    <w:rsid w:val="003324D5"/>
    <w:rsid w:val="003324DE"/>
    <w:rsid w:val="003325C6"/>
    <w:rsid w:val="0033263C"/>
    <w:rsid w:val="0033270B"/>
    <w:rsid w:val="003327AE"/>
    <w:rsid w:val="003327F3"/>
    <w:rsid w:val="0033289A"/>
    <w:rsid w:val="00332A55"/>
    <w:rsid w:val="00332B60"/>
    <w:rsid w:val="00332E33"/>
    <w:rsid w:val="00332EE3"/>
    <w:rsid w:val="0033326B"/>
    <w:rsid w:val="00333590"/>
    <w:rsid w:val="003339F9"/>
    <w:rsid w:val="00333A4F"/>
    <w:rsid w:val="00333C73"/>
    <w:rsid w:val="00333CF2"/>
    <w:rsid w:val="00333D8A"/>
    <w:rsid w:val="00333F2B"/>
    <w:rsid w:val="0033407B"/>
    <w:rsid w:val="00334377"/>
    <w:rsid w:val="003346FB"/>
    <w:rsid w:val="0033473F"/>
    <w:rsid w:val="003348F8"/>
    <w:rsid w:val="003348F9"/>
    <w:rsid w:val="0033496F"/>
    <w:rsid w:val="00334983"/>
    <w:rsid w:val="003349FD"/>
    <w:rsid w:val="00334A90"/>
    <w:rsid w:val="00334BB0"/>
    <w:rsid w:val="00334C58"/>
    <w:rsid w:val="00334F77"/>
    <w:rsid w:val="003350CF"/>
    <w:rsid w:val="003352EE"/>
    <w:rsid w:val="00335318"/>
    <w:rsid w:val="00335392"/>
    <w:rsid w:val="003353DA"/>
    <w:rsid w:val="0033579C"/>
    <w:rsid w:val="003357D8"/>
    <w:rsid w:val="003358D2"/>
    <w:rsid w:val="00335B09"/>
    <w:rsid w:val="00335DB7"/>
    <w:rsid w:val="003361AE"/>
    <w:rsid w:val="003361C8"/>
    <w:rsid w:val="00336325"/>
    <w:rsid w:val="003364AA"/>
    <w:rsid w:val="00336636"/>
    <w:rsid w:val="00336EB0"/>
    <w:rsid w:val="00336EBC"/>
    <w:rsid w:val="0033738B"/>
    <w:rsid w:val="00337574"/>
    <w:rsid w:val="003375B3"/>
    <w:rsid w:val="00337A1D"/>
    <w:rsid w:val="00337A90"/>
    <w:rsid w:val="00337BAA"/>
    <w:rsid w:val="00337C7E"/>
    <w:rsid w:val="00337CBF"/>
    <w:rsid w:val="00337F46"/>
    <w:rsid w:val="0034010A"/>
    <w:rsid w:val="00340111"/>
    <w:rsid w:val="0034024E"/>
    <w:rsid w:val="00340374"/>
    <w:rsid w:val="003403DF"/>
    <w:rsid w:val="0034059D"/>
    <w:rsid w:val="00340788"/>
    <w:rsid w:val="00340CA5"/>
    <w:rsid w:val="00340CBA"/>
    <w:rsid w:val="00340D3F"/>
    <w:rsid w:val="00340F25"/>
    <w:rsid w:val="00341257"/>
    <w:rsid w:val="003412BC"/>
    <w:rsid w:val="003417EA"/>
    <w:rsid w:val="003418B1"/>
    <w:rsid w:val="00341B44"/>
    <w:rsid w:val="00341BF1"/>
    <w:rsid w:val="00341E4F"/>
    <w:rsid w:val="00341E90"/>
    <w:rsid w:val="00341F40"/>
    <w:rsid w:val="00342113"/>
    <w:rsid w:val="00342182"/>
    <w:rsid w:val="0034219E"/>
    <w:rsid w:val="00342269"/>
    <w:rsid w:val="003424D7"/>
    <w:rsid w:val="0034256C"/>
    <w:rsid w:val="00342588"/>
    <w:rsid w:val="00342697"/>
    <w:rsid w:val="00342B52"/>
    <w:rsid w:val="00342B7D"/>
    <w:rsid w:val="00342BFE"/>
    <w:rsid w:val="00342DCD"/>
    <w:rsid w:val="0034336C"/>
    <w:rsid w:val="0034356B"/>
    <w:rsid w:val="00343715"/>
    <w:rsid w:val="00343723"/>
    <w:rsid w:val="00343B72"/>
    <w:rsid w:val="0034445C"/>
    <w:rsid w:val="003446C1"/>
    <w:rsid w:val="00344962"/>
    <w:rsid w:val="003449E5"/>
    <w:rsid w:val="00344B19"/>
    <w:rsid w:val="00344DD1"/>
    <w:rsid w:val="0034542C"/>
    <w:rsid w:val="0034586A"/>
    <w:rsid w:val="0034593E"/>
    <w:rsid w:val="003459E4"/>
    <w:rsid w:val="00345C47"/>
    <w:rsid w:val="00345D33"/>
    <w:rsid w:val="00345D66"/>
    <w:rsid w:val="00346188"/>
    <w:rsid w:val="00346384"/>
    <w:rsid w:val="003463DB"/>
    <w:rsid w:val="003464F1"/>
    <w:rsid w:val="00346644"/>
    <w:rsid w:val="00346732"/>
    <w:rsid w:val="003468E9"/>
    <w:rsid w:val="00346901"/>
    <w:rsid w:val="00346B6D"/>
    <w:rsid w:val="00346BD7"/>
    <w:rsid w:val="00346D16"/>
    <w:rsid w:val="00346F82"/>
    <w:rsid w:val="00347014"/>
    <w:rsid w:val="00347092"/>
    <w:rsid w:val="0034738D"/>
    <w:rsid w:val="00347AA9"/>
    <w:rsid w:val="00347B03"/>
    <w:rsid w:val="00347B85"/>
    <w:rsid w:val="00347DBC"/>
    <w:rsid w:val="00350086"/>
    <w:rsid w:val="003502BD"/>
    <w:rsid w:val="0035036F"/>
    <w:rsid w:val="00350793"/>
    <w:rsid w:val="00350A50"/>
    <w:rsid w:val="00350BBE"/>
    <w:rsid w:val="00350E72"/>
    <w:rsid w:val="00350F3F"/>
    <w:rsid w:val="00350FB4"/>
    <w:rsid w:val="0035135A"/>
    <w:rsid w:val="003514C2"/>
    <w:rsid w:val="00351914"/>
    <w:rsid w:val="00351958"/>
    <w:rsid w:val="00351D36"/>
    <w:rsid w:val="00351E0D"/>
    <w:rsid w:val="0035215B"/>
    <w:rsid w:val="0035253F"/>
    <w:rsid w:val="003527E8"/>
    <w:rsid w:val="00352910"/>
    <w:rsid w:val="003529B1"/>
    <w:rsid w:val="00352C9A"/>
    <w:rsid w:val="0035327C"/>
    <w:rsid w:val="00353371"/>
    <w:rsid w:val="00353837"/>
    <w:rsid w:val="00353838"/>
    <w:rsid w:val="00354097"/>
    <w:rsid w:val="003540DF"/>
    <w:rsid w:val="003542C1"/>
    <w:rsid w:val="0035455E"/>
    <w:rsid w:val="003545A1"/>
    <w:rsid w:val="003548A1"/>
    <w:rsid w:val="003548C1"/>
    <w:rsid w:val="003549C7"/>
    <w:rsid w:val="00354FF9"/>
    <w:rsid w:val="00355806"/>
    <w:rsid w:val="00355891"/>
    <w:rsid w:val="003558A8"/>
    <w:rsid w:val="003559AA"/>
    <w:rsid w:val="00355AB8"/>
    <w:rsid w:val="00355AFD"/>
    <w:rsid w:val="00356076"/>
    <w:rsid w:val="003562C4"/>
    <w:rsid w:val="00356315"/>
    <w:rsid w:val="00356443"/>
    <w:rsid w:val="0035649B"/>
    <w:rsid w:val="00356540"/>
    <w:rsid w:val="003566D3"/>
    <w:rsid w:val="0035674D"/>
    <w:rsid w:val="003569BA"/>
    <w:rsid w:val="00356A76"/>
    <w:rsid w:val="00356BEA"/>
    <w:rsid w:val="00356C30"/>
    <w:rsid w:val="00356F2C"/>
    <w:rsid w:val="00356FF1"/>
    <w:rsid w:val="00357337"/>
    <w:rsid w:val="003576D7"/>
    <w:rsid w:val="003579E4"/>
    <w:rsid w:val="00357A4F"/>
    <w:rsid w:val="00357AE5"/>
    <w:rsid w:val="00357BF2"/>
    <w:rsid w:val="00357C99"/>
    <w:rsid w:val="00357D82"/>
    <w:rsid w:val="00357F02"/>
    <w:rsid w:val="00360059"/>
    <w:rsid w:val="00360075"/>
    <w:rsid w:val="0036015A"/>
    <w:rsid w:val="00360242"/>
    <w:rsid w:val="00360461"/>
    <w:rsid w:val="00360469"/>
    <w:rsid w:val="003604F5"/>
    <w:rsid w:val="00360A8B"/>
    <w:rsid w:val="00360C21"/>
    <w:rsid w:val="00360CEF"/>
    <w:rsid w:val="0036106C"/>
    <w:rsid w:val="00361139"/>
    <w:rsid w:val="0036126C"/>
    <w:rsid w:val="0036181D"/>
    <w:rsid w:val="00361994"/>
    <w:rsid w:val="00361A6E"/>
    <w:rsid w:val="00361BC0"/>
    <w:rsid w:val="00361E3A"/>
    <w:rsid w:val="00361E94"/>
    <w:rsid w:val="00361FF8"/>
    <w:rsid w:val="00362174"/>
    <w:rsid w:val="00362349"/>
    <w:rsid w:val="003623AE"/>
    <w:rsid w:val="003623F9"/>
    <w:rsid w:val="00362686"/>
    <w:rsid w:val="003626CE"/>
    <w:rsid w:val="00362AE7"/>
    <w:rsid w:val="00362C9A"/>
    <w:rsid w:val="00362D96"/>
    <w:rsid w:val="00362E2C"/>
    <w:rsid w:val="00363221"/>
    <w:rsid w:val="003633B7"/>
    <w:rsid w:val="00363443"/>
    <w:rsid w:val="00363459"/>
    <w:rsid w:val="00363510"/>
    <w:rsid w:val="00363676"/>
    <w:rsid w:val="003636A3"/>
    <w:rsid w:val="0036393A"/>
    <w:rsid w:val="00363940"/>
    <w:rsid w:val="00363F3B"/>
    <w:rsid w:val="00363FE9"/>
    <w:rsid w:val="003640AA"/>
    <w:rsid w:val="003643C0"/>
    <w:rsid w:val="003643F0"/>
    <w:rsid w:val="003645E0"/>
    <w:rsid w:val="00364ECC"/>
    <w:rsid w:val="00364F29"/>
    <w:rsid w:val="00364FB5"/>
    <w:rsid w:val="00365058"/>
    <w:rsid w:val="003652FE"/>
    <w:rsid w:val="003658B5"/>
    <w:rsid w:val="003659EE"/>
    <w:rsid w:val="00365BDF"/>
    <w:rsid w:val="00365E92"/>
    <w:rsid w:val="00365F5A"/>
    <w:rsid w:val="0036613E"/>
    <w:rsid w:val="003663A8"/>
    <w:rsid w:val="003663E2"/>
    <w:rsid w:val="00366616"/>
    <w:rsid w:val="0036688A"/>
    <w:rsid w:val="003669F4"/>
    <w:rsid w:val="00366B96"/>
    <w:rsid w:val="00366F92"/>
    <w:rsid w:val="0036720C"/>
    <w:rsid w:val="0036774C"/>
    <w:rsid w:val="00367883"/>
    <w:rsid w:val="00367CB2"/>
    <w:rsid w:val="00367D0A"/>
    <w:rsid w:val="00367F1C"/>
    <w:rsid w:val="0037002B"/>
    <w:rsid w:val="0037009B"/>
    <w:rsid w:val="00370135"/>
    <w:rsid w:val="00370303"/>
    <w:rsid w:val="003708EF"/>
    <w:rsid w:val="00370E33"/>
    <w:rsid w:val="00371211"/>
    <w:rsid w:val="003712C2"/>
    <w:rsid w:val="00371811"/>
    <w:rsid w:val="00371A27"/>
    <w:rsid w:val="00371E69"/>
    <w:rsid w:val="003721B9"/>
    <w:rsid w:val="00372273"/>
    <w:rsid w:val="00372947"/>
    <w:rsid w:val="00372C42"/>
    <w:rsid w:val="00372C99"/>
    <w:rsid w:val="00372CF8"/>
    <w:rsid w:val="00372DE2"/>
    <w:rsid w:val="003732D7"/>
    <w:rsid w:val="00373A26"/>
    <w:rsid w:val="00373A59"/>
    <w:rsid w:val="00373CD7"/>
    <w:rsid w:val="00373DB6"/>
    <w:rsid w:val="00373DCC"/>
    <w:rsid w:val="00373DD1"/>
    <w:rsid w:val="00373EA2"/>
    <w:rsid w:val="003741B4"/>
    <w:rsid w:val="0037421B"/>
    <w:rsid w:val="00374457"/>
    <w:rsid w:val="003744B4"/>
    <w:rsid w:val="003744C0"/>
    <w:rsid w:val="00374579"/>
    <w:rsid w:val="00374886"/>
    <w:rsid w:val="00374A6B"/>
    <w:rsid w:val="00374E6A"/>
    <w:rsid w:val="00375000"/>
    <w:rsid w:val="00375100"/>
    <w:rsid w:val="0037537A"/>
    <w:rsid w:val="00375399"/>
    <w:rsid w:val="0037544D"/>
    <w:rsid w:val="00375646"/>
    <w:rsid w:val="003757BE"/>
    <w:rsid w:val="003757C3"/>
    <w:rsid w:val="00375827"/>
    <w:rsid w:val="0037589E"/>
    <w:rsid w:val="00375BFF"/>
    <w:rsid w:val="00375FA2"/>
    <w:rsid w:val="00375FB8"/>
    <w:rsid w:val="00375FC4"/>
    <w:rsid w:val="0037616E"/>
    <w:rsid w:val="003763C6"/>
    <w:rsid w:val="00376527"/>
    <w:rsid w:val="003765E6"/>
    <w:rsid w:val="003766E4"/>
    <w:rsid w:val="00376B17"/>
    <w:rsid w:val="00376E61"/>
    <w:rsid w:val="00376F2C"/>
    <w:rsid w:val="00376F82"/>
    <w:rsid w:val="00377192"/>
    <w:rsid w:val="00377498"/>
    <w:rsid w:val="00377A77"/>
    <w:rsid w:val="00377B91"/>
    <w:rsid w:val="00377DE2"/>
    <w:rsid w:val="00380022"/>
    <w:rsid w:val="003800E1"/>
    <w:rsid w:val="0038043D"/>
    <w:rsid w:val="003805AA"/>
    <w:rsid w:val="00380651"/>
    <w:rsid w:val="00380659"/>
    <w:rsid w:val="00380750"/>
    <w:rsid w:val="00380960"/>
    <w:rsid w:val="00380DBD"/>
    <w:rsid w:val="003811D2"/>
    <w:rsid w:val="0038134D"/>
    <w:rsid w:val="00381528"/>
    <w:rsid w:val="00381766"/>
    <w:rsid w:val="003817A3"/>
    <w:rsid w:val="0038181E"/>
    <w:rsid w:val="003818C7"/>
    <w:rsid w:val="00381AD2"/>
    <w:rsid w:val="00381AD5"/>
    <w:rsid w:val="00381D11"/>
    <w:rsid w:val="00381E4D"/>
    <w:rsid w:val="0038217E"/>
    <w:rsid w:val="0038243B"/>
    <w:rsid w:val="003827EB"/>
    <w:rsid w:val="00382A74"/>
    <w:rsid w:val="00382C93"/>
    <w:rsid w:val="00382DFC"/>
    <w:rsid w:val="00382E61"/>
    <w:rsid w:val="00382EA1"/>
    <w:rsid w:val="00383168"/>
    <w:rsid w:val="003833B2"/>
    <w:rsid w:val="00383801"/>
    <w:rsid w:val="00383AA5"/>
    <w:rsid w:val="00383F19"/>
    <w:rsid w:val="00384009"/>
    <w:rsid w:val="0038422A"/>
    <w:rsid w:val="00384401"/>
    <w:rsid w:val="003845AD"/>
    <w:rsid w:val="003847D3"/>
    <w:rsid w:val="00384DA9"/>
    <w:rsid w:val="00384E6B"/>
    <w:rsid w:val="00384F65"/>
    <w:rsid w:val="003850C5"/>
    <w:rsid w:val="00385398"/>
    <w:rsid w:val="003853A5"/>
    <w:rsid w:val="003854C1"/>
    <w:rsid w:val="003855B5"/>
    <w:rsid w:val="00385664"/>
    <w:rsid w:val="0038592F"/>
    <w:rsid w:val="00385BDA"/>
    <w:rsid w:val="00385C92"/>
    <w:rsid w:val="0038603A"/>
    <w:rsid w:val="003861B2"/>
    <w:rsid w:val="00386280"/>
    <w:rsid w:val="00386368"/>
    <w:rsid w:val="00386CF1"/>
    <w:rsid w:val="00386D03"/>
    <w:rsid w:val="00386D18"/>
    <w:rsid w:val="00386E90"/>
    <w:rsid w:val="003871A2"/>
    <w:rsid w:val="0038721F"/>
    <w:rsid w:val="0038733E"/>
    <w:rsid w:val="003873E4"/>
    <w:rsid w:val="003874F8"/>
    <w:rsid w:val="0038750D"/>
    <w:rsid w:val="0038750F"/>
    <w:rsid w:val="00387671"/>
    <w:rsid w:val="00387826"/>
    <w:rsid w:val="00387AF0"/>
    <w:rsid w:val="00387BB6"/>
    <w:rsid w:val="00387F63"/>
    <w:rsid w:val="003901F8"/>
    <w:rsid w:val="00390271"/>
    <w:rsid w:val="003904C8"/>
    <w:rsid w:val="00390615"/>
    <w:rsid w:val="003909EF"/>
    <w:rsid w:val="00390AF4"/>
    <w:rsid w:val="00390B9B"/>
    <w:rsid w:val="00390C0A"/>
    <w:rsid w:val="00390C63"/>
    <w:rsid w:val="00390D69"/>
    <w:rsid w:val="00391490"/>
    <w:rsid w:val="003914E5"/>
    <w:rsid w:val="003916C3"/>
    <w:rsid w:val="00391705"/>
    <w:rsid w:val="0039184D"/>
    <w:rsid w:val="00391ACF"/>
    <w:rsid w:val="00391C5A"/>
    <w:rsid w:val="003921D9"/>
    <w:rsid w:val="0039260F"/>
    <w:rsid w:val="003926E8"/>
    <w:rsid w:val="00392B32"/>
    <w:rsid w:val="00392B42"/>
    <w:rsid w:val="00392B5F"/>
    <w:rsid w:val="00392D1D"/>
    <w:rsid w:val="00392FA0"/>
    <w:rsid w:val="00392FC2"/>
    <w:rsid w:val="00393168"/>
    <w:rsid w:val="0039319E"/>
    <w:rsid w:val="00393743"/>
    <w:rsid w:val="003937F6"/>
    <w:rsid w:val="0039395C"/>
    <w:rsid w:val="00393B7F"/>
    <w:rsid w:val="00393D53"/>
    <w:rsid w:val="00393DC0"/>
    <w:rsid w:val="00393F60"/>
    <w:rsid w:val="003940C6"/>
    <w:rsid w:val="00394206"/>
    <w:rsid w:val="00394211"/>
    <w:rsid w:val="00394488"/>
    <w:rsid w:val="0039452C"/>
    <w:rsid w:val="00394626"/>
    <w:rsid w:val="003946D9"/>
    <w:rsid w:val="00394864"/>
    <w:rsid w:val="003948F7"/>
    <w:rsid w:val="00394AAF"/>
    <w:rsid w:val="00394AC3"/>
    <w:rsid w:val="00394AC5"/>
    <w:rsid w:val="00394BE5"/>
    <w:rsid w:val="00394E0D"/>
    <w:rsid w:val="00394E29"/>
    <w:rsid w:val="00394EDE"/>
    <w:rsid w:val="003950AF"/>
    <w:rsid w:val="00395269"/>
    <w:rsid w:val="003953BE"/>
    <w:rsid w:val="0039540B"/>
    <w:rsid w:val="0039547C"/>
    <w:rsid w:val="003954BF"/>
    <w:rsid w:val="003955C0"/>
    <w:rsid w:val="0039562F"/>
    <w:rsid w:val="003958EF"/>
    <w:rsid w:val="00395CA5"/>
    <w:rsid w:val="00395FED"/>
    <w:rsid w:val="00396495"/>
    <w:rsid w:val="003964B0"/>
    <w:rsid w:val="00396500"/>
    <w:rsid w:val="003966D5"/>
    <w:rsid w:val="003967FB"/>
    <w:rsid w:val="00396883"/>
    <w:rsid w:val="00396983"/>
    <w:rsid w:val="00396B7F"/>
    <w:rsid w:val="00396C4C"/>
    <w:rsid w:val="00397235"/>
    <w:rsid w:val="003972A5"/>
    <w:rsid w:val="00397505"/>
    <w:rsid w:val="00397515"/>
    <w:rsid w:val="0039773D"/>
    <w:rsid w:val="00397BB6"/>
    <w:rsid w:val="00397D2D"/>
    <w:rsid w:val="00397DFF"/>
    <w:rsid w:val="00397E0A"/>
    <w:rsid w:val="003A0042"/>
    <w:rsid w:val="003A01AF"/>
    <w:rsid w:val="003A02B2"/>
    <w:rsid w:val="003A0351"/>
    <w:rsid w:val="003A069F"/>
    <w:rsid w:val="003A0862"/>
    <w:rsid w:val="003A0A19"/>
    <w:rsid w:val="003A0AB2"/>
    <w:rsid w:val="003A0B5C"/>
    <w:rsid w:val="003A0D37"/>
    <w:rsid w:val="003A0E7A"/>
    <w:rsid w:val="003A103E"/>
    <w:rsid w:val="003A12F4"/>
    <w:rsid w:val="003A145B"/>
    <w:rsid w:val="003A1542"/>
    <w:rsid w:val="003A1616"/>
    <w:rsid w:val="003A17E9"/>
    <w:rsid w:val="003A1AEE"/>
    <w:rsid w:val="003A1E1C"/>
    <w:rsid w:val="003A1E2F"/>
    <w:rsid w:val="003A1E37"/>
    <w:rsid w:val="003A1E46"/>
    <w:rsid w:val="003A20E4"/>
    <w:rsid w:val="003A239B"/>
    <w:rsid w:val="003A23A1"/>
    <w:rsid w:val="003A2427"/>
    <w:rsid w:val="003A2602"/>
    <w:rsid w:val="003A272D"/>
    <w:rsid w:val="003A29FD"/>
    <w:rsid w:val="003A2D04"/>
    <w:rsid w:val="003A2E3F"/>
    <w:rsid w:val="003A3028"/>
    <w:rsid w:val="003A3035"/>
    <w:rsid w:val="003A30E4"/>
    <w:rsid w:val="003A3288"/>
    <w:rsid w:val="003A3576"/>
    <w:rsid w:val="003A3B17"/>
    <w:rsid w:val="003A3CEB"/>
    <w:rsid w:val="003A46CA"/>
    <w:rsid w:val="003A46D9"/>
    <w:rsid w:val="003A46E4"/>
    <w:rsid w:val="003A4727"/>
    <w:rsid w:val="003A4BE0"/>
    <w:rsid w:val="003A4C53"/>
    <w:rsid w:val="003A4D4F"/>
    <w:rsid w:val="003A575E"/>
    <w:rsid w:val="003A5E25"/>
    <w:rsid w:val="003A601A"/>
    <w:rsid w:val="003A6175"/>
    <w:rsid w:val="003A62D5"/>
    <w:rsid w:val="003A64A9"/>
    <w:rsid w:val="003A65E3"/>
    <w:rsid w:val="003A6A06"/>
    <w:rsid w:val="003A703D"/>
    <w:rsid w:val="003A7211"/>
    <w:rsid w:val="003A72D9"/>
    <w:rsid w:val="003A73FE"/>
    <w:rsid w:val="003A74A9"/>
    <w:rsid w:val="003A774D"/>
    <w:rsid w:val="003A7865"/>
    <w:rsid w:val="003A796B"/>
    <w:rsid w:val="003A79BD"/>
    <w:rsid w:val="003A7B3E"/>
    <w:rsid w:val="003B0099"/>
    <w:rsid w:val="003B00AB"/>
    <w:rsid w:val="003B03B1"/>
    <w:rsid w:val="003B03C2"/>
    <w:rsid w:val="003B04A6"/>
    <w:rsid w:val="003B04B4"/>
    <w:rsid w:val="003B0595"/>
    <w:rsid w:val="003B0673"/>
    <w:rsid w:val="003B0AC1"/>
    <w:rsid w:val="003B0D14"/>
    <w:rsid w:val="003B0DDF"/>
    <w:rsid w:val="003B0E56"/>
    <w:rsid w:val="003B0FC2"/>
    <w:rsid w:val="003B1071"/>
    <w:rsid w:val="003B1156"/>
    <w:rsid w:val="003B1303"/>
    <w:rsid w:val="003B1340"/>
    <w:rsid w:val="003B1341"/>
    <w:rsid w:val="003B1537"/>
    <w:rsid w:val="003B193A"/>
    <w:rsid w:val="003B19F0"/>
    <w:rsid w:val="003B1D6E"/>
    <w:rsid w:val="003B1DFC"/>
    <w:rsid w:val="003B2061"/>
    <w:rsid w:val="003B2340"/>
    <w:rsid w:val="003B3388"/>
    <w:rsid w:val="003B3596"/>
    <w:rsid w:val="003B36A0"/>
    <w:rsid w:val="003B3773"/>
    <w:rsid w:val="003B39B2"/>
    <w:rsid w:val="003B3A06"/>
    <w:rsid w:val="003B3AA1"/>
    <w:rsid w:val="003B3D61"/>
    <w:rsid w:val="003B44B7"/>
    <w:rsid w:val="003B465B"/>
    <w:rsid w:val="003B4737"/>
    <w:rsid w:val="003B47A7"/>
    <w:rsid w:val="003B48D6"/>
    <w:rsid w:val="003B4B47"/>
    <w:rsid w:val="003B4E23"/>
    <w:rsid w:val="003B4E54"/>
    <w:rsid w:val="003B5175"/>
    <w:rsid w:val="003B5264"/>
    <w:rsid w:val="003B5356"/>
    <w:rsid w:val="003B5377"/>
    <w:rsid w:val="003B54A8"/>
    <w:rsid w:val="003B58A7"/>
    <w:rsid w:val="003B5B71"/>
    <w:rsid w:val="003B5C95"/>
    <w:rsid w:val="003B604B"/>
    <w:rsid w:val="003B6093"/>
    <w:rsid w:val="003B61F9"/>
    <w:rsid w:val="003B660F"/>
    <w:rsid w:val="003B69A8"/>
    <w:rsid w:val="003B6B26"/>
    <w:rsid w:val="003B6B87"/>
    <w:rsid w:val="003B6C04"/>
    <w:rsid w:val="003B6C06"/>
    <w:rsid w:val="003B6EDB"/>
    <w:rsid w:val="003B6F63"/>
    <w:rsid w:val="003B741B"/>
    <w:rsid w:val="003B7454"/>
    <w:rsid w:val="003B751D"/>
    <w:rsid w:val="003B7584"/>
    <w:rsid w:val="003B760F"/>
    <w:rsid w:val="003B7DC5"/>
    <w:rsid w:val="003C009A"/>
    <w:rsid w:val="003C0238"/>
    <w:rsid w:val="003C0291"/>
    <w:rsid w:val="003C053B"/>
    <w:rsid w:val="003C05D4"/>
    <w:rsid w:val="003C0633"/>
    <w:rsid w:val="003C065A"/>
    <w:rsid w:val="003C09EB"/>
    <w:rsid w:val="003C0E4F"/>
    <w:rsid w:val="003C0F40"/>
    <w:rsid w:val="003C111C"/>
    <w:rsid w:val="003C1204"/>
    <w:rsid w:val="003C1353"/>
    <w:rsid w:val="003C14B7"/>
    <w:rsid w:val="003C164F"/>
    <w:rsid w:val="003C1746"/>
    <w:rsid w:val="003C18E0"/>
    <w:rsid w:val="003C1A4F"/>
    <w:rsid w:val="003C1B05"/>
    <w:rsid w:val="003C1C59"/>
    <w:rsid w:val="003C1CFE"/>
    <w:rsid w:val="003C1D98"/>
    <w:rsid w:val="003C2217"/>
    <w:rsid w:val="003C258E"/>
    <w:rsid w:val="003C2597"/>
    <w:rsid w:val="003C279E"/>
    <w:rsid w:val="003C2AE2"/>
    <w:rsid w:val="003C2B04"/>
    <w:rsid w:val="003C2B93"/>
    <w:rsid w:val="003C2CF2"/>
    <w:rsid w:val="003C305C"/>
    <w:rsid w:val="003C31FE"/>
    <w:rsid w:val="003C3220"/>
    <w:rsid w:val="003C3236"/>
    <w:rsid w:val="003C3520"/>
    <w:rsid w:val="003C35EB"/>
    <w:rsid w:val="003C36EB"/>
    <w:rsid w:val="003C36F5"/>
    <w:rsid w:val="003C3778"/>
    <w:rsid w:val="003C380A"/>
    <w:rsid w:val="003C3BA9"/>
    <w:rsid w:val="003C3C90"/>
    <w:rsid w:val="003C3D27"/>
    <w:rsid w:val="003C3D50"/>
    <w:rsid w:val="003C3DE4"/>
    <w:rsid w:val="003C3ECE"/>
    <w:rsid w:val="003C3FFD"/>
    <w:rsid w:val="003C40DE"/>
    <w:rsid w:val="003C42BB"/>
    <w:rsid w:val="003C439A"/>
    <w:rsid w:val="003C44CC"/>
    <w:rsid w:val="003C46F4"/>
    <w:rsid w:val="003C473D"/>
    <w:rsid w:val="003C47E3"/>
    <w:rsid w:val="003C48CC"/>
    <w:rsid w:val="003C4B2E"/>
    <w:rsid w:val="003C4F53"/>
    <w:rsid w:val="003C54DE"/>
    <w:rsid w:val="003C54E2"/>
    <w:rsid w:val="003C5508"/>
    <w:rsid w:val="003C560E"/>
    <w:rsid w:val="003C561F"/>
    <w:rsid w:val="003C5C30"/>
    <w:rsid w:val="003C5D3E"/>
    <w:rsid w:val="003C5E92"/>
    <w:rsid w:val="003C5F17"/>
    <w:rsid w:val="003C5F37"/>
    <w:rsid w:val="003C6025"/>
    <w:rsid w:val="003C6658"/>
    <w:rsid w:val="003C67D2"/>
    <w:rsid w:val="003C683D"/>
    <w:rsid w:val="003C6A53"/>
    <w:rsid w:val="003C6CBA"/>
    <w:rsid w:val="003C6D1A"/>
    <w:rsid w:val="003C6D2D"/>
    <w:rsid w:val="003C6DA7"/>
    <w:rsid w:val="003C6E98"/>
    <w:rsid w:val="003C6ECA"/>
    <w:rsid w:val="003C6F0B"/>
    <w:rsid w:val="003C6F61"/>
    <w:rsid w:val="003C7293"/>
    <w:rsid w:val="003C72C3"/>
    <w:rsid w:val="003C7862"/>
    <w:rsid w:val="003C79AA"/>
    <w:rsid w:val="003C7B6A"/>
    <w:rsid w:val="003C7F8B"/>
    <w:rsid w:val="003C7F9B"/>
    <w:rsid w:val="003D00D1"/>
    <w:rsid w:val="003D01B5"/>
    <w:rsid w:val="003D03DD"/>
    <w:rsid w:val="003D087C"/>
    <w:rsid w:val="003D0A2B"/>
    <w:rsid w:val="003D0C5A"/>
    <w:rsid w:val="003D0DAF"/>
    <w:rsid w:val="003D0E77"/>
    <w:rsid w:val="003D0EFF"/>
    <w:rsid w:val="003D0F6D"/>
    <w:rsid w:val="003D1337"/>
    <w:rsid w:val="003D14A3"/>
    <w:rsid w:val="003D1676"/>
    <w:rsid w:val="003D1862"/>
    <w:rsid w:val="003D1BB0"/>
    <w:rsid w:val="003D1D0A"/>
    <w:rsid w:val="003D1D5C"/>
    <w:rsid w:val="003D2024"/>
    <w:rsid w:val="003D2400"/>
    <w:rsid w:val="003D2426"/>
    <w:rsid w:val="003D2754"/>
    <w:rsid w:val="003D287B"/>
    <w:rsid w:val="003D28C3"/>
    <w:rsid w:val="003D28D2"/>
    <w:rsid w:val="003D2917"/>
    <w:rsid w:val="003D293E"/>
    <w:rsid w:val="003D2AFD"/>
    <w:rsid w:val="003D2F69"/>
    <w:rsid w:val="003D2F6E"/>
    <w:rsid w:val="003D32B6"/>
    <w:rsid w:val="003D331D"/>
    <w:rsid w:val="003D36CC"/>
    <w:rsid w:val="003D3804"/>
    <w:rsid w:val="003D3809"/>
    <w:rsid w:val="003D3DB1"/>
    <w:rsid w:val="003D3E06"/>
    <w:rsid w:val="003D3E91"/>
    <w:rsid w:val="003D3EAB"/>
    <w:rsid w:val="003D4212"/>
    <w:rsid w:val="003D42B5"/>
    <w:rsid w:val="003D44B2"/>
    <w:rsid w:val="003D4516"/>
    <w:rsid w:val="003D463F"/>
    <w:rsid w:val="003D488A"/>
    <w:rsid w:val="003D48F3"/>
    <w:rsid w:val="003D4C1B"/>
    <w:rsid w:val="003D51F5"/>
    <w:rsid w:val="003D533C"/>
    <w:rsid w:val="003D5359"/>
    <w:rsid w:val="003D53BA"/>
    <w:rsid w:val="003D59BE"/>
    <w:rsid w:val="003D5BD1"/>
    <w:rsid w:val="003D6336"/>
    <w:rsid w:val="003D6355"/>
    <w:rsid w:val="003D6460"/>
    <w:rsid w:val="003D6534"/>
    <w:rsid w:val="003D6590"/>
    <w:rsid w:val="003D66F8"/>
    <w:rsid w:val="003D6833"/>
    <w:rsid w:val="003D683A"/>
    <w:rsid w:val="003D6BB5"/>
    <w:rsid w:val="003D6F7B"/>
    <w:rsid w:val="003D7815"/>
    <w:rsid w:val="003D7A00"/>
    <w:rsid w:val="003D7B7B"/>
    <w:rsid w:val="003D7BB7"/>
    <w:rsid w:val="003E0203"/>
    <w:rsid w:val="003E0208"/>
    <w:rsid w:val="003E026F"/>
    <w:rsid w:val="003E03EC"/>
    <w:rsid w:val="003E064A"/>
    <w:rsid w:val="003E06C2"/>
    <w:rsid w:val="003E075D"/>
    <w:rsid w:val="003E0C6A"/>
    <w:rsid w:val="003E0D16"/>
    <w:rsid w:val="003E0D5A"/>
    <w:rsid w:val="003E0E7A"/>
    <w:rsid w:val="003E0FAB"/>
    <w:rsid w:val="003E107A"/>
    <w:rsid w:val="003E12A4"/>
    <w:rsid w:val="003E1635"/>
    <w:rsid w:val="003E178D"/>
    <w:rsid w:val="003E1866"/>
    <w:rsid w:val="003E1895"/>
    <w:rsid w:val="003E190E"/>
    <w:rsid w:val="003E1B30"/>
    <w:rsid w:val="003E1BE3"/>
    <w:rsid w:val="003E1D7B"/>
    <w:rsid w:val="003E1DA8"/>
    <w:rsid w:val="003E20E3"/>
    <w:rsid w:val="003E2311"/>
    <w:rsid w:val="003E2682"/>
    <w:rsid w:val="003E2697"/>
    <w:rsid w:val="003E287A"/>
    <w:rsid w:val="003E2983"/>
    <w:rsid w:val="003E29A3"/>
    <w:rsid w:val="003E2B07"/>
    <w:rsid w:val="003E2B95"/>
    <w:rsid w:val="003E2C84"/>
    <w:rsid w:val="003E3225"/>
    <w:rsid w:val="003E323C"/>
    <w:rsid w:val="003E34A7"/>
    <w:rsid w:val="003E390B"/>
    <w:rsid w:val="003E3940"/>
    <w:rsid w:val="003E3A8D"/>
    <w:rsid w:val="003E3A90"/>
    <w:rsid w:val="003E3BF5"/>
    <w:rsid w:val="003E3C2A"/>
    <w:rsid w:val="003E3CAB"/>
    <w:rsid w:val="003E3D43"/>
    <w:rsid w:val="003E3E48"/>
    <w:rsid w:val="003E4115"/>
    <w:rsid w:val="003E4347"/>
    <w:rsid w:val="003E43F4"/>
    <w:rsid w:val="003E45D3"/>
    <w:rsid w:val="003E465B"/>
    <w:rsid w:val="003E4DB0"/>
    <w:rsid w:val="003E4E25"/>
    <w:rsid w:val="003E51A3"/>
    <w:rsid w:val="003E54C8"/>
    <w:rsid w:val="003E567A"/>
    <w:rsid w:val="003E5682"/>
    <w:rsid w:val="003E56E1"/>
    <w:rsid w:val="003E56EC"/>
    <w:rsid w:val="003E5734"/>
    <w:rsid w:val="003E583D"/>
    <w:rsid w:val="003E5BF6"/>
    <w:rsid w:val="003E5E94"/>
    <w:rsid w:val="003E61EB"/>
    <w:rsid w:val="003E61F6"/>
    <w:rsid w:val="003E63C8"/>
    <w:rsid w:val="003E6437"/>
    <w:rsid w:val="003E65FA"/>
    <w:rsid w:val="003E6943"/>
    <w:rsid w:val="003E6993"/>
    <w:rsid w:val="003E6C6C"/>
    <w:rsid w:val="003E6E15"/>
    <w:rsid w:val="003E6EAB"/>
    <w:rsid w:val="003E6FF9"/>
    <w:rsid w:val="003E716D"/>
    <w:rsid w:val="003E71AB"/>
    <w:rsid w:val="003E7364"/>
    <w:rsid w:val="003E7418"/>
    <w:rsid w:val="003E74F3"/>
    <w:rsid w:val="003E7A8E"/>
    <w:rsid w:val="003E7E1D"/>
    <w:rsid w:val="003F0059"/>
    <w:rsid w:val="003F00CC"/>
    <w:rsid w:val="003F0179"/>
    <w:rsid w:val="003F0275"/>
    <w:rsid w:val="003F027B"/>
    <w:rsid w:val="003F0325"/>
    <w:rsid w:val="003F039B"/>
    <w:rsid w:val="003F03DC"/>
    <w:rsid w:val="003F063A"/>
    <w:rsid w:val="003F0C3A"/>
    <w:rsid w:val="003F0C6A"/>
    <w:rsid w:val="003F0DA2"/>
    <w:rsid w:val="003F0DDE"/>
    <w:rsid w:val="003F0FA1"/>
    <w:rsid w:val="003F10E9"/>
    <w:rsid w:val="003F11E7"/>
    <w:rsid w:val="003F1355"/>
    <w:rsid w:val="003F1472"/>
    <w:rsid w:val="003F1683"/>
    <w:rsid w:val="003F1C04"/>
    <w:rsid w:val="003F1D02"/>
    <w:rsid w:val="003F1FE1"/>
    <w:rsid w:val="003F213A"/>
    <w:rsid w:val="003F237E"/>
    <w:rsid w:val="003F24A3"/>
    <w:rsid w:val="003F24E5"/>
    <w:rsid w:val="003F2557"/>
    <w:rsid w:val="003F25C1"/>
    <w:rsid w:val="003F2815"/>
    <w:rsid w:val="003F2AC4"/>
    <w:rsid w:val="003F2EF9"/>
    <w:rsid w:val="003F3351"/>
    <w:rsid w:val="003F337A"/>
    <w:rsid w:val="003F33C4"/>
    <w:rsid w:val="003F3503"/>
    <w:rsid w:val="003F3B21"/>
    <w:rsid w:val="003F3CDB"/>
    <w:rsid w:val="003F3DA0"/>
    <w:rsid w:val="003F405C"/>
    <w:rsid w:val="003F42B5"/>
    <w:rsid w:val="003F432B"/>
    <w:rsid w:val="003F4434"/>
    <w:rsid w:val="003F4652"/>
    <w:rsid w:val="003F4728"/>
    <w:rsid w:val="003F477A"/>
    <w:rsid w:val="003F4A82"/>
    <w:rsid w:val="003F4C34"/>
    <w:rsid w:val="003F50A3"/>
    <w:rsid w:val="003F54C2"/>
    <w:rsid w:val="003F554F"/>
    <w:rsid w:val="003F575E"/>
    <w:rsid w:val="003F5E40"/>
    <w:rsid w:val="003F5E5F"/>
    <w:rsid w:val="003F5FD0"/>
    <w:rsid w:val="003F600E"/>
    <w:rsid w:val="003F6279"/>
    <w:rsid w:val="003F63E7"/>
    <w:rsid w:val="003F63ED"/>
    <w:rsid w:val="003F666A"/>
    <w:rsid w:val="003F66FA"/>
    <w:rsid w:val="003F6771"/>
    <w:rsid w:val="003F6785"/>
    <w:rsid w:val="003F6874"/>
    <w:rsid w:val="003F6904"/>
    <w:rsid w:val="003F6CED"/>
    <w:rsid w:val="003F6E96"/>
    <w:rsid w:val="003F6F28"/>
    <w:rsid w:val="003F7020"/>
    <w:rsid w:val="003F7105"/>
    <w:rsid w:val="003F741F"/>
    <w:rsid w:val="003F75CF"/>
    <w:rsid w:val="003F780D"/>
    <w:rsid w:val="003F79CC"/>
    <w:rsid w:val="003F7A32"/>
    <w:rsid w:val="003F7C89"/>
    <w:rsid w:val="003F7E98"/>
    <w:rsid w:val="0040024C"/>
    <w:rsid w:val="00400465"/>
    <w:rsid w:val="00400754"/>
    <w:rsid w:val="0040080F"/>
    <w:rsid w:val="004008BF"/>
    <w:rsid w:val="00400B01"/>
    <w:rsid w:val="00400B56"/>
    <w:rsid w:val="004010EC"/>
    <w:rsid w:val="0040136A"/>
    <w:rsid w:val="00401496"/>
    <w:rsid w:val="004014BB"/>
    <w:rsid w:val="00401731"/>
    <w:rsid w:val="00401A67"/>
    <w:rsid w:val="00401B0A"/>
    <w:rsid w:val="00401BB9"/>
    <w:rsid w:val="00401E38"/>
    <w:rsid w:val="004024F5"/>
    <w:rsid w:val="0040260D"/>
    <w:rsid w:val="00402834"/>
    <w:rsid w:val="00402897"/>
    <w:rsid w:val="00402920"/>
    <w:rsid w:val="00402A73"/>
    <w:rsid w:val="00402BCA"/>
    <w:rsid w:val="00402FC2"/>
    <w:rsid w:val="0040316D"/>
    <w:rsid w:val="00403577"/>
    <w:rsid w:val="004036D8"/>
    <w:rsid w:val="0040378A"/>
    <w:rsid w:val="0040386F"/>
    <w:rsid w:val="004039C4"/>
    <w:rsid w:val="004040C0"/>
    <w:rsid w:val="0040419B"/>
    <w:rsid w:val="004043AE"/>
    <w:rsid w:val="00404545"/>
    <w:rsid w:val="004046BF"/>
    <w:rsid w:val="00404773"/>
    <w:rsid w:val="004047C6"/>
    <w:rsid w:val="0040480B"/>
    <w:rsid w:val="004049FC"/>
    <w:rsid w:val="00404A43"/>
    <w:rsid w:val="00404A58"/>
    <w:rsid w:val="00404A60"/>
    <w:rsid w:val="00404AB8"/>
    <w:rsid w:val="00404AD2"/>
    <w:rsid w:val="00404B93"/>
    <w:rsid w:val="00404BDB"/>
    <w:rsid w:val="00404C9D"/>
    <w:rsid w:val="00405137"/>
    <w:rsid w:val="00405197"/>
    <w:rsid w:val="00405227"/>
    <w:rsid w:val="004052EA"/>
    <w:rsid w:val="0040537C"/>
    <w:rsid w:val="0040559A"/>
    <w:rsid w:val="0040577A"/>
    <w:rsid w:val="00405B32"/>
    <w:rsid w:val="00405C56"/>
    <w:rsid w:val="00405C89"/>
    <w:rsid w:val="00405C8B"/>
    <w:rsid w:val="00405D2B"/>
    <w:rsid w:val="00405F46"/>
    <w:rsid w:val="00405F9C"/>
    <w:rsid w:val="0040613A"/>
    <w:rsid w:val="0040643A"/>
    <w:rsid w:val="00406521"/>
    <w:rsid w:val="00406AD1"/>
    <w:rsid w:val="00406AFC"/>
    <w:rsid w:val="00406D0D"/>
    <w:rsid w:val="00406DE8"/>
    <w:rsid w:val="0040732C"/>
    <w:rsid w:val="0040751D"/>
    <w:rsid w:val="00407DB6"/>
    <w:rsid w:val="00407E43"/>
    <w:rsid w:val="004104EF"/>
    <w:rsid w:val="004106CA"/>
    <w:rsid w:val="004106D9"/>
    <w:rsid w:val="00410714"/>
    <w:rsid w:val="004107A6"/>
    <w:rsid w:val="00410B91"/>
    <w:rsid w:val="00410E44"/>
    <w:rsid w:val="00410EF8"/>
    <w:rsid w:val="004110C4"/>
    <w:rsid w:val="00411119"/>
    <w:rsid w:val="00411189"/>
    <w:rsid w:val="00411410"/>
    <w:rsid w:val="0041143F"/>
    <w:rsid w:val="0041145D"/>
    <w:rsid w:val="00411483"/>
    <w:rsid w:val="0041152D"/>
    <w:rsid w:val="004115CB"/>
    <w:rsid w:val="00411723"/>
    <w:rsid w:val="00411792"/>
    <w:rsid w:val="004118C9"/>
    <w:rsid w:val="00411A7D"/>
    <w:rsid w:val="00411E4F"/>
    <w:rsid w:val="00411EF5"/>
    <w:rsid w:val="004121AC"/>
    <w:rsid w:val="0041222F"/>
    <w:rsid w:val="00412685"/>
    <w:rsid w:val="00412EC6"/>
    <w:rsid w:val="00412FDD"/>
    <w:rsid w:val="00413019"/>
    <w:rsid w:val="0041301A"/>
    <w:rsid w:val="004132B9"/>
    <w:rsid w:val="0041356F"/>
    <w:rsid w:val="00413656"/>
    <w:rsid w:val="00413767"/>
    <w:rsid w:val="00413B35"/>
    <w:rsid w:val="00413D5A"/>
    <w:rsid w:val="00413E1E"/>
    <w:rsid w:val="00413E35"/>
    <w:rsid w:val="00414047"/>
    <w:rsid w:val="00414139"/>
    <w:rsid w:val="00414774"/>
    <w:rsid w:val="00414A71"/>
    <w:rsid w:val="00415056"/>
    <w:rsid w:val="004150CD"/>
    <w:rsid w:val="00415145"/>
    <w:rsid w:val="004153E7"/>
    <w:rsid w:val="004155E7"/>
    <w:rsid w:val="00415662"/>
    <w:rsid w:val="004157F7"/>
    <w:rsid w:val="0041591A"/>
    <w:rsid w:val="00415945"/>
    <w:rsid w:val="00415BA5"/>
    <w:rsid w:val="00415C5C"/>
    <w:rsid w:val="0041605A"/>
    <w:rsid w:val="00416297"/>
    <w:rsid w:val="0041673C"/>
    <w:rsid w:val="004168CE"/>
    <w:rsid w:val="0041698C"/>
    <w:rsid w:val="004169D7"/>
    <w:rsid w:val="00416BAD"/>
    <w:rsid w:val="00416D81"/>
    <w:rsid w:val="0041738B"/>
    <w:rsid w:val="004175B1"/>
    <w:rsid w:val="004178F2"/>
    <w:rsid w:val="004201F5"/>
    <w:rsid w:val="00420397"/>
    <w:rsid w:val="004205BB"/>
    <w:rsid w:val="00420A4F"/>
    <w:rsid w:val="00420D39"/>
    <w:rsid w:val="00420E46"/>
    <w:rsid w:val="004214FC"/>
    <w:rsid w:val="00421570"/>
    <w:rsid w:val="00421650"/>
    <w:rsid w:val="004218E9"/>
    <w:rsid w:val="0042197F"/>
    <w:rsid w:val="00421C3C"/>
    <w:rsid w:val="00421D6E"/>
    <w:rsid w:val="004221DF"/>
    <w:rsid w:val="004227EC"/>
    <w:rsid w:val="0042291B"/>
    <w:rsid w:val="0042294C"/>
    <w:rsid w:val="00422D5C"/>
    <w:rsid w:val="0042301E"/>
    <w:rsid w:val="004234F7"/>
    <w:rsid w:val="00423684"/>
    <w:rsid w:val="004239A6"/>
    <w:rsid w:val="00423D22"/>
    <w:rsid w:val="00423E1C"/>
    <w:rsid w:val="00423E6F"/>
    <w:rsid w:val="0042410A"/>
    <w:rsid w:val="0042429C"/>
    <w:rsid w:val="00424598"/>
    <w:rsid w:val="004245EE"/>
    <w:rsid w:val="004246C1"/>
    <w:rsid w:val="00424869"/>
    <w:rsid w:val="00424AF0"/>
    <w:rsid w:val="00424BBC"/>
    <w:rsid w:val="00424FF6"/>
    <w:rsid w:val="0042520B"/>
    <w:rsid w:val="00425326"/>
    <w:rsid w:val="0042550C"/>
    <w:rsid w:val="00425663"/>
    <w:rsid w:val="00425727"/>
    <w:rsid w:val="00425840"/>
    <w:rsid w:val="004259A5"/>
    <w:rsid w:val="00425E59"/>
    <w:rsid w:val="00425EB6"/>
    <w:rsid w:val="00425F6E"/>
    <w:rsid w:val="004260FF"/>
    <w:rsid w:val="004262C4"/>
    <w:rsid w:val="00426428"/>
    <w:rsid w:val="004267B6"/>
    <w:rsid w:val="0042688F"/>
    <w:rsid w:val="00426A2D"/>
    <w:rsid w:val="00426CF1"/>
    <w:rsid w:val="00426D2D"/>
    <w:rsid w:val="00426E62"/>
    <w:rsid w:val="00426EE8"/>
    <w:rsid w:val="0042731D"/>
    <w:rsid w:val="004273F0"/>
    <w:rsid w:val="00427419"/>
    <w:rsid w:val="004277E5"/>
    <w:rsid w:val="00427838"/>
    <w:rsid w:val="00427900"/>
    <w:rsid w:val="00427C1D"/>
    <w:rsid w:val="00427C47"/>
    <w:rsid w:val="00427CE2"/>
    <w:rsid w:val="00427DB5"/>
    <w:rsid w:val="00427E6D"/>
    <w:rsid w:val="00427F42"/>
    <w:rsid w:val="00430256"/>
    <w:rsid w:val="004303E1"/>
    <w:rsid w:val="0043058C"/>
    <w:rsid w:val="004305BB"/>
    <w:rsid w:val="00430818"/>
    <w:rsid w:val="004308AA"/>
    <w:rsid w:val="00430A9C"/>
    <w:rsid w:val="00430B30"/>
    <w:rsid w:val="00430C09"/>
    <w:rsid w:val="00430CFA"/>
    <w:rsid w:val="00430D33"/>
    <w:rsid w:val="004311C0"/>
    <w:rsid w:val="004311F6"/>
    <w:rsid w:val="00431297"/>
    <w:rsid w:val="004313F6"/>
    <w:rsid w:val="00431A1B"/>
    <w:rsid w:val="00431D98"/>
    <w:rsid w:val="00431E64"/>
    <w:rsid w:val="004323AA"/>
    <w:rsid w:val="004324F6"/>
    <w:rsid w:val="00432784"/>
    <w:rsid w:val="00432A8D"/>
    <w:rsid w:val="00432FC5"/>
    <w:rsid w:val="00433617"/>
    <w:rsid w:val="00433C08"/>
    <w:rsid w:val="00433C95"/>
    <w:rsid w:val="00433CA3"/>
    <w:rsid w:val="00433DDA"/>
    <w:rsid w:val="00433DF2"/>
    <w:rsid w:val="00433F6C"/>
    <w:rsid w:val="004341A7"/>
    <w:rsid w:val="004342DC"/>
    <w:rsid w:val="004342F9"/>
    <w:rsid w:val="004343C9"/>
    <w:rsid w:val="00434483"/>
    <w:rsid w:val="00434635"/>
    <w:rsid w:val="00434734"/>
    <w:rsid w:val="00434880"/>
    <w:rsid w:val="004348B6"/>
    <w:rsid w:val="004348DB"/>
    <w:rsid w:val="00434C8A"/>
    <w:rsid w:val="00434CAF"/>
    <w:rsid w:val="00434E9D"/>
    <w:rsid w:val="00434EB8"/>
    <w:rsid w:val="0043519C"/>
    <w:rsid w:val="004351DD"/>
    <w:rsid w:val="00435343"/>
    <w:rsid w:val="004353CB"/>
    <w:rsid w:val="00435461"/>
    <w:rsid w:val="00435497"/>
    <w:rsid w:val="00435529"/>
    <w:rsid w:val="004355C9"/>
    <w:rsid w:val="004357D1"/>
    <w:rsid w:val="00435924"/>
    <w:rsid w:val="00435A5A"/>
    <w:rsid w:val="00435A6C"/>
    <w:rsid w:val="00435B47"/>
    <w:rsid w:val="00435BE7"/>
    <w:rsid w:val="00435F3B"/>
    <w:rsid w:val="0043624E"/>
    <w:rsid w:val="00436367"/>
    <w:rsid w:val="0043644F"/>
    <w:rsid w:val="004364C7"/>
    <w:rsid w:val="00436608"/>
    <w:rsid w:val="00436770"/>
    <w:rsid w:val="004368DC"/>
    <w:rsid w:val="00436BA0"/>
    <w:rsid w:val="00436BA4"/>
    <w:rsid w:val="00436BE8"/>
    <w:rsid w:val="00436C85"/>
    <w:rsid w:val="00436D63"/>
    <w:rsid w:val="00436E2C"/>
    <w:rsid w:val="004371B1"/>
    <w:rsid w:val="004371E9"/>
    <w:rsid w:val="004374BD"/>
    <w:rsid w:val="00437559"/>
    <w:rsid w:val="00437820"/>
    <w:rsid w:val="00437930"/>
    <w:rsid w:val="00437AA0"/>
    <w:rsid w:val="00437B4E"/>
    <w:rsid w:val="00437DF0"/>
    <w:rsid w:val="00440041"/>
    <w:rsid w:val="00440053"/>
    <w:rsid w:val="0044009C"/>
    <w:rsid w:val="00440403"/>
    <w:rsid w:val="00440520"/>
    <w:rsid w:val="00440562"/>
    <w:rsid w:val="0044066A"/>
    <w:rsid w:val="00440A19"/>
    <w:rsid w:val="00440A86"/>
    <w:rsid w:val="00440B86"/>
    <w:rsid w:val="00440C05"/>
    <w:rsid w:val="00440C47"/>
    <w:rsid w:val="00440E1F"/>
    <w:rsid w:val="00440F5C"/>
    <w:rsid w:val="004410B0"/>
    <w:rsid w:val="004416AB"/>
    <w:rsid w:val="00441A8F"/>
    <w:rsid w:val="00441BD9"/>
    <w:rsid w:val="00441C2B"/>
    <w:rsid w:val="00441CF0"/>
    <w:rsid w:val="00441DD6"/>
    <w:rsid w:val="0044202B"/>
    <w:rsid w:val="0044216D"/>
    <w:rsid w:val="00442269"/>
    <w:rsid w:val="0044227C"/>
    <w:rsid w:val="0044241D"/>
    <w:rsid w:val="004428C6"/>
    <w:rsid w:val="00442C4C"/>
    <w:rsid w:val="00442D32"/>
    <w:rsid w:val="0044316C"/>
    <w:rsid w:val="004432D5"/>
    <w:rsid w:val="004432D7"/>
    <w:rsid w:val="004433D7"/>
    <w:rsid w:val="004434C7"/>
    <w:rsid w:val="0044392A"/>
    <w:rsid w:val="00443B2C"/>
    <w:rsid w:val="00443B80"/>
    <w:rsid w:val="00443E02"/>
    <w:rsid w:val="004440F7"/>
    <w:rsid w:val="00444402"/>
    <w:rsid w:val="00444410"/>
    <w:rsid w:val="0044455E"/>
    <w:rsid w:val="00444780"/>
    <w:rsid w:val="0044478D"/>
    <w:rsid w:val="004447CF"/>
    <w:rsid w:val="00444853"/>
    <w:rsid w:val="004450EF"/>
    <w:rsid w:val="0044516B"/>
    <w:rsid w:val="004454D9"/>
    <w:rsid w:val="004458C6"/>
    <w:rsid w:val="004458CA"/>
    <w:rsid w:val="004459B3"/>
    <w:rsid w:val="00445B7F"/>
    <w:rsid w:val="00445CCD"/>
    <w:rsid w:val="00445E9D"/>
    <w:rsid w:val="004460D5"/>
    <w:rsid w:val="00446167"/>
    <w:rsid w:val="004462CE"/>
    <w:rsid w:val="0044662F"/>
    <w:rsid w:val="0044672F"/>
    <w:rsid w:val="0044676F"/>
    <w:rsid w:val="004469EB"/>
    <w:rsid w:val="00446BEC"/>
    <w:rsid w:val="00446BF8"/>
    <w:rsid w:val="00446DC9"/>
    <w:rsid w:val="00446ED3"/>
    <w:rsid w:val="00446EF9"/>
    <w:rsid w:val="00447046"/>
    <w:rsid w:val="00447693"/>
    <w:rsid w:val="004477CA"/>
    <w:rsid w:val="00447ED0"/>
    <w:rsid w:val="00450245"/>
    <w:rsid w:val="0045056A"/>
    <w:rsid w:val="00450762"/>
    <w:rsid w:val="004507BB"/>
    <w:rsid w:val="004507C4"/>
    <w:rsid w:val="004508A5"/>
    <w:rsid w:val="004508CF"/>
    <w:rsid w:val="00450964"/>
    <w:rsid w:val="00450C3B"/>
    <w:rsid w:val="00450D42"/>
    <w:rsid w:val="00451055"/>
    <w:rsid w:val="004510BC"/>
    <w:rsid w:val="004512EA"/>
    <w:rsid w:val="0045139D"/>
    <w:rsid w:val="004515F6"/>
    <w:rsid w:val="0045166C"/>
    <w:rsid w:val="004516A6"/>
    <w:rsid w:val="00451908"/>
    <w:rsid w:val="00451F1E"/>
    <w:rsid w:val="00452039"/>
    <w:rsid w:val="00452053"/>
    <w:rsid w:val="00452207"/>
    <w:rsid w:val="00452318"/>
    <w:rsid w:val="004523B0"/>
    <w:rsid w:val="0045260B"/>
    <w:rsid w:val="00452611"/>
    <w:rsid w:val="00452C93"/>
    <w:rsid w:val="00452D06"/>
    <w:rsid w:val="00452DA3"/>
    <w:rsid w:val="00452E09"/>
    <w:rsid w:val="004533F1"/>
    <w:rsid w:val="004534A1"/>
    <w:rsid w:val="004534AE"/>
    <w:rsid w:val="00453693"/>
    <w:rsid w:val="0045389F"/>
    <w:rsid w:val="00453AA1"/>
    <w:rsid w:val="00453B09"/>
    <w:rsid w:val="00453FA7"/>
    <w:rsid w:val="0045426D"/>
    <w:rsid w:val="00454354"/>
    <w:rsid w:val="004544D1"/>
    <w:rsid w:val="00454564"/>
    <w:rsid w:val="0045495A"/>
    <w:rsid w:val="00454B55"/>
    <w:rsid w:val="00454BF1"/>
    <w:rsid w:val="00454C29"/>
    <w:rsid w:val="00454F30"/>
    <w:rsid w:val="00454FC3"/>
    <w:rsid w:val="00455029"/>
    <w:rsid w:val="00455074"/>
    <w:rsid w:val="004553BE"/>
    <w:rsid w:val="00455507"/>
    <w:rsid w:val="0045555A"/>
    <w:rsid w:val="00455851"/>
    <w:rsid w:val="00455945"/>
    <w:rsid w:val="00455D6C"/>
    <w:rsid w:val="00455FB8"/>
    <w:rsid w:val="00456132"/>
    <w:rsid w:val="00456192"/>
    <w:rsid w:val="00456234"/>
    <w:rsid w:val="0045630B"/>
    <w:rsid w:val="004565AD"/>
    <w:rsid w:val="004566D5"/>
    <w:rsid w:val="0045675B"/>
    <w:rsid w:val="00456C66"/>
    <w:rsid w:val="004573AE"/>
    <w:rsid w:val="0045757C"/>
    <w:rsid w:val="00457B16"/>
    <w:rsid w:val="00457DFF"/>
    <w:rsid w:val="00457E3D"/>
    <w:rsid w:val="00457F71"/>
    <w:rsid w:val="004603E0"/>
    <w:rsid w:val="00460548"/>
    <w:rsid w:val="00460557"/>
    <w:rsid w:val="004606E1"/>
    <w:rsid w:val="004607C2"/>
    <w:rsid w:val="0046086F"/>
    <w:rsid w:val="00460CCC"/>
    <w:rsid w:val="00460E09"/>
    <w:rsid w:val="00460E23"/>
    <w:rsid w:val="00460ED5"/>
    <w:rsid w:val="00460F1D"/>
    <w:rsid w:val="004611B9"/>
    <w:rsid w:val="004612B5"/>
    <w:rsid w:val="00461442"/>
    <w:rsid w:val="004615A1"/>
    <w:rsid w:val="00461A55"/>
    <w:rsid w:val="00461BFB"/>
    <w:rsid w:val="00461D82"/>
    <w:rsid w:val="00461DB2"/>
    <w:rsid w:val="00461DF3"/>
    <w:rsid w:val="004620E5"/>
    <w:rsid w:val="00462384"/>
    <w:rsid w:val="00462572"/>
    <w:rsid w:val="00462668"/>
    <w:rsid w:val="004628CE"/>
    <w:rsid w:val="00462ACF"/>
    <w:rsid w:val="00462B39"/>
    <w:rsid w:val="004630CD"/>
    <w:rsid w:val="004631DD"/>
    <w:rsid w:val="00463206"/>
    <w:rsid w:val="00463316"/>
    <w:rsid w:val="004634AC"/>
    <w:rsid w:val="00463515"/>
    <w:rsid w:val="00463657"/>
    <w:rsid w:val="00463A82"/>
    <w:rsid w:val="00463C01"/>
    <w:rsid w:val="00463F67"/>
    <w:rsid w:val="004640E1"/>
    <w:rsid w:val="00464629"/>
    <w:rsid w:val="0046499F"/>
    <w:rsid w:val="00464A23"/>
    <w:rsid w:val="00464B91"/>
    <w:rsid w:val="00464CFF"/>
    <w:rsid w:val="00464EFE"/>
    <w:rsid w:val="00465448"/>
    <w:rsid w:val="004654F1"/>
    <w:rsid w:val="0046574A"/>
    <w:rsid w:val="004659A6"/>
    <w:rsid w:val="004659F7"/>
    <w:rsid w:val="00465C3F"/>
    <w:rsid w:val="00465C7F"/>
    <w:rsid w:val="00465F45"/>
    <w:rsid w:val="004661CC"/>
    <w:rsid w:val="004664AB"/>
    <w:rsid w:val="00466596"/>
    <w:rsid w:val="0046674D"/>
    <w:rsid w:val="00466750"/>
    <w:rsid w:val="00466882"/>
    <w:rsid w:val="00466A62"/>
    <w:rsid w:val="00466CD2"/>
    <w:rsid w:val="00466D4F"/>
    <w:rsid w:val="00466F11"/>
    <w:rsid w:val="00466F37"/>
    <w:rsid w:val="004670AB"/>
    <w:rsid w:val="004670EF"/>
    <w:rsid w:val="00467337"/>
    <w:rsid w:val="0046739E"/>
    <w:rsid w:val="004673A4"/>
    <w:rsid w:val="0046740E"/>
    <w:rsid w:val="00467455"/>
    <w:rsid w:val="00467B01"/>
    <w:rsid w:val="00467C85"/>
    <w:rsid w:val="00467CA4"/>
    <w:rsid w:val="00467ECB"/>
    <w:rsid w:val="0047008C"/>
    <w:rsid w:val="0047016D"/>
    <w:rsid w:val="00470464"/>
    <w:rsid w:val="00470533"/>
    <w:rsid w:val="00470566"/>
    <w:rsid w:val="004705C0"/>
    <w:rsid w:val="004705E9"/>
    <w:rsid w:val="0047084D"/>
    <w:rsid w:val="00470949"/>
    <w:rsid w:val="004709C9"/>
    <w:rsid w:val="00470CEA"/>
    <w:rsid w:val="00470E6A"/>
    <w:rsid w:val="004710FF"/>
    <w:rsid w:val="004712DC"/>
    <w:rsid w:val="00471456"/>
    <w:rsid w:val="00471634"/>
    <w:rsid w:val="004716C8"/>
    <w:rsid w:val="0047206A"/>
    <w:rsid w:val="004721D3"/>
    <w:rsid w:val="004723ED"/>
    <w:rsid w:val="0047245B"/>
    <w:rsid w:val="004725BA"/>
    <w:rsid w:val="004726E6"/>
    <w:rsid w:val="00472BB3"/>
    <w:rsid w:val="00472BDC"/>
    <w:rsid w:val="00472C8C"/>
    <w:rsid w:val="00472DB2"/>
    <w:rsid w:val="00472F7C"/>
    <w:rsid w:val="004731D6"/>
    <w:rsid w:val="0047329E"/>
    <w:rsid w:val="0047337C"/>
    <w:rsid w:val="0047337D"/>
    <w:rsid w:val="004737F6"/>
    <w:rsid w:val="0047384A"/>
    <w:rsid w:val="00473919"/>
    <w:rsid w:val="00473A15"/>
    <w:rsid w:val="00473A1E"/>
    <w:rsid w:val="00473C05"/>
    <w:rsid w:val="004743BE"/>
    <w:rsid w:val="0047458A"/>
    <w:rsid w:val="0047475D"/>
    <w:rsid w:val="00474B24"/>
    <w:rsid w:val="00474C68"/>
    <w:rsid w:val="00474CA1"/>
    <w:rsid w:val="00474D90"/>
    <w:rsid w:val="00474EBA"/>
    <w:rsid w:val="00474F45"/>
    <w:rsid w:val="0047506D"/>
    <w:rsid w:val="0047552E"/>
    <w:rsid w:val="00475686"/>
    <w:rsid w:val="00475774"/>
    <w:rsid w:val="004757D0"/>
    <w:rsid w:val="00475A52"/>
    <w:rsid w:val="00475B45"/>
    <w:rsid w:val="00475CC5"/>
    <w:rsid w:val="00476018"/>
    <w:rsid w:val="00476370"/>
    <w:rsid w:val="004766FD"/>
    <w:rsid w:val="004768D2"/>
    <w:rsid w:val="004768DD"/>
    <w:rsid w:val="00476B07"/>
    <w:rsid w:val="00476B09"/>
    <w:rsid w:val="00476C8C"/>
    <w:rsid w:val="00476D1B"/>
    <w:rsid w:val="00476F2C"/>
    <w:rsid w:val="00477057"/>
    <w:rsid w:val="0047715D"/>
    <w:rsid w:val="00477348"/>
    <w:rsid w:val="0047743A"/>
    <w:rsid w:val="004776DF"/>
    <w:rsid w:val="00477A48"/>
    <w:rsid w:val="00477D5A"/>
    <w:rsid w:val="00477E5F"/>
    <w:rsid w:val="00480217"/>
    <w:rsid w:val="00480314"/>
    <w:rsid w:val="004803BD"/>
    <w:rsid w:val="004803EC"/>
    <w:rsid w:val="0048041E"/>
    <w:rsid w:val="0048046D"/>
    <w:rsid w:val="00480509"/>
    <w:rsid w:val="004807AD"/>
    <w:rsid w:val="00480862"/>
    <w:rsid w:val="004808F0"/>
    <w:rsid w:val="00481029"/>
    <w:rsid w:val="0048111E"/>
    <w:rsid w:val="0048115A"/>
    <w:rsid w:val="0048118F"/>
    <w:rsid w:val="004815B4"/>
    <w:rsid w:val="0048168D"/>
    <w:rsid w:val="00481DAD"/>
    <w:rsid w:val="00481E4D"/>
    <w:rsid w:val="004822F8"/>
    <w:rsid w:val="00482417"/>
    <w:rsid w:val="0048266E"/>
    <w:rsid w:val="00482683"/>
    <w:rsid w:val="004828BC"/>
    <w:rsid w:val="00482B40"/>
    <w:rsid w:val="00482BB5"/>
    <w:rsid w:val="00482C21"/>
    <w:rsid w:val="00482C9B"/>
    <w:rsid w:val="00482F65"/>
    <w:rsid w:val="00483064"/>
    <w:rsid w:val="0048358F"/>
    <w:rsid w:val="0048392F"/>
    <w:rsid w:val="0048394F"/>
    <w:rsid w:val="00483AEB"/>
    <w:rsid w:val="00483B0C"/>
    <w:rsid w:val="00483F8C"/>
    <w:rsid w:val="004840EA"/>
    <w:rsid w:val="004842BE"/>
    <w:rsid w:val="004849E5"/>
    <w:rsid w:val="004849EF"/>
    <w:rsid w:val="00484A07"/>
    <w:rsid w:val="00484AFB"/>
    <w:rsid w:val="00484C82"/>
    <w:rsid w:val="00484EF8"/>
    <w:rsid w:val="00484F42"/>
    <w:rsid w:val="004850A1"/>
    <w:rsid w:val="0048546E"/>
    <w:rsid w:val="00485599"/>
    <w:rsid w:val="004856A4"/>
    <w:rsid w:val="00485941"/>
    <w:rsid w:val="00485982"/>
    <w:rsid w:val="00485AE1"/>
    <w:rsid w:val="00485B03"/>
    <w:rsid w:val="00485C0C"/>
    <w:rsid w:val="00486BE2"/>
    <w:rsid w:val="00486E0F"/>
    <w:rsid w:val="00486E53"/>
    <w:rsid w:val="00486EB4"/>
    <w:rsid w:val="004870AE"/>
    <w:rsid w:val="00487313"/>
    <w:rsid w:val="00487483"/>
    <w:rsid w:val="004874E7"/>
    <w:rsid w:val="004877C0"/>
    <w:rsid w:val="00487989"/>
    <w:rsid w:val="00487AC9"/>
    <w:rsid w:val="00487BDF"/>
    <w:rsid w:val="00487C34"/>
    <w:rsid w:val="00487C80"/>
    <w:rsid w:val="00487DBD"/>
    <w:rsid w:val="00487FA4"/>
    <w:rsid w:val="0049049E"/>
    <w:rsid w:val="004906B7"/>
    <w:rsid w:val="0049072E"/>
    <w:rsid w:val="004907B9"/>
    <w:rsid w:val="00490BF5"/>
    <w:rsid w:val="00491042"/>
    <w:rsid w:val="00491468"/>
    <w:rsid w:val="00491D4C"/>
    <w:rsid w:val="00492173"/>
    <w:rsid w:val="004922E6"/>
    <w:rsid w:val="0049234F"/>
    <w:rsid w:val="004923F0"/>
    <w:rsid w:val="004927C2"/>
    <w:rsid w:val="00492A33"/>
    <w:rsid w:val="00492E6C"/>
    <w:rsid w:val="0049303F"/>
    <w:rsid w:val="00493088"/>
    <w:rsid w:val="0049328B"/>
    <w:rsid w:val="004934D0"/>
    <w:rsid w:val="004934F8"/>
    <w:rsid w:val="00493971"/>
    <w:rsid w:val="00493A0E"/>
    <w:rsid w:val="00493CD5"/>
    <w:rsid w:val="00493E46"/>
    <w:rsid w:val="00493E98"/>
    <w:rsid w:val="00493F23"/>
    <w:rsid w:val="00493F3F"/>
    <w:rsid w:val="0049415B"/>
    <w:rsid w:val="0049447E"/>
    <w:rsid w:val="00494717"/>
    <w:rsid w:val="004949E7"/>
    <w:rsid w:val="00494AA6"/>
    <w:rsid w:val="00494C0A"/>
    <w:rsid w:val="00494F9F"/>
    <w:rsid w:val="00495153"/>
    <w:rsid w:val="004952BE"/>
    <w:rsid w:val="004953D5"/>
    <w:rsid w:val="0049540E"/>
    <w:rsid w:val="00495570"/>
    <w:rsid w:val="00495A8E"/>
    <w:rsid w:val="00495E18"/>
    <w:rsid w:val="00495F1F"/>
    <w:rsid w:val="00495F2C"/>
    <w:rsid w:val="00495F4F"/>
    <w:rsid w:val="00496117"/>
    <w:rsid w:val="00496141"/>
    <w:rsid w:val="004961BB"/>
    <w:rsid w:val="0049625E"/>
    <w:rsid w:val="0049651B"/>
    <w:rsid w:val="00496594"/>
    <w:rsid w:val="0049672E"/>
    <w:rsid w:val="00496CC3"/>
    <w:rsid w:val="00496D35"/>
    <w:rsid w:val="00496E3F"/>
    <w:rsid w:val="00496E7B"/>
    <w:rsid w:val="00497065"/>
    <w:rsid w:val="0049733E"/>
    <w:rsid w:val="00497490"/>
    <w:rsid w:val="00497742"/>
    <w:rsid w:val="004978D9"/>
    <w:rsid w:val="0049790D"/>
    <w:rsid w:val="00497DB4"/>
    <w:rsid w:val="004A0085"/>
    <w:rsid w:val="004A0107"/>
    <w:rsid w:val="004A027C"/>
    <w:rsid w:val="004A0378"/>
    <w:rsid w:val="004A04C3"/>
    <w:rsid w:val="004A0614"/>
    <w:rsid w:val="004A0631"/>
    <w:rsid w:val="004A0A34"/>
    <w:rsid w:val="004A0C12"/>
    <w:rsid w:val="004A0C3B"/>
    <w:rsid w:val="004A0DF5"/>
    <w:rsid w:val="004A0E18"/>
    <w:rsid w:val="004A10D7"/>
    <w:rsid w:val="004A1247"/>
    <w:rsid w:val="004A12E9"/>
    <w:rsid w:val="004A146F"/>
    <w:rsid w:val="004A1566"/>
    <w:rsid w:val="004A1A86"/>
    <w:rsid w:val="004A1C28"/>
    <w:rsid w:val="004A1CC1"/>
    <w:rsid w:val="004A20E8"/>
    <w:rsid w:val="004A2363"/>
    <w:rsid w:val="004A2478"/>
    <w:rsid w:val="004A256B"/>
    <w:rsid w:val="004A2728"/>
    <w:rsid w:val="004A2A83"/>
    <w:rsid w:val="004A2E0E"/>
    <w:rsid w:val="004A32BB"/>
    <w:rsid w:val="004A33BF"/>
    <w:rsid w:val="004A34D8"/>
    <w:rsid w:val="004A352B"/>
    <w:rsid w:val="004A3694"/>
    <w:rsid w:val="004A38C0"/>
    <w:rsid w:val="004A3ED7"/>
    <w:rsid w:val="004A3FFE"/>
    <w:rsid w:val="004A40FC"/>
    <w:rsid w:val="004A4225"/>
    <w:rsid w:val="004A4386"/>
    <w:rsid w:val="004A4708"/>
    <w:rsid w:val="004A4899"/>
    <w:rsid w:val="004A4A31"/>
    <w:rsid w:val="004A4E5A"/>
    <w:rsid w:val="004A4F78"/>
    <w:rsid w:val="004A4FAE"/>
    <w:rsid w:val="004A4FB3"/>
    <w:rsid w:val="004A51CF"/>
    <w:rsid w:val="004A522D"/>
    <w:rsid w:val="004A546B"/>
    <w:rsid w:val="004A559B"/>
    <w:rsid w:val="004A55A2"/>
    <w:rsid w:val="004A5764"/>
    <w:rsid w:val="004A587F"/>
    <w:rsid w:val="004A5B4E"/>
    <w:rsid w:val="004A5B5D"/>
    <w:rsid w:val="004A5B72"/>
    <w:rsid w:val="004A5C71"/>
    <w:rsid w:val="004A5E7E"/>
    <w:rsid w:val="004A5F05"/>
    <w:rsid w:val="004A5F37"/>
    <w:rsid w:val="004A61E1"/>
    <w:rsid w:val="004A62AE"/>
    <w:rsid w:val="004A63B1"/>
    <w:rsid w:val="004A6580"/>
    <w:rsid w:val="004A6705"/>
    <w:rsid w:val="004A69F7"/>
    <w:rsid w:val="004A6BF2"/>
    <w:rsid w:val="004A6BF6"/>
    <w:rsid w:val="004A6C63"/>
    <w:rsid w:val="004A6FE7"/>
    <w:rsid w:val="004A76D3"/>
    <w:rsid w:val="004A7A99"/>
    <w:rsid w:val="004A7C10"/>
    <w:rsid w:val="004A7D52"/>
    <w:rsid w:val="004A7DB8"/>
    <w:rsid w:val="004A7E0F"/>
    <w:rsid w:val="004B0187"/>
    <w:rsid w:val="004B01B2"/>
    <w:rsid w:val="004B0209"/>
    <w:rsid w:val="004B0252"/>
    <w:rsid w:val="004B045A"/>
    <w:rsid w:val="004B0474"/>
    <w:rsid w:val="004B0538"/>
    <w:rsid w:val="004B0649"/>
    <w:rsid w:val="004B0859"/>
    <w:rsid w:val="004B0887"/>
    <w:rsid w:val="004B0A9B"/>
    <w:rsid w:val="004B0E29"/>
    <w:rsid w:val="004B0F51"/>
    <w:rsid w:val="004B0FCC"/>
    <w:rsid w:val="004B1051"/>
    <w:rsid w:val="004B17B3"/>
    <w:rsid w:val="004B1888"/>
    <w:rsid w:val="004B198D"/>
    <w:rsid w:val="004B1A65"/>
    <w:rsid w:val="004B1A9F"/>
    <w:rsid w:val="004B1AE2"/>
    <w:rsid w:val="004B1BC6"/>
    <w:rsid w:val="004B1C4C"/>
    <w:rsid w:val="004B1C73"/>
    <w:rsid w:val="004B1DEC"/>
    <w:rsid w:val="004B1E3B"/>
    <w:rsid w:val="004B2157"/>
    <w:rsid w:val="004B23D6"/>
    <w:rsid w:val="004B2483"/>
    <w:rsid w:val="004B26EC"/>
    <w:rsid w:val="004B2B1E"/>
    <w:rsid w:val="004B2C24"/>
    <w:rsid w:val="004B2E9E"/>
    <w:rsid w:val="004B2FD4"/>
    <w:rsid w:val="004B35D9"/>
    <w:rsid w:val="004B35E4"/>
    <w:rsid w:val="004B39B0"/>
    <w:rsid w:val="004B39F0"/>
    <w:rsid w:val="004B3F25"/>
    <w:rsid w:val="004B40EE"/>
    <w:rsid w:val="004B4290"/>
    <w:rsid w:val="004B42CF"/>
    <w:rsid w:val="004B469F"/>
    <w:rsid w:val="004B46CD"/>
    <w:rsid w:val="004B48E5"/>
    <w:rsid w:val="004B4948"/>
    <w:rsid w:val="004B4988"/>
    <w:rsid w:val="004B4E1F"/>
    <w:rsid w:val="004B4E5E"/>
    <w:rsid w:val="004B4E6A"/>
    <w:rsid w:val="004B52B3"/>
    <w:rsid w:val="004B5532"/>
    <w:rsid w:val="004B55E4"/>
    <w:rsid w:val="004B5607"/>
    <w:rsid w:val="004B57F2"/>
    <w:rsid w:val="004B5809"/>
    <w:rsid w:val="004B591D"/>
    <w:rsid w:val="004B5972"/>
    <w:rsid w:val="004B5A90"/>
    <w:rsid w:val="004B5D6C"/>
    <w:rsid w:val="004B5DA4"/>
    <w:rsid w:val="004B5FC7"/>
    <w:rsid w:val="004B6201"/>
    <w:rsid w:val="004B640D"/>
    <w:rsid w:val="004B6888"/>
    <w:rsid w:val="004B68A8"/>
    <w:rsid w:val="004B6D64"/>
    <w:rsid w:val="004B6D9B"/>
    <w:rsid w:val="004B6FBD"/>
    <w:rsid w:val="004B73CC"/>
    <w:rsid w:val="004B7BE0"/>
    <w:rsid w:val="004C0078"/>
    <w:rsid w:val="004C0340"/>
    <w:rsid w:val="004C04C0"/>
    <w:rsid w:val="004C063E"/>
    <w:rsid w:val="004C06AA"/>
    <w:rsid w:val="004C0984"/>
    <w:rsid w:val="004C0A6A"/>
    <w:rsid w:val="004C0AA5"/>
    <w:rsid w:val="004C0BDF"/>
    <w:rsid w:val="004C0BF8"/>
    <w:rsid w:val="004C0DB9"/>
    <w:rsid w:val="004C0FD0"/>
    <w:rsid w:val="004C1229"/>
    <w:rsid w:val="004C122F"/>
    <w:rsid w:val="004C13CA"/>
    <w:rsid w:val="004C13DE"/>
    <w:rsid w:val="004C13E7"/>
    <w:rsid w:val="004C15CA"/>
    <w:rsid w:val="004C1707"/>
    <w:rsid w:val="004C1826"/>
    <w:rsid w:val="004C194E"/>
    <w:rsid w:val="004C1F32"/>
    <w:rsid w:val="004C1F63"/>
    <w:rsid w:val="004C2104"/>
    <w:rsid w:val="004C22D5"/>
    <w:rsid w:val="004C2303"/>
    <w:rsid w:val="004C265F"/>
    <w:rsid w:val="004C2816"/>
    <w:rsid w:val="004C28C4"/>
    <w:rsid w:val="004C28D3"/>
    <w:rsid w:val="004C2906"/>
    <w:rsid w:val="004C2C52"/>
    <w:rsid w:val="004C30A1"/>
    <w:rsid w:val="004C3B41"/>
    <w:rsid w:val="004C3B46"/>
    <w:rsid w:val="004C3D9F"/>
    <w:rsid w:val="004C3E61"/>
    <w:rsid w:val="004C3FAC"/>
    <w:rsid w:val="004C44C6"/>
    <w:rsid w:val="004C4615"/>
    <w:rsid w:val="004C4792"/>
    <w:rsid w:val="004C4A05"/>
    <w:rsid w:val="004C4D88"/>
    <w:rsid w:val="004C4D9B"/>
    <w:rsid w:val="004C4FA6"/>
    <w:rsid w:val="004C5401"/>
    <w:rsid w:val="004C544D"/>
    <w:rsid w:val="004C5459"/>
    <w:rsid w:val="004C56E9"/>
    <w:rsid w:val="004C5B20"/>
    <w:rsid w:val="004C5C48"/>
    <w:rsid w:val="004C5CF3"/>
    <w:rsid w:val="004C5DF2"/>
    <w:rsid w:val="004C5EA4"/>
    <w:rsid w:val="004C5FBC"/>
    <w:rsid w:val="004C60D3"/>
    <w:rsid w:val="004C616D"/>
    <w:rsid w:val="004C6266"/>
    <w:rsid w:val="004C6452"/>
    <w:rsid w:val="004C6548"/>
    <w:rsid w:val="004C69E1"/>
    <w:rsid w:val="004C6A36"/>
    <w:rsid w:val="004C6D07"/>
    <w:rsid w:val="004C72A9"/>
    <w:rsid w:val="004C7412"/>
    <w:rsid w:val="004C747A"/>
    <w:rsid w:val="004D0035"/>
    <w:rsid w:val="004D00C4"/>
    <w:rsid w:val="004D029F"/>
    <w:rsid w:val="004D038B"/>
    <w:rsid w:val="004D03F4"/>
    <w:rsid w:val="004D053D"/>
    <w:rsid w:val="004D07CA"/>
    <w:rsid w:val="004D0811"/>
    <w:rsid w:val="004D0889"/>
    <w:rsid w:val="004D09C4"/>
    <w:rsid w:val="004D0D4E"/>
    <w:rsid w:val="004D0FD1"/>
    <w:rsid w:val="004D1260"/>
    <w:rsid w:val="004D1271"/>
    <w:rsid w:val="004D1427"/>
    <w:rsid w:val="004D14EA"/>
    <w:rsid w:val="004D152B"/>
    <w:rsid w:val="004D1A86"/>
    <w:rsid w:val="004D1FE5"/>
    <w:rsid w:val="004D1FF2"/>
    <w:rsid w:val="004D2026"/>
    <w:rsid w:val="004D217F"/>
    <w:rsid w:val="004D24B1"/>
    <w:rsid w:val="004D256F"/>
    <w:rsid w:val="004D2586"/>
    <w:rsid w:val="004D272D"/>
    <w:rsid w:val="004D290C"/>
    <w:rsid w:val="004D2946"/>
    <w:rsid w:val="004D2BFE"/>
    <w:rsid w:val="004D2CE6"/>
    <w:rsid w:val="004D2E0D"/>
    <w:rsid w:val="004D2F14"/>
    <w:rsid w:val="004D3215"/>
    <w:rsid w:val="004D3220"/>
    <w:rsid w:val="004D32A3"/>
    <w:rsid w:val="004D33EF"/>
    <w:rsid w:val="004D34CB"/>
    <w:rsid w:val="004D367B"/>
    <w:rsid w:val="004D3744"/>
    <w:rsid w:val="004D3753"/>
    <w:rsid w:val="004D3CF8"/>
    <w:rsid w:val="004D3DAA"/>
    <w:rsid w:val="004D3E35"/>
    <w:rsid w:val="004D3E5D"/>
    <w:rsid w:val="004D42BF"/>
    <w:rsid w:val="004D4708"/>
    <w:rsid w:val="004D4783"/>
    <w:rsid w:val="004D4787"/>
    <w:rsid w:val="004D4B0D"/>
    <w:rsid w:val="004D4BAF"/>
    <w:rsid w:val="004D51DD"/>
    <w:rsid w:val="004D5205"/>
    <w:rsid w:val="004D521E"/>
    <w:rsid w:val="004D5306"/>
    <w:rsid w:val="004D5352"/>
    <w:rsid w:val="004D5545"/>
    <w:rsid w:val="004D5570"/>
    <w:rsid w:val="004D5792"/>
    <w:rsid w:val="004D57B5"/>
    <w:rsid w:val="004D57F4"/>
    <w:rsid w:val="004D5ADD"/>
    <w:rsid w:val="004D5C36"/>
    <w:rsid w:val="004D5D27"/>
    <w:rsid w:val="004D5F03"/>
    <w:rsid w:val="004D609A"/>
    <w:rsid w:val="004D60A5"/>
    <w:rsid w:val="004D6226"/>
    <w:rsid w:val="004D630A"/>
    <w:rsid w:val="004D692A"/>
    <w:rsid w:val="004D6996"/>
    <w:rsid w:val="004D6B41"/>
    <w:rsid w:val="004D6D76"/>
    <w:rsid w:val="004D6DCB"/>
    <w:rsid w:val="004D70A0"/>
    <w:rsid w:val="004D70D7"/>
    <w:rsid w:val="004D7356"/>
    <w:rsid w:val="004D74FD"/>
    <w:rsid w:val="004D7687"/>
    <w:rsid w:val="004D7712"/>
    <w:rsid w:val="004D7AC1"/>
    <w:rsid w:val="004D7BB1"/>
    <w:rsid w:val="004D7BD6"/>
    <w:rsid w:val="004D7C2B"/>
    <w:rsid w:val="004D7F8D"/>
    <w:rsid w:val="004E0143"/>
    <w:rsid w:val="004E042A"/>
    <w:rsid w:val="004E04E7"/>
    <w:rsid w:val="004E0551"/>
    <w:rsid w:val="004E0640"/>
    <w:rsid w:val="004E0AE2"/>
    <w:rsid w:val="004E0B71"/>
    <w:rsid w:val="004E1074"/>
    <w:rsid w:val="004E1140"/>
    <w:rsid w:val="004E12AE"/>
    <w:rsid w:val="004E12C7"/>
    <w:rsid w:val="004E146E"/>
    <w:rsid w:val="004E1882"/>
    <w:rsid w:val="004E1EDA"/>
    <w:rsid w:val="004E1EEC"/>
    <w:rsid w:val="004E1F3A"/>
    <w:rsid w:val="004E201C"/>
    <w:rsid w:val="004E2164"/>
    <w:rsid w:val="004E2506"/>
    <w:rsid w:val="004E251B"/>
    <w:rsid w:val="004E25D4"/>
    <w:rsid w:val="004E2678"/>
    <w:rsid w:val="004E2693"/>
    <w:rsid w:val="004E2A1F"/>
    <w:rsid w:val="004E2B61"/>
    <w:rsid w:val="004E2D70"/>
    <w:rsid w:val="004E2E4E"/>
    <w:rsid w:val="004E356E"/>
    <w:rsid w:val="004E3930"/>
    <w:rsid w:val="004E3A27"/>
    <w:rsid w:val="004E3A35"/>
    <w:rsid w:val="004E3AA8"/>
    <w:rsid w:val="004E3C1D"/>
    <w:rsid w:val="004E3CB1"/>
    <w:rsid w:val="004E3EF3"/>
    <w:rsid w:val="004E43FD"/>
    <w:rsid w:val="004E4611"/>
    <w:rsid w:val="004E46CB"/>
    <w:rsid w:val="004E4AC0"/>
    <w:rsid w:val="004E4AF2"/>
    <w:rsid w:val="004E4C2D"/>
    <w:rsid w:val="004E4E1F"/>
    <w:rsid w:val="004E53D4"/>
    <w:rsid w:val="004E5738"/>
    <w:rsid w:val="004E5B62"/>
    <w:rsid w:val="004E5E19"/>
    <w:rsid w:val="004E5F8D"/>
    <w:rsid w:val="004E62F6"/>
    <w:rsid w:val="004E634F"/>
    <w:rsid w:val="004E6393"/>
    <w:rsid w:val="004E654E"/>
    <w:rsid w:val="004E67F0"/>
    <w:rsid w:val="004E6830"/>
    <w:rsid w:val="004E68E1"/>
    <w:rsid w:val="004E68EC"/>
    <w:rsid w:val="004E6C33"/>
    <w:rsid w:val="004E7151"/>
    <w:rsid w:val="004E7215"/>
    <w:rsid w:val="004E73C6"/>
    <w:rsid w:val="004E7861"/>
    <w:rsid w:val="004E7936"/>
    <w:rsid w:val="004E7BEA"/>
    <w:rsid w:val="004E7DF4"/>
    <w:rsid w:val="004E7E2E"/>
    <w:rsid w:val="004E7EE6"/>
    <w:rsid w:val="004F0158"/>
    <w:rsid w:val="004F02C5"/>
    <w:rsid w:val="004F02E3"/>
    <w:rsid w:val="004F0300"/>
    <w:rsid w:val="004F036E"/>
    <w:rsid w:val="004F0532"/>
    <w:rsid w:val="004F078E"/>
    <w:rsid w:val="004F0A1E"/>
    <w:rsid w:val="004F0CB8"/>
    <w:rsid w:val="004F0CBD"/>
    <w:rsid w:val="004F0CDE"/>
    <w:rsid w:val="004F0EA6"/>
    <w:rsid w:val="004F0EFF"/>
    <w:rsid w:val="004F1045"/>
    <w:rsid w:val="004F106A"/>
    <w:rsid w:val="004F11D2"/>
    <w:rsid w:val="004F13A9"/>
    <w:rsid w:val="004F163A"/>
    <w:rsid w:val="004F1A16"/>
    <w:rsid w:val="004F2037"/>
    <w:rsid w:val="004F2137"/>
    <w:rsid w:val="004F242A"/>
    <w:rsid w:val="004F244F"/>
    <w:rsid w:val="004F24D1"/>
    <w:rsid w:val="004F258C"/>
    <w:rsid w:val="004F266B"/>
    <w:rsid w:val="004F27A2"/>
    <w:rsid w:val="004F27E3"/>
    <w:rsid w:val="004F283B"/>
    <w:rsid w:val="004F29C0"/>
    <w:rsid w:val="004F2D83"/>
    <w:rsid w:val="004F30DC"/>
    <w:rsid w:val="004F30EB"/>
    <w:rsid w:val="004F3533"/>
    <w:rsid w:val="004F359F"/>
    <w:rsid w:val="004F35FC"/>
    <w:rsid w:val="004F368E"/>
    <w:rsid w:val="004F3813"/>
    <w:rsid w:val="004F3AFD"/>
    <w:rsid w:val="004F3B66"/>
    <w:rsid w:val="004F3E0B"/>
    <w:rsid w:val="004F3F21"/>
    <w:rsid w:val="004F4369"/>
    <w:rsid w:val="004F4B45"/>
    <w:rsid w:val="004F4BA8"/>
    <w:rsid w:val="004F4BBC"/>
    <w:rsid w:val="004F4C10"/>
    <w:rsid w:val="004F4C7F"/>
    <w:rsid w:val="004F5076"/>
    <w:rsid w:val="004F51C6"/>
    <w:rsid w:val="004F524A"/>
    <w:rsid w:val="004F5285"/>
    <w:rsid w:val="004F52AC"/>
    <w:rsid w:val="004F5367"/>
    <w:rsid w:val="004F5431"/>
    <w:rsid w:val="004F5911"/>
    <w:rsid w:val="004F5EEE"/>
    <w:rsid w:val="004F60E1"/>
    <w:rsid w:val="004F6198"/>
    <w:rsid w:val="004F61F2"/>
    <w:rsid w:val="004F6360"/>
    <w:rsid w:val="004F63B2"/>
    <w:rsid w:val="004F6484"/>
    <w:rsid w:val="004F6599"/>
    <w:rsid w:val="004F65F6"/>
    <w:rsid w:val="004F660C"/>
    <w:rsid w:val="004F6687"/>
    <w:rsid w:val="004F6A8E"/>
    <w:rsid w:val="004F6AA0"/>
    <w:rsid w:val="004F6B7F"/>
    <w:rsid w:val="004F6B80"/>
    <w:rsid w:val="004F6E76"/>
    <w:rsid w:val="004F6FA4"/>
    <w:rsid w:val="004F6FE2"/>
    <w:rsid w:val="004F711B"/>
    <w:rsid w:val="004F7196"/>
    <w:rsid w:val="004F7295"/>
    <w:rsid w:val="004F7318"/>
    <w:rsid w:val="004F73CA"/>
    <w:rsid w:val="004F7443"/>
    <w:rsid w:val="004F75E3"/>
    <w:rsid w:val="004F76C2"/>
    <w:rsid w:val="004F77FA"/>
    <w:rsid w:val="004F7895"/>
    <w:rsid w:val="004F7A73"/>
    <w:rsid w:val="004F7D70"/>
    <w:rsid w:val="004F7DDA"/>
    <w:rsid w:val="004F7EE1"/>
    <w:rsid w:val="0050029F"/>
    <w:rsid w:val="005003E3"/>
    <w:rsid w:val="005004A9"/>
    <w:rsid w:val="005005D5"/>
    <w:rsid w:val="005007AA"/>
    <w:rsid w:val="00500CF9"/>
    <w:rsid w:val="00500D6E"/>
    <w:rsid w:val="00500DA2"/>
    <w:rsid w:val="00500DB1"/>
    <w:rsid w:val="00500E80"/>
    <w:rsid w:val="00500F22"/>
    <w:rsid w:val="00500F26"/>
    <w:rsid w:val="005011DC"/>
    <w:rsid w:val="005011E5"/>
    <w:rsid w:val="005012AB"/>
    <w:rsid w:val="005012BB"/>
    <w:rsid w:val="00501559"/>
    <w:rsid w:val="005018CE"/>
    <w:rsid w:val="00501913"/>
    <w:rsid w:val="00501AB2"/>
    <w:rsid w:val="00501D63"/>
    <w:rsid w:val="00501D8E"/>
    <w:rsid w:val="00501FD3"/>
    <w:rsid w:val="00502205"/>
    <w:rsid w:val="005022DF"/>
    <w:rsid w:val="005022E5"/>
    <w:rsid w:val="00502556"/>
    <w:rsid w:val="0050255A"/>
    <w:rsid w:val="00502595"/>
    <w:rsid w:val="005028BA"/>
    <w:rsid w:val="00502928"/>
    <w:rsid w:val="00502937"/>
    <w:rsid w:val="005029D8"/>
    <w:rsid w:val="00502A2B"/>
    <w:rsid w:val="00502C36"/>
    <w:rsid w:val="0050305A"/>
    <w:rsid w:val="005031F9"/>
    <w:rsid w:val="005034AE"/>
    <w:rsid w:val="005035A6"/>
    <w:rsid w:val="0050364A"/>
    <w:rsid w:val="0050387E"/>
    <w:rsid w:val="0050398A"/>
    <w:rsid w:val="00503A8E"/>
    <w:rsid w:val="00503B1C"/>
    <w:rsid w:val="00503CB9"/>
    <w:rsid w:val="00503D8A"/>
    <w:rsid w:val="00503F30"/>
    <w:rsid w:val="00503F66"/>
    <w:rsid w:val="005040E2"/>
    <w:rsid w:val="00504215"/>
    <w:rsid w:val="005043B2"/>
    <w:rsid w:val="005045C8"/>
    <w:rsid w:val="00504632"/>
    <w:rsid w:val="00504903"/>
    <w:rsid w:val="00504A12"/>
    <w:rsid w:val="00504CE2"/>
    <w:rsid w:val="00504D5E"/>
    <w:rsid w:val="00504E72"/>
    <w:rsid w:val="0050511A"/>
    <w:rsid w:val="0050529A"/>
    <w:rsid w:val="00505330"/>
    <w:rsid w:val="0050540A"/>
    <w:rsid w:val="005055ED"/>
    <w:rsid w:val="00505757"/>
    <w:rsid w:val="00505901"/>
    <w:rsid w:val="00505A6E"/>
    <w:rsid w:val="00505DAA"/>
    <w:rsid w:val="005062FE"/>
    <w:rsid w:val="00506310"/>
    <w:rsid w:val="00506357"/>
    <w:rsid w:val="00506568"/>
    <w:rsid w:val="0050656E"/>
    <w:rsid w:val="005066D8"/>
    <w:rsid w:val="00506729"/>
    <w:rsid w:val="0050682C"/>
    <w:rsid w:val="00506A62"/>
    <w:rsid w:val="00507055"/>
    <w:rsid w:val="00507117"/>
    <w:rsid w:val="00507292"/>
    <w:rsid w:val="00507661"/>
    <w:rsid w:val="0050786E"/>
    <w:rsid w:val="0050793B"/>
    <w:rsid w:val="00507B99"/>
    <w:rsid w:val="00507BF4"/>
    <w:rsid w:val="00507D94"/>
    <w:rsid w:val="00507E3D"/>
    <w:rsid w:val="00507E98"/>
    <w:rsid w:val="0051012F"/>
    <w:rsid w:val="00510326"/>
    <w:rsid w:val="005103C5"/>
    <w:rsid w:val="005104AA"/>
    <w:rsid w:val="00510524"/>
    <w:rsid w:val="00510553"/>
    <w:rsid w:val="00510758"/>
    <w:rsid w:val="0051099A"/>
    <w:rsid w:val="005110D2"/>
    <w:rsid w:val="00511265"/>
    <w:rsid w:val="005113CD"/>
    <w:rsid w:val="00511551"/>
    <w:rsid w:val="00511638"/>
    <w:rsid w:val="005118ED"/>
    <w:rsid w:val="00511B1A"/>
    <w:rsid w:val="00511CD1"/>
    <w:rsid w:val="005121D0"/>
    <w:rsid w:val="005121DA"/>
    <w:rsid w:val="005121FE"/>
    <w:rsid w:val="00512257"/>
    <w:rsid w:val="005127E5"/>
    <w:rsid w:val="00512879"/>
    <w:rsid w:val="00512A18"/>
    <w:rsid w:val="00512ED9"/>
    <w:rsid w:val="00513016"/>
    <w:rsid w:val="00513080"/>
    <w:rsid w:val="005130B2"/>
    <w:rsid w:val="005130E1"/>
    <w:rsid w:val="005134C9"/>
    <w:rsid w:val="005136DE"/>
    <w:rsid w:val="005137FB"/>
    <w:rsid w:val="0051398A"/>
    <w:rsid w:val="005139EB"/>
    <w:rsid w:val="00513B6F"/>
    <w:rsid w:val="00513EC6"/>
    <w:rsid w:val="005142ED"/>
    <w:rsid w:val="00514323"/>
    <w:rsid w:val="0051439A"/>
    <w:rsid w:val="00514587"/>
    <w:rsid w:val="005146D5"/>
    <w:rsid w:val="005148D3"/>
    <w:rsid w:val="00514A90"/>
    <w:rsid w:val="00514B2F"/>
    <w:rsid w:val="00514E04"/>
    <w:rsid w:val="005150E9"/>
    <w:rsid w:val="005150FC"/>
    <w:rsid w:val="0051536B"/>
    <w:rsid w:val="005155FC"/>
    <w:rsid w:val="0051560C"/>
    <w:rsid w:val="005156AB"/>
    <w:rsid w:val="00515802"/>
    <w:rsid w:val="00515A90"/>
    <w:rsid w:val="00515C40"/>
    <w:rsid w:val="00515E40"/>
    <w:rsid w:val="0051607F"/>
    <w:rsid w:val="0051619C"/>
    <w:rsid w:val="005165CE"/>
    <w:rsid w:val="00516893"/>
    <w:rsid w:val="005171E5"/>
    <w:rsid w:val="0051725D"/>
    <w:rsid w:val="00517333"/>
    <w:rsid w:val="0051743E"/>
    <w:rsid w:val="005176C4"/>
    <w:rsid w:val="00517788"/>
    <w:rsid w:val="005177A5"/>
    <w:rsid w:val="005178C4"/>
    <w:rsid w:val="00517A07"/>
    <w:rsid w:val="00517B85"/>
    <w:rsid w:val="00517BED"/>
    <w:rsid w:val="00517DCB"/>
    <w:rsid w:val="00520131"/>
    <w:rsid w:val="005202AA"/>
    <w:rsid w:val="005202E1"/>
    <w:rsid w:val="0052065A"/>
    <w:rsid w:val="0052070A"/>
    <w:rsid w:val="00520B00"/>
    <w:rsid w:val="00520DF9"/>
    <w:rsid w:val="00520E40"/>
    <w:rsid w:val="00520FA7"/>
    <w:rsid w:val="0052120A"/>
    <w:rsid w:val="0052129B"/>
    <w:rsid w:val="0052137F"/>
    <w:rsid w:val="005214D3"/>
    <w:rsid w:val="00521708"/>
    <w:rsid w:val="00521841"/>
    <w:rsid w:val="00521B8E"/>
    <w:rsid w:val="00521DE9"/>
    <w:rsid w:val="00522254"/>
    <w:rsid w:val="005223E5"/>
    <w:rsid w:val="005224CC"/>
    <w:rsid w:val="00522767"/>
    <w:rsid w:val="0052299A"/>
    <w:rsid w:val="00522A67"/>
    <w:rsid w:val="00522AC8"/>
    <w:rsid w:val="00522B18"/>
    <w:rsid w:val="00522B94"/>
    <w:rsid w:val="00522BDE"/>
    <w:rsid w:val="00522CBE"/>
    <w:rsid w:val="00522D7B"/>
    <w:rsid w:val="00522F5A"/>
    <w:rsid w:val="00522F91"/>
    <w:rsid w:val="00522F99"/>
    <w:rsid w:val="00522FFA"/>
    <w:rsid w:val="005230FB"/>
    <w:rsid w:val="00523817"/>
    <w:rsid w:val="00523829"/>
    <w:rsid w:val="00523A0A"/>
    <w:rsid w:val="00523A96"/>
    <w:rsid w:val="00523AC4"/>
    <w:rsid w:val="00523C5C"/>
    <w:rsid w:val="00523F7A"/>
    <w:rsid w:val="00523F82"/>
    <w:rsid w:val="005245BD"/>
    <w:rsid w:val="00524672"/>
    <w:rsid w:val="005247F5"/>
    <w:rsid w:val="005249A5"/>
    <w:rsid w:val="00524A38"/>
    <w:rsid w:val="00524A55"/>
    <w:rsid w:val="00524C7C"/>
    <w:rsid w:val="00524C9C"/>
    <w:rsid w:val="00524F8B"/>
    <w:rsid w:val="00525373"/>
    <w:rsid w:val="00525427"/>
    <w:rsid w:val="00525813"/>
    <w:rsid w:val="00525861"/>
    <w:rsid w:val="00525885"/>
    <w:rsid w:val="005258D7"/>
    <w:rsid w:val="00525909"/>
    <w:rsid w:val="00525ACD"/>
    <w:rsid w:val="00525C96"/>
    <w:rsid w:val="005265B1"/>
    <w:rsid w:val="0052683C"/>
    <w:rsid w:val="00526A88"/>
    <w:rsid w:val="00526C8A"/>
    <w:rsid w:val="00526CD1"/>
    <w:rsid w:val="00526E20"/>
    <w:rsid w:val="005270B7"/>
    <w:rsid w:val="00527315"/>
    <w:rsid w:val="0052754D"/>
    <w:rsid w:val="005275E0"/>
    <w:rsid w:val="00527890"/>
    <w:rsid w:val="00527A28"/>
    <w:rsid w:val="00527AA6"/>
    <w:rsid w:val="00527EF6"/>
    <w:rsid w:val="00527F57"/>
    <w:rsid w:val="00530311"/>
    <w:rsid w:val="0053038A"/>
    <w:rsid w:val="0053066B"/>
    <w:rsid w:val="00530696"/>
    <w:rsid w:val="005308C3"/>
    <w:rsid w:val="00530A01"/>
    <w:rsid w:val="00530BF2"/>
    <w:rsid w:val="00530E40"/>
    <w:rsid w:val="00530EB8"/>
    <w:rsid w:val="00530FC5"/>
    <w:rsid w:val="00530FC6"/>
    <w:rsid w:val="00531186"/>
    <w:rsid w:val="0053131C"/>
    <w:rsid w:val="0053149E"/>
    <w:rsid w:val="005315BD"/>
    <w:rsid w:val="005316AB"/>
    <w:rsid w:val="0053183C"/>
    <w:rsid w:val="00531849"/>
    <w:rsid w:val="00531C92"/>
    <w:rsid w:val="00531D02"/>
    <w:rsid w:val="00531D7B"/>
    <w:rsid w:val="00531DAD"/>
    <w:rsid w:val="00531ED1"/>
    <w:rsid w:val="0053208F"/>
    <w:rsid w:val="005322DE"/>
    <w:rsid w:val="005322F0"/>
    <w:rsid w:val="00532347"/>
    <w:rsid w:val="00532358"/>
    <w:rsid w:val="00532620"/>
    <w:rsid w:val="005326C2"/>
    <w:rsid w:val="005329F9"/>
    <w:rsid w:val="00532A71"/>
    <w:rsid w:val="00532C0B"/>
    <w:rsid w:val="00532DF9"/>
    <w:rsid w:val="00532EDD"/>
    <w:rsid w:val="00533089"/>
    <w:rsid w:val="005332E8"/>
    <w:rsid w:val="0053334D"/>
    <w:rsid w:val="0053348F"/>
    <w:rsid w:val="0053353F"/>
    <w:rsid w:val="0053356A"/>
    <w:rsid w:val="005335B6"/>
    <w:rsid w:val="00533679"/>
    <w:rsid w:val="00533760"/>
    <w:rsid w:val="00533877"/>
    <w:rsid w:val="00533920"/>
    <w:rsid w:val="00533979"/>
    <w:rsid w:val="00533B82"/>
    <w:rsid w:val="00533BFD"/>
    <w:rsid w:val="00533DBF"/>
    <w:rsid w:val="00534004"/>
    <w:rsid w:val="00534081"/>
    <w:rsid w:val="005340C8"/>
    <w:rsid w:val="00534189"/>
    <w:rsid w:val="00534239"/>
    <w:rsid w:val="0053426F"/>
    <w:rsid w:val="005345F9"/>
    <w:rsid w:val="005345FE"/>
    <w:rsid w:val="005346D6"/>
    <w:rsid w:val="005346EF"/>
    <w:rsid w:val="0053470D"/>
    <w:rsid w:val="0053477D"/>
    <w:rsid w:val="00534942"/>
    <w:rsid w:val="00534A6C"/>
    <w:rsid w:val="00534C02"/>
    <w:rsid w:val="00534E0A"/>
    <w:rsid w:val="0053511B"/>
    <w:rsid w:val="00535361"/>
    <w:rsid w:val="0053547E"/>
    <w:rsid w:val="00535566"/>
    <w:rsid w:val="00535706"/>
    <w:rsid w:val="00535DBB"/>
    <w:rsid w:val="00535DD1"/>
    <w:rsid w:val="005362A9"/>
    <w:rsid w:val="005362D0"/>
    <w:rsid w:val="005363FD"/>
    <w:rsid w:val="0053663C"/>
    <w:rsid w:val="005368D1"/>
    <w:rsid w:val="00536939"/>
    <w:rsid w:val="00536D18"/>
    <w:rsid w:val="00536ECD"/>
    <w:rsid w:val="0053752E"/>
    <w:rsid w:val="00537553"/>
    <w:rsid w:val="0053755E"/>
    <w:rsid w:val="00537577"/>
    <w:rsid w:val="0053768F"/>
    <w:rsid w:val="005377D2"/>
    <w:rsid w:val="005379C2"/>
    <w:rsid w:val="00537A6C"/>
    <w:rsid w:val="00537A74"/>
    <w:rsid w:val="00537A96"/>
    <w:rsid w:val="00537AA4"/>
    <w:rsid w:val="00537C4E"/>
    <w:rsid w:val="005403AE"/>
    <w:rsid w:val="00540480"/>
    <w:rsid w:val="0054071F"/>
    <w:rsid w:val="005409C7"/>
    <w:rsid w:val="00540A0E"/>
    <w:rsid w:val="00540A60"/>
    <w:rsid w:val="00540C53"/>
    <w:rsid w:val="00540CA9"/>
    <w:rsid w:val="00540D7B"/>
    <w:rsid w:val="00540F7E"/>
    <w:rsid w:val="00540FB3"/>
    <w:rsid w:val="0054139F"/>
    <w:rsid w:val="00541444"/>
    <w:rsid w:val="0054144D"/>
    <w:rsid w:val="00541527"/>
    <w:rsid w:val="00541811"/>
    <w:rsid w:val="005418AF"/>
    <w:rsid w:val="00541C27"/>
    <w:rsid w:val="00541C72"/>
    <w:rsid w:val="00541D08"/>
    <w:rsid w:val="00541EBD"/>
    <w:rsid w:val="0054245A"/>
    <w:rsid w:val="005425C7"/>
    <w:rsid w:val="005426BE"/>
    <w:rsid w:val="00542BE4"/>
    <w:rsid w:val="00542CC1"/>
    <w:rsid w:val="00542DE1"/>
    <w:rsid w:val="00542E77"/>
    <w:rsid w:val="00543077"/>
    <w:rsid w:val="0054347B"/>
    <w:rsid w:val="005434CE"/>
    <w:rsid w:val="00543898"/>
    <w:rsid w:val="00543C5A"/>
    <w:rsid w:val="00543E4A"/>
    <w:rsid w:val="00544435"/>
    <w:rsid w:val="00544801"/>
    <w:rsid w:val="0054489E"/>
    <w:rsid w:val="0054498C"/>
    <w:rsid w:val="00544DC8"/>
    <w:rsid w:val="00545091"/>
    <w:rsid w:val="005451DD"/>
    <w:rsid w:val="005451EE"/>
    <w:rsid w:val="005453E0"/>
    <w:rsid w:val="005454B1"/>
    <w:rsid w:val="00545536"/>
    <w:rsid w:val="005458D4"/>
    <w:rsid w:val="00545A55"/>
    <w:rsid w:val="00545BF1"/>
    <w:rsid w:val="00545D14"/>
    <w:rsid w:val="00545F11"/>
    <w:rsid w:val="00546208"/>
    <w:rsid w:val="00546481"/>
    <w:rsid w:val="0054653C"/>
    <w:rsid w:val="00546663"/>
    <w:rsid w:val="0054685A"/>
    <w:rsid w:val="00546A6E"/>
    <w:rsid w:val="00546D47"/>
    <w:rsid w:val="00546DE9"/>
    <w:rsid w:val="00547078"/>
    <w:rsid w:val="00547288"/>
    <w:rsid w:val="005473BE"/>
    <w:rsid w:val="00547AF6"/>
    <w:rsid w:val="00547B67"/>
    <w:rsid w:val="00547B9F"/>
    <w:rsid w:val="00547BF4"/>
    <w:rsid w:val="00547DAF"/>
    <w:rsid w:val="00547F17"/>
    <w:rsid w:val="00547F84"/>
    <w:rsid w:val="00547F9C"/>
    <w:rsid w:val="00547FAB"/>
    <w:rsid w:val="00550042"/>
    <w:rsid w:val="005502E5"/>
    <w:rsid w:val="005504AD"/>
    <w:rsid w:val="005507C2"/>
    <w:rsid w:val="005507FC"/>
    <w:rsid w:val="0055097B"/>
    <w:rsid w:val="00550CFF"/>
    <w:rsid w:val="00550E0C"/>
    <w:rsid w:val="00550F60"/>
    <w:rsid w:val="00551175"/>
    <w:rsid w:val="005512E3"/>
    <w:rsid w:val="00551450"/>
    <w:rsid w:val="00551463"/>
    <w:rsid w:val="005514A0"/>
    <w:rsid w:val="005514CE"/>
    <w:rsid w:val="005515CF"/>
    <w:rsid w:val="00551753"/>
    <w:rsid w:val="00551884"/>
    <w:rsid w:val="00551B8D"/>
    <w:rsid w:val="00551D87"/>
    <w:rsid w:val="005520C2"/>
    <w:rsid w:val="005524BF"/>
    <w:rsid w:val="005527B9"/>
    <w:rsid w:val="0055281B"/>
    <w:rsid w:val="00552861"/>
    <w:rsid w:val="0055326F"/>
    <w:rsid w:val="005534A8"/>
    <w:rsid w:val="005535AB"/>
    <w:rsid w:val="005536C7"/>
    <w:rsid w:val="00553792"/>
    <w:rsid w:val="00553AE5"/>
    <w:rsid w:val="00553EB8"/>
    <w:rsid w:val="005544E1"/>
    <w:rsid w:val="00554750"/>
    <w:rsid w:val="0055476A"/>
    <w:rsid w:val="005549AB"/>
    <w:rsid w:val="00554A88"/>
    <w:rsid w:val="00554B27"/>
    <w:rsid w:val="00554B91"/>
    <w:rsid w:val="00554BC6"/>
    <w:rsid w:val="00554DA2"/>
    <w:rsid w:val="00554ECF"/>
    <w:rsid w:val="00554F05"/>
    <w:rsid w:val="00554F88"/>
    <w:rsid w:val="00554FB6"/>
    <w:rsid w:val="00555184"/>
    <w:rsid w:val="0055525A"/>
    <w:rsid w:val="005555D9"/>
    <w:rsid w:val="00555621"/>
    <w:rsid w:val="00555765"/>
    <w:rsid w:val="00555C5E"/>
    <w:rsid w:val="00555D1E"/>
    <w:rsid w:val="00555EC7"/>
    <w:rsid w:val="0055642E"/>
    <w:rsid w:val="005565EF"/>
    <w:rsid w:val="00556817"/>
    <w:rsid w:val="005569A1"/>
    <w:rsid w:val="00556C09"/>
    <w:rsid w:val="00556C0C"/>
    <w:rsid w:val="00556CCA"/>
    <w:rsid w:val="00556CD3"/>
    <w:rsid w:val="0055710F"/>
    <w:rsid w:val="00557163"/>
    <w:rsid w:val="00557226"/>
    <w:rsid w:val="0055756B"/>
    <w:rsid w:val="005579B6"/>
    <w:rsid w:val="00557A78"/>
    <w:rsid w:val="00557F5F"/>
    <w:rsid w:val="0056010E"/>
    <w:rsid w:val="0056036B"/>
    <w:rsid w:val="00560555"/>
    <w:rsid w:val="0056056B"/>
    <w:rsid w:val="00560601"/>
    <w:rsid w:val="0056077F"/>
    <w:rsid w:val="00560799"/>
    <w:rsid w:val="00560B74"/>
    <w:rsid w:val="00560DBA"/>
    <w:rsid w:val="00561268"/>
    <w:rsid w:val="0056131F"/>
    <w:rsid w:val="005616D2"/>
    <w:rsid w:val="005617FD"/>
    <w:rsid w:val="00561BB5"/>
    <w:rsid w:val="00561C1E"/>
    <w:rsid w:val="00561D6B"/>
    <w:rsid w:val="005625F2"/>
    <w:rsid w:val="005626C7"/>
    <w:rsid w:val="005626F7"/>
    <w:rsid w:val="00562714"/>
    <w:rsid w:val="005627C4"/>
    <w:rsid w:val="005629E4"/>
    <w:rsid w:val="00562A86"/>
    <w:rsid w:val="00562B0B"/>
    <w:rsid w:val="00562B41"/>
    <w:rsid w:val="00562DB7"/>
    <w:rsid w:val="0056309A"/>
    <w:rsid w:val="005632FF"/>
    <w:rsid w:val="005636C0"/>
    <w:rsid w:val="005638FA"/>
    <w:rsid w:val="00563A14"/>
    <w:rsid w:val="00563A78"/>
    <w:rsid w:val="00564200"/>
    <w:rsid w:val="0056438E"/>
    <w:rsid w:val="00564503"/>
    <w:rsid w:val="005645D2"/>
    <w:rsid w:val="00564812"/>
    <w:rsid w:val="00564963"/>
    <w:rsid w:val="00564B94"/>
    <w:rsid w:val="00564C2F"/>
    <w:rsid w:val="00564D5D"/>
    <w:rsid w:val="00564E77"/>
    <w:rsid w:val="00564EC1"/>
    <w:rsid w:val="00564ED0"/>
    <w:rsid w:val="005656D5"/>
    <w:rsid w:val="00565996"/>
    <w:rsid w:val="00565BB8"/>
    <w:rsid w:val="00565C37"/>
    <w:rsid w:val="00565E3A"/>
    <w:rsid w:val="00565EA3"/>
    <w:rsid w:val="00565EC1"/>
    <w:rsid w:val="005660E8"/>
    <w:rsid w:val="00566227"/>
    <w:rsid w:val="00566298"/>
    <w:rsid w:val="0056647A"/>
    <w:rsid w:val="00566481"/>
    <w:rsid w:val="0056669A"/>
    <w:rsid w:val="00566C5C"/>
    <w:rsid w:val="00566D2E"/>
    <w:rsid w:val="005670FE"/>
    <w:rsid w:val="00567115"/>
    <w:rsid w:val="0056717C"/>
    <w:rsid w:val="005671E7"/>
    <w:rsid w:val="00567A16"/>
    <w:rsid w:val="00567E4B"/>
    <w:rsid w:val="00567E65"/>
    <w:rsid w:val="00567EA8"/>
    <w:rsid w:val="00567F6A"/>
    <w:rsid w:val="00567FCC"/>
    <w:rsid w:val="00570001"/>
    <w:rsid w:val="0057002B"/>
    <w:rsid w:val="0057005B"/>
    <w:rsid w:val="0057005E"/>
    <w:rsid w:val="0057015B"/>
    <w:rsid w:val="005703C3"/>
    <w:rsid w:val="005703D7"/>
    <w:rsid w:val="00570445"/>
    <w:rsid w:val="00570532"/>
    <w:rsid w:val="00570627"/>
    <w:rsid w:val="0057076B"/>
    <w:rsid w:val="00570921"/>
    <w:rsid w:val="00570A63"/>
    <w:rsid w:val="00570B63"/>
    <w:rsid w:val="00570C20"/>
    <w:rsid w:val="00570CD0"/>
    <w:rsid w:val="00570FCA"/>
    <w:rsid w:val="00571019"/>
    <w:rsid w:val="005711ED"/>
    <w:rsid w:val="005713BB"/>
    <w:rsid w:val="005714CB"/>
    <w:rsid w:val="00571563"/>
    <w:rsid w:val="005718AE"/>
    <w:rsid w:val="00571A3E"/>
    <w:rsid w:val="00571A50"/>
    <w:rsid w:val="00571D5B"/>
    <w:rsid w:val="00571DBE"/>
    <w:rsid w:val="005720A3"/>
    <w:rsid w:val="00572112"/>
    <w:rsid w:val="005722EC"/>
    <w:rsid w:val="0057241F"/>
    <w:rsid w:val="005726FA"/>
    <w:rsid w:val="00572A7F"/>
    <w:rsid w:val="00572C4C"/>
    <w:rsid w:val="00572E25"/>
    <w:rsid w:val="00573088"/>
    <w:rsid w:val="005735D2"/>
    <w:rsid w:val="00573680"/>
    <w:rsid w:val="00573736"/>
    <w:rsid w:val="00573925"/>
    <w:rsid w:val="005739A7"/>
    <w:rsid w:val="00573C8A"/>
    <w:rsid w:val="00573DA4"/>
    <w:rsid w:val="00573E3D"/>
    <w:rsid w:val="00574004"/>
    <w:rsid w:val="00574127"/>
    <w:rsid w:val="00574169"/>
    <w:rsid w:val="005741AA"/>
    <w:rsid w:val="005743E4"/>
    <w:rsid w:val="005744DA"/>
    <w:rsid w:val="005744E8"/>
    <w:rsid w:val="0057466E"/>
    <w:rsid w:val="005746AD"/>
    <w:rsid w:val="005746CE"/>
    <w:rsid w:val="005748D9"/>
    <w:rsid w:val="005748E4"/>
    <w:rsid w:val="00574BF9"/>
    <w:rsid w:val="00574DA8"/>
    <w:rsid w:val="00575041"/>
    <w:rsid w:val="0057550F"/>
    <w:rsid w:val="005755ED"/>
    <w:rsid w:val="005757FA"/>
    <w:rsid w:val="00575BDC"/>
    <w:rsid w:val="00575C22"/>
    <w:rsid w:val="00575D46"/>
    <w:rsid w:val="00575FD2"/>
    <w:rsid w:val="0057610B"/>
    <w:rsid w:val="005763FB"/>
    <w:rsid w:val="005765EC"/>
    <w:rsid w:val="0057666F"/>
    <w:rsid w:val="005767C7"/>
    <w:rsid w:val="0057696C"/>
    <w:rsid w:val="00576C71"/>
    <w:rsid w:val="00576D3E"/>
    <w:rsid w:val="00576F3B"/>
    <w:rsid w:val="00577015"/>
    <w:rsid w:val="005771FE"/>
    <w:rsid w:val="00577503"/>
    <w:rsid w:val="005777FD"/>
    <w:rsid w:val="0057799F"/>
    <w:rsid w:val="00577B7A"/>
    <w:rsid w:val="00577F81"/>
    <w:rsid w:val="005801F0"/>
    <w:rsid w:val="0058064F"/>
    <w:rsid w:val="00580873"/>
    <w:rsid w:val="005808E3"/>
    <w:rsid w:val="00580A79"/>
    <w:rsid w:val="00580AF0"/>
    <w:rsid w:val="00580D38"/>
    <w:rsid w:val="00581032"/>
    <w:rsid w:val="0058105D"/>
    <w:rsid w:val="00581075"/>
    <w:rsid w:val="005810B1"/>
    <w:rsid w:val="005816DB"/>
    <w:rsid w:val="005816E5"/>
    <w:rsid w:val="0058182B"/>
    <w:rsid w:val="00581DC0"/>
    <w:rsid w:val="00581E60"/>
    <w:rsid w:val="00582490"/>
    <w:rsid w:val="0058260F"/>
    <w:rsid w:val="00582858"/>
    <w:rsid w:val="00582956"/>
    <w:rsid w:val="00582A29"/>
    <w:rsid w:val="00582A5A"/>
    <w:rsid w:val="00582BBF"/>
    <w:rsid w:val="00582F7E"/>
    <w:rsid w:val="0058319C"/>
    <w:rsid w:val="005833F0"/>
    <w:rsid w:val="005837CC"/>
    <w:rsid w:val="00583930"/>
    <w:rsid w:val="005839E5"/>
    <w:rsid w:val="00583A0B"/>
    <w:rsid w:val="00583AAC"/>
    <w:rsid w:val="00583AFE"/>
    <w:rsid w:val="00583BED"/>
    <w:rsid w:val="00583C7F"/>
    <w:rsid w:val="00583FA4"/>
    <w:rsid w:val="0058406A"/>
    <w:rsid w:val="005840E6"/>
    <w:rsid w:val="005842C1"/>
    <w:rsid w:val="005842EC"/>
    <w:rsid w:val="005843E1"/>
    <w:rsid w:val="00584511"/>
    <w:rsid w:val="00584546"/>
    <w:rsid w:val="005845E0"/>
    <w:rsid w:val="005847D8"/>
    <w:rsid w:val="005848F5"/>
    <w:rsid w:val="00584960"/>
    <w:rsid w:val="005849B9"/>
    <w:rsid w:val="00584A90"/>
    <w:rsid w:val="00584F69"/>
    <w:rsid w:val="00584FC9"/>
    <w:rsid w:val="00585215"/>
    <w:rsid w:val="00585430"/>
    <w:rsid w:val="005856A9"/>
    <w:rsid w:val="005857D2"/>
    <w:rsid w:val="00585BF2"/>
    <w:rsid w:val="00585D13"/>
    <w:rsid w:val="00585E91"/>
    <w:rsid w:val="00585FD2"/>
    <w:rsid w:val="00586022"/>
    <w:rsid w:val="00586399"/>
    <w:rsid w:val="00586646"/>
    <w:rsid w:val="00586654"/>
    <w:rsid w:val="0058667B"/>
    <w:rsid w:val="00586E11"/>
    <w:rsid w:val="00586E73"/>
    <w:rsid w:val="005870C4"/>
    <w:rsid w:val="00587212"/>
    <w:rsid w:val="00587400"/>
    <w:rsid w:val="00587658"/>
    <w:rsid w:val="00587679"/>
    <w:rsid w:val="005876CB"/>
    <w:rsid w:val="00587722"/>
    <w:rsid w:val="00587B15"/>
    <w:rsid w:val="00587EAA"/>
    <w:rsid w:val="00590027"/>
    <w:rsid w:val="005901C3"/>
    <w:rsid w:val="005901DD"/>
    <w:rsid w:val="00590389"/>
    <w:rsid w:val="00590683"/>
    <w:rsid w:val="0059073B"/>
    <w:rsid w:val="005907D2"/>
    <w:rsid w:val="00590849"/>
    <w:rsid w:val="00590A44"/>
    <w:rsid w:val="00590C42"/>
    <w:rsid w:val="00590F84"/>
    <w:rsid w:val="00591011"/>
    <w:rsid w:val="005910C1"/>
    <w:rsid w:val="00591178"/>
    <w:rsid w:val="0059130B"/>
    <w:rsid w:val="0059136B"/>
    <w:rsid w:val="00591385"/>
    <w:rsid w:val="00591643"/>
    <w:rsid w:val="00591973"/>
    <w:rsid w:val="005919A6"/>
    <w:rsid w:val="00591C87"/>
    <w:rsid w:val="00591CB7"/>
    <w:rsid w:val="00591FF6"/>
    <w:rsid w:val="00592143"/>
    <w:rsid w:val="00592426"/>
    <w:rsid w:val="005925A5"/>
    <w:rsid w:val="0059299A"/>
    <w:rsid w:val="00592CBE"/>
    <w:rsid w:val="00592CDC"/>
    <w:rsid w:val="0059352C"/>
    <w:rsid w:val="00593590"/>
    <w:rsid w:val="0059370E"/>
    <w:rsid w:val="005937B7"/>
    <w:rsid w:val="00593802"/>
    <w:rsid w:val="00593959"/>
    <w:rsid w:val="00593B4C"/>
    <w:rsid w:val="00593E85"/>
    <w:rsid w:val="00594221"/>
    <w:rsid w:val="005942AB"/>
    <w:rsid w:val="005943F6"/>
    <w:rsid w:val="0059456A"/>
    <w:rsid w:val="0059467A"/>
    <w:rsid w:val="005946C5"/>
    <w:rsid w:val="0059486A"/>
    <w:rsid w:val="005949C7"/>
    <w:rsid w:val="00594B48"/>
    <w:rsid w:val="00594B8A"/>
    <w:rsid w:val="00594DC6"/>
    <w:rsid w:val="00594F6E"/>
    <w:rsid w:val="005954FF"/>
    <w:rsid w:val="00595A87"/>
    <w:rsid w:val="00595ADA"/>
    <w:rsid w:val="00595F11"/>
    <w:rsid w:val="00596259"/>
    <w:rsid w:val="00596283"/>
    <w:rsid w:val="00596579"/>
    <w:rsid w:val="00596917"/>
    <w:rsid w:val="00596A92"/>
    <w:rsid w:val="00596B36"/>
    <w:rsid w:val="00596D5F"/>
    <w:rsid w:val="00596D9E"/>
    <w:rsid w:val="00597247"/>
    <w:rsid w:val="00597285"/>
    <w:rsid w:val="0059731F"/>
    <w:rsid w:val="0059742C"/>
    <w:rsid w:val="00597623"/>
    <w:rsid w:val="0059766A"/>
    <w:rsid w:val="00597D5F"/>
    <w:rsid w:val="00597F2F"/>
    <w:rsid w:val="00597FEA"/>
    <w:rsid w:val="005A0173"/>
    <w:rsid w:val="005A0250"/>
    <w:rsid w:val="005A0258"/>
    <w:rsid w:val="005A0289"/>
    <w:rsid w:val="005A0715"/>
    <w:rsid w:val="005A0AF5"/>
    <w:rsid w:val="005A0FF8"/>
    <w:rsid w:val="005A1056"/>
    <w:rsid w:val="005A1129"/>
    <w:rsid w:val="005A121A"/>
    <w:rsid w:val="005A13A7"/>
    <w:rsid w:val="005A177C"/>
    <w:rsid w:val="005A180E"/>
    <w:rsid w:val="005A1828"/>
    <w:rsid w:val="005A1B08"/>
    <w:rsid w:val="005A1B5E"/>
    <w:rsid w:val="005A1BD0"/>
    <w:rsid w:val="005A1C96"/>
    <w:rsid w:val="005A231B"/>
    <w:rsid w:val="005A23A9"/>
    <w:rsid w:val="005A23F3"/>
    <w:rsid w:val="005A25CA"/>
    <w:rsid w:val="005A25D3"/>
    <w:rsid w:val="005A26B1"/>
    <w:rsid w:val="005A274D"/>
    <w:rsid w:val="005A2995"/>
    <w:rsid w:val="005A2AF8"/>
    <w:rsid w:val="005A2B05"/>
    <w:rsid w:val="005A2B23"/>
    <w:rsid w:val="005A2D2B"/>
    <w:rsid w:val="005A2E5E"/>
    <w:rsid w:val="005A31F2"/>
    <w:rsid w:val="005A3276"/>
    <w:rsid w:val="005A33E6"/>
    <w:rsid w:val="005A3B37"/>
    <w:rsid w:val="005A3C03"/>
    <w:rsid w:val="005A3E25"/>
    <w:rsid w:val="005A4356"/>
    <w:rsid w:val="005A43F2"/>
    <w:rsid w:val="005A44AD"/>
    <w:rsid w:val="005A469D"/>
    <w:rsid w:val="005A47EE"/>
    <w:rsid w:val="005A48DC"/>
    <w:rsid w:val="005A4D05"/>
    <w:rsid w:val="005A4D28"/>
    <w:rsid w:val="005A4F33"/>
    <w:rsid w:val="005A4F8E"/>
    <w:rsid w:val="005A515D"/>
    <w:rsid w:val="005A5279"/>
    <w:rsid w:val="005A528B"/>
    <w:rsid w:val="005A553C"/>
    <w:rsid w:val="005A57FB"/>
    <w:rsid w:val="005A5A23"/>
    <w:rsid w:val="005A5F46"/>
    <w:rsid w:val="005A638A"/>
    <w:rsid w:val="005A63CB"/>
    <w:rsid w:val="005A6555"/>
    <w:rsid w:val="005A66E9"/>
    <w:rsid w:val="005A67B4"/>
    <w:rsid w:val="005A67E7"/>
    <w:rsid w:val="005A6802"/>
    <w:rsid w:val="005A68FA"/>
    <w:rsid w:val="005A6958"/>
    <w:rsid w:val="005A6BB4"/>
    <w:rsid w:val="005A6BC2"/>
    <w:rsid w:val="005A6BF4"/>
    <w:rsid w:val="005A6D05"/>
    <w:rsid w:val="005A6DA0"/>
    <w:rsid w:val="005A6F8D"/>
    <w:rsid w:val="005A7040"/>
    <w:rsid w:val="005A70CE"/>
    <w:rsid w:val="005A73A9"/>
    <w:rsid w:val="005A748B"/>
    <w:rsid w:val="005A751F"/>
    <w:rsid w:val="005A7530"/>
    <w:rsid w:val="005A760B"/>
    <w:rsid w:val="005A7A7F"/>
    <w:rsid w:val="005A7AFC"/>
    <w:rsid w:val="005A7D9E"/>
    <w:rsid w:val="005A7DEF"/>
    <w:rsid w:val="005A7F5F"/>
    <w:rsid w:val="005B009E"/>
    <w:rsid w:val="005B024C"/>
    <w:rsid w:val="005B02AD"/>
    <w:rsid w:val="005B0818"/>
    <w:rsid w:val="005B081B"/>
    <w:rsid w:val="005B0850"/>
    <w:rsid w:val="005B095C"/>
    <w:rsid w:val="005B0A4B"/>
    <w:rsid w:val="005B0A5A"/>
    <w:rsid w:val="005B0C3A"/>
    <w:rsid w:val="005B0D71"/>
    <w:rsid w:val="005B0E17"/>
    <w:rsid w:val="005B10C7"/>
    <w:rsid w:val="005B1355"/>
    <w:rsid w:val="005B13D8"/>
    <w:rsid w:val="005B13FC"/>
    <w:rsid w:val="005B163A"/>
    <w:rsid w:val="005B1753"/>
    <w:rsid w:val="005B17B5"/>
    <w:rsid w:val="005B1843"/>
    <w:rsid w:val="005B1A32"/>
    <w:rsid w:val="005B1A95"/>
    <w:rsid w:val="005B1B58"/>
    <w:rsid w:val="005B1F74"/>
    <w:rsid w:val="005B202F"/>
    <w:rsid w:val="005B230F"/>
    <w:rsid w:val="005B23E4"/>
    <w:rsid w:val="005B2969"/>
    <w:rsid w:val="005B2A85"/>
    <w:rsid w:val="005B2BBE"/>
    <w:rsid w:val="005B2CEA"/>
    <w:rsid w:val="005B2DBC"/>
    <w:rsid w:val="005B308D"/>
    <w:rsid w:val="005B30CA"/>
    <w:rsid w:val="005B3470"/>
    <w:rsid w:val="005B353E"/>
    <w:rsid w:val="005B3709"/>
    <w:rsid w:val="005B3885"/>
    <w:rsid w:val="005B38C7"/>
    <w:rsid w:val="005B3A0F"/>
    <w:rsid w:val="005B3BAB"/>
    <w:rsid w:val="005B3BB6"/>
    <w:rsid w:val="005B3BF3"/>
    <w:rsid w:val="005B3C62"/>
    <w:rsid w:val="005B3D77"/>
    <w:rsid w:val="005B3D94"/>
    <w:rsid w:val="005B3F4A"/>
    <w:rsid w:val="005B44B4"/>
    <w:rsid w:val="005B48F9"/>
    <w:rsid w:val="005B49C8"/>
    <w:rsid w:val="005B4C16"/>
    <w:rsid w:val="005B4D06"/>
    <w:rsid w:val="005B4D6A"/>
    <w:rsid w:val="005B4D6C"/>
    <w:rsid w:val="005B4DDB"/>
    <w:rsid w:val="005B508F"/>
    <w:rsid w:val="005B50EB"/>
    <w:rsid w:val="005B53F7"/>
    <w:rsid w:val="005B5564"/>
    <w:rsid w:val="005B572D"/>
    <w:rsid w:val="005B579B"/>
    <w:rsid w:val="005B5974"/>
    <w:rsid w:val="005B5A97"/>
    <w:rsid w:val="005B5CF7"/>
    <w:rsid w:val="005B5DBC"/>
    <w:rsid w:val="005B5E59"/>
    <w:rsid w:val="005B5EF6"/>
    <w:rsid w:val="005B5F4F"/>
    <w:rsid w:val="005B60EE"/>
    <w:rsid w:val="005B662F"/>
    <w:rsid w:val="005B6A37"/>
    <w:rsid w:val="005B6B52"/>
    <w:rsid w:val="005B6B8E"/>
    <w:rsid w:val="005B6D6B"/>
    <w:rsid w:val="005B6E8E"/>
    <w:rsid w:val="005B703C"/>
    <w:rsid w:val="005B7077"/>
    <w:rsid w:val="005B7A02"/>
    <w:rsid w:val="005B7AD8"/>
    <w:rsid w:val="005B7CC8"/>
    <w:rsid w:val="005C0435"/>
    <w:rsid w:val="005C0596"/>
    <w:rsid w:val="005C067A"/>
    <w:rsid w:val="005C080F"/>
    <w:rsid w:val="005C09B7"/>
    <w:rsid w:val="005C0C17"/>
    <w:rsid w:val="005C1009"/>
    <w:rsid w:val="005C105B"/>
    <w:rsid w:val="005C135B"/>
    <w:rsid w:val="005C17E6"/>
    <w:rsid w:val="005C1D72"/>
    <w:rsid w:val="005C1EFE"/>
    <w:rsid w:val="005C1F02"/>
    <w:rsid w:val="005C2076"/>
    <w:rsid w:val="005C267A"/>
    <w:rsid w:val="005C2748"/>
    <w:rsid w:val="005C27AD"/>
    <w:rsid w:val="005C2BD0"/>
    <w:rsid w:val="005C2CF5"/>
    <w:rsid w:val="005C2F2A"/>
    <w:rsid w:val="005C30DB"/>
    <w:rsid w:val="005C3487"/>
    <w:rsid w:val="005C365E"/>
    <w:rsid w:val="005C36C9"/>
    <w:rsid w:val="005C375C"/>
    <w:rsid w:val="005C3890"/>
    <w:rsid w:val="005C39C3"/>
    <w:rsid w:val="005C3ACB"/>
    <w:rsid w:val="005C3B62"/>
    <w:rsid w:val="005C3BFE"/>
    <w:rsid w:val="005C3CD2"/>
    <w:rsid w:val="005C4026"/>
    <w:rsid w:val="005C40E0"/>
    <w:rsid w:val="005C447E"/>
    <w:rsid w:val="005C44B2"/>
    <w:rsid w:val="005C4509"/>
    <w:rsid w:val="005C450B"/>
    <w:rsid w:val="005C4547"/>
    <w:rsid w:val="005C46ED"/>
    <w:rsid w:val="005C47DF"/>
    <w:rsid w:val="005C491E"/>
    <w:rsid w:val="005C4B99"/>
    <w:rsid w:val="005C4C5E"/>
    <w:rsid w:val="005C4C7E"/>
    <w:rsid w:val="005C4DAC"/>
    <w:rsid w:val="005C4E47"/>
    <w:rsid w:val="005C5374"/>
    <w:rsid w:val="005C55BC"/>
    <w:rsid w:val="005C55E9"/>
    <w:rsid w:val="005C5B35"/>
    <w:rsid w:val="005C5C10"/>
    <w:rsid w:val="005C5CE0"/>
    <w:rsid w:val="005C60E7"/>
    <w:rsid w:val="005C6280"/>
    <w:rsid w:val="005C6372"/>
    <w:rsid w:val="005C637C"/>
    <w:rsid w:val="005C638E"/>
    <w:rsid w:val="005C661C"/>
    <w:rsid w:val="005C6814"/>
    <w:rsid w:val="005C69CB"/>
    <w:rsid w:val="005C6AD7"/>
    <w:rsid w:val="005C6C07"/>
    <w:rsid w:val="005C6C28"/>
    <w:rsid w:val="005C6EB0"/>
    <w:rsid w:val="005C6EEE"/>
    <w:rsid w:val="005C6FE2"/>
    <w:rsid w:val="005C70CB"/>
    <w:rsid w:val="005C71A7"/>
    <w:rsid w:val="005C7365"/>
    <w:rsid w:val="005C752A"/>
    <w:rsid w:val="005C78FF"/>
    <w:rsid w:val="005C7A58"/>
    <w:rsid w:val="005C7AAA"/>
    <w:rsid w:val="005C7BF8"/>
    <w:rsid w:val="005C7C06"/>
    <w:rsid w:val="005C7C9B"/>
    <w:rsid w:val="005C7E2C"/>
    <w:rsid w:val="005C7E58"/>
    <w:rsid w:val="005D000C"/>
    <w:rsid w:val="005D0011"/>
    <w:rsid w:val="005D02AD"/>
    <w:rsid w:val="005D02C3"/>
    <w:rsid w:val="005D04B3"/>
    <w:rsid w:val="005D06C2"/>
    <w:rsid w:val="005D07B4"/>
    <w:rsid w:val="005D0910"/>
    <w:rsid w:val="005D09BB"/>
    <w:rsid w:val="005D0A23"/>
    <w:rsid w:val="005D0CFB"/>
    <w:rsid w:val="005D0F04"/>
    <w:rsid w:val="005D10E6"/>
    <w:rsid w:val="005D1125"/>
    <w:rsid w:val="005D117A"/>
    <w:rsid w:val="005D12DC"/>
    <w:rsid w:val="005D1349"/>
    <w:rsid w:val="005D14AF"/>
    <w:rsid w:val="005D14BF"/>
    <w:rsid w:val="005D15EB"/>
    <w:rsid w:val="005D17E0"/>
    <w:rsid w:val="005D17E7"/>
    <w:rsid w:val="005D1A01"/>
    <w:rsid w:val="005D1B52"/>
    <w:rsid w:val="005D214C"/>
    <w:rsid w:val="005D2533"/>
    <w:rsid w:val="005D25BC"/>
    <w:rsid w:val="005D26DE"/>
    <w:rsid w:val="005D2795"/>
    <w:rsid w:val="005D27C3"/>
    <w:rsid w:val="005D288E"/>
    <w:rsid w:val="005D289F"/>
    <w:rsid w:val="005D2969"/>
    <w:rsid w:val="005D2988"/>
    <w:rsid w:val="005D2B40"/>
    <w:rsid w:val="005D2CB3"/>
    <w:rsid w:val="005D2E10"/>
    <w:rsid w:val="005D2F45"/>
    <w:rsid w:val="005D2FFA"/>
    <w:rsid w:val="005D3100"/>
    <w:rsid w:val="005D31A1"/>
    <w:rsid w:val="005D3353"/>
    <w:rsid w:val="005D33D5"/>
    <w:rsid w:val="005D3553"/>
    <w:rsid w:val="005D35BB"/>
    <w:rsid w:val="005D35D7"/>
    <w:rsid w:val="005D41AF"/>
    <w:rsid w:val="005D41D7"/>
    <w:rsid w:val="005D47C4"/>
    <w:rsid w:val="005D4955"/>
    <w:rsid w:val="005D4AF0"/>
    <w:rsid w:val="005D4D7B"/>
    <w:rsid w:val="005D4F27"/>
    <w:rsid w:val="005D4FDE"/>
    <w:rsid w:val="005D508B"/>
    <w:rsid w:val="005D50A8"/>
    <w:rsid w:val="005D53B2"/>
    <w:rsid w:val="005D57AE"/>
    <w:rsid w:val="005D58BA"/>
    <w:rsid w:val="005D5F50"/>
    <w:rsid w:val="005D5F63"/>
    <w:rsid w:val="005D60A5"/>
    <w:rsid w:val="005D60D2"/>
    <w:rsid w:val="005D62D8"/>
    <w:rsid w:val="005D62DA"/>
    <w:rsid w:val="005D6485"/>
    <w:rsid w:val="005D648E"/>
    <w:rsid w:val="005D6533"/>
    <w:rsid w:val="005D68D7"/>
    <w:rsid w:val="005D6A49"/>
    <w:rsid w:val="005D6B6F"/>
    <w:rsid w:val="005D6BE9"/>
    <w:rsid w:val="005D705B"/>
    <w:rsid w:val="005D7253"/>
    <w:rsid w:val="005D735C"/>
    <w:rsid w:val="005D7591"/>
    <w:rsid w:val="005D75E1"/>
    <w:rsid w:val="005D76F2"/>
    <w:rsid w:val="005D77CC"/>
    <w:rsid w:val="005D7AD3"/>
    <w:rsid w:val="005D7B39"/>
    <w:rsid w:val="005D7B56"/>
    <w:rsid w:val="005D7FA1"/>
    <w:rsid w:val="005E0201"/>
    <w:rsid w:val="005E040A"/>
    <w:rsid w:val="005E04C7"/>
    <w:rsid w:val="005E04D9"/>
    <w:rsid w:val="005E0572"/>
    <w:rsid w:val="005E0585"/>
    <w:rsid w:val="005E06E9"/>
    <w:rsid w:val="005E072C"/>
    <w:rsid w:val="005E0868"/>
    <w:rsid w:val="005E08F0"/>
    <w:rsid w:val="005E0B4C"/>
    <w:rsid w:val="005E0E45"/>
    <w:rsid w:val="005E0EBB"/>
    <w:rsid w:val="005E112E"/>
    <w:rsid w:val="005E123D"/>
    <w:rsid w:val="005E128C"/>
    <w:rsid w:val="005E12D0"/>
    <w:rsid w:val="005E131E"/>
    <w:rsid w:val="005E135E"/>
    <w:rsid w:val="005E1471"/>
    <w:rsid w:val="005E1872"/>
    <w:rsid w:val="005E1A07"/>
    <w:rsid w:val="005E1DA6"/>
    <w:rsid w:val="005E1E0A"/>
    <w:rsid w:val="005E230F"/>
    <w:rsid w:val="005E236F"/>
    <w:rsid w:val="005E23FB"/>
    <w:rsid w:val="005E245B"/>
    <w:rsid w:val="005E2490"/>
    <w:rsid w:val="005E265E"/>
    <w:rsid w:val="005E2A47"/>
    <w:rsid w:val="005E2DBA"/>
    <w:rsid w:val="005E33BB"/>
    <w:rsid w:val="005E352B"/>
    <w:rsid w:val="005E35FA"/>
    <w:rsid w:val="005E3911"/>
    <w:rsid w:val="005E3A8E"/>
    <w:rsid w:val="005E3ADD"/>
    <w:rsid w:val="005E3B5C"/>
    <w:rsid w:val="005E3B94"/>
    <w:rsid w:val="005E3DB7"/>
    <w:rsid w:val="005E4070"/>
    <w:rsid w:val="005E4192"/>
    <w:rsid w:val="005E4396"/>
    <w:rsid w:val="005E484D"/>
    <w:rsid w:val="005E4985"/>
    <w:rsid w:val="005E4D45"/>
    <w:rsid w:val="005E4E35"/>
    <w:rsid w:val="005E4F38"/>
    <w:rsid w:val="005E5297"/>
    <w:rsid w:val="005E544B"/>
    <w:rsid w:val="005E59E1"/>
    <w:rsid w:val="005E5AC3"/>
    <w:rsid w:val="005E5BE8"/>
    <w:rsid w:val="005E62BC"/>
    <w:rsid w:val="005E6432"/>
    <w:rsid w:val="005E6485"/>
    <w:rsid w:val="005E670B"/>
    <w:rsid w:val="005E67EE"/>
    <w:rsid w:val="005E685A"/>
    <w:rsid w:val="005E6965"/>
    <w:rsid w:val="005E6A9B"/>
    <w:rsid w:val="005E6CBE"/>
    <w:rsid w:val="005E7140"/>
    <w:rsid w:val="005E7213"/>
    <w:rsid w:val="005E7641"/>
    <w:rsid w:val="005F0029"/>
    <w:rsid w:val="005F035A"/>
    <w:rsid w:val="005F060A"/>
    <w:rsid w:val="005F0651"/>
    <w:rsid w:val="005F0813"/>
    <w:rsid w:val="005F0B9A"/>
    <w:rsid w:val="005F0BDC"/>
    <w:rsid w:val="005F0C82"/>
    <w:rsid w:val="005F0D85"/>
    <w:rsid w:val="005F0D9B"/>
    <w:rsid w:val="005F0F67"/>
    <w:rsid w:val="005F1049"/>
    <w:rsid w:val="005F10C5"/>
    <w:rsid w:val="005F1239"/>
    <w:rsid w:val="005F12D3"/>
    <w:rsid w:val="005F13D0"/>
    <w:rsid w:val="005F1400"/>
    <w:rsid w:val="005F15BD"/>
    <w:rsid w:val="005F15C0"/>
    <w:rsid w:val="005F19CF"/>
    <w:rsid w:val="005F1AFF"/>
    <w:rsid w:val="005F1B0C"/>
    <w:rsid w:val="005F1BB8"/>
    <w:rsid w:val="005F2245"/>
    <w:rsid w:val="005F2958"/>
    <w:rsid w:val="005F2978"/>
    <w:rsid w:val="005F2AF4"/>
    <w:rsid w:val="005F2AF5"/>
    <w:rsid w:val="005F2B44"/>
    <w:rsid w:val="005F2DB9"/>
    <w:rsid w:val="005F2E2D"/>
    <w:rsid w:val="005F2E6A"/>
    <w:rsid w:val="005F3447"/>
    <w:rsid w:val="005F37C7"/>
    <w:rsid w:val="005F3AB9"/>
    <w:rsid w:val="005F3AC3"/>
    <w:rsid w:val="005F3E43"/>
    <w:rsid w:val="005F3E6A"/>
    <w:rsid w:val="005F3EFE"/>
    <w:rsid w:val="005F3F4A"/>
    <w:rsid w:val="005F3F55"/>
    <w:rsid w:val="005F40C0"/>
    <w:rsid w:val="005F431E"/>
    <w:rsid w:val="005F43EA"/>
    <w:rsid w:val="005F47E7"/>
    <w:rsid w:val="005F48F2"/>
    <w:rsid w:val="005F4AA2"/>
    <w:rsid w:val="005F4BE2"/>
    <w:rsid w:val="005F4C49"/>
    <w:rsid w:val="005F4D3A"/>
    <w:rsid w:val="005F4E01"/>
    <w:rsid w:val="005F4E90"/>
    <w:rsid w:val="005F4EC1"/>
    <w:rsid w:val="005F4F75"/>
    <w:rsid w:val="005F53DE"/>
    <w:rsid w:val="005F5B1D"/>
    <w:rsid w:val="005F5FD7"/>
    <w:rsid w:val="005F6018"/>
    <w:rsid w:val="005F642F"/>
    <w:rsid w:val="005F66E3"/>
    <w:rsid w:val="005F676C"/>
    <w:rsid w:val="005F692A"/>
    <w:rsid w:val="005F69F3"/>
    <w:rsid w:val="005F6A15"/>
    <w:rsid w:val="005F6C3A"/>
    <w:rsid w:val="005F6CDF"/>
    <w:rsid w:val="005F6D14"/>
    <w:rsid w:val="005F6E43"/>
    <w:rsid w:val="005F6FDE"/>
    <w:rsid w:val="005F714A"/>
    <w:rsid w:val="005F71CF"/>
    <w:rsid w:val="005F71E4"/>
    <w:rsid w:val="005F75D1"/>
    <w:rsid w:val="005F7666"/>
    <w:rsid w:val="005F76B1"/>
    <w:rsid w:val="005F7948"/>
    <w:rsid w:val="005F7D01"/>
    <w:rsid w:val="005F7F4C"/>
    <w:rsid w:val="005F7FDD"/>
    <w:rsid w:val="00600158"/>
    <w:rsid w:val="006007D0"/>
    <w:rsid w:val="006008F7"/>
    <w:rsid w:val="00600A69"/>
    <w:rsid w:val="0060110A"/>
    <w:rsid w:val="006015FF"/>
    <w:rsid w:val="00601633"/>
    <w:rsid w:val="00601648"/>
    <w:rsid w:val="00601723"/>
    <w:rsid w:val="0060180A"/>
    <w:rsid w:val="006018B9"/>
    <w:rsid w:val="00601A47"/>
    <w:rsid w:val="006020B1"/>
    <w:rsid w:val="006024C1"/>
    <w:rsid w:val="006026CF"/>
    <w:rsid w:val="006028BF"/>
    <w:rsid w:val="006028EB"/>
    <w:rsid w:val="006029CD"/>
    <w:rsid w:val="00602AB4"/>
    <w:rsid w:val="00602C5C"/>
    <w:rsid w:val="00602C65"/>
    <w:rsid w:val="00602E85"/>
    <w:rsid w:val="00602F36"/>
    <w:rsid w:val="006030FF"/>
    <w:rsid w:val="006032DC"/>
    <w:rsid w:val="00603409"/>
    <w:rsid w:val="0060340A"/>
    <w:rsid w:val="00603833"/>
    <w:rsid w:val="00603841"/>
    <w:rsid w:val="0060386D"/>
    <w:rsid w:val="0060398C"/>
    <w:rsid w:val="00603A29"/>
    <w:rsid w:val="00603B38"/>
    <w:rsid w:val="00603CD0"/>
    <w:rsid w:val="00603D54"/>
    <w:rsid w:val="00603E03"/>
    <w:rsid w:val="00604050"/>
    <w:rsid w:val="00604128"/>
    <w:rsid w:val="0060435A"/>
    <w:rsid w:val="006043EF"/>
    <w:rsid w:val="00604405"/>
    <w:rsid w:val="00604453"/>
    <w:rsid w:val="0060456E"/>
    <w:rsid w:val="00604661"/>
    <w:rsid w:val="006046D9"/>
    <w:rsid w:val="0060484C"/>
    <w:rsid w:val="0060491A"/>
    <w:rsid w:val="0060499F"/>
    <w:rsid w:val="00604ADD"/>
    <w:rsid w:val="00604B11"/>
    <w:rsid w:val="00604BAF"/>
    <w:rsid w:val="00604D3A"/>
    <w:rsid w:val="00604E22"/>
    <w:rsid w:val="00604EEB"/>
    <w:rsid w:val="0060501A"/>
    <w:rsid w:val="00605191"/>
    <w:rsid w:val="0060559C"/>
    <w:rsid w:val="00605887"/>
    <w:rsid w:val="006059A9"/>
    <w:rsid w:val="00605A14"/>
    <w:rsid w:val="00605C74"/>
    <w:rsid w:val="00605EC1"/>
    <w:rsid w:val="00605F11"/>
    <w:rsid w:val="00606249"/>
    <w:rsid w:val="006062F2"/>
    <w:rsid w:val="00606518"/>
    <w:rsid w:val="0060686C"/>
    <w:rsid w:val="00606A0D"/>
    <w:rsid w:val="00606E9E"/>
    <w:rsid w:val="00607406"/>
    <w:rsid w:val="0060745C"/>
    <w:rsid w:val="0060794F"/>
    <w:rsid w:val="00607955"/>
    <w:rsid w:val="0060795B"/>
    <w:rsid w:val="006102AA"/>
    <w:rsid w:val="0061066C"/>
    <w:rsid w:val="0061097A"/>
    <w:rsid w:val="00610B8F"/>
    <w:rsid w:val="00610BC0"/>
    <w:rsid w:val="00611120"/>
    <w:rsid w:val="00611130"/>
    <w:rsid w:val="006113E5"/>
    <w:rsid w:val="00611C71"/>
    <w:rsid w:val="00611CC7"/>
    <w:rsid w:val="00611F57"/>
    <w:rsid w:val="00612052"/>
    <w:rsid w:val="00612166"/>
    <w:rsid w:val="006121A4"/>
    <w:rsid w:val="006121AE"/>
    <w:rsid w:val="006121DA"/>
    <w:rsid w:val="006122E5"/>
    <w:rsid w:val="00612471"/>
    <w:rsid w:val="0061267D"/>
    <w:rsid w:val="0061267F"/>
    <w:rsid w:val="00612697"/>
    <w:rsid w:val="00612811"/>
    <w:rsid w:val="006128B0"/>
    <w:rsid w:val="006129B4"/>
    <w:rsid w:val="00612A65"/>
    <w:rsid w:val="00612BEC"/>
    <w:rsid w:val="00612EFA"/>
    <w:rsid w:val="00612F41"/>
    <w:rsid w:val="006130C6"/>
    <w:rsid w:val="00613312"/>
    <w:rsid w:val="006133A2"/>
    <w:rsid w:val="00613475"/>
    <w:rsid w:val="00613B63"/>
    <w:rsid w:val="00613BF9"/>
    <w:rsid w:val="00613DF0"/>
    <w:rsid w:val="0061427B"/>
    <w:rsid w:val="0061454C"/>
    <w:rsid w:val="0061457F"/>
    <w:rsid w:val="006146F3"/>
    <w:rsid w:val="0061476D"/>
    <w:rsid w:val="0061479B"/>
    <w:rsid w:val="00614A94"/>
    <w:rsid w:val="00614B0C"/>
    <w:rsid w:val="00614B21"/>
    <w:rsid w:val="00614CDF"/>
    <w:rsid w:val="00614D69"/>
    <w:rsid w:val="00614DB7"/>
    <w:rsid w:val="0061517E"/>
    <w:rsid w:val="006152D8"/>
    <w:rsid w:val="00615350"/>
    <w:rsid w:val="00615541"/>
    <w:rsid w:val="006155DF"/>
    <w:rsid w:val="0061597A"/>
    <w:rsid w:val="0061598F"/>
    <w:rsid w:val="006159E0"/>
    <w:rsid w:val="00615AE2"/>
    <w:rsid w:val="00615B89"/>
    <w:rsid w:val="00615D14"/>
    <w:rsid w:val="00615DF2"/>
    <w:rsid w:val="00616045"/>
    <w:rsid w:val="006161EF"/>
    <w:rsid w:val="0061623F"/>
    <w:rsid w:val="006163EF"/>
    <w:rsid w:val="0061670E"/>
    <w:rsid w:val="00616803"/>
    <w:rsid w:val="006169E9"/>
    <w:rsid w:val="00616CEC"/>
    <w:rsid w:val="00616F56"/>
    <w:rsid w:val="00617017"/>
    <w:rsid w:val="0061705C"/>
    <w:rsid w:val="0061723D"/>
    <w:rsid w:val="006172BE"/>
    <w:rsid w:val="006172F7"/>
    <w:rsid w:val="00617B38"/>
    <w:rsid w:val="00617D63"/>
    <w:rsid w:val="00617EF7"/>
    <w:rsid w:val="0062065F"/>
    <w:rsid w:val="006207B0"/>
    <w:rsid w:val="00620E9B"/>
    <w:rsid w:val="00620FA3"/>
    <w:rsid w:val="0062100E"/>
    <w:rsid w:val="00621118"/>
    <w:rsid w:val="00621A15"/>
    <w:rsid w:val="00621B88"/>
    <w:rsid w:val="00621E57"/>
    <w:rsid w:val="0062211A"/>
    <w:rsid w:val="00622179"/>
    <w:rsid w:val="00622480"/>
    <w:rsid w:val="00622759"/>
    <w:rsid w:val="006227AE"/>
    <w:rsid w:val="006227DE"/>
    <w:rsid w:val="0062280D"/>
    <w:rsid w:val="00622867"/>
    <w:rsid w:val="006228D9"/>
    <w:rsid w:val="00622AC4"/>
    <w:rsid w:val="00622BC0"/>
    <w:rsid w:val="00622DA8"/>
    <w:rsid w:val="00622EC0"/>
    <w:rsid w:val="00623057"/>
    <w:rsid w:val="0062331A"/>
    <w:rsid w:val="0062331D"/>
    <w:rsid w:val="00623874"/>
    <w:rsid w:val="00623B7D"/>
    <w:rsid w:val="00623CBE"/>
    <w:rsid w:val="00623DCC"/>
    <w:rsid w:val="006240E2"/>
    <w:rsid w:val="00624129"/>
    <w:rsid w:val="0062437D"/>
    <w:rsid w:val="00624536"/>
    <w:rsid w:val="00624652"/>
    <w:rsid w:val="006248C0"/>
    <w:rsid w:val="00624923"/>
    <w:rsid w:val="00624B9D"/>
    <w:rsid w:val="00624DFB"/>
    <w:rsid w:val="00624EF2"/>
    <w:rsid w:val="0062504E"/>
    <w:rsid w:val="0062537E"/>
    <w:rsid w:val="006256B9"/>
    <w:rsid w:val="006257DD"/>
    <w:rsid w:val="00625865"/>
    <w:rsid w:val="0062592B"/>
    <w:rsid w:val="00625BAB"/>
    <w:rsid w:val="00625CB0"/>
    <w:rsid w:val="00625D6E"/>
    <w:rsid w:val="00625F2B"/>
    <w:rsid w:val="00625FB8"/>
    <w:rsid w:val="00626126"/>
    <w:rsid w:val="00626167"/>
    <w:rsid w:val="0062650D"/>
    <w:rsid w:val="006265CB"/>
    <w:rsid w:val="006265FD"/>
    <w:rsid w:val="0062664D"/>
    <w:rsid w:val="006266C5"/>
    <w:rsid w:val="00626756"/>
    <w:rsid w:val="00626BE8"/>
    <w:rsid w:val="00626C54"/>
    <w:rsid w:val="00626CF1"/>
    <w:rsid w:val="00626D82"/>
    <w:rsid w:val="00626E33"/>
    <w:rsid w:val="0062709E"/>
    <w:rsid w:val="00627228"/>
    <w:rsid w:val="00627415"/>
    <w:rsid w:val="0062743A"/>
    <w:rsid w:val="0062743C"/>
    <w:rsid w:val="00627758"/>
    <w:rsid w:val="006278FC"/>
    <w:rsid w:val="00627915"/>
    <w:rsid w:val="006279E5"/>
    <w:rsid w:val="00627B06"/>
    <w:rsid w:val="00627B19"/>
    <w:rsid w:val="00630126"/>
    <w:rsid w:val="006301D9"/>
    <w:rsid w:val="00630273"/>
    <w:rsid w:val="0063040B"/>
    <w:rsid w:val="00630422"/>
    <w:rsid w:val="0063065B"/>
    <w:rsid w:val="00630799"/>
    <w:rsid w:val="00630A10"/>
    <w:rsid w:val="00630A13"/>
    <w:rsid w:val="00630C4B"/>
    <w:rsid w:val="00630CBB"/>
    <w:rsid w:val="00630E0A"/>
    <w:rsid w:val="0063106B"/>
    <w:rsid w:val="0063132B"/>
    <w:rsid w:val="0063174F"/>
    <w:rsid w:val="00631901"/>
    <w:rsid w:val="00631C23"/>
    <w:rsid w:val="00631F6E"/>
    <w:rsid w:val="006320B2"/>
    <w:rsid w:val="006321F1"/>
    <w:rsid w:val="00632958"/>
    <w:rsid w:val="00632A0E"/>
    <w:rsid w:val="0063327A"/>
    <w:rsid w:val="0063389E"/>
    <w:rsid w:val="00633B42"/>
    <w:rsid w:val="00633B4E"/>
    <w:rsid w:val="00633B73"/>
    <w:rsid w:val="00633F23"/>
    <w:rsid w:val="00633F69"/>
    <w:rsid w:val="006344D2"/>
    <w:rsid w:val="006345A2"/>
    <w:rsid w:val="006345C2"/>
    <w:rsid w:val="0063462C"/>
    <w:rsid w:val="006346DB"/>
    <w:rsid w:val="0063473E"/>
    <w:rsid w:val="00634777"/>
    <w:rsid w:val="006349DC"/>
    <w:rsid w:val="00634B83"/>
    <w:rsid w:val="00634C55"/>
    <w:rsid w:val="00634CF2"/>
    <w:rsid w:val="00634D05"/>
    <w:rsid w:val="00634D6B"/>
    <w:rsid w:val="00634F41"/>
    <w:rsid w:val="00634F93"/>
    <w:rsid w:val="00634FDB"/>
    <w:rsid w:val="0063503F"/>
    <w:rsid w:val="00635224"/>
    <w:rsid w:val="006353E9"/>
    <w:rsid w:val="006353EB"/>
    <w:rsid w:val="0063572F"/>
    <w:rsid w:val="00635852"/>
    <w:rsid w:val="006359AF"/>
    <w:rsid w:val="00635C34"/>
    <w:rsid w:val="00635F18"/>
    <w:rsid w:val="006360D9"/>
    <w:rsid w:val="006362A3"/>
    <w:rsid w:val="00636337"/>
    <w:rsid w:val="00636656"/>
    <w:rsid w:val="006366A9"/>
    <w:rsid w:val="00636823"/>
    <w:rsid w:val="006369C0"/>
    <w:rsid w:val="00636F56"/>
    <w:rsid w:val="00636FAD"/>
    <w:rsid w:val="00637157"/>
    <w:rsid w:val="00637305"/>
    <w:rsid w:val="00637368"/>
    <w:rsid w:val="00637591"/>
    <w:rsid w:val="006375D3"/>
    <w:rsid w:val="006376BC"/>
    <w:rsid w:val="0063791F"/>
    <w:rsid w:val="0063796B"/>
    <w:rsid w:val="00637A58"/>
    <w:rsid w:val="00637AD7"/>
    <w:rsid w:val="00637B01"/>
    <w:rsid w:val="00637BE0"/>
    <w:rsid w:val="00637CB6"/>
    <w:rsid w:val="0064044F"/>
    <w:rsid w:val="006409E6"/>
    <w:rsid w:val="006409FD"/>
    <w:rsid w:val="00640CE0"/>
    <w:rsid w:val="00640E46"/>
    <w:rsid w:val="006410F6"/>
    <w:rsid w:val="006411B1"/>
    <w:rsid w:val="006413F9"/>
    <w:rsid w:val="00641641"/>
    <w:rsid w:val="00641779"/>
    <w:rsid w:val="00641786"/>
    <w:rsid w:val="0064181A"/>
    <w:rsid w:val="00641867"/>
    <w:rsid w:val="006418A3"/>
    <w:rsid w:val="0064190B"/>
    <w:rsid w:val="00641A74"/>
    <w:rsid w:val="00641B3F"/>
    <w:rsid w:val="00641E13"/>
    <w:rsid w:val="00641FBB"/>
    <w:rsid w:val="00642002"/>
    <w:rsid w:val="0064221A"/>
    <w:rsid w:val="006429A2"/>
    <w:rsid w:val="00642D05"/>
    <w:rsid w:val="0064340B"/>
    <w:rsid w:val="006434A6"/>
    <w:rsid w:val="006434FD"/>
    <w:rsid w:val="0064351E"/>
    <w:rsid w:val="0064353F"/>
    <w:rsid w:val="0064378B"/>
    <w:rsid w:val="006437C6"/>
    <w:rsid w:val="00643AA6"/>
    <w:rsid w:val="00643C58"/>
    <w:rsid w:val="00643E9C"/>
    <w:rsid w:val="00643ED9"/>
    <w:rsid w:val="0064407D"/>
    <w:rsid w:val="006443ED"/>
    <w:rsid w:val="00644446"/>
    <w:rsid w:val="00644465"/>
    <w:rsid w:val="0064448A"/>
    <w:rsid w:val="00644767"/>
    <w:rsid w:val="0064484A"/>
    <w:rsid w:val="00644B2C"/>
    <w:rsid w:val="00644B52"/>
    <w:rsid w:val="00644CF4"/>
    <w:rsid w:val="00644D79"/>
    <w:rsid w:val="00644F35"/>
    <w:rsid w:val="0064505C"/>
    <w:rsid w:val="006452E1"/>
    <w:rsid w:val="0064541A"/>
    <w:rsid w:val="006456EC"/>
    <w:rsid w:val="00645763"/>
    <w:rsid w:val="006458CE"/>
    <w:rsid w:val="00645A64"/>
    <w:rsid w:val="00645C97"/>
    <w:rsid w:val="00645E2F"/>
    <w:rsid w:val="006460F6"/>
    <w:rsid w:val="006462EA"/>
    <w:rsid w:val="006466FD"/>
    <w:rsid w:val="00646CD8"/>
    <w:rsid w:val="00646CDC"/>
    <w:rsid w:val="0064722A"/>
    <w:rsid w:val="006475C2"/>
    <w:rsid w:val="00647661"/>
    <w:rsid w:val="006476CB"/>
    <w:rsid w:val="006477D7"/>
    <w:rsid w:val="00647926"/>
    <w:rsid w:val="00647B22"/>
    <w:rsid w:val="00647BB8"/>
    <w:rsid w:val="00647D6F"/>
    <w:rsid w:val="00647DF9"/>
    <w:rsid w:val="00650042"/>
    <w:rsid w:val="00650212"/>
    <w:rsid w:val="006503B8"/>
    <w:rsid w:val="0065041D"/>
    <w:rsid w:val="00650428"/>
    <w:rsid w:val="0065047F"/>
    <w:rsid w:val="006504CD"/>
    <w:rsid w:val="00650644"/>
    <w:rsid w:val="006506C3"/>
    <w:rsid w:val="00650713"/>
    <w:rsid w:val="006507E5"/>
    <w:rsid w:val="00650CBF"/>
    <w:rsid w:val="00650CFC"/>
    <w:rsid w:val="00650DAE"/>
    <w:rsid w:val="00650F10"/>
    <w:rsid w:val="006513D7"/>
    <w:rsid w:val="00651422"/>
    <w:rsid w:val="00651A00"/>
    <w:rsid w:val="00651AA0"/>
    <w:rsid w:val="00651B5C"/>
    <w:rsid w:val="00651BB7"/>
    <w:rsid w:val="00651CFB"/>
    <w:rsid w:val="00651D7E"/>
    <w:rsid w:val="00651E9B"/>
    <w:rsid w:val="00651F24"/>
    <w:rsid w:val="00652007"/>
    <w:rsid w:val="006520EA"/>
    <w:rsid w:val="006521BA"/>
    <w:rsid w:val="00652235"/>
    <w:rsid w:val="00652438"/>
    <w:rsid w:val="006525B6"/>
    <w:rsid w:val="006527CB"/>
    <w:rsid w:val="00652D3C"/>
    <w:rsid w:val="00652E30"/>
    <w:rsid w:val="00652E77"/>
    <w:rsid w:val="00652ED2"/>
    <w:rsid w:val="00652F2A"/>
    <w:rsid w:val="00653000"/>
    <w:rsid w:val="006532E8"/>
    <w:rsid w:val="00653391"/>
    <w:rsid w:val="006533D6"/>
    <w:rsid w:val="00653470"/>
    <w:rsid w:val="006534AD"/>
    <w:rsid w:val="00653797"/>
    <w:rsid w:val="00653897"/>
    <w:rsid w:val="00653CA5"/>
    <w:rsid w:val="00653F28"/>
    <w:rsid w:val="00654295"/>
    <w:rsid w:val="00654330"/>
    <w:rsid w:val="0065471C"/>
    <w:rsid w:val="00654749"/>
    <w:rsid w:val="006548CB"/>
    <w:rsid w:val="00654F73"/>
    <w:rsid w:val="00654FAF"/>
    <w:rsid w:val="0065521B"/>
    <w:rsid w:val="006552D3"/>
    <w:rsid w:val="006553E4"/>
    <w:rsid w:val="006554B4"/>
    <w:rsid w:val="006556D5"/>
    <w:rsid w:val="00655767"/>
    <w:rsid w:val="00655883"/>
    <w:rsid w:val="006558C9"/>
    <w:rsid w:val="00655FF4"/>
    <w:rsid w:val="006560C5"/>
    <w:rsid w:val="00656175"/>
    <w:rsid w:val="006561F8"/>
    <w:rsid w:val="006562AE"/>
    <w:rsid w:val="006562E0"/>
    <w:rsid w:val="0065635A"/>
    <w:rsid w:val="0065679B"/>
    <w:rsid w:val="0065681C"/>
    <w:rsid w:val="00656B44"/>
    <w:rsid w:val="00656C4D"/>
    <w:rsid w:val="006571AE"/>
    <w:rsid w:val="006572C3"/>
    <w:rsid w:val="00657B3A"/>
    <w:rsid w:val="00657C7F"/>
    <w:rsid w:val="00657D29"/>
    <w:rsid w:val="00657DAF"/>
    <w:rsid w:val="00657EEB"/>
    <w:rsid w:val="00660394"/>
    <w:rsid w:val="006603C6"/>
    <w:rsid w:val="0066046A"/>
    <w:rsid w:val="00660857"/>
    <w:rsid w:val="00660A5C"/>
    <w:rsid w:val="00660A77"/>
    <w:rsid w:val="00660DC5"/>
    <w:rsid w:val="00660FC2"/>
    <w:rsid w:val="00661182"/>
    <w:rsid w:val="00661223"/>
    <w:rsid w:val="006616A4"/>
    <w:rsid w:val="006616CC"/>
    <w:rsid w:val="00661F4D"/>
    <w:rsid w:val="00661F5E"/>
    <w:rsid w:val="00662264"/>
    <w:rsid w:val="00662338"/>
    <w:rsid w:val="006623B2"/>
    <w:rsid w:val="0066254A"/>
    <w:rsid w:val="006626B1"/>
    <w:rsid w:val="006627BF"/>
    <w:rsid w:val="0066288A"/>
    <w:rsid w:val="00662996"/>
    <w:rsid w:val="00662C91"/>
    <w:rsid w:val="00662D4C"/>
    <w:rsid w:val="00662EDE"/>
    <w:rsid w:val="00663143"/>
    <w:rsid w:val="006631DE"/>
    <w:rsid w:val="006633A7"/>
    <w:rsid w:val="00663559"/>
    <w:rsid w:val="006635EF"/>
    <w:rsid w:val="0066384F"/>
    <w:rsid w:val="00663C45"/>
    <w:rsid w:val="00663E6B"/>
    <w:rsid w:val="00664138"/>
    <w:rsid w:val="00664397"/>
    <w:rsid w:val="0066471B"/>
    <w:rsid w:val="00664811"/>
    <w:rsid w:val="00664A27"/>
    <w:rsid w:val="00664B77"/>
    <w:rsid w:val="00664B91"/>
    <w:rsid w:val="006654E1"/>
    <w:rsid w:val="00665795"/>
    <w:rsid w:val="00665868"/>
    <w:rsid w:val="00665CBF"/>
    <w:rsid w:val="00665D13"/>
    <w:rsid w:val="00665FAD"/>
    <w:rsid w:val="006660C7"/>
    <w:rsid w:val="00666614"/>
    <w:rsid w:val="00667134"/>
    <w:rsid w:val="00667156"/>
    <w:rsid w:val="006672DF"/>
    <w:rsid w:val="0066732C"/>
    <w:rsid w:val="006673E3"/>
    <w:rsid w:val="00667697"/>
    <w:rsid w:val="006676D6"/>
    <w:rsid w:val="006677DE"/>
    <w:rsid w:val="00667802"/>
    <w:rsid w:val="006678D6"/>
    <w:rsid w:val="00667BB4"/>
    <w:rsid w:val="00667BF6"/>
    <w:rsid w:val="00667C4E"/>
    <w:rsid w:val="00667C58"/>
    <w:rsid w:val="00667D2B"/>
    <w:rsid w:val="00667E79"/>
    <w:rsid w:val="00667F4D"/>
    <w:rsid w:val="00667FF3"/>
    <w:rsid w:val="0067008A"/>
    <w:rsid w:val="006701A2"/>
    <w:rsid w:val="0067076F"/>
    <w:rsid w:val="0067084E"/>
    <w:rsid w:val="006709F5"/>
    <w:rsid w:val="00670AB5"/>
    <w:rsid w:val="00670B03"/>
    <w:rsid w:val="00670DAA"/>
    <w:rsid w:val="00670E0A"/>
    <w:rsid w:val="006710B0"/>
    <w:rsid w:val="006710D7"/>
    <w:rsid w:val="006714D6"/>
    <w:rsid w:val="00671825"/>
    <w:rsid w:val="00672085"/>
    <w:rsid w:val="0067235C"/>
    <w:rsid w:val="006723E3"/>
    <w:rsid w:val="0067266B"/>
    <w:rsid w:val="006728C5"/>
    <w:rsid w:val="00672953"/>
    <w:rsid w:val="006729BA"/>
    <w:rsid w:val="00672A07"/>
    <w:rsid w:val="00672D2B"/>
    <w:rsid w:val="00672FB9"/>
    <w:rsid w:val="0067300B"/>
    <w:rsid w:val="00673031"/>
    <w:rsid w:val="0067307F"/>
    <w:rsid w:val="006731BE"/>
    <w:rsid w:val="00673533"/>
    <w:rsid w:val="006739F1"/>
    <w:rsid w:val="00673C16"/>
    <w:rsid w:val="00673CC1"/>
    <w:rsid w:val="00673D09"/>
    <w:rsid w:val="00673D95"/>
    <w:rsid w:val="0067402F"/>
    <w:rsid w:val="00674385"/>
    <w:rsid w:val="00674415"/>
    <w:rsid w:val="006747DD"/>
    <w:rsid w:val="0067493E"/>
    <w:rsid w:val="00674BCD"/>
    <w:rsid w:val="00674E34"/>
    <w:rsid w:val="00674F7F"/>
    <w:rsid w:val="00675190"/>
    <w:rsid w:val="006754DE"/>
    <w:rsid w:val="0067555F"/>
    <w:rsid w:val="00675798"/>
    <w:rsid w:val="00675A66"/>
    <w:rsid w:val="00675B37"/>
    <w:rsid w:val="00675C8D"/>
    <w:rsid w:val="00675DA2"/>
    <w:rsid w:val="00675FFF"/>
    <w:rsid w:val="0067674C"/>
    <w:rsid w:val="006767A0"/>
    <w:rsid w:val="00676813"/>
    <w:rsid w:val="006768DF"/>
    <w:rsid w:val="00676BC0"/>
    <w:rsid w:val="00676CF1"/>
    <w:rsid w:val="00676D3C"/>
    <w:rsid w:val="00676E15"/>
    <w:rsid w:val="006771C9"/>
    <w:rsid w:val="006773AF"/>
    <w:rsid w:val="00677530"/>
    <w:rsid w:val="006775AF"/>
    <w:rsid w:val="00677F9A"/>
    <w:rsid w:val="00677FF5"/>
    <w:rsid w:val="00680052"/>
    <w:rsid w:val="00680090"/>
    <w:rsid w:val="0068012C"/>
    <w:rsid w:val="006801EF"/>
    <w:rsid w:val="006802DD"/>
    <w:rsid w:val="006804DC"/>
    <w:rsid w:val="00680B86"/>
    <w:rsid w:val="00680F95"/>
    <w:rsid w:val="0068144F"/>
    <w:rsid w:val="006815FB"/>
    <w:rsid w:val="00681761"/>
    <w:rsid w:val="006817FF"/>
    <w:rsid w:val="006818AB"/>
    <w:rsid w:val="006819E0"/>
    <w:rsid w:val="00681AD4"/>
    <w:rsid w:val="00681F72"/>
    <w:rsid w:val="00681FCF"/>
    <w:rsid w:val="00682118"/>
    <w:rsid w:val="006824AA"/>
    <w:rsid w:val="006824C6"/>
    <w:rsid w:val="006824E4"/>
    <w:rsid w:val="006825D7"/>
    <w:rsid w:val="00682723"/>
    <w:rsid w:val="0068274F"/>
    <w:rsid w:val="006828E3"/>
    <w:rsid w:val="00682BFC"/>
    <w:rsid w:val="00682D0F"/>
    <w:rsid w:val="00682ED4"/>
    <w:rsid w:val="00682F61"/>
    <w:rsid w:val="006834AB"/>
    <w:rsid w:val="006835E0"/>
    <w:rsid w:val="00683648"/>
    <w:rsid w:val="006836DA"/>
    <w:rsid w:val="006836F6"/>
    <w:rsid w:val="00683805"/>
    <w:rsid w:val="00683858"/>
    <w:rsid w:val="00683A14"/>
    <w:rsid w:val="00683C35"/>
    <w:rsid w:val="00683D1A"/>
    <w:rsid w:val="00683D25"/>
    <w:rsid w:val="00683E50"/>
    <w:rsid w:val="00683EFD"/>
    <w:rsid w:val="00683FFA"/>
    <w:rsid w:val="0068427E"/>
    <w:rsid w:val="00684756"/>
    <w:rsid w:val="00684DF9"/>
    <w:rsid w:val="00684FE3"/>
    <w:rsid w:val="00685516"/>
    <w:rsid w:val="006855FE"/>
    <w:rsid w:val="00685647"/>
    <w:rsid w:val="00685B63"/>
    <w:rsid w:val="00686062"/>
    <w:rsid w:val="006861D7"/>
    <w:rsid w:val="006863C3"/>
    <w:rsid w:val="0068648E"/>
    <w:rsid w:val="0068681B"/>
    <w:rsid w:val="0068681D"/>
    <w:rsid w:val="00686AC7"/>
    <w:rsid w:val="00686CD0"/>
    <w:rsid w:val="00686D4C"/>
    <w:rsid w:val="00686DE5"/>
    <w:rsid w:val="00686F3B"/>
    <w:rsid w:val="00686F44"/>
    <w:rsid w:val="006871E2"/>
    <w:rsid w:val="00687805"/>
    <w:rsid w:val="00687AB5"/>
    <w:rsid w:val="00687AFB"/>
    <w:rsid w:val="00687B13"/>
    <w:rsid w:val="00687BE3"/>
    <w:rsid w:val="00687C5B"/>
    <w:rsid w:val="00690163"/>
    <w:rsid w:val="006906EE"/>
    <w:rsid w:val="00690845"/>
    <w:rsid w:val="00690D08"/>
    <w:rsid w:val="00690D46"/>
    <w:rsid w:val="00690E1B"/>
    <w:rsid w:val="00690EB7"/>
    <w:rsid w:val="00691020"/>
    <w:rsid w:val="006911C9"/>
    <w:rsid w:val="00691202"/>
    <w:rsid w:val="0069145D"/>
    <w:rsid w:val="00691517"/>
    <w:rsid w:val="006918B5"/>
    <w:rsid w:val="00691AC0"/>
    <w:rsid w:val="00691B1F"/>
    <w:rsid w:val="00691E33"/>
    <w:rsid w:val="0069222A"/>
    <w:rsid w:val="0069224B"/>
    <w:rsid w:val="006924F4"/>
    <w:rsid w:val="006928EB"/>
    <w:rsid w:val="00692942"/>
    <w:rsid w:val="00692F37"/>
    <w:rsid w:val="00693929"/>
    <w:rsid w:val="00693A57"/>
    <w:rsid w:val="00693C6E"/>
    <w:rsid w:val="00693E31"/>
    <w:rsid w:val="00693F58"/>
    <w:rsid w:val="00693F88"/>
    <w:rsid w:val="006941D5"/>
    <w:rsid w:val="006942EA"/>
    <w:rsid w:val="006943B2"/>
    <w:rsid w:val="006944A9"/>
    <w:rsid w:val="0069451A"/>
    <w:rsid w:val="00694A86"/>
    <w:rsid w:val="00694AF5"/>
    <w:rsid w:val="00694E03"/>
    <w:rsid w:val="00694F67"/>
    <w:rsid w:val="00694FBF"/>
    <w:rsid w:val="00695034"/>
    <w:rsid w:val="00695039"/>
    <w:rsid w:val="00695040"/>
    <w:rsid w:val="006951FB"/>
    <w:rsid w:val="00695352"/>
    <w:rsid w:val="006955F1"/>
    <w:rsid w:val="00695899"/>
    <w:rsid w:val="00695B92"/>
    <w:rsid w:val="00695C9E"/>
    <w:rsid w:val="00695F92"/>
    <w:rsid w:val="00696028"/>
    <w:rsid w:val="00696181"/>
    <w:rsid w:val="00696286"/>
    <w:rsid w:val="006963EE"/>
    <w:rsid w:val="00696523"/>
    <w:rsid w:val="006965CC"/>
    <w:rsid w:val="006967C5"/>
    <w:rsid w:val="00696ADF"/>
    <w:rsid w:val="00696AE4"/>
    <w:rsid w:val="00696B53"/>
    <w:rsid w:val="00696CF6"/>
    <w:rsid w:val="00696D92"/>
    <w:rsid w:val="00696E36"/>
    <w:rsid w:val="00696EB6"/>
    <w:rsid w:val="0069709C"/>
    <w:rsid w:val="00697E19"/>
    <w:rsid w:val="00697E60"/>
    <w:rsid w:val="00697EF8"/>
    <w:rsid w:val="006A00F2"/>
    <w:rsid w:val="006A016C"/>
    <w:rsid w:val="006A021C"/>
    <w:rsid w:val="006A024C"/>
    <w:rsid w:val="006A02A2"/>
    <w:rsid w:val="006A03EA"/>
    <w:rsid w:val="006A0695"/>
    <w:rsid w:val="006A083C"/>
    <w:rsid w:val="006A0892"/>
    <w:rsid w:val="006A08C9"/>
    <w:rsid w:val="006A08DC"/>
    <w:rsid w:val="006A0942"/>
    <w:rsid w:val="006A0B50"/>
    <w:rsid w:val="006A0BE8"/>
    <w:rsid w:val="006A0BFA"/>
    <w:rsid w:val="006A0ED5"/>
    <w:rsid w:val="006A103B"/>
    <w:rsid w:val="006A11F3"/>
    <w:rsid w:val="006A1263"/>
    <w:rsid w:val="006A1285"/>
    <w:rsid w:val="006A135F"/>
    <w:rsid w:val="006A137A"/>
    <w:rsid w:val="006A13F1"/>
    <w:rsid w:val="006A1B4C"/>
    <w:rsid w:val="006A1D91"/>
    <w:rsid w:val="006A20C4"/>
    <w:rsid w:val="006A26F6"/>
    <w:rsid w:val="006A27CF"/>
    <w:rsid w:val="006A2923"/>
    <w:rsid w:val="006A2955"/>
    <w:rsid w:val="006A299A"/>
    <w:rsid w:val="006A2B1A"/>
    <w:rsid w:val="006A2DAC"/>
    <w:rsid w:val="006A2F5C"/>
    <w:rsid w:val="006A2F99"/>
    <w:rsid w:val="006A3158"/>
    <w:rsid w:val="006A322C"/>
    <w:rsid w:val="006A3372"/>
    <w:rsid w:val="006A34CA"/>
    <w:rsid w:val="006A3522"/>
    <w:rsid w:val="006A3684"/>
    <w:rsid w:val="006A36FF"/>
    <w:rsid w:val="006A38F8"/>
    <w:rsid w:val="006A3954"/>
    <w:rsid w:val="006A3F05"/>
    <w:rsid w:val="006A412F"/>
    <w:rsid w:val="006A4F33"/>
    <w:rsid w:val="006A520F"/>
    <w:rsid w:val="006A5220"/>
    <w:rsid w:val="006A5350"/>
    <w:rsid w:val="006A5379"/>
    <w:rsid w:val="006A53FF"/>
    <w:rsid w:val="006A550D"/>
    <w:rsid w:val="006A552F"/>
    <w:rsid w:val="006A57BC"/>
    <w:rsid w:val="006A58DA"/>
    <w:rsid w:val="006A59B6"/>
    <w:rsid w:val="006A59E1"/>
    <w:rsid w:val="006A5A6D"/>
    <w:rsid w:val="006A5B69"/>
    <w:rsid w:val="006A5BCA"/>
    <w:rsid w:val="006A5BCF"/>
    <w:rsid w:val="006A5F17"/>
    <w:rsid w:val="006A637B"/>
    <w:rsid w:val="006A64F8"/>
    <w:rsid w:val="006A64FD"/>
    <w:rsid w:val="006A675C"/>
    <w:rsid w:val="006A685F"/>
    <w:rsid w:val="006A686D"/>
    <w:rsid w:val="006A68FA"/>
    <w:rsid w:val="006A6957"/>
    <w:rsid w:val="006A6E0A"/>
    <w:rsid w:val="006A6F2C"/>
    <w:rsid w:val="006A7014"/>
    <w:rsid w:val="006A72A0"/>
    <w:rsid w:val="006A742B"/>
    <w:rsid w:val="006A7605"/>
    <w:rsid w:val="006A78DB"/>
    <w:rsid w:val="006A78DD"/>
    <w:rsid w:val="006A792D"/>
    <w:rsid w:val="006A7931"/>
    <w:rsid w:val="006A7A44"/>
    <w:rsid w:val="006A7B1E"/>
    <w:rsid w:val="006A7C2A"/>
    <w:rsid w:val="006B01C9"/>
    <w:rsid w:val="006B07CC"/>
    <w:rsid w:val="006B0A78"/>
    <w:rsid w:val="006B0B14"/>
    <w:rsid w:val="006B0C5C"/>
    <w:rsid w:val="006B0C6A"/>
    <w:rsid w:val="006B0F3E"/>
    <w:rsid w:val="006B1033"/>
    <w:rsid w:val="006B16F9"/>
    <w:rsid w:val="006B1851"/>
    <w:rsid w:val="006B1B69"/>
    <w:rsid w:val="006B1F95"/>
    <w:rsid w:val="006B21CC"/>
    <w:rsid w:val="006B2329"/>
    <w:rsid w:val="006B2349"/>
    <w:rsid w:val="006B2366"/>
    <w:rsid w:val="006B23F3"/>
    <w:rsid w:val="006B28B1"/>
    <w:rsid w:val="006B2982"/>
    <w:rsid w:val="006B2C3F"/>
    <w:rsid w:val="006B2EC8"/>
    <w:rsid w:val="006B2FE9"/>
    <w:rsid w:val="006B32AA"/>
    <w:rsid w:val="006B360E"/>
    <w:rsid w:val="006B3780"/>
    <w:rsid w:val="006B3A03"/>
    <w:rsid w:val="006B3A26"/>
    <w:rsid w:val="006B3AA4"/>
    <w:rsid w:val="006B3B2C"/>
    <w:rsid w:val="006B3BCF"/>
    <w:rsid w:val="006B3E7C"/>
    <w:rsid w:val="006B3F19"/>
    <w:rsid w:val="006B4163"/>
    <w:rsid w:val="006B44A8"/>
    <w:rsid w:val="006B4720"/>
    <w:rsid w:val="006B4739"/>
    <w:rsid w:val="006B47B9"/>
    <w:rsid w:val="006B4A93"/>
    <w:rsid w:val="006B4AC4"/>
    <w:rsid w:val="006B4B12"/>
    <w:rsid w:val="006B4B2F"/>
    <w:rsid w:val="006B4C3F"/>
    <w:rsid w:val="006B4CB8"/>
    <w:rsid w:val="006B4D63"/>
    <w:rsid w:val="006B4D7E"/>
    <w:rsid w:val="006B4D8B"/>
    <w:rsid w:val="006B4E1E"/>
    <w:rsid w:val="006B4FE7"/>
    <w:rsid w:val="006B5051"/>
    <w:rsid w:val="006B557A"/>
    <w:rsid w:val="006B56F5"/>
    <w:rsid w:val="006B57E5"/>
    <w:rsid w:val="006B5D2C"/>
    <w:rsid w:val="006B5E88"/>
    <w:rsid w:val="006B5EC0"/>
    <w:rsid w:val="006B623E"/>
    <w:rsid w:val="006B6508"/>
    <w:rsid w:val="006B6592"/>
    <w:rsid w:val="006B66BD"/>
    <w:rsid w:val="006B6920"/>
    <w:rsid w:val="006B694A"/>
    <w:rsid w:val="006B6AD9"/>
    <w:rsid w:val="006B6C98"/>
    <w:rsid w:val="006B6F34"/>
    <w:rsid w:val="006B6FB9"/>
    <w:rsid w:val="006B7796"/>
    <w:rsid w:val="006B7A1E"/>
    <w:rsid w:val="006B7FE8"/>
    <w:rsid w:val="006C02E6"/>
    <w:rsid w:val="006C046F"/>
    <w:rsid w:val="006C05B8"/>
    <w:rsid w:val="006C06FF"/>
    <w:rsid w:val="006C0815"/>
    <w:rsid w:val="006C0875"/>
    <w:rsid w:val="006C0C60"/>
    <w:rsid w:val="006C0CE1"/>
    <w:rsid w:val="006C0D20"/>
    <w:rsid w:val="006C0E13"/>
    <w:rsid w:val="006C10BC"/>
    <w:rsid w:val="006C127C"/>
    <w:rsid w:val="006C15BD"/>
    <w:rsid w:val="006C1761"/>
    <w:rsid w:val="006C18B2"/>
    <w:rsid w:val="006C197B"/>
    <w:rsid w:val="006C1A59"/>
    <w:rsid w:val="006C1A63"/>
    <w:rsid w:val="006C1C04"/>
    <w:rsid w:val="006C1CE4"/>
    <w:rsid w:val="006C1DEA"/>
    <w:rsid w:val="006C1EA8"/>
    <w:rsid w:val="006C1EED"/>
    <w:rsid w:val="006C22F7"/>
    <w:rsid w:val="006C257E"/>
    <w:rsid w:val="006C2597"/>
    <w:rsid w:val="006C26AE"/>
    <w:rsid w:val="006C26E9"/>
    <w:rsid w:val="006C26FF"/>
    <w:rsid w:val="006C2732"/>
    <w:rsid w:val="006C29EA"/>
    <w:rsid w:val="006C2A5E"/>
    <w:rsid w:val="006C2C50"/>
    <w:rsid w:val="006C2EAF"/>
    <w:rsid w:val="006C2F74"/>
    <w:rsid w:val="006C32F2"/>
    <w:rsid w:val="006C334F"/>
    <w:rsid w:val="006C3400"/>
    <w:rsid w:val="006C34ED"/>
    <w:rsid w:val="006C3515"/>
    <w:rsid w:val="006C367B"/>
    <w:rsid w:val="006C38AB"/>
    <w:rsid w:val="006C38EE"/>
    <w:rsid w:val="006C3B17"/>
    <w:rsid w:val="006C3D65"/>
    <w:rsid w:val="006C46C7"/>
    <w:rsid w:val="006C474A"/>
    <w:rsid w:val="006C4A40"/>
    <w:rsid w:val="006C4B73"/>
    <w:rsid w:val="006C4CE0"/>
    <w:rsid w:val="006C4D6D"/>
    <w:rsid w:val="006C4DE7"/>
    <w:rsid w:val="006C4EE9"/>
    <w:rsid w:val="006C4F27"/>
    <w:rsid w:val="006C4F32"/>
    <w:rsid w:val="006C4F68"/>
    <w:rsid w:val="006C500F"/>
    <w:rsid w:val="006C5094"/>
    <w:rsid w:val="006C514B"/>
    <w:rsid w:val="006C55CC"/>
    <w:rsid w:val="006C5712"/>
    <w:rsid w:val="006C576F"/>
    <w:rsid w:val="006C58F1"/>
    <w:rsid w:val="006C5B92"/>
    <w:rsid w:val="006C5C8A"/>
    <w:rsid w:val="006C5EC9"/>
    <w:rsid w:val="006C6597"/>
    <w:rsid w:val="006C65EC"/>
    <w:rsid w:val="006C6739"/>
    <w:rsid w:val="006C68B7"/>
    <w:rsid w:val="006C69B2"/>
    <w:rsid w:val="006C6DC3"/>
    <w:rsid w:val="006C6E91"/>
    <w:rsid w:val="006C7264"/>
    <w:rsid w:val="006C7289"/>
    <w:rsid w:val="006C7419"/>
    <w:rsid w:val="006C7454"/>
    <w:rsid w:val="006C7933"/>
    <w:rsid w:val="006C7A0B"/>
    <w:rsid w:val="006C7C08"/>
    <w:rsid w:val="006C7CF9"/>
    <w:rsid w:val="006C7E68"/>
    <w:rsid w:val="006D0210"/>
    <w:rsid w:val="006D02D8"/>
    <w:rsid w:val="006D02F1"/>
    <w:rsid w:val="006D04E5"/>
    <w:rsid w:val="006D08EA"/>
    <w:rsid w:val="006D0B0A"/>
    <w:rsid w:val="006D0B9E"/>
    <w:rsid w:val="006D0C3C"/>
    <w:rsid w:val="006D0E3D"/>
    <w:rsid w:val="006D1035"/>
    <w:rsid w:val="006D1154"/>
    <w:rsid w:val="006D14DD"/>
    <w:rsid w:val="006D1A52"/>
    <w:rsid w:val="006D1C2D"/>
    <w:rsid w:val="006D2667"/>
    <w:rsid w:val="006D290C"/>
    <w:rsid w:val="006D291A"/>
    <w:rsid w:val="006D293E"/>
    <w:rsid w:val="006D2A48"/>
    <w:rsid w:val="006D2AF7"/>
    <w:rsid w:val="006D2E5E"/>
    <w:rsid w:val="006D340B"/>
    <w:rsid w:val="006D381D"/>
    <w:rsid w:val="006D3A25"/>
    <w:rsid w:val="006D3CDC"/>
    <w:rsid w:val="006D3E64"/>
    <w:rsid w:val="006D4139"/>
    <w:rsid w:val="006D4174"/>
    <w:rsid w:val="006D418E"/>
    <w:rsid w:val="006D41C2"/>
    <w:rsid w:val="006D423F"/>
    <w:rsid w:val="006D431F"/>
    <w:rsid w:val="006D4502"/>
    <w:rsid w:val="006D4546"/>
    <w:rsid w:val="006D465E"/>
    <w:rsid w:val="006D47D6"/>
    <w:rsid w:val="006D4B13"/>
    <w:rsid w:val="006D4D9D"/>
    <w:rsid w:val="006D4DD8"/>
    <w:rsid w:val="006D4E15"/>
    <w:rsid w:val="006D4EF0"/>
    <w:rsid w:val="006D5413"/>
    <w:rsid w:val="006D5731"/>
    <w:rsid w:val="006D592F"/>
    <w:rsid w:val="006D5BDF"/>
    <w:rsid w:val="006D5F3E"/>
    <w:rsid w:val="006D5FF0"/>
    <w:rsid w:val="006D617C"/>
    <w:rsid w:val="006D64A9"/>
    <w:rsid w:val="006D6671"/>
    <w:rsid w:val="006D6836"/>
    <w:rsid w:val="006D6966"/>
    <w:rsid w:val="006D69DF"/>
    <w:rsid w:val="006D6B14"/>
    <w:rsid w:val="006D6B67"/>
    <w:rsid w:val="006D6BE3"/>
    <w:rsid w:val="006D700D"/>
    <w:rsid w:val="006D742C"/>
    <w:rsid w:val="006D7598"/>
    <w:rsid w:val="006D75FC"/>
    <w:rsid w:val="006D7A00"/>
    <w:rsid w:val="006D7BB0"/>
    <w:rsid w:val="006E0614"/>
    <w:rsid w:val="006E0707"/>
    <w:rsid w:val="006E0727"/>
    <w:rsid w:val="006E09D7"/>
    <w:rsid w:val="006E110C"/>
    <w:rsid w:val="006E1112"/>
    <w:rsid w:val="006E1270"/>
    <w:rsid w:val="006E12DA"/>
    <w:rsid w:val="006E1351"/>
    <w:rsid w:val="006E137D"/>
    <w:rsid w:val="006E13A4"/>
    <w:rsid w:val="006E14CD"/>
    <w:rsid w:val="006E155C"/>
    <w:rsid w:val="006E168C"/>
    <w:rsid w:val="006E16B7"/>
    <w:rsid w:val="006E17F1"/>
    <w:rsid w:val="006E1B2C"/>
    <w:rsid w:val="006E1E41"/>
    <w:rsid w:val="006E1FB9"/>
    <w:rsid w:val="006E24C4"/>
    <w:rsid w:val="006E26AB"/>
    <w:rsid w:val="006E2777"/>
    <w:rsid w:val="006E27AC"/>
    <w:rsid w:val="006E2875"/>
    <w:rsid w:val="006E2883"/>
    <w:rsid w:val="006E2ADD"/>
    <w:rsid w:val="006E2B91"/>
    <w:rsid w:val="006E2CF4"/>
    <w:rsid w:val="006E2F33"/>
    <w:rsid w:val="006E31D4"/>
    <w:rsid w:val="006E3280"/>
    <w:rsid w:val="006E32B0"/>
    <w:rsid w:val="006E343F"/>
    <w:rsid w:val="006E37C0"/>
    <w:rsid w:val="006E38D4"/>
    <w:rsid w:val="006E391D"/>
    <w:rsid w:val="006E3AC3"/>
    <w:rsid w:val="006E3AD0"/>
    <w:rsid w:val="006E3BCF"/>
    <w:rsid w:val="006E3C15"/>
    <w:rsid w:val="006E3C1D"/>
    <w:rsid w:val="006E3CAF"/>
    <w:rsid w:val="006E3D20"/>
    <w:rsid w:val="006E3E61"/>
    <w:rsid w:val="006E3F61"/>
    <w:rsid w:val="006E3F62"/>
    <w:rsid w:val="006E3FEA"/>
    <w:rsid w:val="006E4164"/>
    <w:rsid w:val="006E431E"/>
    <w:rsid w:val="006E43B0"/>
    <w:rsid w:val="006E4531"/>
    <w:rsid w:val="006E461E"/>
    <w:rsid w:val="006E4642"/>
    <w:rsid w:val="006E4696"/>
    <w:rsid w:val="006E470D"/>
    <w:rsid w:val="006E47B1"/>
    <w:rsid w:val="006E49D4"/>
    <w:rsid w:val="006E49F9"/>
    <w:rsid w:val="006E4B78"/>
    <w:rsid w:val="006E4D70"/>
    <w:rsid w:val="006E5019"/>
    <w:rsid w:val="006E50F0"/>
    <w:rsid w:val="006E514A"/>
    <w:rsid w:val="006E5188"/>
    <w:rsid w:val="006E5202"/>
    <w:rsid w:val="006E5608"/>
    <w:rsid w:val="006E563F"/>
    <w:rsid w:val="006E5653"/>
    <w:rsid w:val="006E57DA"/>
    <w:rsid w:val="006E596B"/>
    <w:rsid w:val="006E5CD0"/>
    <w:rsid w:val="006E5F00"/>
    <w:rsid w:val="006E6145"/>
    <w:rsid w:val="006E62F4"/>
    <w:rsid w:val="006E637B"/>
    <w:rsid w:val="006E6810"/>
    <w:rsid w:val="006E68E1"/>
    <w:rsid w:val="006E6990"/>
    <w:rsid w:val="006E6B79"/>
    <w:rsid w:val="006E6BC2"/>
    <w:rsid w:val="006E6E79"/>
    <w:rsid w:val="006E708E"/>
    <w:rsid w:val="006E70E9"/>
    <w:rsid w:val="006E72EE"/>
    <w:rsid w:val="006E762F"/>
    <w:rsid w:val="006E7883"/>
    <w:rsid w:val="006E79BC"/>
    <w:rsid w:val="006E79BD"/>
    <w:rsid w:val="006E7BC7"/>
    <w:rsid w:val="006E7DF7"/>
    <w:rsid w:val="006F0179"/>
    <w:rsid w:val="006F0279"/>
    <w:rsid w:val="006F02AB"/>
    <w:rsid w:val="006F0450"/>
    <w:rsid w:val="006F045C"/>
    <w:rsid w:val="006F0726"/>
    <w:rsid w:val="006F072F"/>
    <w:rsid w:val="006F0791"/>
    <w:rsid w:val="006F08D6"/>
    <w:rsid w:val="006F08FB"/>
    <w:rsid w:val="006F0AD1"/>
    <w:rsid w:val="006F0B70"/>
    <w:rsid w:val="006F0B76"/>
    <w:rsid w:val="006F0C25"/>
    <w:rsid w:val="006F0CB9"/>
    <w:rsid w:val="006F0D29"/>
    <w:rsid w:val="006F0E05"/>
    <w:rsid w:val="006F10F7"/>
    <w:rsid w:val="006F18A7"/>
    <w:rsid w:val="006F19B2"/>
    <w:rsid w:val="006F1A0B"/>
    <w:rsid w:val="006F1CB6"/>
    <w:rsid w:val="006F1D4D"/>
    <w:rsid w:val="006F1D70"/>
    <w:rsid w:val="006F2214"/>
    <w:rsid w:val="006F24AE"/>
    <w:rsid w:val="006F25FA"/>
    <w:rsid w:val="006F27D2"/>
    <w:rsid w:val="006F2EB3"/>
    <w:rsid w:val="006F2EC3"/>
    <w:rsid w:val="006F2F4C"/>
    <w:rsid w:val="006F30A4"/>
    <w:rsid w:val="006F33B9"/>
    <w:rsid w:val="006F34ED"/>
    <w:rsid w:val="006F3772"/>
    <w:rsid w:val="006F3789"/>
    <w:rsid w:val="006F3B3D"/>
    <w:rsid w:val="006F3CBA"/>
    <w:rsid w:val="006F3E44"/>
    <w:rsid w:val="006F42B1"/>
    <w:rsid w:val="006F4368"/>
    <w:rsid w:val="006F4426"/>
    <w:rsid w:val="006F4556"/>
    <w:rsid w:val="006F4719"/>
    <w:rsid w:val="006F47F1"/>
    <w:rsid w:val="006F4C0A"/>
    <w:rsid w:val="006F5051"/>
    <w:rsid w:val="006F50FA"/>
    <w:rsid w:val="006F567E"/>
    <w:rsid w:val="006F570D"/>
    <w:rsid w:val="006F5BE4"/>
    <w:rsid w:val="006F5C93"/>
    <w:rsid w:val="006F5D66"/>
    <w:rsid w:val="006F5E37"/>
    <w:rsid w:val="006F5EF0"/>
    <w:rsid w:val="006F6022"/>
    <w:rsid w:val="006F609F"/>
    <w:rsid w:val="006F62F0"/>
    <w:rsid w:val="006F631F"/>
    <w:rsid w:val="006F64E1"/>
    <w:rsid w:val="006F6611"/>
    <w:rsid w:val="006F662A"/>
    <w:rsid w:val="006F66B9"/>
    <w:rsid w:val="006F6899"/>
    <w:rsid w:val="006F68BC"/>
    <w:rsid w:val="006F695E"/>
    <w:rsid w:val="006F6B4F"/>
    <w:rsid w:val="006F6F7B"/>
    <w:rsid w:val="006F721B"/>
    <w:rsid w:val="006F727F"/>
    <w:rsid w:val="006F7299"/>
    <w:rsid w:val="006F7354"/>
    <w:rsid w:val="006F7458"/>
    <w:rsid w:val="006F746C"/>
    <w:rsid w:val="006F766F"/>
    <w:rsid w:val="006F790D"/>
    <w:rsid w:val="006F7CC8"/>
    <w:rsid w:val="006F7DE7"/>
    <w:rsid w:val="006F7F3B"/>
    <w:rsid w:val="006F7F73"/>
    <w:rsid w:val="00700071"/>
    <w:rsid w:val="0070020A"/>
    <w:rsid w:val="0070034E"/>
    <w:rsid w:val="007003D5"/>
    <w:rsid w:val="007004CB"/>
    <w:rsid w:val="007005B9"/>
    <w:rsid w:val="007005EF"/>
    <w:rsid w:val="007008C4"/>
    <w:rsid w:val="00700E05"/>
    <w:rsid w:val="00700FBF"/>
    <w:rsid w:val="0070129A"/>
    <w:rsid w:val="00701432"/>
    <w:rsid w:val="00701533"/>
    <w:rsid w:val="007015B7"/>
    <w:rsid w:val="007017E4"/>
    <w:rsid w:val="007018DB"/>
    <w:rsid w:val="0070190C"/>
    <w:rsid w:val="00701DE6"/>
    <w:rsid w:val="00702061"/>
    <w:rsid w:val="00702648"/>
    <w:rsid w:val="00702842"/>
    <w:rsid w:val="00702ACD"/>
    <w:rsid w:val="00702B03"/>
    <w:rsid w:val="00702C94"/>
    <w:rsid w:val="00702CB0"/>
    <w:rsid w:val="00702D8A"/>
    <w:rsid w:val="00702EC1"/>
    <w:rsid w:val="00702EF3"/>
    <w:rsid w:val="0070321F"/>
    <w:rsid w:val="00703253"/>
    <w:rsid w:val="00703329"/>
    <w:rsid w:val="00703389"/>
    <w:rsid w:val="00703473"/>
    <w:rsid w:val="007036AB"/>
    <w:rsid w:val="00703AE5"/>
    <w:rsid w:val="00703C4C"/>
    <w:rsid w:val="00703D3D"/>
    <w:rsid w:val="00703D48"/>
    <w:rsid w:val="00703DF1"/>
    <w:rsid w:val="00703E17"/>
    <w:rsid w:val="00703EF4"/>
    <w:rsid w:val="00703F1B"/>
    <w:rsid w:val="00703FE5"/>
    <w:rsid w:val="00704122"/>
    <w:rsid w:val="00704252"/>
    <w:rsid w:val="00704765"/>
    <w:rsid w:val="007047A9"/>
    <w:rsid w:val="007047C2"/>
    <w:rsid w:val="00704809"/>
    <w:rsid w:val="0070493E"/>
    <w:rsid w:val="00704A9C"/>
    <w:rsid w:val="00704B61"/>
    <w:rsid w:val="00704B72"/>
    <w:rsid w:val="00704B88"/>
    <w:rsid w:val="00704CCB"/>
    <w:rsid w:val="00704D15"/>
    <w:rsid w:val="00704DDC"/>
    <w:rsid w:val="00704E00"/>
    <w:rsid w:val="00704E83"/>
    <w:rsid w:val="00704F96"/>
    <w:rsid w:val="0070528A"/>
    <w:rsid w:val="00705552"/>
    <w:rsid w:val="00705612"/>
    <w:rsid w:val="00705672"/>
    <w:rsid w:val="00705795"/>
    <w:rsid w:val="00705B94"/>
    <w:rsid w:val="00705BAD"/>
    <w:rsid w:val="00705BAE"/>
    <w:rsid w:val="00705C83"/>
    <w:rsid w:val="00705D26"/>
    <w:rsid w:val="00705EDB"/>
    <w:rsid w:val="007061F0"/>
    <w:rsid w:val="00706236"/>
    <w:rsid w:val="00706385"/>
    <w:rsid w:val="007063F3"/>
    <w:rsid w:val="007066C9"/>
    <w:rsid w:val="00706A0B"/>
    <w:rsid w:val="00706AD9"/>
    <w:rsid w:val="00706D05"/>
    <w:rsid w:val="00706F65"/>
    <w:rsid w:val="00706FCD"/>
    <w:rsid w:val="00707073"/>
    <w:rsid w:val="007070D4"/>
    <w:rsid w:val="007073E7"/>
    <w:rsid w:val="0070741B"/>
    <w:rsid w:val="00707442"/>
    <w:rsid w:val="00707488"/>
    <w:rsid w:val="0070751F"/>
    <w:rsid w:val="007077CB"/>
    <w:rsid w:val="00707A46"/>
    <w:rsid w:val="00707F69"/>
    <w:rsid w:val="00710010"/>
    <w:rsid w:val="0071004F"/>
    <w:rsid w:val="007100F3"/>
    <w:rsid w:val="00710452"/>
    <w:rsid w:val="00710B2F"/>
    <w:rsid w:val="00710E60"/>
    <w:rsid w:val="00710EEE"/>
    <w:rsid w:val="00710F02"/>
    <w:rsid w:val="00711157"/>
    <w:rsid w:val="0071118D"/>
    <w:rsid w:val="00711535"/>
    <w:rsid w:val="00711583"/>
    <w:rsid w:val="007115B3"/>
    <w:rsid w:val="00711E1C"/>
    <w:rsid w:val="00711EA0"/>
    <w:rsid w:val="00711EE2"/>
    <w:rsid w:val="00711EE8"/>
    <w:rsid w:val="00712BDC"/>
    <w:rsid w:val="00712CD2"/>
    <w:rsid w:val="00712DE0"/>
    <w:rsid w:val="007130AE"/>
    <w:rsid w:val="0071341C"/>
    <w:rsid w:val="0071344E"/>
    <w:rsid w:val="007138F4"/>
    <w:rsid w:val="007139CD"/>
    <w:rsid w:val="00713BBC"/>
    <w:rsid w:val="00713C43"/>
    <w:rsid w:val="00713D32"/>
    <w:rsid w:val="00713D42"/>
    <w:rsid w:val="00713DAA"/>
    <w:rsid w:val="00714055"/>
    <w:rsid w:val="00714236"/>
    <w:rsid w:val="00714305"/>
    <w:rsid w:val="007143CB"/>
    <w:rsid w:val="007145BB"/>
    <w:rsid w:val="00714637"/>
    <w:rsid w:val="0071469C"/>
    <w:rsid w:val="0071478D"/>
    <w:rsid w:val="007147A5"/>
    <w:rsid w:val="00714A2B"/>
    <w:rsid w:val="00714AAA"/>
    <w:rsid w:val="00714C81"/>
    <w:rsid w:val="00714D54"/>
    <w:rsid w:val="007154CB"/>
    <w:rsid w:val="0071568E"/>
    <w:rsid w:val="0071594B"/>
    <w:rsid w:val="007159DF"/>
    <w:rsid w:val="00715A0F"/>
    <w:rsid w:val="00715B43"/>
    <w:rsid w:val="00716243"/>
    <w:rsid w:val="007162C3"/>
    <w:rsid w:val="0071658B"/>
    <w:rsid w:val="007165F7"/>
    <w:rsid w:val="007166C5"/>
    <w:rsid w:val="007166F5"/>
    <w:rsid w:val="007167B7"/>
    <w:rsid w:val="0071688B"/>
    <w:rsid w:val="00716C61"/>
    <w:rsid w:val="00716CB2"/>
    <w:rsid w:val="00716CE7"/>
    <w:rsid w:val="00716D01"/>
    <w:rsid w:val="00716E7B"/>
    <w:rsid w:val="00716F56"/>
    <w:rsid w:val="007173AE"/>
    <w:rsid w:val="0071740E"/>
    <w:rsid w:val="00717508"/>
    <w:rsid w:val="007179D6"/>
    <w:rsid w:val="007201D0"/>
    <w:rsid w:val="00720253"/>
    <w:rsid w:val="00720330"/>
    <w:rsid w:val="007208BE"/>
    <w:rsid w:val="007209BB"/>
    <w:rsid w:val="00720A3D"/>
    <w:rsid w:val="00720D24"/>
    <w:rsid w:val="00720E9B"/>
    <w:rsid w:val="00721168"/>
    <w:rsid w:val="00721243"/>
    <w:rsid w:val="007214B5"/>
    <w:rsid w:val="00721C49"/>
    <w:rsid w:val="00721CBF"/>
    <w:rsid w:val="00721DB6"/>
    <w:rsid w:val="00721E1F"/>
    <w:rsid w:val="00721E33"/>
    <w:rsid w:val="007221A9"/>
    <w:rsid w:val="0072236D"/>
    <w:rsid w:val="00722511"/>
    <w:rsid w:val="00722585"/>
    <w:rsid w:val="00722886"/>
    <w:rsid w:val="007229A5"/>
    <w:rsid w:val="007229E7"/>
    <w:rsid w:val="00722E24"/>
    <w:rsid w:val="00722FDB"/>
    <w:rsid w:val="007230E5"/>
    <w:rsid w:val="00723178"/>
    <w:rsid w:val="007232BF"/>
    <w:rsid w:val="007232E6"/>
    <w:rsid w:val="00723343"/>
    <w:rsid w:val="00723380"/>
    <w:rsid w:val="00723412"/>
    <w:rsid w:val="007235F4"/>
    <w:rsid w:val="00723632"/>
    <w:rsid w:val="0072371A"/>
    <w:rsid w:val="00723817"/>
    <w:rsid w:val="00723849"/>
    <w:rsid w:val="00723CD3"/>
    <w:rsid w:val="00723D3E"/>
    <w:rsid w:val="00723F97"/>
    <w:rsid w:val="00724035"/>
    <w:rsid w:val="00724274"/>
    <w:rsid w:val="00724702"/>
    <w:rsid w:val="007248DD"/>
    <w:rsid w:val="00724C29"/>
    <w:rsid w:val="00724DE9"/>
    <w:rsid w:val="00724E2B"/>
    <w:rsid w:val="00724F43"/>
    <w:rsid w:val="00725432"/>
    <w:rsid w:val="00725524"/>
    <w:rsid w:val="007255A4"/>
    <w:rsid w:val="007256BC"/>
    <w:rsid w:val="0072575F"/>
    <w:rsid w:val="00725B28"/>
    <w:rsid w:val="00725D43"/>
    <w:rsid w:val="00725DBB"/>
    <w:rsid w:val="00725FF4"/>
    <w:rsid w:val="007260A5"/>
    <w:rsid w:val="007260C2"/>
    <w:rsid w:val="007260F0"/>
    <w:rsid w:val="00726113"/>
    <w:rsid w:val="007262AD"/>
    <w:rsid w:val="007262C7"/>
    <w:rsid w:val="0072641E"/>
    <w:rsid w:val="0072648B"/>
    <w:rsid w:val="007266AE"/>
    <w:rsid w:val="0072689F"/>
    <w:rsid w:val="00726FF8"/>
    <w:rsid w:val="00727009"/>
    <w:rsid w:val="007270B3"/>
    <w:rsid w:val="0072728A"/>
    <w:rsid w:val="007273AC"/>
    <w:rsid w:val="00727507"/>
    <w:rsid w:val="00727601"/>
    <w:rsid w:val="007277CB"/>
    <w:rsid w:val="007277D2"/>
    <w:rsid w:val="00727A00"/>
    <w:rsid w:val="00727BFA"/>
    <w:rsid w:val="0073009A"/>
    <w:rsid w:val="007300DA"/>
    <w:rsid w:val="00730128"/>
    <w:rsid w:val="00730148"/>
    <w:rsid w:val="007301BE"/>
    <w:rsid w:val="00730388"/>
    <w:rsid w:val="007305F0"/>
    <w:rsid w:val="007306B8"/>
    <w:rsid w:val="00730836"/>
    <w:rsid w:val="0073092E"/>
    <w:rsid w:val="007310B7"/>
    <w:rsid w:val="007311B5"/>
    <w:rsid w:val="007311F7"/>
    <w:rsid w:val="007312C9"/>
    <w:rsid w:val="007313FD"/>
    <w:rsid w:val="007314B3"/>
    <w:rsid w:val="0073155B"/>
    <w:rsid w:val="0073181D"/>
    <w:rsid w:val="00731AFE"/>
    <w:rsid w:val="00732048"/>
    <w:rsid w:val="007320DD"/>
    <w:rsid w:val="00732249"/>
    <w:rsid w:val="00732389"/>
    <w:rsid w:val="0073241A"/>
    <w:rsid w:val="0073261E"/>
    <w:rsid w:val="00732926"/>
    <w:rsid w:val="0073300A"/>
    <w:rsid w:val="0073334A"/>
    <w:rsid w:val="007335AC"/>
    <w:rsid w:val="0073369D"/>
    <w:rsid w:val="00733A20"/>
    <w:rsid w:val="00733BD4"/>
    <w:rsid w:val="00733DE2"/>
    <w:rsid w:val="0073440A"/>
    <w:rsid w:val="0073446B"/>
    <w:rsid w:val="0073448D"/>
    <w:rsid w:val="00734798"/>
    <w:rsid w:val="007349F6"/>
    <w:rsid w:val="00734A32"/>
    <w:rsid w:val="00734A4B"/>
    <w:rsid w:val="00734C2E"/>
    <w:rsid w:val="00734CB3"/>
    <w:rsid w:val="00734E67"/>
    <w:rsid w:val="00734F1F"/>
    <w:rsid w:val="007350F7"/>
    <w:rsid w:val="007353D6"/>
    <w:rsid w:val="0073582A"/>
    <w:rsid w:val="007358DD"/>
    <w:rsid w:val="00735998"/>
    <w:rsid w:val="00735AA4"/>
    <w:rsid w:val="00735D44"/>
    <w:rsid w:val="00735DC6"/>
    <w:rsid w:val="00735F4D"/>
    <w:rsid w:val="00735FA2"/>
    <w:rsid w:val="00736080"/>
    <w:rsid w:val="007360ED"/>
    <w:rsid w:val="0073640A"/>
    <w:rsid w:val="007365A0"/>
    <w:rsid w:val="007366FB"/>
    <w:rsid w:val="00736920"/>
    <w:rsid w:val="00736BE4"/>
    <w:rsid w:val="00736C23"/>
    <w:rsid w:val="00736CEE"/>
    <w:rsid w:val="00736DA7"/>
    <w:rsid w:val="00736DCC"/>
    <w:rsid w:val="00736DE9"/>
    <w:rsid w:val="00736F3D"/>
    <w:rsid w:val="00737037"/>
    <w:rsid w:val="00737164"/>
    <w:rsid w:val="00737189"/>
    <w:rsid w:val="007371B1"/>
    <w:rsid w:val="007373B1"/>
    <w:rsid w:val="0073748D"/>
    <w:rsid w:val="007374A4"/>
    <w:rsid w:val="007376DF"/>
    <w:rsid w:val="00737C36"/>
    <w:rsid w:val="00737C9C"/>
    <w:rsid w:val="00737E4E"/>
    <w:rsid w:val="00737EE5"/>
    <w:rsid w:val="0074004B"/>
    <w:rsid w:val="007402AB"/>
    <w:rsid w:val="007406B1"/>
    <w:rsid w:val="00740D00"/>
    <w:rsid w:val="00740E63"/>
    <w:rsid w:val="0074103C"/>
    <w:rsid w:val="0074107A"/>
    <w:rsid w:val="0074119A"/>
    <w:rsid w:val="00741217"/>
    <w:rsid w:val="00741333"/>
    <w:rsid w:val="0074145A"/>
    <w:rsid w:val="0074147B"/>
    <w:rsid w:val="00741688"/>
    <w:rsid w:val="00741710"/>
    <w:rsid w:val="00741879"/>
    <w:rsid w:val="0074189C"/>
    <w:rsid w:val="007418A4"/>
    <w:rsid w:val="00741908"/>
    <w:rsid w:val="0074198D"/>
    <w:rsid w:val="00741A3F"/>
    <w:rsid w:val="00741A57"/>
    <w:rsid w:val="00741C54"/>
    <w:rsid w:val="00741F10"/>
    <w:rsid w:val="00742024"/>
    <w:rsid w:val="00742168"/>
    <w:rsid w:val="00742176"/>
    <w:rsid w:val="0074217C"/>
    <w:rsid w:val="0074229F"/>
    <w:rsid w:val="007422EC"/>
    <w:rsid w:val="00742724"/>
    <w:rsid w:val="007427F0"/>
    <w:rsid w:val="00742803"/>
    <w:rsid w:val="00742B1C"/>
    <w:rsid w:val="00742D79"/>
    <w:rsid w:val="00742F84"/>
    <w:rsid w:val="00743340"/>
    <w:rsid w:val="00743348"/>
    <w:rsid w:val="007436F8"/>
    <w:rsid w:val="0074389B"/>
    <w:rsid w:val="007438F3"/>
    <w:rsid w:val="007438F7"/>
    <w:rsid w:val="0074395A"/>
    <w:rsid w:val="0074396B"/>
    <w:rsid w:val="007439C4"/>
    <w:rsid w:val="00743B60"/>
    <w:rsid w:val="00743EF0"/>
    <w:rsid w:val="0074402C"/>
    <w:rsid w:val="007441BF"/>
    <w:rsid w:val="00744620"/>
    <w:rsid w:val="00744673"/>
    <w:rsid w:val="0074474C"/>
    <w:rsid w:val="00744A0B"/>
    <w:rsid w:val="00744C7C"/>
    <w:rsid w:val="00744DED"/>
    <w:rsid w:val="00744DFF"/>
    <w:rsid w:val="00744F9C"/>
    <w:rsid w:val="00745156"/>
    <w:rsid w:val="00745407"/>
    <w:rsid w:val="0074559E"/>
    <w:rsid w:val="007456BE"/>
    <w:rsid w:val="00745734"/>
    <w:rsid w:val="007457EC"/>
    <w:rsid w:val="00745817"/>
    <w:rsid w:val="00745823"/>
    <w:rsid w:val="007459C6"/>
    <w:rsid w:val="00745CD3"/>
    <w:rsid w:val="00746082"/>
    <w:rsid w:val="00746294"/>
    <w:rsid w:val="00746327"/>
    <w:rsid w:val="007463E9"/>
    <w:rsid w:val="00746496"/>
    <w:rsid w:val="00746558"/>
    <w:rsid w:val="00746742"/>
    <w:rsid w:val="00746747"/>
    <w:rsid w:val="0074688F"/>
    <w:rsid w:val="0074694C"/>
    <w:rsid w:val="00746974"/>
    <w:rsid w:val="00747481"/>
    <w:rsid w:val="007476BC"/>
    <w:rsid w:val="00747987"/>
    <w:rsid w:val="00747BF3"/>
    <w:rsid w:val="00747EA7"/>
    <w:rsid w:val="00747F80"/>
    <w:rsid w:val="00750018"/>
    <w:rsid w:val="007500F4"/>
    <w:rsid w:val="007501F7"/>
    <w:rsid w:val="00750357"/>
    <w:rsid w:val="007505FC"/>
    <w:rsid w:val="00750923"/>
    <w:rsid w:val="00750A83"/>
    <w:rsid w:val="00750A93"/>
    <w:rsid w:val="00750AB8"/>
    <w:rsid w:val="00750B14"/>
    <w:rsid w:val="00750D74"/>
    <w:rsid w:val="00750E64"/>
    <w:rsid w:val="00750F6E"/>
    <w:rsid w:val="007512D5"/>
    <w:rsid w:val="0075151F"/>
    <w:rsid w:val="00751711"/>
    <w:rsid w:val="0075191A"/>
    <w:rsid w:val="00751D27"/>
    <w:rsid w:val="00751FF9"/>
    <w:rsid w:val="00752081"/>
    <w:rsid w:val="0075247B"/>
    <w:rsid w:val="0075254E"/>
    <w:rsid w:val="007525C6"/>
    <w:rsid w:val="0075281C"/>
    <w:rsid w:val="00752875"/>
    <w:rsid w:val="00752955"/>
    <w:rsid w:val="00752AF2"/>
    <w:rsid w:val="00752B34"/>
    <w:rsid w:val="00752BCF"/>
    <w:rsid w:val="00752C93"/>
    <w:rsid w:val="00753262"/>
    <w:rsid w:val="0075337E"/>
    <w:rsid w:val="0075340F"/>
    <w:rsid w:val="00753860"/>
    <w:rsid w:val="007538C9"/>
    <w:rsid w:val="00753A65"/>
    <w:rsid w:val="00753CD9"/>
    <w:rsid w:val="00753D52"/>
    <w:rsid w:val="00753E88"/>
    <w:rsid w:val="007540B7"/>
    <w:rsid w:val="00754145"/>
    <w:rsid w:val="007544BB"/>
    <w:rsid w:val="00754598"/>
    <w:rsid w:val="0075460C"/>
    <w:rsid w:val="00754786"/>
    <w:rsid w:val="007547AE"/>
    <w:rsid w:val="007548A8"/>
    <w:rsid w:val="00754BC2"/>
    <w:rsid w:val="00754F19"/>
    <w:rsid w:val="007550B7"/>
    <w:rsid w:val="00755916"/>
    <w:rsid w:val="00755ACB"/>
    <w:rsid w:val="007564EA"/>
    <w:rsid w:val="007567AC"/>
    <w:rsid w:val="00756849"/>
    <w:rsid w:val="007568BD"/>
    <w:rsid w:val="00756ADE"/>
    <w:rsid w:val="00756F96"/>
    <w:rsid w:val="00756FE5"/>
    <w:rsid w:val="007571D0"/>
    <w:rsid w:val="007573BC"/>
    <w:rsid w:val="007573F4"/>
    <w:rsid w:val="00757737"/>
    <w:rsid w:val="0075794D"/>
    <w:rsid w:val="00757FA2"/>
    <w:rsid w:val="00760015"/>
    <w:rsid w:val="007600E0"/>
    <w:rsid w:val="00760132"/>
    <w:rsid w:val="007601CD"/>
    <w:rsid w:val="007603F7"/>
    <w:rsid w:val="0076080F"/>
    <w:rsid w:val="00760953"/>
    <w:rsid w:val="007609A7"/>
    <w:rsid w:val="00760D16"/>
    <w:rsid w:val="00761310"/>
    <w:rsid w:val="00761692"/>
    <w:rsid w:val="0076169A"/>
    <w:rsid w:val="00761AD4"/>
    <w:rsid w:val="00761D07"/>
    <w:rsid w:val="00761E6A"/>
    <w:rsid w:val="00762108"/>
    <w:rsid w:val="00762264"/>
    <w:rsid w:val="00762AC9"/>
    <w:rsid w:val="00762B3E"/>
    <w:rsid w:val="00763223"/>
    <w:rsid w:val="00763226"/>
    <w:rsid w:val="00763306"/>
    <w:rsid w:val="00763325"/>
    <w:rsid w:val="007633BF"/>
    <w:rsid w:val="007633FF"/>
    <w:rsid w:val="007636D8"/>
    <w:rsid w:val="007639C2"/>
    <w:rsid w:val="00763BD6"/>
    <w:rsid w:val="00763E1E"/>
    <w:rsid w:val="0076408D"/>
    <w:rsid w:val="00764354"/>
    <w:rsid w:val="0076448E"/>
    <w:rsid w:val="00764831"/>
    <w:rsid w:val="0076493E"/>
    <w:rsid w:val="00765045"/>
    <w:rsid w:val="00765076"/>
    <w:rsid w:val="0076517D"/>
    <w:rsid w:val="007652A8"/>
    <w:rsid w:val="00765629"/>
    <w:rsid w:val="00765772"/>
    <w:rsid w:val="00765861"/>
    <w:rsid w:val="00765A3E"/>
    <w:rsid w:val="00765A6D"/>
    <w:rsid w:val="00765B43"/>
    <w:rsid w:val="00765BD8"/>
    <w:rsid w:val="00765D3C"/>
    <w:rsid w:val="00765F95"/>
    <w:rsid w:val="00766187"/>
    <w:rsid w:val="00766758"/>
    <w:rsid w:val="00766D23"/>
    <w:rsid w:val="00766DB0"/>
    <w:rsid w:val="007676FC"/>
    <w:rsid w:val="00767725"/>
    <w:rsid w:val="0076778F"/>
    <w:rsid w:val="007679BC"/>
    <w:rsid w:val="00767A5F"/>
    <w:rsid w:val="00767D29"/>
    <w:rsid w:val="00767F89"/>
    <w:rsid w:val="00770032"/>
    <w:rsid w:val="00770289"/>
    <w:rsid w:val="0077032E"/>
    <w:rsid w:val="00770A53"/>
    <w:rsid w:val="00770B65"/>
    <w:rsid w:val="00770D52"/>
    <w:rsid w:val="00770E2B"/>
    <w:rsid w:val="00771015"/>
    <w:rsid w:val="007712BA"/>
    <w:rsid w:val="00771739"/>
    <w:rsid w:val="007718EA"/>
    <w:rsid w:val="00771998"/>
    <w:rsid w:val="00771D68"/>
    <w:rsid w:val="0077229E"/>
    <w:rsid w:val="0077241C"/>
    <w:rsid w:val="007724C8"/>
    <w:rsid w:val="00772619"/>
    <w:rsid w:val="0077262A"/>
    <w:rsid w:val="0077264D"/>
    <w:rsid w:val="0077290C"/>
    <w:rsid w:val="00772D11"/>
    <w:rsid w:val="00772DEE"/>
    <w:rsid w:val="00772F6D"/>
    <w:rsid w:val="00772FC9"/>
    <w:rsid w:val="007731B7"/>
    <w:rsid w:val="007731D8"/>
    <w:rsid w:val="00773494"/>
    <w:rsid w:val="007734E2"/>
    <w:rsid w:val="007738AE"/>
    <w:rsid w:val="007739C6"/>
    <w:rsid w:val="0077417B"/>
    <w:rsid w:val="007744DA"/>
    <w:rsid w:val="007745B1"/>
    <w:rsid w:val="0077475F"/>
    <w:rsid w:val="007751A5"/>
    <w:rsid w:val="007752FF"/>
    <w:rsid w:val="007755A9"/>
    <w:rsid w:val="007758A2"/>
    <w:rsid w:val="0077595D"/>
    <w:rsid w:val="00775B17"/>
    <w:rsid w:val="00775BF4"/>
    <w:rsid w:val="00775E03"/>
    <w:rsid w:val="00775F23"/>
    <w:rsid w:val="00775F37"/>
    <w:rsid w:val="00776205"/>
    <w:rsid w:val="007762A7"/>
    <w:rsid w:val="00776387"/>
    <w:rsid w:val="007763CE"/>
    <w:rsid w:val="0077659C"/>
    <w:rsid w:val="0077666A"/>
    <w:rsid w:val="007766F2"/>
    <w:rsid w:val="00776707"/>
    <w:rsid w:val="0077683B"/>
    <w:rsid w:val="00776986"/>
    <w:rsid w:val="00776D94"/>
    <w:rsid w:val="00776DC5"/>
    <w:rsid w:val="00776DF1"/>
    <w:rsid w:val="00776E27"/>
    <w:rsid w:val="00777050"/>
    <w:rsid w:val="007771FE"/>
    <w:rsid w:val="00777382"/>
    <w:rsid w:val="0077745D"/>
    <w:rsid w:val="0077753F"/>
    <w:rsid w:val="00777745"/>
    <w:rsid w:val="00777767"/>
    <w:rsid w:val="00777B96"/>
    <w:rsid w:val="00777DCA"/>
    <w:rsid w:val="00777E2F"/>
    <w:rsid w:val="00777EA3"/>
    <w:rsid w:val="00777F70"/>
    <w:rsid w:val="0078004B"/>
    <w:rsid w:val="0078019C"/>
    <w:rsid w:val="0078022D"/>
    <w:rsid w:val="00780369"/>
    <w:rsid w:val="007803BF"/>
    <w:rsid w:val="00780593"/>
    <w:rsid w:val="007805A3"/>
    <w:rsid w:val="007805B4"/>
    <w:rsid w:val="0078063F"/>
    <w:rsid w:val="007806BC"/>
    <w:rsid w:val="0078083E"/>
    <w:rsid w:val="0078088E"/>
    <w:rsid w:val="00780930"/>
    <w:rsid w:val="00780AC2"/>
    <w:rsid w:val="00780F37"/>
    <w:rsid w:val="007811DD"/>
    <w:rsid w:val="00781206"/>
    <w:rsid w:val="007812AA"/>
    <w:rsid w:val="007812E2"/>
    <w:rsid w:val="007814D7"/>
    <w:rsid w:val="007816C7"/>
    <w:rsid w:val="00781AC6"/>
    <w:rsid w:val="00781AD3"/>
    <w:rsid w:val="00781B53"/>
    <w:rsid w:val="00781C9B"/>
    <w:rsid w:val="00781D19"/>
    <w:rsid w:val="00781D78"/>
    <w:rsid w:val="00781F08"/>
    <w:rsid w:val="00781FDD"/>
    <w:rsid w:val="007824CC"/>
    <w:rsid w:val="007825D4"/>
    <w:rsid w:val="007827C4"/>
    <w:rsid w:val="0078280C"/>
    <w:rsid w:val="00782CD3"/>
    <w:rsid w:val="00782D6E"/>
    <w:rsid w:val="00782E27"/>
    <w:rsid w:val="0078330F"/>
    <w:rsid w:val="007833D9"/>
    <w:rsid w:val="007833DD"/>
    <w:rsid w:val="007835A7"/>
    <w:rsid w:val="0078360C"/>
    <w:rsid w:val="00783705"/>
    <w:rsid w:val="00783BE1"/>
    <w:rsid w:val="00783CA2"/>
    <w:rsid w:val="00784094"/>
    <w:rsid w:val="0078409B"/>
    <w:rsid w:val="00784103"/>
    <w:rsid w:val="00784311"/>
    <w:rsid w:val="00784403"/>
    <w:rsid w:val="00784492"/>
    <w:rsid w:val="0078459C"/>
    <w:rsid w:val="007845F9"/>
    <w:rsid w:val="00784E31"/>
    <w:rsid w:val="00784EA5"/>
    <w:rsid w:val="0078510F"/>
    <w:rsid w:val="007853BD"/>
    <w:rsid w:val="007853FD"/>
    <w:rsid w:val="00785418"/>
    <w:rsid w:val="0078542C"/>
    <w:rsid w:val="007857E8"/>
    <w:rsid w:val="007857FE"/>
    <w:rsid w:val="00785CA2"/>
    <w:rsid w:val="00785EFB"/>
    <w:rsid w:val="00785FA9"/>
    <w:rsid w:val="0078601C"/>
    <w:rsid w:val="007861BA"/>
    <w:rsid w:val="00786201"/>
    <w:rsid w:val="0078643C"/>
    <w:rsid w:val="007864D2"/>
    <w:rsid w:val="0078650F"/>
    <w:rsid w:val="0078657D"/>
    <w:rsid w:val="007865B8"/>
    <w:rsid w:val="007865C1"/>
    <w:rsid w:val="00786646"/>
    <w:rsid w:val="007866DA"/>
    <w:rsid w:val="007866E1"/>
    <w:rsid w:val="007867E5"/>
    <w:rsid w:val="00786AA3"/>
    <w:rsid w:val="00786B6D"/>
    <w:rsid w:val="00786B88"/>
    <w:rsid w:val="00786DA8"/>
    <w:rsid w:val="00787261"/>
    <w:rsid w:val="00787301"/>
    <w:rsid w:val="0078770B"/>
    <w:rsid w:val="00787803"/>
    <w:rsid w:val="007879B6"/>
    <w:rsid w:val="00787CC1"/>
    <w:rsid w:val="00787CE0"/>
    <w:rsid w:val="00790011"/>
    <w:rsid w:val="007901CD"/>
    <w:rsid w:val="00790494"/>
    <w:rsid w:val="00790840"/>
    <w:rsid w:val="00790888"/>
    <w:rsid w:val="00790C4B"/>
    <w:rsid w:val="00790D6B"/>
    <w:rsid w:val="00791115"/>
    <w:rsid w:val="0079140F"/>
    <w:rsid w:val="00791A5F"/>
    <w:rsid w:val="00791AE1"/>
    <w:rsid w:val="00792B4F"/>
    <w:rsid w:val="00792CE4"/>
    <w:rsid w:val="00792E2B"/>
    <w:rsid w:val="00792ED8"/>
    <w:rsid w:val="00792FD2"/>
    <w:rsid w:val="007931F6"/>
    <w:rsid w:val="00793254"/>
    <w:rsid w:val="0079338F"/>
    <w:rsid w:val="007936D0"/>
    <w:rsid w:val="007936D8"/>
    <w:rsid w:val="00793703"/>
    <w:rsid w:val="00793F40"/>
    <w:rsid w:val="00794207"/>
    <w:rsid w:val="00794262"/>
    <w:rsid w:val="0079430A"/>
    <w:rsid w:val="0079449A"/>
    <w:rsid w:val="007945E8"/>
    <w:rsid w:val="007947A8"/>
    <w:rsid w:val="00794ACF"/>
    <w:rsid w:val="00794D99"/>
    <w:rsid w:val="00795128"/>
    <w:rsid w:val="007952DB"/>
    <w:rsid w:val="00795425"/>
    <w:rsid w:val="00795535"/>
    <w:rsid w:val="007956D2"/>
    <w:rsid w:val="007956FC"/>
    <w:rsid w:val="007956FF"/>
    <w:rsid w:val="00795772"/>
    <w:rsid w:val="00795894"/>
    <w:rsid w:val="00795A6D"/>
    <w:rsid w:val="00795C46"/>
    <w:rsid w:val="00795D84"/>
    <w:rsid w:val="00795F92"/>
    <w:rsid w:val="0079622B"/>
    <w:rsid w:val="00796316"/>
    <w:rsid w:val="007964A9"/>
    <w:rsid w:val="00796736"/>
    <w:rsid w:val="00796A03"/>
    <w:rsid w:val="00796B79"/>
    <w:rsid w:val="007970D0"/>
    <w:rsid w:val="007974E8"/>
    <w:rsid w:val="00797B11"/>
    <w:rsid w:val="007A0001"/>
    <w:rsid w:val="007A020D"/>
    <w:rsid w:val="007A0254"/>
    <w:rsid w:val="007A037D"/>
    <w:rsid w:val="007A07F9"/>
    <w:rsid w:val="007A0811"/>
    <w:rsid w:val="007A0CC0"/>
    <w:rsid w:val="007A0F75"/>
    <w:rsid w:val="007A0FE3"/>
    <w:rsid w:val="007A1245"/>
    <w:rsid w:val="007A142C"/>
    <w:rsid w:val="007A1629"/>
    <w:rsid w:val="007A1676"/>
    <w:rsid w:val="007A19E8"/>
    <w:rsid w:val="007A1BAC"/>
    <w:rsid w:val="007A1E25"/>
    <w:rsid w:val="007A213C"/>
    <w:rsid w:val="007A22E3"/>
    <w:rsid w:val="007A2467"/>
    <w:rsid w:val="007A2616"/>
    <w:rsid w:val="007A2920"/>
    <w:rsid w:val="007A2940"/>
    <w:rsid w:val="007A2BEA"/>
    <w:rsid w:val="007A2C97"/>
    <w:rsid w:val="007A2CA4"/>
    <w:rsid w:val="007A321A"/>
    <w:rsid w:val="007A34E2"/>
    <w:rsid w:val="007A3547"/>
    <w:rsid w:val="007A38D8"/>
    <w:rsid w:val="007A3BD4"/>
    <w:rsid w:val="007A3CD9"/>
    <w:rsid w:val="007A3DCB"/>
    <w:rsid w:val="007A3E05"/>
    <w:rsid w:val="007A3F66"/>
    <w:rsid w:val="007A4017"/>
    <w:rsid w:val="007A4087"/>
    <w:rsid w:val="007A40BF"/>
    <w:rsid w:val="007A417C"/>
    <w:rsid w:val="007A42D8"/>
    <w:rsid w:val="007A434E"/>
    <w:rsid w:val="007A4526"/>
    <w:rsid w:val="007A4603"/>
    <w:rsid w:val="007A49A9"/>
    <w:rsid w:val="007A4A03"/>
    <w:rsid w:val="007A4FF9"/>
    <w:rsid w:val="007A5064"/>
    <w:rsid w:val="007A51BE"/>
    <w:rsid w:val="007A5217"/>
    <w:rsid w:val="007A54E6"/>
    <w:rsid w:val="007A554E"/>
    <w:rsid w:val="007A55DC"/>
    <w:rsid w:val="007A562A"/>
    <w:rsid w:val="007A57B2"/>
    <w:rsid w:val="007A637F"/>
    <w:rsid w:val="007A64A1"/>
    <w:rsid w:val="007A64DD"/>
    <w:rsid w:val="007A6781"/>
    <w:rsid w:val="007A67EA"/>
    <w:rsid w:val="007A688F"/>
    <w:rsid w:val="007A6AE4"/>
    <w:rsid w:val="007A6B63"/>
    <w:rsid w:val="007A713B"/>
    <w:rsid w:val="007A745A"/>
    <w:rsid w:val="007A7623"/>
    <w:rsid w:val="007A775D"/>
    <w:rsid w:val="007A78B6"/>
    <w:rsid w:val="007A7BB0"/>
    <w:rsid w:val="007A7E7C"/>
    <w:rsid w:val="007A7F70"/>
    <w:rsid w:val="007B0067"/>
    <w:rsid w:val="007B0118"/>
    <w:rsid w:val="007B05A8"/>
    <w:rsid w:val="007B074D"/>
    <w:rsid w:val="007B07EF"/>
    <w:rsid w:val="007B096E"/>
    <w:rsid w:val="007B0AD8"/>
    <w:rsid w:val="007B0BE9"/>
    <w:rsid w:val="007B0D8C"/>
    <w:rsid w:val="007B1004"/>
    <w:rsid w:val="007B14C9"/>
    <w:rsid w:val="007B1A0A"/>
    <w:rsid w:val="007B1A25"/>
    <w:rsid w:val="007B1A64"/>
    <w:rsid w:val="007B1AD8"/>
    <w:rsid w:val="007B1BA9"/>
    <w:rsid w:val="007B1E7E"/>
    <w:rsid w:val="007B1F41"/>
    <w:rsid w:val="007B230B"/>
    <w:rsid w:val="007B2420"/>
    <w:rsid w:val="007B299D"/>
    <w:rsid w:val="007B2A74"/>
    <w:rsid w:val="007B2A99"/>
    <w:rsid w:val="007B2B59"/>
    <w:rsid w:val="007B2D59"/>
    <w:rsid w:val="007B2DC5"/>
    <w:rsid w:val="007B2DD2"/>
    <w:rsid w:val="007B301E"/>
    <w:rsid w:val="007B3189"/>
    <w:rsid w:val="007B31B1"/>
    <w:rsid w:val="007B3689"/>
    <w:rsid w:val="007B3A99"/>
    <w:rsid w:val="007B3C83"/>
    <w:rsid w:val="007B3D9D"/>
    <w:rsid w:val="007B3EBD"/>
    <w:rsid w:val="007B3F13"/>
    <w:rsid w:val="007B3F94"/>
    <w:rsid w:val="007B4059"/>
    <w:rsid w:val="007B439F"/>
    <w:rsid w:val="007B4453"/>
    <w:rsid w:val="007B45BB"/>
    <w:rsid w:val="007B4A49"/>
    <w:rsid w:val="007B4A4B"/>
    <w:rsid w:val="007B4BCE"/>
    <w:rsid w:val="007B50A0"/>
    <w:rsid w:val="007B5126"/>
    <w:rsid w:val="007B532B"/>
    <w:rsid w:val="007B59C1"/>
    <w:rsid w:val="007B5E56"/>
    <w:rsid w:val="007B5EC1"/>
    <w:rsid w:val="007B5F0C"/>
    <w:rsid w:val="007B5F2D"/>
    <w:rsid w:val="007B5F97"/>
    <w:rsid w:val="007B63DF"/>
    <w:rsid w:val="007B65F4"/>
    <w:rsid w:val="007B66F8"/>
    <w:rsid w:val="007B6996"/>
    <w:rsid w:val="007B69FB"/>
    <w:rsid w:val="007B6A9B"/>
    <w:rsid w:val="007B6D9E"/>
    <w:rsid w:val="007B70BE"/>
    <w:rsid w:val="007B719B"/>
    <w:rsid w:val="007B7252"/>
    <w:rsid w:val="007B778E"/>
    <w:rsid w:val="007B77D5"/>
    <w:rsid w:val="007B7802"/>
    <w:rsid w:val="007B780C"/>
    <w:rsid w:val="007B7831"/>
    <w:rsid w:val="007B7AC8"/>
    <w:rsid w:val="007B7D67"/>
    <w:rsid w:val="007B7E1A"/>
    <w:rsid w:val="007B7EF1"/>
    <w:rsid w:val="007B7F58"/>
    <w:rsid w:val="007C013A"/>
    <w:rsid w:val="007C082F"/>
    <w:rsid w:val="007C0B45"/>
    <w:rsid w:val="007C0D6C"/>
    <w:rsid w:val="007C0F42"/>
    <w:rsid w:val="007C0F87"/>
    <w:rsid w:val="007C1002"/>
    <w:rsid w:val="007C10D8"/>
    <w:rsid w:val="007C1141"/>
    <w:rsid w:val="007C1157"/>
    <w:rsid w:val="007C15C1"/>
    <w:rsid w:val="007C17CD"/>
    <w:rsid w:val="007C17D9"/>
    <w:rsid w:val="007C190D"/>
    <w:rsid w:val="007C1C2A"/>
    <w:rsid w:val="007C1CB3"/>
    <w:rsid w:val="007C20F8"/>
    <w:rsid w:val="007C2C3C"/>
    <w:rsid w:val="007C2D37"/>
    <w:rsid w:val="007C2E3C"/>
    <w:rsid w:val="007C2F93"/>
    <w:rsid w:val="007C3225"/>
    <w:rsid w:val="007C339A"/>
    <w:rsid w:val="007C359C"/>
    <w:rsid w:val="007C36C2"/>
    <w:rsid w:val="007C3957"/>
    <w:rsid w:val="007C3979"/>
    <w:rsid w:val="007C3A2A"/>
    <w:rsid w:val="007C43E8"/>
    <w:rsid w:val="007C4474"/>
    <w:rsid w:val="007C47C6"/>
    <w:rsid w:val="007C4933"/>
    <w:rsid w:val="007C4972"/>
    <w:rsid w:val="007C4D5A"/>
    <w:rsid w:val="007C4E00"/>
    <w:rsid w:val="007C532E"/>
    <w:rsid w:val="007C533F"/>
    <w:rsid w:val="007C5560"/>
    <w:rsid w:val="007C57A2"/>
    <w:rsid w:val="007C5CB3"/>
    <w:rsid w:val="007C5D00"/>
    <w:rsid w:val="007C5D82"/>
    <w:rsid w:val="007C5E01"/>
    <w:rsid w:val="007C5E96"/>
    <w:rsid w:val="007C6263"/>
    <w:rsid w:val="007C62A8"/>
    <w:rsid w:val="007C6454"/>
    <w:rsid w:val="007C68E1"/>
    <w:rsid w:val="007C6C6D"/>
    <w:rsid w:val="007C6E11"/>
    <w:rsid w:val="007C7011"/>
    <w:rsid w:val="007C70DA"/>
    <w:rsid w:val="007C726B"/>
    <w:rsid w:val="007C739D"/>
    <w:rsid w:val="007C73FD"/>
    <w:rsid w:val="007C7440"/>
    <w:rsid w:val="007C748A"/>
    <w:rsid w:val="007C7514"/>
    <w:rsid w:val="007C7764"/>
    <w:rsid w:val="007C79DB"/>
    <w:rsid w:val="007C7A04"/>
    <w:rsid w:val="007C7B03"/>
    <w:rsid w:val="007C7CDA"/>
    <w:rsid w:val="007D01C4"/>
    <w:rsid w:val="007D047B"/>
    <w:rsid w:val="007D06B7"/>
    <w:rsid w:val="007D0A0A"/>
    <w:rsid w:val="007D0B5F"/>
    <w:rsid w:val="007D0BE4"/>
    <w:rsid w:val="007D0C80"/>
    <w:rsid w:val="007D102C"/>
    <w:rsid w:val="007D108D"/>
    <w:rsid w:val="007D1763"/>
    <w:rsid w:val="007D1820"/>
    <w:rsid w:val="007D19F8"/>
    <w:rsid w:val="007D1E05"/>
    <w:rsid w:val="007D1F7A"/>
    <w:rsid w:val="007D203B"/>
    <w:rsid w:val="007D2180"/>
    <w:rsid w:val="007D235A"/>
    <w:rsid w:val="007D24BD"/>
    <w:rsid w:val="007D25B0"/>
    <w:rsid w:val="007D2913"/>
    <w:rsid w:val="007D3178"/>
    <w:rsid w:val="007D33B9"/>
    <w:rsid w:val="007D33D7"/>
    <w:rsid w:val="007D340A"/>
    <w:rsid w:val="007D3517"/>
    <w:rsid w:val="007D3629"/>
    <w:rsid w:val="007D3652"/>
    <w:rsid w:val="007D3734"/>
    <w:rsid w:val="007D3A62"/>
    <w:rsid w:val="007D3A96"/>
    <w:rsid w:val="007D3BDF"/>
    <w:rsid w:val="007D3C36"/>
    <w:rsid w:val="007D3F30"/>
    <w:rsid w:val="007D43C6"/>
    <w:rsid w:val="007D43FB"/>
    <w:rsid w:val="007D450B"/>
    <w:rsid w:val="007D46D2"/>
    <w:rsid w:val="007D46FD"/>
    <w:rsid w:val="007D470D"/>
    <w:rsid w:val="007D478D"/>
    <w:rsid w:val="007D4CA8"/>
    <w:rsid w:val="007D4EA4"/>
    <w:rsid w:val="007D4FF0"/>
    <w:rsid w:val="007D5099"/>
    <w:rsid w:val="007D5178"/>
    <w:rsid w:val="007D517B"/>
    <w:rsid w:val="007D5AA9"/>
    <w:rsid w:val="007D5CF1"/>
    <w:rsid w:val="007D5D11"/>
    <w:rsid w:val="007D5DA4"/>
    <w:rsid w:val="007D5F6B"/>
    <w:rsid w:val="007D6041"/>
    <w:rsid w:val="007D6085"/>
    <w:rsid w:val="007D66F9"/>
    <w:rsid w:val="007D6A80"/>
    <w:rsid w:val="007D6D69"/>
    <w:rsid w:val="007D6D6B"/>
    <w:rsid w:val="007D6F38"/>
    <w:rsid w:val="007D6FDE"/>
    <w:rsid w:val="007D70C5"/>
    <w:rsid w:val="007D7630"/>
    <w:rsid w:val="007D76D3"/>
    <w:rsid w:val="007D76FC"/>
    <w:rsid w:val="007D78B4"/>
    <w:rsid w:val="007D79D1"/>
    <w:rsid w:val="007D7A6D"/>
    <w:rsid w:val="007D7B47"/>
    <w:rsid w:val="007E013C"/>
    <w:rsid w:val="007E03AE"/>
    <w:rsid w:val="007E05B7"/>
    <w:rsid w:val="007E0650"/>
    <w:rsid w:val="007E073A"/>
    <w:rsid w:val="007E0846"/>
    <w:rsid w:val="007E0912"/>
    <w:rsid w:val="007E0AF5"/>
    <w:rsid w:val="007E0C24"/>
    <w:rsid w:val="007E1186"/>
    <w:rsid w:val="007E141D"/>
    <w:rsid w:val="007E1442"/>
    <w:rsid w:val="007E14DA"/>
    <w:rsid w:val="007E1506"/>
    <w:rsid w:val="007E1628"/>
    <w:rsid w:val="007E16D5"/>
    <w:rsid w:val="007E1A55"/>
    <w:rsid w:val="007E1D03"/>
    <w:rsid w:val="007E1D06"/>
    <w:rsid w:val="007E1D81"/>
    <w:rsid w:val="007E1F06"/>
    <w:rsid w:val="007E1F87"/>
    <w:rsid w:val="007E2033"/>
    <w:rsid w:val="007E2244"/>
    <w:rsid w:val="007E231C"/>
    <w:rsid w:val="007E25CF"/>
    <w:rsid w:val="007E25D0"/>
    <w:rsid w:val="007E2897"/>
    <w:rsid w:val="007E2969"/>
    <w:rsid w:val="007E2A62"/>
    <w:rsid w:val="007E2ADF"/>
    <w:rsid w:val="007E2AFD"/>
    <w:rsid w:val="007E2BBF"/>
    <w:rsid w:val="007E2C3F"/>
    <w:rsid w:val="007E2CFD"/>
    <w:rsid w:val="007E2E14"/>
    <w:rsid w:val="007E2F1E"/>
    <w:rsid w:val="007E3039"/>
    <w:rsid w:val="007E3379"/>
    <w:rsid w:val="007E351A"/>
    <w:rsid w:val="007E360A"/>
    <w:rsid w:val="007E36B1"/>
    <w:rsid w:val="007E3A0D"/>
    <w:rsid w:val="007E3A20"/>
    <w:rsid w:val="007E3ADF"/>
    <w:rsid w:val="007E3EF0"/>
    <w:rsid w:val="007E446C"/>
    <w:rsid w:val="007E44C1"/>
    <w:rsid w:val="007E4571"/>
    <w:rsid w:val="007E4952"/>
    <w:rsid w:val="007E49B9"/>
    <w:rsid w:val="007E49BC"/>
    <w:rsid w:val="007E49F2"/>
    <w:rsid w:val="007E4E92"/>
    <w:rsid w:val="007E4F78"/>
    <w:rsid w:val="007E4FC0"/>
    <w:rsid w:val="007E518C"/>
    <w:rsid w:val="007E51B4"/>
    <w:rsid w:val="007E52D4"/>
    <w:rsid w:val="007E535B"/>
    <w:rsid w:val="007E53A1"/>
    <w:rsid w:val="007E5647"/>
    <w:rsid w:val="007E56A4"/>
    <w:rsid w:val="007E57D0"/>
    <w:rsid w:val="007E586A"/>
    <w:rsid w:val="007E5871"/>
    <w:rsid w:val="007E5A89"/>
    <w:rsid w:val="007E5AAF"/>
    <w:rsid w:val="007E5CE5"/>
    <w:rsid w:val="007E5D69"/>
    <w:rsid w:val="007E608A"/>
    <w:rsid w:val="007E6160"/>
    <w:rsid w:val="007E6182"/>
    <w:rsid w:val="007E6240"/>
    <w:rsid w:val="007E6713"/>
    <w:rsid w:val="007E6793"/>
    <w:rsid w:val="007E6813"/>
    <w:rsid w:val="007E6814"/>
    <w:rsid w:val="007E6AAE"/>
    <w:rsid w:val="007E6BF5"/>
    <w:rsid w:val="007E6C81"/>
    <w:rsid w:val="007E6E77"/>
    <w:rsid w:val="007E7371"/>
    <w:rsid w:val="007E7679"/>
    <w:rsid w:val="007E76B5"/>
    <w:rsid w:val="007E76E9"/>
    <w:rsid w:val="007E772B"/>
    <w:rsid w:val="007E7797"/>
    <w:rsid w:val="007E79EE"/>
    <w:rsid w:val="007E7DAE"/>
    <w:rsid w:val="007E7EC8"/>
    <w:rsid w:val="007F00CB"/>
    <w:rsid w:val="007F0267"/>
    <w:rsid w:val="007F04B9"/>
    <w:rsid w:val="007F126A"/>
    <w:rsid w:val="007F12C4"/>
    <w:rsid w:val="007F158B"/>
    <w:rsid w:val="007F16DC"/>
    <w:rsid w:val="007F1A02"/>
    <w:rsid w:val="007F1AC1"/>
    <w:rsid w:val="007F1BFF"/>
    <w:rsid w:val="007F1C37"/>
    <w:rsid w:val="007F1E77"/>
    <w:rsid w:val="007F1FE8"/>
    <w:rsid w:val="007F226F"/>
    <w:rsid w:val="007F22B8"/>
    <w:rsid w:val="007F231F"/>
    <w:rsid w:val="007F232A"/>
    <w:rsid w:val="007F248E"/>
    <w:rsid w:val="007F29C7"/>
    <w:rsid w:val="007F29DB"/>
    <w:rsid w:val="007F2C0C"/>
    <w:rsid w:val="007F2EC5"/>
    <w:rsid w:val="007F2F30"/>
    <w:rsid w:val="007F31FE"/>
    <w:rsid w:val="007F32B1"/>
    <w:rsid w:val="007F32DC"/>
    <w:rsid w:val="007F3568"/>
    <w:rsid w:val="007F36DB"/>
    <w:rsid w:val="007F3911"/>
    <w:rsid w:val="007F3955"/>
    <w:rsid w:val="007F3B81"/>
    <w:rsid w:val="007F3DBB"/>
    <w:rsid w:val="007F407A"/>
    <w:rsid w:val="007F427A"/>
    <w:rsid w:val="007F433E"/>
    <w:rsid w:val="007F44A1"/>
    <w:rsid w:val="007F4548"/>
    <w:rsid w:val="007F462E"/>
    <w:rsid w:val="007F4ACF"/>
    <w:rsid w:val="007F4C58"/>
    <w:rsid w:val="007F4FB6"/>
    <w:rsid w:val="007F4FBA"/>
    <w:rsid w:val="007F51AB"/>
    <w:rsid w:val="007F51F9"/>
    <w:rsid w:val="007F542F"/>
    <w:rsid w:val="007F54CA"/>
    <w:rsid w:val="007F55F1"/>
    <w:rsid w:val="007F5609"/>
    <w:rsid w:val="007F562A"/>
    <w:rsid w:val="007F56A3"/>
    <w:rsid w:val="007F57C2"/>
    <w:rsid w:val="007F598F"/>
    <w:rsid w:val="007F5A8E"/>
    <w:rsid w:val="007F5ADC"/>
    <w:rsid w:val="007F619A"/>
    <w:rsid w:val="007F61F3"/>
    <w:rsid w:val="007F62B4"/>
    <w:rsid w:val="007F658B"/>
    <w:rsid w:val="007F6C25"/>
    <w:rsid w:val="007F6C6E"/>
    <w:rsid w:val="007F7082"/>
    <w:rsid w:val="007F74D0"/>
    <w:rsid w:val="007F74E1"/>
    <w:rsid w:val="007F75F3"/>
    <w:rsid w:val="007F765A"/>
    <w:rsid w:val="007F7697"/>
    <w:rsid w:val="007F7902"/>
    <w:rsid w:val="007F7AA9"/>
    <w:rsid w:val="007F7D9D"/>
    <w:rsid w:val="007F7E7F"/>
    <w:rsid w:val="007F7F35"/>
    <w:rsid w:val="008001B7"/>
    <w:rsid w:val="00800255"/>
    <w:rsid w:val="008005A1"/>
    <w:rsid w:val="00800644"/>
    <w:rsid w:val="0080088D"/>
    <w:rsid w:val="00800CCD"/>
    <w:rsid w:val="00800CD9"/>
    <w:rsid w:val="00800D13"/>
    <w:rsid w:val="00800D27"/>
    <w:rsid w:val="00800EEF"/>
    <w:rsid w:val="00800FC4"/>
    <w:rsid w:val="008010C9"/>
    <w:rsid w:val="00801276"/>
    <w:rsid w:val="008012E3"/>
    <w:rsid w:val="00801567"/>
    <w:rsid w:val="00801574"/>
    <w:rsid w:val="008015B5"/>
    <w:rsid w:val="00801648"/>
    <w:rsid w:val="00801776"/>
    <w:rsid w:val="0080191F"/>
    <w:rsid w:val="00801CA8"/>
    <w:rsid w:val="00801D5F"/>
    <w:rsid w:val="00801DF5"/>
    <w:rsid w:val="00801E27"/>
    <w:rsid w:val="00801E9A"/>
    <w:rsid w:val="008020D1"/>
    <w:rsid w:val="00802244"/>
    <w:rsid w:val="008023EF"/>
    <w:rsid w:val="008028F7"/>
    <w:rsid w:val="00802AC7"/>
    <w:rsid w:val="00802D5D"/>
    <w:rsid w:val="00802DE0"/>
    <w:rsid w:val="00802EF2"/>
    <w:rsid w:val="008030A6"/>
    <w:rsid w:val="0080326A"/>
    <w:rsid w:val="00803471"/>
    <w:rsid w:val="00803559"/>
    <w:rsid w:val="00803567"/>
    <w:rsid w:val="00803745"/>
    <w:rsid w:val="008038E5"/>
    <w:rsid w:val="0080395B"/>
    <w:rsid w:val="008039E2"/>
    <w:rsid w:val="00803BB1"/>
    <w:rsid w:val="00803C82"/>
    <w:rsid w:val="00803D4C"/>
    <w:rsid w:val="00803E4C"/>
    <w:rsid w:val="00803E98"/>
    <w:rsid w:val="00803FBE"/>
    <w:rsid w:val="00803FFD"/>
    <w:rsid w:val="0080403F"/>
    <w:rsid w:val="008045B3"/>
    <w:rsid w:val="0080474B"/>
    <w:rsid w:val="00804890"/>
    <w:rsid w:val="00804A03"/>
    <w:rsid w:val="00804A09"/>
    <w:rsid w:val="00804BC2"/>
    <w:rsid w:val="00804CFC"/>
    <w:rsid w:val="00804DB5"/>
    <w:rsid w:val="00804E0C"/>
    <w:rsid w:val="00804FD5"/>
    <w:rsid w:val="00805150"/>
    <w:rsid w:val="008051FF"/>
    <w:rsid w:val="0080526F"/>
    <w:rsid w:val="0080535F"/>
    <w:rsid w:val="00805529"/>
    <w:rsid w:val="00805691"/>
    <w:rsid w:val="00805AC8"/>
    <w:rsid w:val="00805FC7"/>
    <w:rsid w:val="0080618B"/>
    <w:rsid w:val="00806306"/>
    <w:rsid w:val="008066DE"/>
    <w:rsid w:val="0080671D"/>
    <w:rsid w:val="008067CA"/>
    <w:rsid w:val="00806A6D"/>
    <w:rsid w:val="00806C3F"/>
    <w:rsid w:val="00806DD8"/>
    <w:rsid w:val="00806EDD"/>
    <w:rsid w:val="00807366"/>
    <w:rsid w:val="008073DE"/>
    <w:rsid w:val="00807657"/>
    <w:rsid w:val="00807889"/>
    <w:rsid w:val="00807890"/>
    <w:rsid w:val="0080789E"/>
    <w:rsid w:val="008078C8"/>
    <w:rsid w:val="0080795C"/>
    <w:rsid w:val="008079C1"/>
    <w:rsid w:val="00807B65"/>
    <w:rsid w:val="00807EA6"/>
    <w:rsid w:val="00807EB2"/>
    <w:rsid w:val="00810051"/>
    <w:rsid w:val="00810203"/>
    <w:rsid w:val="0081028F"/>
    <w:rsid w:val="0081034C"/>
    <w:rsid w:val="0081038F"/>
    <w:rsid w:val="0081087F"/>
    <w:rsid w:val="00810987"/>
    <w:rsid w:val="00810A5B"/>
    <w:rsid w:val="0081140A"/>
    <w:rsid w:val="008117A5"/>
    <w:rsid w:val="00811AB2"/>
    <w:rsid w:val="00811AE2"/>
    <w:rsid w:val="00811B44"/>
    <w:rsid w:val="00811F39"/>
    <w:rsid w:val="00812719"/>
    <w:rsid w:val="00812736"/>
    <w:rsid w:val="00812739"/>
    <w:rsid w:val="008127F8"/>
    <w:rsid w:val="00812963"/>
    <w:rsid w:val="008129A3"/>
    <w:rsid w:val="008129DF"/>
    <w:rsid w:val="008129EB"/>
    <w:rsid w:val="00812AE1"/>
    <w:rsid w:val="00812B29"/>
    <w:rsid w:val="00812C8C"/>
    <w:rsid w:val="00812E19"/>
    <w:rsid w:val="00812FFF"/>
    <w:rsid w:val="0081309F"/>
    <w:rsid w:val="008130B4"/>
    <w:rsid w:val="0081318B"/>
    <w:rsid w:val="008132CF"/>
    <w:rsid w:val="0081330B"/>
    <w:rsid w:val="00813DA8"/>
    <w:rsid w:val="00813E9E"/>
    <w:rsid w:val="00813F0A"/>
    <w:rsid w:val="00814309"/>
    <w:rsid w:val="008144F3"/>
    <w:rsid w:val="00814523"/>
    <w:rsid w:val="008145C9"/>
    <w:rsid w:val="0081467F"/>
    <w:rsid w:val="00814B7E"/>
    <w:rsid w:val="00814C39"/>
    <w:rsid w:val="00814E20"/>
    <w:rsid w:val="00814F31"/>
    <w:rsid w:val="0081509D"/>
    <w:rsid w:val="0081527B"/>
    <w:rsid w:val="008160CC"/>
    <w:rsid w:val="00816105"/>
    <w:rsid w:val="0081632A"/>
    <w:rsid w:val="00816518"/>
    <w:rsid w:val="00816583"/>
    <w:rsid w:val="00816B81"/>
    <w:rsid w:val="00816F03"/>
    <w:rsid w:val="008176A5"/>
    <w:rsid w:val="00817731"/>
    <w:rsid w:val="008177E4"/>
    <w:rsid w:val="00817941"/>
    <w:rsid w:val="00817BC9"/>
    <w:rsid w:val="00817E6F"/>
    <w:rsid w:val="0082017F"/>
    <w:rsid w:val="0082030B"/>
    <w:rsid w:val="0082050D"/>
    <w:rsid w:val="008208FC"/>
    <w:rsid w:val="008209B4"/>
    <w:rsid w:val="00820DA2"/>
    <w:rsid w:val="00820FAE"/>
    <w:rsid w:val="0082104A"/>
    <w:rsid w:val="008211FD"/>
    <w:rsid w:val="0082189F"/>
    <w:rsid w:val="008219A4"/>
    <w:rsid w:val="00821CC4"/>
    <w:rsid w:val="00821EFA"/>
    <w:rsid w:val="00822223"/>
    <w:rsid w:val="00822310"/>
    <w:rsid w:val="0082273F"/>
    <w:rsid w:val="00822870"/>
    <w:rsid w:val="00822922"/>
    <w:rsid w:val="00822993"/>
    <w:rsid w:val="00822AC9"/>
    <w:rsid w:val="00822ADB"/>
    <w:rsid w:val="00822B54"/>
    <w:rsid w:val="00822D6E"/>
    <w:rsid w:val="00823046"/>
    <w:rsid w:val="008231B7"/>
    <w:rsid w:val="008231C1"/>
    <w:rsid w:val="008233A4"/>
    <w:rsid w:val="0082342F"/>
    <w:rsid w:val="008236B6"/>
    <w:rsid w:val="008236CF"/>
    <w:rsid w:val="00823726"/>
    <w:rsid w:val="008237D7"/>
    <w:rsid w:val="00823D92"/>
    <w:rsid w:val="00823EDB"/>
    <w:rsid w:val="00823EDE"/>
    <w:rsid w:val="00824259"/>
    <w:rsid w:val="008242B5"/>
    <w:rsid w:val="0082467F"/>
    <w:rsid w:val="00824951"/>
    <w:rsid w:val="00824D71"/>
    <w:rsid w:val="00824EC2"/>
    <w:rsid w:val="0082508F"/>
    <w:rsid w:val="0082567B"/>
    <w:rsid w:val="008256E9"/>
    <w:rsid w:val="00825AC7"/>
    <w:rsid w:val="00825B92"/>
    <w:rsid w:val="00825CF1"/>
    <w:rsid w:val="00826000"/>
    <w:rsid w:val="0082600B"/>
    <w:rsid w:val="00826026"/>
    <w:rsid w:val="00826196"/>
    <w:rsid w:val="008262F2"/>
    <w:rsid w:val="00826360"/>
    <w:rsid w:val="008264C7"/>
    <w:rsid w:val="00826640"/>
    <w:rsid w:val="00826715"/>
    <w:rsid w:val="008267D3"/>
    <w:rsid w:val="008267FA"/>
    <w:rsid w:val="00826C2E"/>
    <w:rsid w:val="00827031"/>
    <w:rsid w:val="00827171"/>
    <w:rsid w:val="008271AB"/>
    <w:rsid w:val="00827277"/>
    <w:rsid w:val="0082752E"/>
    <w:rsid w:val="008275BC"/>
    <w:rsid w:val="00827609"/>
    <w:rsid w:val="008276E4"/>
    <w:rsid w:val="00827748"/>
    <w:rsid w:val="00827794"/>
    <w:rsid w:val="008278A1"/>
    <w:rsid w:val="0082790A"/>
    <w:rsid w:val="00827C0E"/>
    <w:rsid w:val="00827D38"/>
    <w:rsid w:val="00827D6B"/>
    <w:rsid w:val="00830072"/>
    <w:rsid w:val="00830288"/>
    <w:rsid w:val="0083028F"/>
    <w:rsid w:val="008303C2"/>
    <w:rsid w:val="00830472"/>
    <w:rsid w:val="00830641"/>
    <w:rsid w:val="00830692"/>
    <w:rsid w:val="00830838"/>
    <w:rsid w:val="00830B8F"/>
    <w:rsid w:val="00830BB0"/>
    <w:rsid w:val="00830CBE"/>
    <w:rsid w:val="00830CDB"/>
    <w:rsid w:val="00830F14"/>
    <w:rsid w:val="00830F44"/>
    <w:rsid w:val="008312DA"/>
    <w:rsid w:val="00831428"/>
    <w:rsid w:val="0083160F"/>
    <w:rsid w:val="00831652"/>
    <w:rsid w:val="00831698"/>
    <w:rsid w:val="008317BA"/>
    <w:rsid w:val="00831C4C"/>
    <w:rsid w:val="00831D10"/>
    <w:rsid w:val="00831F6A"/>
    <w:rsid w:val="00831F9F"/>
    <w:rsid w:val="008323A9"/>
    <w:rsid w:val="0083247E"/>
    <w:rsid w:val="00832483"/>
    <w:rsid w:val="008326A8"/>
    <w:rsid w:val="008326F7"/>
    <w:rsid w:val="00832B5F"/>
    <w:rsid w:val="00832C27"/>
    <w:rsid w:val="00832CA7"/>
    <w:rsid w:val="00832E4C"/>
    <w:rsid w:val="00832E55"/>
    <w:rsid w:val="00832EB6"/>
    <w:rsid w:val="008332F4"/>
    <w:rsid w:val="00833797"/>
    <w:rsid w:val="008338C9"/>
    <w:rsid w:val="00833BDB"/>
    <w:rsid w:val="00833CBA"/>
    <w:rsid w:val="00833D40"/>
    <w:rsid w:val="00833E2C"/>
    <w:rsid w:val="00833E71"/>
    <w:rsid w:val="00833F06"/>
    <w:rsid w:val="00833F0D"/>
    <w:rsid w:val="0083423A"/>
    <w:rsid w:val="008345AC"/>
    <w:rsid w:val="0083466A"/>
    <w:rsid w:val="008346DC"/>
    <w:rsid w:val="00834887"/>
    <w:rsid w:val="00834A22"/>
    <w:rsid w:val="00834D92"/>
    <w:rsid w:val="00834E23"/>
    <w:rsid w:val="008352F8"/>
    <w:rsid w:val="00835331"/>
    <w:rsid w:val="00835A3A"/>
    <w:rsid w:val="00835A9C"/>
    <w:rsid w:val="00835B7E"/>
    <w:rsid w:val="00835BB0"/>
    <w:rsid w:val="00835BBF"/>
    <w:rsid w:val="00835EA2"/>
    <w:rsid w:val="00835F15"/>
    <w:rsid w:val="00836157"/>
    <w:rsid w:val="00836535"/>
    <w:rsid w:val="00836567"/>
    <w:rsid w:val="008366A9"/>
    <w:rsid w:val="008366FE"/>
    <w:rsid w:val="00836774"/>
    <w:rsid w:val="00836B7A"/>
    <w:rsid w:val="00836C20"/>
    <w:rsid w:val="00836D87"/>
    <w:rsid w:val="008371D2"/>
    <w:rsid w:val="0083725C"/>
    <w:rsid w:val="00837422"/>
    <w:rsid w:val="0083747F"/>
    <w:rsid w:val="008377DB"/>
    <w:rsid w:val="00837823"/>
    <w:rsid w:val="008378B2"/>
    <w:rsid w:val="00837A76"/>
    <w:rsid w:val="00837E1F"/>
    <w:rsid w:val="008403C0"/>
    <w:rsid w:val="008405A3"/>
    <w:rsid w:val="00840639"/>
    <w:rsid w:val="00840B0F"/>
    <w:rsid w:val="00840B9C"/>
    <w:rsid w:val="00840BFE"/>
    <w:rsid w:val="00840C90"/>
    <w:rsid w:val="00840DA7"/>
    <w:rsid w:val="008410BF"/>
    <w:rsid w:val="008410DC"/>
    <w:rsid w:val="008412F5"/>
    <w:rsid w:val="008416C1"/>
    <w:rsid w:val="0084176E"/>
    <w:rsid w:val="008419C8"/>
    <w:rsid w:val="00841A40"/>
    <w:rsid w:val="00841B20"/>
    <w:rsid w:val="00841CE2"/>
    <w:rsid w:val="00841E0D"/>
    <w:rsid w:val="00841E3E"/>
    <w:rsid w:val="00842049"/>
    <w:rsid w:val="0084216E"/>
    <w:rsid w:val="008423CC"/>
    <w:rsid w:val="008426AE"/>
    <w:rsid w:val="008426EE"/>
    <w:rsid w:val="0084283D"/>
    <w:rsid w:val="00842A11"/>
    <w:rsid w:val="00842B51"/>
    <w:rsid w:val="00842CF0"/>
    <w:rsid w:val="0084350B"/>
    <w:rsid w:val="0084350C"/>
    <w:rsid w:val="00843837"/>
    <w:rsid w:val="00843E7A"/>
    <w:rsid w:val="00843EB2"/>
    <w:rsid w:val="00843F4E"/>
    <w:rsid w:val="00844200"/>
    <w:rsid w:val="00844702"/>
    <w:rsid w:val="0084496E"/>
    <w:rsid w:val="00844E5B"/>
    <w:rsid w:val="0084529A"/>
    <w:rsid w:val="00845442"/>
    <w:rsid w:val="008454CA"/>
    <w:rsid w:val="00845639"/>
    <w:rsid w:val="008458EC"/>
    <w:rsid w:val="0084591B"/>
    <w:rsid w:val="00845B66"/>
    <w:rsid w:val="00845E99"/>
    <w:rsid w:val="00846079"/>
    <w:rsid w:val="0084619A"/>
    <w:rsid w:val="00846A26"/>
    <w:rsid w:val="00846ED3"/>
    <w:rsid w:val="00847113"/>
    <w:rsid w:val="00847516"/>
    <w:rsid w:val="008475B2"/>
    <w:rsid w:val="0084795B"/>
    <w:rsid w:val="0084795C"/>
    <w:rsid w:val="00847A40"/>
    <w:rsid w:val="00847D2D"/>
    <w:rsid w:val="00847E13"/>
    <w:rsid w:val="00847E92"/>
    <w:rsid w:val="00847FE9"/>
    <w:rsid w:val="00850178"/>
    <w:rsid w:val="008505E8"/>
    <w:rsid w:val="008506E1"/>
    <w:rsid w:val="008507E5"/>
    <w:rsid w:val="00850808"/>
    <w:rsid w:val="008508F4"/>
    <w:rsid w:val="00850F12"/>
    <w:rsid w:val="008510D5"/>
    <w:rsid w:val="00851103"/>
    <w:rsid w:val="008513CA"/>
    <w:rsid w:val="008515A0"/>
    <w:rsid w:val="0085166D"/>
    <w:rsid w:val="00851734"/>
    <w:rsid w:val="00851764"/>
    <w:rsid w:val="00851A08"/>
    <w:rsid w:val="00851C89"/>
    <w:rsid w:val="00851CC6"/>
    <w:rsid w:val="00851FA4"/>
    <w:rsid w:val="0085209F"/>
    <w:rsid w:val="008520F1"/>
    <w:rsid w:val="00852218"/>
    <w:rsid w:val="0085226F"/>
    <w:rsid w:val="0085247B"/>
    <w:rsid w:val="0085254E"/>
    <w:rsid w:val="00852611"/>
    <w:rsid w:val="00852628"/>
    <w:rsid w:val="008526D3"/>
    <w:rsid w:val="00852ABD"/>
    <w:rsid w:val="00852B74"/>
    <w:rsid w:val="0085300A"/>
    <w:rsid w:val="008530E5"/>
    <w:rsid w:val="0085318C"/>
    <w:rsid w:val="008531F4"/>
    <w:rsid w:val="00853243"/>
    <w:rsid w:val="008533C7"/>
    <w:rsid w:val="00853474"/>
    <w:rsid w:val="00853780"/>
    <w:rsid w:val="00853A1D"/>
    <w:rsid w:val="00853E35"/>
    <w:rsid w:val="0085409F"/>
    <w:rsid w:val="008540C5"/>
    <w:rsid w:val="0085424D"/>
    <w:rsid w:val="0085462A"/>
    <w:rsid w:val="00854970"/>
    <w:rsid w:val="008549BE"/>
    <w:rsid w:val="00854C22"/>
    <w:rsid w:val="00854CF8"/>
    <w:rsid w:val="00854F83"/>
    <w:rsid w:val="00854F8E"/>
    <w:rsid w:val="00854FC8"/>
    <w:rsid w:val="00855033"/>
    <w:rsid w:val="00855140"/>
    <w:rsid w:val="0085527A"/>
    <w:rsid w:val="00855390"/>
    <w:rsid w:val="008553F0"/>
    <w:rsid w:val="0085555F"/>
    <w:rsid w:val="00856114"/>
    <w:rsid w:val="00856297"/>
    <w:rsid w:val="00856332"/>
    <w:rsid w:val="00856579"/>
    <w:rsid w:val="008565DC"/>
    <w:rsid w:val="00856759"/>
    <w:rsid w:val="0085690F"/>
    <w:rsid w:val="00856D9D"/>
    <w:rsid w:val="00856DC6"/>
    <w:rsid w:val="00856F05"/>
    <w:rsid w:val="00856FC8"/>
    <w:rsid w:val="00857097"/>
    <w:rsid w:val="008570C2"/>
    <w:rsid w:val="00857183"/>
    <w:rsid w:val="008571F0"/>
    <w:rsid w:val="008572E4"/>
    <w:rsid w:val="0085752B"/>
    <w:rsid w:val="00857723"/>
    <w:rsid w:val="008578F6"/>
    <w:rsid w:val="00857A3C"/>
    <w:rsid w:val="00857A82"/>
    <w:rsid w:val="00857AFF"/>
    <w:rsid w:val="00857CD8"/>
    <w:rsid w:val="00857EDE"/>
    <w:rsid w:val="008601B1"/>
    <w:rsid w:val="00860331"/>
    <w:rsid w:val="008607C5"/>
    <w:rsid w:val="008607DB"/>
    <w:rsid w:val="008607F4"/>
    <w:rsid w:val="00860A30"/>
    <w:rsid w:val="00860F0D"/>
    <w:rsid w:val="008610E4"/>
    <w:rsid w:val="008612A6"/>
    <w:rsid w:val="0086135C"/>
    <w:rsid w:val="0086142D"/>
    <w:rsid w:val="0086165C"/>
    <w:rsid w:val="00861761"/>
    <w:rsid w:val="00861C77"/>
    <w:rsid w:val="00861DD6"/>
    <w:rsid w:val="00861EE4"/>
    <w:rsid w:val="008620EC"/>
    <w:rsid w:val="0086234D"/>
    <w:rsid w:val="0086248D"/>
    <w:rsid w:val="008625E3"/>
    <w:rsid w:val="008627A9"/>
    <w:rsid w:val="0086295D"/>
    <w:rsid w:val="00862AED"/>
    <w:rsid w:val="00862D6C"/>
    <w:rsid w:val="00862F92"/>
    <w:rsid w:val="00862FB1"/>
    <w:rsid w:val="00863214"/>
    <w:rsid w:val="0086332E"/>
    <w:rsid w:val="0086368B"/>
    <w:rsid w:val="00863AC6"/>
    <w:rsid w:val="00863C91"/>
    <w:rsid w:val="0086414E"/>
    <w:rsid w:val="008644AD"/>
    <w:rsid w:val="00864879"/>
    <w:rsid w:val="00864D96"/>
    <w:rsid w:val="00864F05"/>
    <w:rsid w:val="0086519A"/>
    <w:rsid w:val="008654A5"/>
    <w:rsid w:val="008654C2"/>
    <w:rsid w:val="0086571B"/>
    <w:rsid w:val="00865907"/>
    <w:rsid w:val="00865DCF"/>
    <w:rsid w:val="00865DDF"/>
    <w:rsid w:val="00865E4D"/>
    <w:rsid w:val="008665A3"/>
    <w:rsid w:val="0086669E"/>
    <w:rsid w:val="00866954"/>
    <w:rsid w:val="00866978"/>
    <w:rsid w:val="00866A49"/>
    <w:rsid w:val="00866C69"/>
    <w:rsid w:val="00866E25"/>
    <w:rsid w:val="00866E68"/>
    <w:rsid w:val="00867117"/>
    <w:rsid w:val="00867361"/>
    <w:rsid w:val="008674B9"/>
    <w:rsid w:val="008674D9"/>
    <w:rsid w:val="00867524"/>
    <w:rsid w:val="008676CD"/>
    <w:rsid w:val="00867842"/>
    <w:rsid w:val="008679FF"/>
    <w:rsid w:val="00867AAF"/>
    <w:rsid w:val="00867AC3"/>
    <w:rsid w:val="00867B9E"/>
    <w:rsid w:val="00867E72"/>
    <w:rsid w:val="00870415"/>
    <w:rsid w:val="00870571"/>
    <w:rsid w:val="00870744"/>
    <w:rsid w:val="00870908"/>
    <w:rsid w:val="00870B4A"/>
    <w:rsid w:val="00870C58"/>
    <w:rsid w:val="00870EA4"/>
    <w:rsid w:val="00870F18"/>
    <w:rsid w:val="00871030"/>
    <w:rsid w:val="008710D3"/>
    <w:rsid w:val="008711A0"/>
    <w:rsid w:val="008712E7"/>
    <w:rsid w:val="008718FF"/>
    <w:rsid w:val="00871A0F"/>
    <w:rsid w:val="00871A7A"/>
    <w:rsid w:val="00871C8F"/>
    <w:rsid w:val="00871E6C"/>
    <w:rsid w:val="00871F4E"/>
    <w:rsid w:val="00871F97"/>
    <w:rsid w:val="008723F8"/>
    <w:rsid w:val="00872597"/>
    <w:rsid w:val="008726C6"/>
    <w:rsid w:val="00872BB8"/>
    <w:rsid w:val="00872C7E"/>
    <w:rsid w:val="00872D0A"/>
    <w:rsid w:val="0087308E"/>
    <w:rsid w:val="008730AC"/>
    <w:rsid w:val="0087375F"/>
    <w:rsid w:val="0087386A"/>
    <w:rsid w:val="00874157"/>
    <w:rsid w:val="00874187"/>
    <w:rsid w:val="008741F2"/>
    <w:rsid w:val="00874251"/>
    <w:rsid w:val="008746C3"/>
    <w:rsid w:val="008747B8"/>
    <w:rsid w:val="0087484F"/>
    <w:rsid w:val="00874B4C"/>
    <w:rsid w:val="00874B7F"/>
    <w:rsid w:val="00874C76"/>
    <w:rsid w:val="00874F7A"/>
    <w:rsid w:val="008754C3"/>
    <w:rsid w:val="008755A7"/>
    <w:rsid w:val="008756CD"/>
    <w:rsid w:val="008757D7"/>
    <w:rsid w:val="008757EB"/>
    <w:rsid w:val="008759D8"/>
    <w:rsid w:val="00875AA3"/>
    <w:rsid w:val="00875B66"/>
    <w:rsid w:val="00875CC1"/>
    <w:rsid w:val="00875E01"/>
    <w:rsid w:val="00875F96"/>
    <w:rsid w:val="00875FEC"/>
    <w:rsid w:val="0087608F"/>
    <w:rsid w:val="0087610F"/>
    <w:rsid w:val="00876326"/>
    <w:rsid w:val="0087649D"/>
    <w:rsid w:val="008766AE"/>
    <w:rsid w:val="0087671B"/>
    <w:rsid w:val="008768DB"/>
    <w:rsid w:val="00876BC1"/>
    <w:rsid w:val="00876CD0"/>
    <w:rsid w:val="00876E23"/>
    <w:rsid w:val="00876EF9"/>
    <w:rsid w:val="008771A1"/>
    <w:rsid w:val="0087728C"/>
    <w:rsid w:val="0087734F"/>
    <w:rsid w:val="00877411"/>
    <w:rsid w:val="0087751B"/>
    <w:rsid w:val="008775E5"/>
    <w:rsid w:val="00877630"/>
    <w:rsid w:val="00877660"/>
    <w:rsid w:val="008776D7"/>
    <w:rsid w:val="00877794"/>
    <w:rsid w:val="008777C0"/>
    <w:rsid w:val="0087797D"/>
    <w:rsid w:val="00877A80"/>
    <w:rsid w:val="00877B96"/>
    <w:rsid w:val="00877CE3"/>
    <w:rsid w:val="00880001"/>
    <w:rsid w:val="00880005"/>
    <w:rsid w:val="00880157"/>
    <w:rsid w:val="008802CF"/>
    <w:rsid w:val="00880328"/>
    <w:rsid w:val="00880571"/>
    <w:rsid w:val="00880876"/>
    <w:rsid w:val="00880883"/>
    <w:rsid w:val="00880D62"/>
    <w:rsid w:val="00880D98"/>
    <w:rsid w:val="00880EFD"/>
    <w:rsid w:val="008810E9"/>
    <w:rsid w:val="00881634"/>
    <w:rsid w:val="00881711"/>
    <w:rsid w:val="00881CB5"/>
    <w:rsid w:val="00882022"/>
    <w:rsid w:val="0088210D"/>
    <w:rsid w:val="00882490"/>
    <w:rsid w:val="008826DB"/>
    <w:rsid w:val="0088274E"/>
    <w:rsid w:val="00882B63"/>
    <w:rsid w:val="00882B7C"/>
    <w:rsid w:val="00882C51"/>
    <w:rsid w:val="00882E3B"/>
    <w:rsid w:val="00882FD3"/>
    <w:rsid w:val="00883345"/>
    <w:rsid w:val="00883493"/>
    <w:rsid w:val="00883502"/>
    <w:rsid w:val="008837DA"/>
    <w:rsid w:val="0088389D"/>
    <w:rsid w:val="008839F1"/>
    <w:rsid w:val="00883AE0"/>
    <w:rsid w:val="00883ED1"/>
    <w:rsid w:val="008840A8"/>
    <w:rsid w:val="008840F6"/>
    <w:rsid w:val="008845BC"/>
    <w:rsid w:val="008845CF"/>
    <w:rsid w:val="008847AE"/>
    <w:rsid w:val="008847F0"/>
    <w:rsid w:val="00884850"/>
    <w:rsid w:val="008848EE"/>
    <w:rsid w:val="00884937"/>
    <w:rsid w:val="00884B27"/>
    <w:rsid w:val="00884B33"/>
    <w:rsid w:val="00884CF7"/>
    <w:rsid w:val="00884F6D"/>
    <w:rsid w:val="008850B0"/>
    <w:rsid w:val="008850DB"/>
    <w:rsid w:val="00885221"/>
    <w:rsid w:val="00885291"/>
    <w:rsid w:val="00885322"/>
    <w:rsid w:val="00885387"/>
    <w:rsid w:val="008858C9"/>
    <w:rsid w:val="00885C62"/>
    <w:rsid w:val="00885EEA"/>
    <w:rsid w:val="00886227"/>
    <w:rsid w:val="00886229"/>
    <w:rsid w:val="00886272"/>
    <w:rsid w:val="00886814"/>
    <w:rsid w:val="0088697D"/>
    <w:rsid w:val="00886CAD"/>
    <w:rsid w:val="00886D26"/>
    <w:rsid w:val="00886E08"/>
    <w:rsid w:val="00886E98"/>
    <w:rsid w:val="008870C5"/>
    <w:rsid w:val="008870D8"/>
    <w:rsid w:val="008871B2"/>
    <w:rsid w:val="00887380"/>
    <w:rsid w:val="00887719"/>
    <w:rsid w:val="00887D53"/>
    <w:rsid w:val="00887E7C"/>
    <w:rsid w:val="008902F3"/>
    <w:rsid w:val="0089033B"/>
    <w:rsid w:val="008903FA"/>
    <w:rsid w:val="00890574"/>
    <w:rsid w:val="008905E7"/>
    <w:rsid w:val="00890660"/>
    <w:rsid w:val="00890842"/>
    <w:rsid w:val="0089088E"/>
    <w:rsid w:val="008908A8"/>
    <w:rsid w:val="0089093D"/>
    <w:rsid w:val="00890B43"/>
    <w:rsid w:val="00890F00"/>
    <w:rsid w:val="008911C6"/>
    <w:rsid w:val="00891282"/>
    <w:rsid w:val="008912E5"/>
    <w:rsid w:val="00891438"/>
    <w:rsid w:val="0089150E"/>
    <w:rsid w:val="008917FD"/>
    <w:rsid w:val="00891B7C"/>
    <w:rsid w:val="00891C19"/>
    <w:rsid w:val="00891C32"/>
    <w:rsid w:val="00891D1B"/>
    <w:rsid w:val="00891D2C"/>
    <w:rsid w:val="00891E43"/>
    <w:rsid w:val="00891F41"/>
    <w:rsid w:val="00892017"/>
    <w:rsid w:val="00892061"/>
    <w:rsid w:val="0089220A"/>
    <w:rsid w:val="00892364"/>
    <w:rsid w:val="00892724"/>
    <w:rsid w:val="0089275F"/>
    <w:rsid w:val="0089285E"/>
    <w:rsid w:val="008929A3"/>
    <w:rsid w:val="00892CF7"/>
    <w:rsid w:val="00892D17"/>
    <w:rsid w:val="00892D78"/>
    <w:rsid w:val="00892D8C"/>
    <w:rsid w:val="00892FFF"/>
    <w:rsid w:val="00893004"/>
    <w:rsid w:val="00893015"/>
    <w:rsid w:val="008931E0"/>
    <w:rsid w:val="00893228"/>
    <w:rsid w:val="00893817"/>
    <w:rsid w:val="00893CBD"/>
    <w:rsid w:val="00893CEA"/>
    <w:rsid w:val="008941CF"/>
    <w:rsid w:val="0089437F"/>
    <w:rsid w:val="008943A9"/>
    <w:rsid w:val="00894462"/>
    <w:rsid w:val="00894A47"/>
    <w:rsid w:val="00894D75"/>
    <w:rsid w:val="00894DC4"/>
    <w:rsid w:val="00894F4B"/>
    <w:rsid w:val="008950CC"/>
    <w:rsid w:val="0089562E"/>
    <w:rsid w:val="008958D9"/>
    <w:rsid w:val="008958E1"/>
    <w:rsid w:val="00895AC6"/>
    <w:rsid w:val="00895CCE"/>
    <w:rsid w:val="00895D19"/>
    <w:rsid w:val="00895DE0"/>
    <w:rsid w:val="00895FB8"/>
    <w:rsid w:val="0089617A"/>
    <w:rsid w:val="00896218"/>
    <w:rsid w:val="00896462"/>
    <w:rsid w:val="0089646D"/>
    <w:rsid w:val="008966A5"/>
    <w:rsid w:val="008967C9"/>
    <w:rsid w:val="00896FCF"/>
    <w:rsid w:val="0089752A"/>
    <w:rsid w:val="00897616"/>
    <w:rsid w:val="008976E5"/>
    <w:rsid w:val="00897723"/>
    <w:rsid w:val="00897964"/>
    <w:rsid w:val="00897A06"/>
    <w:rsid w:val="00897AE4"/>
    <w:rsid w:val="00897AEB"/>
    <w:rsid w:val="00897C12"/>
    <w:rsid w:val="00897C92"/>
    <w:rsid w:val="00897F12"/>
    <w:rsid w:val="008A023A"/>
    <w:rsid w:val="008A05CE"/>
    <w:rsid w:val="008A0858"/>
    <w:rsid w:val="008A09B5"/>
    <w:rsid w:val="008A0C98"/>
    <w:rsid w:val="008A0D47"/>
    <w:rsid w:val="008A0E1C"/>
    <w:rsid w:val="008A0EA1"/>
    <w:rsid w:val="008A1190"/>
    <w:rsid w:val="008A11AB"/>
    <w:rsid w:val="008A1287"/>
    <w:rsid w:val="008A12B8"/>
    <w:rsid w:val="008A1470"/>
    <w:rsid w:val="008A182D"/>
    <w:rsid w:val="008A19A0"/>
    <w:rsid w:val="008A1BEC"/>
    <w:rsid w:val="008A1CD6"/>
    <w:rsid w:val="008A1E38"/>
    <w:rsid w:val="008A1ECC"/>
    <w:rsid w:val="008A1FB0"/>
    <w:rsid w:val="008A2E77"/>
    <w:rsid w:val="008A2F37"/>
    <w:rsid w:val="008A2F57"/>
    <w:rsid w:val="008A3206"/>
    <w:rsid w:val="008A344F"/>
    <w:rsid w:val="008A37A2"/>
    <w:rsid w:val="008A38CC"/>
    <w:rsid w:val="008A39A4"/>
    <w:rsid w:val="008A3A97"/>
    <w:rsid w:val="008A3ABC"/>
    <w:rsid w:val="008A3ADC"/>
    <w:rsid w:val="008A3B8C"/>
    <w:rsid w:val="008A3FC1"/>
    <w:rsid w:val="008A40B1"/>
    <w:rsid w:val="008A40BA"/>
    <w:rsid w:val="008A413C"/>
    <w:rsid w:val="008A4365"/>
    <w:rsid w:val="008A445B"/>
    <w:rsid w:val="008A470E"/>
    <w:rsid w:val="008A4D2A"/>
    <w:rsid w:val="008A4D5D"/>
    <w:rsid w:val="008A51FA"/>
    <w:rsid w:val="008A526B"/>
    <w:rsid w:val="008A5777"/>
    <w:rsid w:val="008A5BD4"/>
    <w:rsid w:val="008A5C15"/>
    <w:rsid w:val="008A5D77"/>
    <w:rsid w:val="008A5D8B"/>
    <w:rsid w:val="008A5EE9"/>
    <w:rsid w:val="008A5F13"/>
    <w:rsid w:val="008A6210"/>
    <w:rsid w:val="008A65DA"/>
    <w:rsid w:val="008A65E9"/>
    <w:rsid w:val="008A661F"/>
    <w:rsid w:val="008A674F"/>
    <w:rsid w:val="008A6782"/>
    <w:rsid w:val="008A69A8"/>
    <w:rsid w:val="008A6C13"/>
    <w:rsid w:val="008A6FC4"/>
    <w:rsid w:val="008A717F"/>
    <w:rsid w:val="008A7202"/>
    <w:rsid w:val="008A747F"/>
    <w:rsid w:val="008A7589"/>
    <w:rsid w:val="008A75D1"/>
    <w:rsid w:val="008A7712"/>
    <w:rsid w:val="008A79CF"/>
    <w:rsid w:val="008A7A45"/>
    <w:rsid w:val="008A7B21"/>
    <w:rsid w:val="008A7DA4"/>
    <w:rsid w:val="008A7F73"/>
    <w:rsid w:val="008B026F"/>
    <w:rsid w:val="008B05E1"/>
    <w:rsid w:val="008B0AE7"/>
    <w:rsid w:val="008B0C5C"/>
    <w:rsid w:val="008B0CB9"/>
    <w:rsid w:val="008B101E"/>
    <w:rsid w:val="008B1208"/>
    <w:rsid w:val="008B122A"/>
    <w:rsid w:val="008B1574"/>
    <w:rsid w:val="008B1936"/>
    <w:rsid w:val="008B2000"/>
    <w:rsid w:val="008B218C"/>
    <w:rsid w:val="008B21E1"/>
    <w:rsid w:val="008B22A7"/>
    <w:rsid w:val="008B2B0B"/>
    <w:rsid w:val="008B2B49"/>
    <w:rsid w:val="008B2B8F"/>
    <w:rsid w:val="008B2BFB"/>
    <w:rsid w:val="008B2ED3"/>
    <w:rsid w:val="008B2FFA"/>
    <w:rsid w:val="008B3488"/>
    <w:rsid w:val="008B34FF"/>
    <w:rsid w:val="008B354A"/>
    <w:rsid w:val="008B35E1"/>
    <w:rsid w:val="008B3680"/>
    <w:rsid w:val="008B384A"/>
    <w:rsid w:val="008B39E3"/>
    <w:rsid w:val="008B3EF6"/>
    <w:rsid w:val="008B4478"/>
    <w:rsid w:val="008B46BC"/>
    <w:rsid w:val="008B4862"/>
    <w:rsid w:val="008B4AFE"/>
    <w:rsid w:val="008B4D6F"/>
    <w:rsid w:val="008B4E64"/>
    <w:rsid w:val="008B4F6C"/>
    <w:rsid w:val="008B50E1"/>
    <w:rsid w:val="008B5198"/>
    <w:rsid w:val="008B523B"/>
    <w:rsid w:val="008B559D"/>
    <w:rsid w:val="008B575F"/>
    <w:rsid w:val="008B57EF"/>
    <w:rsid w:val="008B597F"/>
    <w:rsid w:val="008B5A6C"/>
    <w:rsid w:val="008B5B22"/>
    <w:rsid w:val="008B5B9E"/>
    <w:rsid w:val="008B5D1D"/>
    <w:rsid w:val="008B5E82"/>
    <w:rsid w:val="008B60FA"/>
    <w:rsid w:val="008B6162"/>
    <w:rsid w:val="008B657C"/>
    <w:rsid w:val="008B665A"/>
    <w:rsid w:val="008B68E4"/>
    <w:rsid w:val="008B6BE4"/>
    <w:rsid w:val="008B6FB0"/>
    <w:rsid w:val="008B6FE4"/>
    <w:rsid w:val="008B7092"/>
    <w:rsid w:val="008B71BA"/>
    <w:rsid w:val="008B72D7"/>
    <w:rsid w:val="008B72D9"/>
    <w:rsid w:val="008B745E"/>
    <w:rsid w:val="008B7579"/>
    <w:rsid w:val="008B757E"/>
    <w:rsid w:val="008B75D2"/>
    <w:rsid w:val="008B7BD7"/>
    <w:rsid w:val="008B7D6D"/>
    <w:rsid w:val="008B7DEB"/>
    <w:rsid w:val="008C0261"/>
    <w:rsid w:val="008C056B"/>
    <w:rsid w:val="008C05CD"/>
    <w:rsid w:val="008C0615"/>
    <w:rsid w:val="008C0765"/>
    <w:rsid w:val="008C0783"/>
    <w:rsid w:val="008C07BC"/>
    <w:rsid w:val="008C0E55"/>
    <w:rsid w:val="008C104C"/>
    <w:rsid w:val="008C12AD"/>
    <w:rsid w:val="008C1332"/>
    <w:rsid w:val="008C18F0"/>
    <w:rsid w:val="008C195A"/>
    <w:rsid w:val="008C1A12"/>
    <w:rsid w:val="008C1C7D"/>
    <w:rsid w:val="008C1D04"/>
    <w:rsid w:val="008C1E0E"/>
    <w:rsid w:val="008C1F71"/>
    <w:rsid w:val="008C2152"/>
    <w:rsid w:val="008C2271"/>
    <w:rsid w:val="008C236F"/>
    <w:rsid w:val="008C2543"/>
    <w:rsid w:val="008C278B"/>
    <w:rsid w:val="008C285D"/>
    <w:rsid w:val="008C29E4"/>
    <w:rsid w:val="008C2C4B"/>
    <w:rsid w:val="008C2CD1"/>
    <w:rsid w:val="008C2DA8"/>
    <w:rsid w:val="008C2F8A"/>
    <w:rsid w:val="008C3533"/>
    <w:rsid w:val="008C35CE"/>
    <w:rsid w:val="008C36C9"/>
    <w:rsid w:val="008C3959"/>
    <w:rsid w:val="008C395C"/>
    <w:rsid w:val="008C3A64"/>
    <w:rsid w:val="008C3AB3"/>
    <w:rsid w:val="008C3BEE"/>
    <w:rsid w:val="008C3C1A"/>
    <w:rsid w:val="008C3C59"/>
    <w:rsid w:val="008C3DDC"/>
    <w:rsid w:val="008C3DF0"/>
    <w:rsid w:val="008C3F2F"/>
    <w:rsid w:val="008C40F1"/>
    <w:rsid w:val="008C4103"/>
    <w:rsid w:val="008C4152"/>
    <w:rsid w:val="008C469E"/>
    <w:rsid w:val="008C46B6"/>
    <w:rsid w:val="008C4750"/>
    <w:rsid w:val="008C47C6"/>
    <w:rsid w:val="008C4918"/>
    <w:rsid w:val="008C4A6E"/>
    <w:rsid w:val="008C4B9C"/>
    <w:rsid w:val="008C53B4"/>
    <w:rsid w:val="008C56C3"/>
    <w:rsid w:val="008C5733"/>
    <w:rsid w:val="008C57B7"/>
    <w:rsid w:val="008C5B99"/>
    <w:rsid w:val="008C5BDA"/>
    <w:rsid w:val="008C5D89"/>
    <w:rsid w:val="008C64D5"/>
    <w:rsid w:val="008C653A"/>
    <w:rsid w:val="008C657C"/>
    <w:rsid w:val="008C66E5"/>
    <w:rsid w:val="008C68AF"/>
    <w:rsid w:val="008C6ABC"/>
    <w:rsid w:val="008C6C84"/>
    <w:rsid w:val="008C6D19"/>
    <w:rsid w:val="008C6D71"/>
    <w:rsid w:val="008C6DBE"/>
    <w:rsid w:val="008C6E88"/>
    <w:rsid w:val="008C6F87"/>
    <w:rsid w:val="008C7053"/>
    <w:rsid w:val="008C7191"/>
    <w:rsid w:val="008C7302"/>
    <w:rsid w:val="008C7342"/>
    <w:rsid w:val="008C750A"/>
    <w:rsid w:val="008C7597"/>
    <w:rsid w:val="008C77D3"/>
    <w:rsid w:val="008C7AEC"/>
    <w:rsid w:val="008C7BDD"/>
    <w:rsid w:val="008C7D9B"/>
    <w:rsid w:val="008C7F88"/>
    <w:rsid w:val="008D05CA"/>
    <w:rsid w:val="008D0683"/>
    <w:rsid w:val="008D07B1"/>
    <w:rsid w:val="008D0893"/>
    <w:rsid w:val="008D0B7F"/>
    <w:rsid w:val="008D0B82"/>
    <w:rsid w:val="008D0C03"/>
    <w:rsid w:val="008D0C22"/>
    <w:rsid w:val="008D0DE9"/>
    <w:rsid w:val="008D10D5"/>
    <w:rsid w:val="008D1F68"/>
    <w:rsid w:val="008D21F6"/>
    <w:rsid w:val="008D2363"/>
    <w:rsid w:val="008D23A6"/>
    <w:rsid w:val="008D2486"/>
    <w:rsid w:val="008D267D"/>
    <w:rsid w:val="008D27F5"/>
    <w:rsid w:val="008D2869"/>
    <w:rsid w:val="008D29BB"/>
    <w:rsid w:val="008D29DA"/>
    <w:rsid w:val="008D2B11"/>
    <w:rsid w:val="008D2E88"/>
    <w:rsid w:val="008D2EE7"/>
    <w:rsid w:val="008D31DF"/>
    <w:rsid w:val="008D331D"/>
    <w:rsid w:val="008D34FD"/>
    <w:rsid w:val="008D3533"/>
    <w:rsid w:val="008D377A"/>
    <w:rsid w:val="008D37FA"/>
    <w:rsid w:val="008D3A81"/>
    <w:rsid w:val="008D3ACA"/>
    <w:rsid w:val="008D3AF9"/>
    <w:rsid w:val="008D3B74"/>
    <w:rsid w:val="008D4D3B"/>
    <w:rsid w:val="008D4D76"/>
    <w:rsid w:val="008D4DF6"/>
    <w:rsid w:val="008D5051"/>
    <w:rsid w:val="008D50DC"/>
    <w:rsid w:val="008D5139"/>
    <w:rsid w:val="008D515E"/>
    <w:rsid w:val="008D5192"/>
    <w:rsid w:val="008D5365"/>
    <w:rsid w:val="008D5438"/>
    <w:rsid w:val="008D588D"/>
    <w:rsid w:val="008D58D7"/>
    <w:rsid w:val="008D58E9"/>
    <w:rsid w:val="008D5F73"/>
    <w:rsid w:val="008D6413"/>
    <w:rsid w:val="008D6577"/>
    <w:rsid w:val="008D66A7"/>
    <w:rsid w:val="008D66CF"/>
    <w:rsid w:val="008D68E6"/>
    <w:rsid w:val="008D69DB"/>
    <w:rsid w:val="008D6D9F"/>
    <w:rsid w:val="008D6E62"/>
    <w:rsid w:val="008D72CE"/>
    <w:rsid w:val="008D734A"/>
    <w:rsid w:val="008D7535"/>
    <w:rsid w:val="008D793E"/>
    <w:rsid w:val="008D7AF6"/>
    <w:rsid w:val="008D7B6D"/>
    <w:rsid w:val="008D7C3E"/>
    <w:rsid w:val="008D7C6C"/>
    <w:rsid w:val="008E0138"/>
    <w:rsid w:val="008E02AB"/>
    <w:rsid w:val="008E0600"/>
    <w:rsid w:val="008E09E9"/>
    <w:rsid w:val="008E0B81"/>
    <w:rsid w:val="008E0BC8"/>
    <w:rsid w:val="008E0C21"/>
    <w:rsid w:val="008E0C50"/>
    <w:rsid w:val="008E0CAC"/>
    <w:rsid w:val="008E0CB8"/>
    <w:rsid w:val="008E0E04"/>
    <w:rsid w:val="008E0F60"/>
    <w:rsid w:val="008E136B"/>
    <w:rsid w:val="008E1501"/>
    <w:rsid w:val="008E1870"/>
    <w:rsid w:val="008E19D7"/>
    <w:rsid w:val="008E1BBA"/>
    <w:rsid w:val="008E1C2C"/>
    <w:rsid w:val="008E1CE0"/>
    <w:rsid w:val="008E1DC3"/>
    <w:rsid w:val="008E1E12"/>
    <w:rsid w:val="008E2127"/>
    <w:rsid w:val="008E237A"/>
    <w:rsid w:val="008E252A"/>
    <w:rsid w:val="008E26CF"/>
    <w:rsid w:val="008E26F0"/>
    <w:rsid w:val="008E2877"/>
    <w:rsid w:val="008E2949"/>
    <w:rsid w:val="008E29D6"/>
    <w:rsid w:val="008E2D43"/>
    <w:rsid w:val="008E2DA8"/>
    <w:rsid w:val="008E31B3"/>
    <w:rsid w:val="008E31D0"/>
    <w:rsid w:val="008E31EA"/>
    <w:rsid w:val="008E34D5"/>
    <w:rsid w:val="008E3728"/>
    <w:rsid w:val="008E39D9"/>
    <w:rsid w:val="008E3AE7"/>
    <w:rsid w:val="008E3D04"/>
    <w:rsid w:val="008E3FA3"/>
    <w:rsid w:val="008E4081"/>
    <w:rsid w:val="008E416F"/>
    <w:rsid w:val="008E4446"/>
    <w:rsid w:val="008E45AE"/>
    <w:rsid w:val="008E4744"/>
    <w:rsid w:val="008E4787"/>
    <w:rsid w:val="008E482B"/>
    <w:rsid w:val="008E4A44"/>
    <w:rsid w:val="008E4D48"/>
    <w:rsid w:val="008E5155"/>
    <w:rsid w:val="008E5244"/>
    <w:rsid w:val="008E5406"/>
    <w:rsid w:val="008E5545"/>
    <w:rsid w:val="008E558C"/>
    <w:rsid w:val="008E5680"/>
    <w:rsid w:val="008E5AA3"/>
    <w:rsid w:val="008E5CF5"/>
    <w:rsid w:val="008E5D45"/>
    <w:rsid w:val="008E5F3C"/>
    <w:rsid w:val="008E5F65"/>
    <w:rsid w:val="008E613A"/>
    <w:rsid w:val="008E637E"/>
    <w:rsid w:val="008E6388"/>
    <w:rsid w:val="008E6807"/>
    <w:rsid w:val="008E68B6"/>
    <w:rsid w:val="008E69E9"/>
    <w:rsid w:val="008E6A68"/>
    <w:rsid w:val="008E6BB5"/>
    <w:rsid w:val="008E6BBA"/>
    <w:rsid w:val="008E6C37"/>
    <w:rsid w:val="008E6C3C"/>
    <w:rsid w:val="008E6CEB"/>
    <w:rsid w:val="008E6E66"/>
    <w:rsid w:val="008E6F55"/>
    <w:rsid w:val="008E6F92"/>
    <w:rsid w:val="008E7153"/>
    <w:rsid w:val="008E715E"/>
    <w:rsid w:val="008E72CC"/>
    <w:rsid w:val="008E7470"/>
    <w:rsid w:val="008E7764"/>
    <w:rsid w:val="008E7A31"/>
    <w:rsid w:val="008E7C9C"/>
    <w:rsid w:val="008E7DFB"/>
    <w:rsid w:val="008E7E98"/>
    <w:rsid w:val="008E7FAA"/>
    <w:rsid w:val="008F006A"/>
    <w:rsid w:val="008F016E"/>
    <w:rsid w:val="008F0300"/>
    <w:rsid w:val="008F0341"/>
    <w:rsid w:val="008F0451"/>
    <w:rsid w:val="008F0594"/>
    <w:rsid w:val="008F066E"/>
    <w:rsid w:val="008F07C3"/>
    <w:rsid w:val="008F091E"/>
    <w:rsid w:val="008F09C2"/>
    <w:rsid w:val="008F0B4C"/>
    <w:rsid w:val="008F0D8D"/>
    <w:rsid w:val="008F0DF6"/>
    <w:rsid w:val="008F116F"/>
    <w:rsid w:val="008F12CE"/>
    <w:rsid w:val="008F1447"/>
    <w:rsid w:val="008F1627"/>
    <w:rsid w:val="008F165D"/>
    <w:rsid w:val="008F171F"/>
    <w:rsid w:val="008F1884"/>
    <w:rsid w:val="008F18FD"/>
    <w:rsid w:val="008F1B43"/>
    <w:rsid w:val="008F1D19"/>
    <w:rsid w:val="008F1DBE"/>
    <w:rsid w:val="008F1E6C"/>
    <w:rsid w:val="008F21CE"/>
    <w:rsid w:val="008F21F9"/>
    <w:rsid w:val="008F239C"/>
    <w:rsid w:val="008F28CF"/>
    <w:rsid w:val="008F2903"/>
    <w:rsid w:val="008F2997"/>
    <w:rsid w:val="008F2A39"/>
    <w:rsid w:val="008F2A99"/>
    <w:rsid w:val="008F2B45"/>
    <w:rsid w:val="008F2F62"/>
    <w:rsid w:val="008F321F"/>
    <w:rsid w:val="008F34EA"/>
    <w:rsid w:val="008F3844"/>
    <w:rsid w:val="008F3A06"/>
    <w:rsid w:val="008F3CD9"/>
    <w:rsid w:val="008F4035"/>
    <w:rsid w:val="008F41A8"/>
    <w:rsid w:val="008F4464"/>
    <w:rsid w:val="008F45D8"/>
    <w:rsid w:val="008F45FB"/>
    <w:rsid w:val="008F460B"/>
    <w:rsid w:val="008F4623"/>
    <w:rsid w:val="008F46B3"/>
    <w:rsid w:val="008F4A42"/>
    <w:rsid w:val="008F4B6B"/>
    <w:rsid w:val="008F4FD8"/>
    <w:rsid w:val="008F51BC"/>
    <w:rsid w:val="008F524C"/>
    <w:rsid w:val="008F5599"/>
    <w:rsid w:val="008F5850"/>
    <w:rsid w:val="008F5A81"/>
    <w:rsid w:val="008F5AE7"/>
    <w:rsid w:val="008F5D58"/>
    <w:rsid w:val="008F5DE3"/>
    <w:rsid w:val="008F5E19"/>
    <w:rsid w:val="008F5E32"/>
    <w:rsid w:val="008F5FC2"/>
    <w:rsid w:val="008F6066"/>
    <w:rsid w:val="008F6367"/>
    <w:rsid w:val="008F63C4"/>
    <w:rsid w:val="008F6452"/>
    <w:rsid w:val="008F6496"/>
    <w:rsid w:val="008F66A6"/>
    <w:rsid w:val="008F6AB3"/>
    <w:rsid w:val="008F6AC3"/>
    <w:rsid w:val="008F6ADE"/>
    <w:rsid w:val="008F6C81"/>
    <w:rsid w:val="008F6D82"/>
    <w:rsid w:val="008F6DBA"/>
    <w:rsid w:val="008F6E56"/>
    <w:rsid w:val="008F6E8A"/>
    <w:rsid w:val="008F6EF6"/>
    <w:rsid w:val="008F7115"/>
    <w:rsid w:val="008F7154"/>
    <w:rsid w:val="008F7205"/>
    <w:rsid w:val="008F7581"/>
    <w:rsid w:val="008F78EF"/>
    <w:rsid w:val="008F798A"/>
    <w:rsid w:val="008F7A3C"/>
    <w:rsid w:val="008F7DD8"/>
    <w:rsid w:val="008F7E28"/>
    <w:rsid w:val="009002F6"/>
    <w:rsid w:val="0090037A"/>
    <w:rsid w:val="009005EA"/>
    <w:rsid w:val="00900711"/>
    <w:rsid w:val="0090091A"/>
    <w:rsid w:val="0090091F"/>
    <w:rsid w:val="00900D0A"/>
    <w:rsid w:val="009018BE"/>
    <w:rsid w:val="009019A2"/>
    <w:rsid w:val="00901C26"/>
    <w:rsid w:val="00901C2C"/>
    <w:rsid w:val="00901D5F"/>
    <w:rsid w:val="00901EC0"/>
    <w:rsid w:val="00901F7A"/>
    <w:rsid w:val="00901F93"/>
    <w:rsid w:val="0090223F"/>
    <w:rsid w:val="0090224F"/>
    <w:rsid w:val="009023E5"/>
    <w:rsid w:val="00902637"/>
    <w:rsid w:val="00902688"/>
    <w:rsid w:val="009028B5"/>
    <w:rsid w:val="00902BD8"/>
    <w:rsid w:val="00902CA2"/>
    <w:rsid w:val="00902E57"/>
    <w:rsid w:val="00902F18"/>
    <w:rsid w:val="00902F95"/>
    <w:rsid w:val="009031CC"/>
    <w:rsid w:val="0090348B"/>
    <w:rsid w:val="00903497"/>
    <w:rsid w:val="009037C7"/>
    <w:rsid w:val="009037D6"/>
    <w:rsid w:val="00903B93"/>
    <w:rsid w:val="00903CAF"/>
    <w:rsid w:val="00903E57"/>
    <w:rsid w:val="00903E74"/>
    <w:rsid w:val="00903F37"/>
    <w:rsid w:val="009041D9"/>
    <w:rsid w:val="00904703"/>
    <w:rsid w:val="00904B20"/>
    <w:rsid w:val="00904B76"/>
    <w:rsid w:val="00904C19"/>
    <w:rsid w:val="00904C74"/>
    <w:rsid w:val="00904D02"/>
    <w:rsid w:val="009050CA"/>
    <w:rsid w:val="00905177"/>
    <w:rsid w:val="009051A7"/>
    <w:rsid w:val="009057AA"/>
    <w:rsid w:val="009057CD"/>
    <w:rsid w:val="009058AB"/>
    <w:rsid w:val="009059C5"/>
    <w:rsid w:val="00905A2E"/>
    <w:rsid w:val="00905C8E"/>
    <w:rsid w:val="00905E8A"/>
    <w:rsid w:val="00905F28"/>
    <w:rsid w:val="009060AF"/>
    <w:rsid w:val="00906396"/>
    <w:rsid w:val="009067C4"/>
    <w:rsid w:val="0090681F"/>
    <w:rsid w:val="00906AB5"/>
    <w:rsid w:val="00906D9C"/>
    <w:rsid w:val="00906DF9"/>
    <w:rsid w:val="00906EA5"/>
    <w:rsid w:val="00906FF5"/>
    <w:rsid w:val="00907012"/>
    <w:rsid w:val="009070B2"/>
    <w:rsid w:val="00907114"/>
    <w:rsid w:val="009071BB"/>
    <w:rsid w:val="009071EF"/>
    <w:rsid w:val="0090734A"/>
    <w:rsid w:val="0090762A"/>
    <w:rsid w:val="00907727"/>
    <w:rsid w:val="00907A6C"/>
    <w:rsid w:val="00907BF0"/>
    <w:rsid w:val="00907C09"/>
    <w:rsid w:val="00907DFA"/>
    <w:rsid w:val="00907E23"/>
    <w:rsid w:val="00907EF5"/>
    <w:rsid w:val="00910160"/>
    <w:rsid w:val="009101A5"/>
    <w:rsid w:val="00910966"/>
    <w:rsid w:val="009109C0"/>
    <w:rsid w:val="00910ADF"/>
    <w:rsid w:val="00911138"/>
    <w:rsid w:val="009112B1"/>
    <w:rsid w:val="0091138D"/>
    <w:rsid w:val="0091148E"/>
    <w:rsid w:val="009114FF"/>
    <w:rsid w:val="00911531"/>
    <w:rsid w:val="009116C7"/>
    <w:rsid w:val="0091173C"/>
    <w:rsid w:val="00911B52"/>
    <w:rsid w:val="00911EB3"/>
    <w:rsid w:val="0091212C"/>
    <w:rsid w:val="00912720"/>
    <w:rsid w:val="009129C9"/>
    <w:rsid w:val="00912E28"/>
    <w:rsid w:val="00912FFB"/>
    <w:rsid w:val="009133A4"/>
    <w:rsid w:val="009136E8"/>
    <w:rsid w:val="0091372F"/>
    <w:rsid w:val="00913773"/>
    <w:rsid w:val="00913B34"/>
    <w:rsid w:val="00913CF7"/>
    <w:rsid w:val="00913DD0"/>
    <w:rsid w:val="00913E57"/>
    <w:rsid w:val="00913F16"/>
    <w:rsid w:val="009140C6"/>
    <w:rsid w:val="00914384"/>
    <w:rsid w:val="009143CD"/>
    <w:rsid w:val="00914619"/>
    <w:rsid w:val="00914664"/>
    <w:rsid w:val="00914756"/>
    <w:rsid w:val="009147C0"/>
    <w:rsid w:val="00914805"/>
    <w:rsid w:val="00914874"/>
    <w:rsid w:val="00914A3F"/>
    <w:rsid w:val="00914A56"/>
    <w:rsid w:val="00914F3B"/>
    <w:rsid w:val="00914F81"/>
    <w:rsid w:val="00915213"/>
    <w:rsid w:val="00915367"/>
    <w:rsid w:val="0091545D"/>
    <w:rsid w:val="009154F4"/>
    <w:rsid w:val="00915550"/>
    <w:rsid w:val="00915763"/>
    <w:rsid w:val="009158CB"/>
    <w:rsid w:val="009158E9"/>
    <w:rsid w:val="00915AA6"/>
    <w:rsid w:val="00915C06"/>
    <w:rsid w:val="00915E1A"/>
    <w:rsid w:val="00916116"/>
    <w:rsid w:val="00916159"/>
    <w:rsid w:val="00916699"/>
    <w:rsid w:val="0091687E"/>
    <w:rsid w:val="009168A2"/>
    <w:rsid w:val="0091692D"/>
    <w:rsid w:val="009169D2"/>
    <w:rsid w:val="00916BA7"/>
    <w:rsid w:val="00916E84"/>
    <w:rsid w:val="0091736B"/>
    <w:rsid w:val="009173FC"/>
    <w:rsid w:val="0091740B"/>
    <w:rsid w:val="009176EA"/>
    <w:rsid w:val="0091783E"/>
    <w:rsid w:val="00917C51"/>
    <w:rsid w:val="0092000A"/>
    <w:rsid w:val="00920132"/>
    <w:rsid w:val="009201CD"/>
    <w:rsid w:val="0092028F"/>
    <w:rsid w:val="00920500"/>
    <w:rsid w:val="00920519"/>
    <w:rsid w:val="00920821"/>
    <w:rsid w:val="009208B0"/>
    <w:rsid w:val="009208C7"/>
    <w:rsid w:val="009209D6"/>
    <w:rsid w:val="00920B10"/>
    <w:rsid w:val="00920C53"/>
    <w:rsid w:val="00920C65"/>
    <w:rsid w:val="00920C69"/>
    <w:rsid w:val="00920C6A"/>
    <w:rsid w:val="00920D06"/>
    <w:rsid w:val="00920EC0"/>
    <w:rsid w:val="00920FE6"/>
    <w:rsid w:val="00921366"/>
    <w:rsid w:val="00921740"/>
    <w:rsid w:val="0092175C"/>
    <w:rsid w:val="00921CE9"/>
    <w:rsid w:val="00921FA7"/>
    <w:rsid w:val="0092219E"/>
    <w:rsid w:val="00922498"/>
    <w:rsid w:val="00922858"/>
    <w:rsid w:val="009228C2"/>
    <w:rsid w:val="009228D0"/>
    <w:rsid w:val="00922A84"/>
    <w:rsid w:val="00922E04"/>
    <w:rsid w:val="0092373C"/>
    <w:rsid w:val="00923807"/>
    <w:rsid w:val="009238C3"/>
    <w:rsid w:val="00923C98"/>
    <w:rsid w:val="00923DAF"/>
    <w:rsid w:val="00923E11"/>
    <w:rsid w:val="0092436A"/>
    <w:rsid w:val="009244D5"/>
    <w:rsid w:val="00924597"/>
    <w:rsid w:val="00924754"/>
    <w:rsid w:val="00924792"/>
    <w:rsid w:val="00924A0E"/>
    <w:rsid w:val="00924A6D"/>
    <w:rsid w:val="00924D81"/>
    <w:rsid w:val="00924F9D"/>
    <w:rsid w:val="00924FF9"/>
    <w:rsid w:val="00925079"/>
    <w:rsid w:val="0092508F"/>
    <w:rsid w:val="00925604"/>
    <w:rsid w:val="00925727"/>
    <w:rsid w:val="0092573C"/>
    <w:rsid w:val="00925A17"/>
    <w:rsid w:val="00925BBC"/>
    <w:rsid w:val="00925C0E"/>
    <w:rsid w:val="00925E52"/>
    <w:rsid w:val="00925FFE"/>
    <w:rsid w:val="0092612E"/>
    <w:rsid w:val="0092620D"/>
    <w:rsid w:val="009264AF"/>
    <w:rsid w:val="00926751"/>
    <w:rsid w:val="009269DD"/>
    <w:rsid w:val="00926A68"/>
    <w:rsid w:val="00926DFC"/>
    <w:rsid w:val="00926F05"/>
    <w:rsid w:val="00927099"/>
    <w:rsid w:val="0092726E"/>
    <w:rsid w:val="009272EE"/>
    <w:rsid w:val="00927387"/>
    <w:rsid w:val="009273CB"/>
    <w:rsid w:val="009273DF"/>
    <w:rsid w:val="0092750F"/>
    <w:rsid w:val="0092754F"/>
    <w:rsid w:val="009276CE"/>
    <w:rsid w:val="0092770E"/>
    <w:rsid w:val="0092777D"/>
    <w:rsid w:val="00927801"/>
    <w:rsid w:val="0092781E"/>
    <w:rsid w:val="00927AF4"/>
    <w:rsid w:val="009300A3"/>
    <w:rsid w:val="009301EE"/>
    <w:rsid w:val="0093028F"/>
    <w:rsid w:val="00930412"/>
    <w:rsid w:val="00930755"/>
    <w:rsid w:val="0093094F"/>
    <w:rsid w:val="00930C15"/>
    <w:rsid w:val="00930FAF"/>
    <w:rsid w:val="0093145E"/>
    <w:rsid w:val="00931516"/>
    <w:rsid w:val="009316F2"/>
    <w:rsid w:val="009316FE"/>
    <w:rsid w:val="00931784"/>
    <w:rsid w:val="009317B4"/>
    <w:rsid w:val="00931A12"/>
    <w:rsid w:val="00932007"/>
    <w:rsid w:val="009324B3"/>
    <w:rsid w:val="009324BC"/>
    <w:rsid w:val="00932723"/>
    <w:rsid w:val="009329F8"/>
    <w:rsid w:val="00932F5C"/>
    <w:rsid w:val="00933022"/>
    <w:rsid w:val="0093302A"/>
    <w:rsid w:val="00933283"/>
    <w:rsid w:val="0093337F"/>
    <w:rsid w:val="0093338B"/>
    <w:rsid w:val="009334B6"/>
    <w:rsid w:val="009335B9"/>
    <w:rsid w:val="009337B7"/>
    <w:rsid w:val="00933807"/>
    <w:rsid w:val="00933A84"/>
    <w:rsid w:val="00933C67"/>
    <w:rsid w:val="00933D63"/>
    <w:rsid w:val="00933EAD"/>
    <w:rsid w:val="00934215"/>
    <w:rsid w:val="009343F2"/>
    <w:rsid w:val="00934982"/>
    <w:rsid w:val="00934B81"/>
    <w:rsid w:val="00934C3C"/>
    <w:rsid w:val="00934FAA"/>
    <w:rsid w:val="009350EE"/>
    <w:rsid w:val="009353CB"/>
    <w:rsid w:val="009355DA"/>
    <w:rsid w:val="00935763"/>
    <w:rsid w:val="009357D4"/>
    <w:rsid w:val="009358A0"/>
    <w:rsid w:val="00935970"/>
    <w:rsid w:val="00935A17"/>
    <w:rsid w:val="00935BD3"/>
    <w:rsid w:val="00935E36"/>
    <w:rsid w:val="00935FEB"/>
    <w:rsid w:val="00935FF3"/>
    <w:rsid w:val="00936011"/>
    <w:rsid w:val="00936466"/>
    <w:rsid w:val="009364F5"/>
    <w:rsid w:val="0093677C"/>
    <w:rsid w:val="0093684B"/>
    <w:rsid w:val="00936974"/>
    <w:rsid w:val="00936BCF"/>
    <w:rsid w:val="00936D5F"/>
    <w:rsid w:val="00936D71"/>
    <w:rsid w:val="00936D9A"/>
    <w:rsid w:val="00936E48"/>
    <w:rsid w:val="00936E6C"/>
    <w:rsid w:val="00936F67"/>
    <w:rsid w:val="009370B8"/>
    <w:rsid w:val="009370ED"/>
    <w:rsid w:val="0093728B"/>
    <w:rsid w:val="00937293"/>
    <w:rsid w:val="0093739F"/>
    <w:rsid w:val="009374A9"/>
    <w:rsid w:val="00937520"/>
    <w:rsid w:val="009376FD"/>
    <w:rsid w:val="00937C51"/>
    <w:rsid w:val="00937DA7"/>
    <w:rsid w:val="00937E7B"/>
    <w:rsid w:val="00937F10"/>
    <w:rsid w:val="00940359"/>
    <w:rsid w:val="00940492"/>
    <w:rsid w:val="00940656"/>
    <w:rsid w:val="00940668"/>
    <w:rsid w:val="009406A8"/>
    <w:rsid w:val="00940851"/>
    <w:rsid w:val="0094085F"/>
    <w:rsid w:val="00940970"/>
    <w:rsid w:val="00940A2E"/>
    <w:rsid w:val="00940A38"/>
    <w:rsid w:val="00940A62"/>
    <w:rsid w:val="00940C31"/>
    <w:rsid w:val="00940C88"/>
    <w:rsid w:val="00940CF0"/>
    <w:rsid w:val="00940FBE"/>
    <w:rsid w:val="00940FD4"/>
    <w:rsid w:val="0094122B"/>
    <w:rsid w:val="009416ED"/>
    <w:rsid w:val="0094184A"/>
    <w:rsid w:val="009418BA"/>
    <w:rsid w:val="00941C63"/>
    <w:rsid w:val="00941D43"/>
    <w:rsid w:val="00941EE6"/>
    <w:rsid w:val="00941FDA"/>
    <w:rsid w:val="00942053"/>
    <w:rsid w:val="00942233"/>
    <w:rsid w:val="009422AC"/>
    <w:rsid w:val="009425A4"/>
    <w:rsid w:val="009426B9"/>
    <w:rsid w:val="00942842"/>
    <w:rsid w:val="0094289A"/>
    <w:rsid w:val="009428FB"/>
    <w:rsid w:val="00942BE7"/>
    <w:rsid w:val="00942C9A"/>
    <w:rsid w:val="00942D18"/>
    <w:rsid w:val="00943179"/>
    <w:rsid w:val="0094346D"/>
    <w:rsid w:val="0094358C"/>
    <w:rsid w:val="00943774"/>
    <w:rsid w:val="0094396F"/>
    <w:rsid w:val="009439E1"/>
    <w:rsid w:val="00943B8E"/>
    <w:rsid w:val="00943DA6"/>
    <w:rsid w:val="00943F17"/>
    <w:rsid w:val="00944084"/>
    <w:rsid w:val="00944419"/>
    <w:rsid w:val="0094452A"/>
    <w:rsid w:val="009445F1"/>
    <w:rsid w:val="00944785"/>
    <w:rsid w:val="009452C1"/>
    <w:rsid w:val="00945A5D"/>
    <w:rsid w:val="00945ACD"/>
    <w:rsid w:val="00945AF5"/>
    <w:rsid w:val="00945C09"/>
    <w:rsid w:val="00945E6F"/>
    <w:rsid w:val="00946005"/>
    <w:rsid w:val="00946378"/>
    <w:rsid w:val="009465DF"/>
    <w:rsid w:val="00946659"/>
    <w:rsid w:val="00946848"/>
    <w:rsid w:val="00946927"/>
    <w:rsid w:val="00946948"/>
    <w:rsid w:val="00946BE0"/>
    <w:rsid w:val="00946E65"/>
    <w:rsid w:val="00946E94"/>
    <w:rsid w:val="0094702A"/>
    <w:rsid w:val="0094716A"/>
    <w:rsid w:val="009473EC"/>
    <w:rsid w:val="009474BA"/>
    <w:rsid w:val="009475CA"/>
    <w:rsid w:val="0094796D"/>
    <w:rsid w:val="00947A1E"/>
    <w:rsid w:val="00947CF0"/>
    <w:rsid w:val="009501DA"/>
    <w:rsid w:val="009501F9"/>
    <w:rsid w:val="00950249"/>
    <w:rsid w:val="009502D4"/>
    <w:rsid w:val="00950315"/>
    <w:rsid w:val="00950326"/>
    <w:rsid w:val="0095040C"/>
    <w:rsid w:val="00950523"/>
    <w:rsid w:val="0095064A"/>
    <w:rsid w:val="00950837"/>
    <w:rsid w:val="009509DF"/>
    <w:rsid w:val="00950AD3"/>
    <w:rsid w:val="00950F48"/>
    <w:rsid w:val="00950FDD"/>
    <w:rsid w:val="0095153E"/>
    <w:rsid w:val="00951570"/>
    <w:rsid w:val="0095165F"/>
    <w:rsid w:val="00951736"/>
    <w:rsid w:val="0095179F"/>
    <w:rsid w:val="00951CB3"/>
    <w:rsid w:val="00951EC8"/>
    <w:rsid w:val="00952244"/>
    <w:rsid w:val="009524B3"/>
    <w:rsid w:val="009524BC"/>
    <w:rsid w:val="00953000"/>
    <w:rsid w:val="00953314"/>
    <w:rsid w:val="00953420"/>
    <w:rsid w:val="0095345A"/>
    <w:rsid w:val="0095345D"/>
    <w:rsid w:val="00953A85"/>
    <w:rsid w:val="00953C4D"/>
    <w:rsid w:val="0095423E"/>
    <w:rsid w:val="009542BA"/>
    <w:rsid w:val="0095436D"/>
    <w:rsid w:val="00954457"/>
    <w:rsid w:val="0095461B"/>
    <w:rsid w:val="0095469A"/>
    <w:rsid w:val="00954896"/>
    <w:rsid w:val="0095492B"/>
    <w:rsid w:val="0095499F"/>
    <w:rsid w:val="00954A50"/>
    <w:rsid w:val="00954A7C"/>
    <w:rsid w:val="00954AB7"/>
    <w:rsid w:val="009553CA"/>
    <w:rsid w:val="009557F4"/>
    <w:rsid w:val="00955A34"/>
    <w:rsid w:val="00955A4A"/>
    <w:rsid w:val="00955B6D"/>
    <w:rsid w:val="00955C19"/>
    <w:rsid w:val="00955DB5"/>
    <w:rsid w:val="00955EC8"/>
    <w:rsid w:val="00955EEE"/>
    <w:rsid w:val="00955F8A"/>
    <w:rsid w:val="00955F9E"/>
    <w:rsid w:val="0095631C"/>
    <w:rsid w:val="009564C9"/>
    <w:rsid w:val="0095697E"/>
    <w:rsid w:val="009569F9"/>
    <w:rsid w:val="0095712A"/>
    <w:rsid w:val="0095736A"/>
    <w:rsid w:val="009574E2"/>
    <w:rsid w:val="00957789"/>
    <w:rsid w:val="00957794"/>
    <w:rsid w:val="00957855"/>
    <w:rsid w:val="00957C41"/>
    <w:rsid w:val="00957F6F"/>
    <w:rsid w:val="00960096"/>
    <w:rsid w:val="0096009E"/>
    <w:rsid w:val="0096030C"/>
    <w:rsid w:val="009606C0"/>
    <w:rsid w:val="0096092F"/>
    <w:rsid w:val="00960AAC"/>
    <w:rsid w:val="00960BDC"/>
    <w:rsid w:val="00960D1D"/>
    <w:rsid w:val="00960DC3"/>
    <w:rsid w:val="0096112C"/>
    <w:rsid w:val="009613B5"/>
    <w:rsid w:val="00961DDC"/>
    <w:rsid w:val="009629C4"/>
    <w:rsid w:val="00962A3E"/>
    <w:rsid w:val="00962B31"/>
    <w:rsid w:val="00962DFB"/>
    <w:rsid w:val="00962E8C"/>
    <w:rsid w:val="00962F5C"/>
    <w:rsid w:val="00962FFB"/>
    <w:rsid w:val="009631EC"/>
    <w:rsid w:val="0096320B"/>
    <w:rsid w:val="0096363E"/>
    <w:rsid w:val="00963866"/>
    <w:rsid w:val="009638E7"/>
    <w:rsid w:val="00963A27"/>
    <w:rsid w:val="00963A37"/>
    <w:rsid w:val="00963BB2"/>
    <w:rsid w:val="00963E3C"/>
    <w:rsid w:val="00963ECB"/>
    <w:rsid w:val="00963FAE"/>
    <w:rsid w:val="00964096"/>
    <w:rsid w:val="009640CB"/>
    <w:rsid w:val="009644CD"/>
    <w:rsid w:val="00964AD4"/>
    <w:rsid w:val="00964B4C"/>
    <w:rsid w:val="00964B66"/>
    <w:rsid w:val="00964B78"/>
    <w:rsid w:val="00964D76"/>
    <w:rsid w:val="00964E68"/>
    <w:rsid w:val="00965011"/>
    <w:rsid w:val="0096506B"/>
    <w:rsid w:val="00965253"/>
    <w:rsid w:val="0096559B"/>
    <w:rsid w:val="009655BC"/>
    <w:rsid w:val="0096575B"/>
    <w:rsid w:val="009658F3"/>
    <w:rsid w:val="00965B58"/>
    <w:rsid w:val="00965EE4"/>
    <w:rsid w:val="00966077"/>
    <w:rsid w:val="009660D3"/>
    <w:rsid w:val="009663AE"/>
    <w:rsid w:val="00966520"/>
    <w:rsid w:val="00966906"/>
    <w:rsid w:val="0096691F"/>
    <w:rsid w:val="00966AA3"/>
    <w:rsid w:val="00966BB1"/>
    <w:rsid w:val="00966C2C"/>
    <w:rsid w:val="00966C87"/>
    <w:rsid w:val="00966E17"/>
    <w:rsid w:val="00966E37"/>
    <w:rsid w:val="00966FF7"/>
    <w:rsid w:val="009671E3"/>
    <w:rsid w:val="0096726D"/>
    <w:rsid w:val="0096733C"/>
    <w:rsid w:val="009673DF"/>
    <w:rsid w:val="00967990"/>
    <w:rsid w:val="0096799B"/>
    <w:rsid w:val="00967A6F"/>
    <w:rsid w:val="00967AC3"/>
    <w:rsid w:val="00970462"/>
    <w:rsid w:val="0097062E"/>
    <w:rsid w:val="00970664"/>
    <w:rsid w:val="00970C3E"/>
    <w:rsid w:val="00970D64"/>
    <w:rsid w:val="00970DD1"/>
    <w:rsid w:val="00970E0E"/>
    <w:rsid w:val="00970F3D"/>
    <w:rsid w:val="00971162"/>
    <w:rsid w:val="009712C9"/>
    <w:rsid w:val="00971476"/>
    <w:rsid w:val="009714A7"/>
    <w:rsid w:val="009714CF"/>
    <w:rsid w:val="0097180A"/>
    <w:rsid w:val="00971862"/>
    <w:rsid w:val="00971AB3"/>
    <w:rsid w:val="00971B74"/>
    <w:rsid w:val="00971C90"/>
    <w:rsid w:val="00971EF6"/>
    <w:rsid w:val="00971F4D"/>
    <w:rsid w:val="00971F5F"/>
    <w:rsid w:val="0097201E"/>
    <w:rsid w:val="00972106"/>
    <w:rsid w:val="0097237F"/>
    <w:rsid w:val="0097274D"/>
    <w:rsid w:val="00972904"/>
    <w:rsid w:val="00972A0E"/>
    <w:rsid w:val="00972A45"/>
    <w:rsid w:val="00972F23"/>
    <w:rsid w:val="00972F29"/>
    <w:rsid w:val="0097305E"/>
    <w:rsid w:val="00973075"/>
    <w:rsid w:val="00973122"/>
    <w:rsid w:val="0097331E"/>
    <w:rsid w:val="009733D5"/>
    <w:rsid w:val="009736C6"/>
    <w:rsid w:val="00973A0E"/>
    <w:rsid w:val="00973BE4"/>
    <w:rsid w:val="00973CFC"/>
    <w:rsid w:val="00973E71"/>
    <w:rsid w:val="0097406F"/>
    <w:rsid w:val="00974153"/>
    <w:rsid w:val="0097418F"/>
    <w:rsid w:val="00974287"/>
    <w:rsid w:val="009743E6"/>
    <w:rsid w:val="00974461"/>
    <w:rsid w:val="009749CA"/>
    <w:rsid w:val="00974DFB"/>
    <w:rsid w:val="00974F70"/>
    <w:rsid w:val="0097504E"/>
    <w:rsid w:val="00975188"/>
    <w:rsid w:val="00975329"/>
    <w:rsid w:val="009754F9"/>
    <w:rsid w:val="00975604"/>
    <w:rsid w:val="00975A07"/>
    <w:rsid w:val="00975B5E"/>
    <w:rsid w:val="00975BE1"/>
    <w:rsid w:val="00975F36"/>
    <w:rsid w:val="00975FCD"/>
    <w:rsid w:val="00975FE7"/>
    <w:rsid w:val="0097604B"/>
    <w:rsid w:val="0097609B"/>
    <w:rsid w:val="0097647E"/>
    <w:rsid w:val="00976537"/>
    <w:rsid w:val="0097683F"/>
    <w:rsid w:val="00976877"/>
    <w:rsid w:val="00976B83"/>
    <w:rsid w:val="00977027"/>
    <w:rsid w:val="00977237"/>
    <w:rsid w:val="0097737A"/>
    <w:rsid w:val="0097754E"/>
    <w:rsid w:val="0097759C"/>
    <w:rsid w:val="009778DD"/>
    <w:rsid w:val="00977A22"/>
    <w:rsid w:val="00980135"/>
    <w:rsid w:val="0098025C"/>
    <w:rsid w:val="00980852"/>
    <w:rsid w:val="00980881"/>
    <w:rsid w:val="009808CF"/>
    <w:rsid w:val="0098091B"/>
    <w:rsid w:val="009809C2"/>
    <w:rsid w:val="00980C7F"/>
    <w:rsid w:val="00981007"/>
    <w:rsid w:val="00981046"/>
    <w:rsid w:val="009817B9"/>
    <w:rsid w:val="009817F6"/>
    <w:rsid w:val="0098195B"/>
    <w:rsid w:val="0098199F"/>
    <w:rsid w:val="00981DA7"/>
    <w:rsid w:val="00981E0E"/>
    <w:rsid w:val="00981F12"/>
    <w:rsid w:val="00981F55"/>
    <w:rsid w:val="0098222C"/>
    <w:rsid w:val="009823B5"/>
    <w:rsid w:val="0098278D"/>
    <w:rsid w:val="009828FA"/>
    <w:rsid w:val="00982D0C"/>
    <w:rsid w:val="00982ED2"/>
    <w:rsid w:val="0098304D"/>
    <w:rsid w:val="00983077"/>
    <w:rsid w:val="00983173"/>
    <w:rsid w:val="009831D3"/>
    <w:rsid w:val="009831EC"/>
    <w:rsid w:val="0098340E"/>
    <w:rsid w:val="00983445"/>
    <w:rsid w:val="009835BC"/>
    <w:rsid w:val="00983801"/>
    <w:rsid w:val="00983996"/>
    <w:rsid w:val="00983D23"/>
    <w:rsid w:val="00983D34"/>
    <w:rsid w:val="00983F4B"/>
    <w:rsid w:val="00983FB5"/>
    <w:rsid w:val="00984110"/>
    <w:rsid w:val="00984200"/>
    <w:rsid w:val="0098454F"/>
    <w:rsid w:val="009847E0"/>
    <w:rsid w:val="009847E8"/>
    <w:rsid w:val="00984B1B"/>
    <w:rsid w:val="00984CBB"/>
    <w:rsid w:val="00984E98"/>
    <w:rsid w:val="00985023"/>
    <w:rsid w:val="0098523D"/>
    <w:rsid w:val="009853C8"/>
    <w:rsid w:val="0098561A"/>
    <w:rsid w:val="009857EF"/>
    <w:rsid w:val="009859CE"/>
    <w:rsid w:val="00985B54"/>
    <w:rsid w:val="00985E4C"/>
    <w:rsid w:val="00985F10"/>
    <w:rsid w:val="009862AF"/>
    <w:rsid w:val="009862D2"/>
    <w:rsid w:val="009863AD"/>
    <w:rsid w:val="009865E3"/>
    <w:rsid w:val="00986664"/>
    <w:rsid w:val="0098680D"/>
    <w:rsid w:val="00986A02"/>
    <w:rsid w:val="00986F2D"/>
    <w:rsid w:val="009876DF"/>
    <w:rsid w:val="00987AD4"/>
    <w:rsid w:val="00987EA3"/>
    <w:rsid w:val="00990113"/>
    <w:rsid w:val="0099023B"/>
    <w:rsid w:val="0099044C"/>
    <w:rsid w:val="009904D3"/>
    <w:rsid w:val="009905DE"/>
    <w:rsid w:val="009909B9"/>
    <w:rsid w:val="00990B1A"/>
    <w:rsid w:val="00990C56"/>
    <w:rsid w:val="00990D3A"/>
    <w:rsid w:val="00990D64"/>
    <w:rsid w:val="00990DD1"/>
    <w:rsid w:val="00991BF2"/>
    <w:rsid w:val="00991CBB"/>
    <w:rsid w:val="00991D7C"/>
    <w:rsid w:val="00991F08"/>
    <w:rsid w:val="00991F39"/>
    <w:rsid w:val="009923BC"/>
    <w:rsid w:val="00992480"/>
    <w:rsid w:val="00992B8A"/>
    <w:rsid w:val="00992CD7"/>
    <w:rsid w:val="00992F4D"/>
    <w:rsid w:val="009931F7"/>
    <w:rsid w:val="0099346D"/>
    <w:rsid w:val="00993E4C"/>
    <w:rsid w:val="00994023"/>
    <w:rsid w:val="00994507"/>
    <w:rsid w:val="00994544"/>
    <w:rsid w:val="009945C2"/>
    <w:rsid w:val="00994794"/>
    <w:rsid w:val="00994861"/>
    <w:rsid w:val="00994B53"/>
    <w:rsid w:val="00994C1D"/>
    <w:rsid w:val="00994C47"/>
    <w:rsid w:val="00994F04"/>
    <w:rsid w:val="00995089"/>
    <w:rsid w:val="009950CA"/>
    <w:rsid w:val="00995405"/>
    <w:rsid w:val="00995465"/>
    <w:rsid w:val="009955EE"/>
    <w:rsid w:val="00995A4D"/>
    <w:rsid w:val="00995AE2"/>
    <w:rsid w:val="00995CE1"/>
    <w:rsid w:val="00995DC5"/>
    <w:rsid w:val="00995EB3"/>
    <w:rsid w:val="0099620A"/>
    <w:rsid w:val="00996310"/>
    <w:rsid w:val="0099653C"/>
    <w:rsid w:val="0099657F"/>
    <w:rsid w:val="009965ED"/>
    <w:rsid w:val="009967E4"/>
    <w:rsid w:val="009967F3"/>
    <w:rsid w:val="00996925"/>
    <w:rsid w:val="00996A2D"/>
    <w:rsid w:val="00996C41"/>
    <w:rsid w:val="00996C71"/>
    <w:rsid w:val="009971EC"/>
    <w:rsid w:val="009975D2"/>
    <w:rsid w:val="009979EF"/>
    <w:rsid w:val="00997AD6"/>
    <w:rsid w:val="00997DF9"/>
    <w:rsid w:val="009A01CE"/>
    <w:rsid w:val="009A04E5"/>
    <w:rsid w:val="009A0972"/>
    <w:rsid w:val="009A0F04"/>
    <w:rsid w:val="009A101E"/>
    <w:rsid w:val="009A10BC"/>
    <w:rsid w:val="009A1290"/>
    <w:rsid w:val="009A1375"/>
    <w:rsid w:val="009A154B"/>
    <w:rsid w:val="009A1888"/>
    <w:rsid w:val="009A1961"/>
    <w:rsid w:val="009A1B23"/>
    <w:rsid w:val="009A1BB6"/>
    <w:rsid w:val="009A1CFC"/>
    <w:rsid w:val="009A1DC1"/>
    <w:rsid w:val="009A1EBB"/>
    <w:rsid w:val="009A1FC1"/>
    <w:rsid w:val="009A21A8"/>
    <w:rsid w:val="009A2284"/>
    <w:rsid w:val="009A23AC"/>
    <w:rsid w:val="009A24AB"/>
    <w:rsid w:val="009A2608"/>
    <w:rsid w:val="009A297E"/>
    <w:rsid w:val="009A29DB"/>
    <w:rsid w:val="009A2A21"/>
    <w:rsid w:val="009A2F24"/>
    <w:rsid w:val="009A2F75"/>
    <w:rsid w:val="009A314B"/>
    <w:rsid w:val="009A3220"/>
    <w:rsid w:val="009A33A5"/>
    <w:rsid w:val="009A3424"/>
    <w:rsid w:val="009A3565"/>
    <w:rsid w:val="009A3AFB"/>
    <w:rsid w:val="009A3B20"/>
    <w:rsid w:val="009A3BF7"/>
    <w:rsid w:val="009A3C81"/>
    <w:rsid w:val="009A3CD3"/>
    <w:rsid w:val="009A3CF7"/>
    <w:rsid w:val="009A3D16"/>
    <w:rsid w:val="009A3D24"/>
    <w:rsid w:val="009A3F79"/>
    <w:rsid w:val="009A401C"/>
    <w:rsid w:val="009A4038"/>
    <w:rsid w:val="009A40AF"/>
    <w:rsid w:val="009A40E9"/>
    <w:rsid w:val="009A4119"/>
    <w:rsid w:val="009A4331"/>
    <w:rsid w:val="009A4567"/>
    <w:rsid w:val="009A45D0"/>
    <w:rsid w:val="009A488C"/>
    <w:rsid w:val="009A49E3"/>
    <w:rsid w:val="009A4B47"/>
    <w:rsid w:val="009A4BDA"/>
    <w:rsid w:val="009A4CA8"/>
    <w:rsid w:val="009A4D6E"/>
    <w:rsid w:val="009A4EBF"/>
    <w:rsid w:val="009A4ED6"/>
    <w:rsid w:val="009A4F46"/>
    <w:rsid w:val="009A50AA"/>
    <w:rsid w:val="009A5105"/>
    <w:rsid w:val="009A519D"/>
    <w:rsid w:val="009A5425"/>
    <w:rsid w:val="009A55BB"/>
    <w:rsid w:val="009A5658"/>
    <w:rsid w:val="009A58CB"/>
    <w:rsid w:val="009A5B22"/>
    <w:rsid w:val="009A60A1"/>
    <w:rsid w:val="009A63EE"/>
    <w:rsid w:val="009A653A"/>
    <w:rsid w:val="009A6753"/>
    <w:rsid w:val="009A6801"/>
    <w:rsid w:val="009A6A08"/>
    <w:rsid w:val="009A6A30"/>
    <w:rsid w:val="009A6B67"/>
    <w:rsid w:val="009A6E30"/>
    <w:rsid w:val="009A6F8F"/>
    <w:rsid w:val="009A70E8"/>
    <w:rsid w:val="009A70FB"/>
    <w:rsid w:val="009A7128"/>
    <w:rsid w:val="009A72A5"/>
    <w:rsid w:val="009A74ED"/>
    <w:rsid w:val="009A764E"/>
    <w:rsid w:val="009A76B9"/>
    <w:rsid w:val="009A7C77"/>
    <w:rsid w:val="009A7CC5"/>
    <w:rsid w:val="009A7F47"/>
    <w:rsid w:val="009B013A"/>
    <w:rsid w:val="009B11CD"/>
    <w:rsid w:val="009B153B"/>
    <w:rsid w:val="009B1553"/>
    <w:rsid w:val="009B15C3"/>
    <w:rsid w:val="009B16D6"/>
    <w:rsid w:val="009B1A59"/>
    <w:rsid w:val="009B1AB8"/>
    <w:rsid w:val="009B1CA3"/>
    <w:rsid w:val="009B1EC1"/>
    <w:rsid w:val="009B20F8"/>
    <w:rsid w:val="009B2195"/>
    <w:rsid w:val="009B235A"/>
    <w:rsid w:val="009B25B7"/>
    <w:rsid w:val="009B265D"/>
    <w:rsid w:val="009B26D9"/>
    <w:rsid w:val="009B26F2"/>
    <w:rsid w:val="009B2723"/>
    <w:rsid w:val="009B27A8"/>
    <w:rsid w:val="009B27C4"/>
    <w:rsid w:val="009B2913"/>
    <w:rsid w:val="009B2A8C"/>
    <w:rsid w:val="009B30B6"/>
    <w:rsid w:val="009B3242"/>
    <w:rsid w:val="009B3444"/>
    <w:rsid w:val="009B373C"/>
    <w:rsid w:val="009B3A1D"/>
    <w:rsid w:val="009B3ECE"/>
    <w:rsid w:val="009B4022"/>
    <w:rsid w:val="009B402C"/>
    <w:rsid w:val="009B40F7"/>
    <w:rsid w:val="009B41A1"/>
    <w:rsid w:val="009B4298"/>
    <w:rsid w:val="009B4357"/>
    <w:rsid w:val="009B43D8"/>
    <w:rsid w:val="009B4827"/>
    <w:rsid w:val="009B4AE0"/>
    <w:rsid w:val="009B4C4E"/>
    <w:rsid w:val="009B4D68"/>
    <w:rsid w:val="009B4EC5"/>
    <w:rsid w:val="009B4EC8"/>
    <w:rsid w:val="009B51DF"/>
    <w:rsid w:val="009B5465"/>
    <w:rsid w:val="009B5634"/>
    <w:rsid w:val="009B579A"/>
    <w:rsid w:val="009B5873"/>
    <w:rsid w:val="009B5BD4"/>
    <w:rsid w:val="009B5C34"/>
    <w:rsid w:val="009B5CAD"/>
    <w:rsid w:val="009B5D15"/>
    <w:rsid w:val="009B5EA8"/>
    <w:rsid w:val="009B5F9A"/>
    <w:rsid w:val="009B60D0"/>
    <w:rsid w:val="009B6194"/>
    <w:rsid w:val="009B6275"/>
    <w:rsid w:val="009B6532"/>
    <w:rsid w:val="009B6913"/>
    <w:rsid w:val="009B6980"/>
    <w:rsid w:val="009B6ABF"/>
    <w:rsid w:val="009B6F28"/>
    <w:rsid w:val="009B6F67"/>
    <w:rsid w:val="009B6F9A"/>
    <w:rsid w:val="009B709A"/>
    <w:rsid w:val="009B7104"/>
    <w:rsid w:val="009B71AD"/>
    <w:rsid w:val="009B73F9"/>
    <w:rsid w:val="009B74BF"/>
    <w:rsid w:val="009B7758"/>
    <w:rsid w:val="009B7778"/>
    <w:rsid w:val="009B7796"/>
    <w:rsid w:val="009B789C"/>
    <w:rsid w:val="009B790F"/>
    <w:rsid w:val="009B7A7E"/>
    <w:rsid w:val="009B7BC3"/>
    <w:rsid w:val="009C0013"/>
    <w:rsid w:val="009C01AC"/>
    <w:rsid w:val="009C02B3"/>
    <w:rsid w:val="009C04C2"/>
    <w:rsid w:val="009C0717"/>
    <w:rsid w:val="009C0840"/>
    <w:rsid w:val="009C09E6"/>
    <w:rsid w:val="009C0BE8"/>
    <w:rsid w:val="009C0E97"/>
    <w:rsid w:val="009C0F6D"/>
    <w:rsid w:val="009C0F77"/>
    <w:rsid w:val="009C1075"/>
    <w:rsid w:val="009C12B2"/>
    <w:rsid w:val="009C13D1"/>
    <w:rsid w:val="009C13FE"/>
    <w:rsid w:val="009C14C7"/>
    <w:rsid w:val="009C16C9"/>
    <w:rsid w:val="009C1992"/>
    <w:rsid w:val="009C19AA"/>
    <w:rsid w:val="009C202F"/>
    <w:rsid w:val="009C2139"/>
    <w:rsid w:val="009C214F"/>
    <w:rsid w:val="009C2172"/>
    <w:rsid w:val="009C222C"/>
    <w:rsid w:val="009C23C2"/>
    <w:rsid w:val="009C25F4"/>
    <w:rsid w:val="009C2B93"/>
    <w:rsid w:val="009C2D9B"/>
    <w:rsid w:val="009C34F1"/>
    <w:rsid w:val="009C3655"/>
    <w:rsid w:val="009C385E"/>
    <w:rsid w:val="009C3AC6"/>
    <w:rsid w:val="009C3BBF"/>
    <w:rsid w:val="009C3C01"/>
    <w:rsid w:val="009C3D6F"/>
    <w:rsid w:val="009C3E4B"/>
    <w:rsid w:val="009C3E83"/>
    <w:rsid w:val="009C3ED4"/>
    <w:rsid w:val="009C3EDA"/>
    <w:rsid w:val="009C3F4B"/>
    <w:rsid w:val="009C43C7"/>
    <w:rsid w:val="009C4630"/>
    <w:rsid w:val="009C4781"/>
    <w:rsid w:val="009C4A53"/>
    <w:rsid w:val="009C4B91"/>
    <w:rsid w:val="009C4CBB"/>
    <w:rsid w:val="009C4D11"/>
    <w:rsid w:val="009C4DCB"/>
    <w:rsid w:val="009C4E3D"/>
    <w:rsid w:val="009C4F28"/>
    <w:rsid w:val="009C4F50"/>
    <w:rsid w:val="009C5661"/>
    <w:rsid w:val="009C584F"/>
    <w:rsid w:val="009C59A7"/>
    <w:rsid w:val="009C59BA"/>
    <w:rsid w:val="009C59BF"/>
    <w:rsid w:val="009C5A58"/>
    <w:rsid w:val="009C5B5E"/>
    <w:rsid w:val="009C621F"/>
    <w:rsid w:val="009C62C4"/>
    <w:rsid w:val="009C6324"/>
    <w:rsid w:val="009C6452"/>
    <w:rsid w:val="009C66DF"/>
    <w:rsid w:val="009C6778"/>
    <w:rsid w:val="009C6A96"/>
    <w:rsid w:val="009C6BCA"/>
    <w:rsid w:val="009C6E64"/>
    <w:rsid w:val="009C702D"/>
    <w:rsid w:val="009C7208"/>
    <w:rsid w:val="009C774C"/>
    <w:rsid w:val="009C7A6B"/>
    <w:rsid w:val="009C7B0B"/>
    <w:rsid w:val="009C7B39"/>
    <w:rsid w:val="009C7C0D"/>
    <w:rsid w:val="009D04A4"/>
    <w:rsid w:val="009D0914"/>
    <w:rsid w:val="009D0A39"/>
    <w:rsid w:val="009D1232"/>
    <w:rsid w:val="009D1244"/>
    <w:rsid w:val="009D144C"/>
    <w:rsid w:val="009D1496"/>
    <w:rsid w:val="009D1C80"/>
    <w:rsid w:val="009D1F93"/>
    <w:rsid w:val="009D21EC"/>
    <w:rsid w:val="009D242A"/>
    <w:rsid w:val="009D25EC"/>
    <w:rsid w:val="009D266A"/>
    <w:rsid w:val="009D26E4"/>
    <w:rsid w:val="009D2812"/>
    <w:rsid w:val="009D2959"/>
    <w:rsid w:val="009D29AA"/>
    <w:rsid w:val="009D29F0"/>
    <w:rsid w:val="009D2B5F"/>
    <w:rsid w:val="009D2EB8"/>
    <w:rsid w:val="009D2FA9"/>
    <w:rsid w:val="009D2FDF"/>
    <w:rsid w:val="009D3506"/>
    <w:rsid w:val="009D3974"/>
    <w:rsid w:val="009D3E3B"/>
    <w:rsid w:val="009D3E7B"/>
    <w:rsid w:val="009D403A"/>
    <w:rsid w:val="009D4054"/>
    <w:rsid w:val="009D40BC"/>
    <w:rsid w:val="009D4130"/>
    <w:rsid w:val="009D425E"/>
    <w:rsid w:val="009D4410"/>
    <w:rsid w:val="009D468C"/>
    <w:rsid w:val="009D47C2"/>
    <w:rsid w:val="009D4E2D"/>
    <w:rsid w:val="009D4E32"/>
    <w:rsid w:val="009D51B2"/>
    <w:rsid w:val="009D54B6"/>
    <w:rsid w:val="009D5547"/>
    <w:rsid w:val="009D569A"/>
    <w:rsid w:val="009D5A08"/>
    <w:rsid w:val="009D5BBC"/>
    <w:rsid w:val="009D5BBE"/>
    <w:rsid w:val="009D5BDB"/>
    <w:rsid w:val="009D5C88"/>
    <w:rsid w:val="009D5FA6"/>
    <w:rsid w:val="009D625F"/>
    <w:rsid w:val="009D63EB"/>
    <w:rsid w:val="009D6465"/>
    <w:rsid w:val="009D65D0"/>
    <w:rsid w:val="009D665B"/>
    <w:rsid w:val="009D680E"/>
    <w:rsid w:val="009D6BD4"/>
    <w:rsid w:val="009D6EC2"/>
    <w:rsid w:val="009D72EE"/>
    <w:rsid w:val="009D73AB"/>
    <w:rsid w:val="009D752B"/>
    <w:rsid w:val="009D77F3"/>
    <w:rsid w:val="009D78CA"/>
    <w:rsid w:val="009D7A21"/>
    <w:rsid w:val="009D7C45"/>
    <w:rsid w:val="009D7FAB"/>
    <w:rsid w:val="009E02A1"/>
    <w:rsid w:val="009E040D"/>
    <w:rsid w:val="009E0527"/>
    <w:rsid w:val="009E060C"/>
    <w:rsid w:val="009E08C2"/>
    <w:rsid w:val="009E0A35"/>
    <w:rsid w:val="009E0AA7"/>
    <w:rsid w:val="009E0B29"/>
    <w:rsid w:val="009E0B56"/>
    <w:rsid w:val="009E0BB6"/>
    <w:rsid w:val="009E0CD9"/>
    <w:rsid w:val="009E0E0F"/>
    <w:rsid w:val="009E0E3E"/>
    <w:rsid w:val="009E0ECA"/>
    <w:rsid w:val="009E11AB"/>
    <w:rsid w:val="009E13BB"/>
    <w:rsid w:val="009E1561"/>
    <w:rsid w:val="009E1575"/>
    <w:rsid w:val="009E169D"/>
    <w:rsid w:val="009E1981"/>
    <w:rsid w:val="009E1C19"/>
    <w:rsid w:val="009E1EF3"/>
    <w:rsid w:val="009E1F81"/>
    <w:rsid w:val="009E201F"/>
    <w:rsid w:val="009E206C"/>
    <w:rsid w:val="009E20B2"/>
    <w:rsid w:val="009E211C"/>
    <w:rsid w:val="009E2250"/>
    <w:rsid w:val="009E27C9"/>
    <w:rsid w:val="009E2ADF"/>
    <w:rsid w:val="009E2FFE"/>
    <w:rsid w:val="009E3293"/>
    <w:rsid w:val="009E3EE9"/>
    <w:rsid w:val="009E4179"/>
    <w:rsid w:val="009E4339"/>
    <w:rsid w:val="009E44A5"/>
    <w:rsid w:val="009E458D"/>
    <w:rsid w:val="009E45BB"/>
    <w:rsid w:val="009E4619"/>
    <w:rsid w:val="009E472C"/>
    <w:rsid w:val="009E4857"/>
    <w:rsid w:val="009E4896"/>
    <w:rsid w:val="009E4BC7"/>
    <w:rsid w:val="009E4C87"/>
    <w:rsid w:val="009E4CF4"/>
    <w:rsid w:val="009E4D5A"/>
    <w:rsid w:val="009E4F21"/>
    <w:rsid w:val="009E5139"/>
    <w:rsid w:val="009E5173"/>
    <w:rsid w:val="009E53D2"/>
    <w:rsid w:val="009E53E0"/>
    <w:rsid w:val="009E544C"/>
    <w:rsid w:val="009E56CB"/>
    <w:rsid w:val="009E5941"/>
    <w:rsid w:val="009E59B8"/>
    <w:rsid w:val="009E5AB6"/>
    <w:rsid w:val="009E6032"/>
    <w:rsid w:val="009E62A1"/>
    <w:rsid w:val="009E634D"/>
    <w:rsid w:val="009E680F"/>
    <w:rsid w:val="009E6897"/>
    <w:rsid w:val="009E69DE"/>
    <w:rsid w:val="009E6B9A"/>
    <w:rsid w:val="009E702C"/>
    <w:rsid w:val="009E70D0"/>
    <w:rsid w:val="009E7207"/>
    <w:rsid w:val="009E72E7"/>
    <w:rsid w:val="009E73D9"/>
    <w:rsid w:val="009E73FE"/>
    <w:rsid w:val="009E74A6"/>
    <w:rsid w:val="009E7578"/>
    <w:rsid w:val="009E782F"/>
    <w:rsid w:val="009F001C"/>
    <w:rsid w:val="009F0082"/>
    <w:rsid w:val="009F050E"/>
    <w:rsid w:val="009F05F0"/>
    <w:rsid w:val="009F06A7"/>
    <w:rsid w:val="009F0831"/>
    <w:rsid w:val="009F0AD5"/>
    <w:rsid w:val="009F0E39"/>
    <w:rsid w:val="009F1256"/>
    <w:rsid w:val="009F12E5"/>
    <w:rsid w:val="009F14AF"/>
    <w:rsid w:val="009F1A39"/>
    <w:rsid w:val="009F1C3B"/>
    <w:rsid w:val="009F1EBC"/>
    <w:rsid w:val="009F1FCF"/>
    <w:rsid w:val="009F1FE2"/>
    <w:rsid w:val="009F2403"/>
    <w:rsid w:val="009F2571"/>
    <w:rsid w:val="009F2832"/>
    <w:rsid w:val="009F286F"/>
    <w:rsid w:val="009F2A94"/>
    <w:rsid w:val="009F2B1C"/>
    <w:rsid w:val="009F2BC7"/>
    <w:rsid w:val="009F2C1F"/>
    <w:rsid w:val="009F2D00"/>
    <w:rsid w:val="009F2D93"/>
    <w:rsid w:val="009F30E3"/>
    <w:rsid w:val="009F312A"/>
    <w:rsid w:val="009F326C"/>
    <w:rsid w:val="009F3323"/>
    <w:rsid w:val="009F332F"/>
    <w:rsid w:val="009F34DA"/>
    <w:rsid w:val="009F3659"/>
    <w:rsid w:val="009F36C1"/>
    <w:rsid w:val="009F380F"/>
    <w:rsid w:val="009F3817"/>
    <w:rsid w:val="009F3B4A"/>
    <w:rsid w:val="009F3D82"/>
    <w:rsid w:val="009F40BC"/>
    <w:rsid w:val="009F410A"/>
    <w:rsid w:val="009F4281"/>
    <w:rsid w:val="009F436C"/>
    <w:rsid w:val="009F4448"/>
    <w:rsid w:val="009F47CB"/>
    <w:rsid w:val="009F49CC"/>
    <w:rsid w:val="009F49FB"/>
    <w:rsid w:val="009F4A7F"/>
    <w:rsid w:val="009F4C96"/>
    <w:rsid w:val="009F4D0C"/>
    <w:rsid w:val="009F4EC5"/>
    <w:rsid w:val="009F5511"/>
    <w:rsid w:val="009F5537"/>
    <w:rsid w:val="009F591E"/>
    <w:rsid w:val="009F5AA8"/>
    <w:rsid w:val="009F5C20"/>
    <w:rsid w:val="009F5CA4"/>
    <w:rsid w:val="009F5F19"/>
    <w:rsid w:val="009F5FCC"/>
    <w:rsid w:val="009F60C9"/>
    <w:rsid w:val="009F6158"/>
    <w:rsid w:val="009F624B"/>
    <w:rsid w:val="009F64BF"/>
    <w:rsid w:val="009F6643"/>
    <w:rsid w:val="009F66A2"/>
    <w:rsid w:val="009F6919"/>
    <w:rsid w:val="009F6C21"/>
    <w:rsid w:val="009F6C40"/>
    <w:rsid w:val="009F6C5A"/>
    <w:rsid w:val="009F6D18"/>
    <w:rsid w:val="009F6E8F"/>
    <w:rsid w:val="009F6EC9"/>
    <w:rsid w:val="009F707E"/>
    <w:rsid w:val="009F70E1"/>
    <w:rsid w:val="009F732D"/>
    <w:rsid w:val="009F7357"/>
    <w:rsid w:val="009F746A"/>
    <w:rsid w:val="009F7472"/>
    <w:rsid w:val="009F78DA"/>
    <w:rsid w:val="009F797A"/>
    <w:rsid w:val="009F7A5A"/>
    <w:rsid w:val="009F7D2B"/>
    <w:rsid w:val="009F7D55"/>
    <w:rsid w:val="009F7EFB"/>
    <w:rsid w:val="00A00090"/>
    <w:rsid w:val="00A0040F"/>
    <w:rsid w:val="00A00542"/>
    <w:rsid w:val="00A0073A"/>
    <w:rsid w:val="00A00C5A"/>
    <w:rsid w:val="00A00D9A"/>
    <w:rsid w:val="00A01445"/>
    <w:rsid w:val="00A014EA"/>
    <w:rsid w:val="00A0163E"/>
    <w:rsid w:val="00A01879"/>
    <w:rsid w:val="00A018A3"/>
    <w:rsid w:val="00A019DB"/>
    <w:rsid w:val="00A019F9"/>
    <w:rsid w:val="00A01B78"/>
    <w:rsid w:val="00A01CFF"/>
    <w:rsid w:val="00A01F17"/>
    <w:rsid w:val="00A021A6"/>
    <w:rsid w:val="00A021B8"/>
    <w:rsid w:val="00A022B5"/>
    <w:rsid w:val="00A0236D"/>
    <w:rsid w:val="00A02E19"/>
    <w:rsid w:val="00A02E8D"/>
    <w:rsid w:val="00A03171"/>
    <w:rsid w:val="00A033BA"/>
    <w:rsid w:val="00A033F9"/>
    <w:rsid w:val="00A033FC"/>
    <w:rsid w:val="00A03471"/>
    <w:rsid w:val="00A0368E"/>
    <w:rsid w:val="00A036A9"/>
    <w:rsid w:val="00A037CD"/>
    <w:rsid w:val="00A03C1C"/>
    <w:rsid w:val="00A03DCC"/>
    <w:rsid w:val="00A042B2"/>
    <w:rsid w:val="00A042D8"/>
    <w:rsid w:val="00A043DA"/>
    <w:rsid w:val="00A04643"/>
    <w:rsid w:val="00A046E9"/>
    <w:rsid w:val="00A04C88"/>
    <w:rsid w:val="00A04DEE"/>
    <w:rsid w:val="00A04E57"/>
    <w:rsid w:val="00A04E97"/>
    <w:rsid w:val="00A0511A"/>
    <w:rsid w:val="00A052B1"/>
    <w:rsid w:val="00A059C2"/>
    <w:rsid w:val="00A059C9"/>
    <w:rsid w:val="00A05A27"/>
    <w:rsid w:val="00A05A9E"/>
    <w:rsid w:val="00A05B0C"/>
    <w:rsid w:val="00A05E58"/>
    <w:rsid w:val="00A062D2"/>
    <w:rsid w:val="00A06488"/>
    <w:rsid w:val="00A06758"/>
    <w:rsid w:val="00A06806"/>
    <w:rsid w:val="00A068A1"/>
    <w:rsid w:val="00A06BC2"/>
    <w:rsid w:val="00A06BDC"/>
    <w:rsid w:val="00A06E03"/>
    <w:rsid w:val="00A06E0C"/>
    <w:rsid w:val="00A06FBF"/>
    <w:rsid w:val="00A0714A"/>
    <w:rsid w:val="00A072EB"/>
    <w:rsid w:val="00A0744D"/>
    <w:rsid w:val="00A07555"/>
    <w:rsid w:val="00A07632"/>
    <w:rsid w:val="00A07A46"/>
    <w:rsid w:val="00A07A54"/>
    <w:rsid w:val="00A07AEE"/>
    <w:rsid w:val="00A07B48"/>
    <w:rsid w:val="00A07BBD"/>
    <w:rsid w:val="00A1015C"/>
    <w:rsid w:val="00A1018A"/>
    <w:rsid w:val="00A102D7"/>
    <w:rsid w:val="00A104B6"/>
    <w:rsid w:val="00A10877"/>
    <w:rsid w:val="00A10CB3"/>
    <w:rsid w:val="00A11197"/>
    <w:rsid w:val="00A1128B"/>
    <w:rsid w:val="00A112AE"/>
    <w:rsid w:val="00A1132E"/>
    <w:rsid w:val="00A11360"/>
    <w:rsid w:val="00A11448"/>
    <w:rsid w:val="00A1146D"/>
    <w:rsid w:val="00A114C0"/>
    <w:rsid w:val="00A11696"/>
    <w:rsid w:val="00A1170D"/>
    <w:rsid w:val="00A11843"/>
    <w:rsid w:val="00A11A84"/>
    <w:rsid w:val="00A11BC4"/>
    <w:rsid w:val="00A11DEC"/>
    <w:rsid w:val="00A11F6C"/>
    <w:rsid w:val="00A125D8"/>
    <w:rsid w:val="00A1262D"/>
    <w:rsid w:val="00A1262E"/>
    <w:rsid w:val="00A12891"/>
    <w:rsid w:val="00A128FF"/>
    <w:rsid w:val="00A1297D"/>
    <w:rsid w:val="00A12AFC"/>
    <w:rsid w:val="00A12BC4"/>
    <w:rsid w:val="00A12D15"/>
    <w:rsid w:val="00A12DCF"/>
    <w:rsid w:val="00A12E29"/>
    <w:rsid w:val="00A12FA3"/>
    <w:rsid w:val="00A1305B"/>
    <w:rsid w:val="00A131F7"/>
    <w:rsid w:val="00A133D8"/>
    <w:rsid w:val="00A1362E"/>
    <w:rsid w:val="00A1384F"/>
    <w:rsid w:val="00A138C0"/>
    <w:rsid w:val="00A13976"/>
    <w:rsid w:val="00A13FAF"/>
    <w:rsid w:val="00A1410A"/>
    <w:rsid w:val="00A1418C"/>
    <w:rsid w:val="00A14296"/>
    <w:rsid w:val="00A14370"/>
    <w:rsid w:val="00A143CC"/>
    <w:rsid w:val="00A146E6"/>
    <w:rsid w:val="00A147B8"/>
    <w:rsid w:val="00A14873"/>
    <w:rsid w:val="00A148D9"/>
    <w:rsid w:val="00A14B60"/>
    <w:rsid w:val="00A14FA0"/>
    <w:rsid w:val="00A15184"/>
    <w:rsid w:val="00A1519E"/>
    <w:rsid w:val="00A15352"/>
    <w:rsid w:val="00A1546A"/>
    <w:rsid w:val="00A154C3"/>
    <w:rsid w:val="00A155A1"/>
    <w:rsid w:val="00A1562F"/>
    <w:rsid w:val="00A156B9"/>
    <w:rsid w:val="00A15784"/>
    <w:rsid w:val="00A15CD3"/>
    <w:rsid w:val="00A15DD0"/>
    <w:rsid w:val="00A1608F"/>
    <w:rsid w:val="00A163C3"/>
    <w:rsid w:val="00A1683F"/>
    <w:rsid w:val="00A168A3"/>
    <w:rsid w:val="00A16A9D"/>
    <w:rsid w:val="00A16BE2"/>
    <w:rsid w:val="00A16E54"/>
    <w:rsid w:val="00A16E7E"/>
    <w:rsid w:val="00A17143"/>
    <w:rsid w:val="00A1715E"/>
    <w:rsid w:val="00A1750C"/>
    <w:rsid w:val="00A178B8"/>
    <w:rsid w:val="00A17934"/>
    <w:rsid w:val="00A17A13"/>
    <w:rsid w:val="00A17AD9"/>
    <w:rsid w:val="00A17C00"/>
    <w:rsid w:val="00A20086"/>
    <w:rsid w:val="00A200C5"/>
    <w:rsid w:val="00A2010D"/>
    <w:rsid w:val="00A20133"/>
    <w:rsid w:val="00A2016F"/>
    <w:rsid w:val="00A20271"/>
    <w:rsid w:val="00A20455"/>
    <w:rsid w:val="00A2059B"/>
    <w:rsid w:val="00A20788"/>
    <w:rsid w:val="00A20813"/>
    <w:rsid w:val="00A20899"/>
    <w:rsid w:val="00A20A2B"/>
    <w:rsid w:val="00A21070"/>
    <w:rsid w:val="00A213A7"/>
    <w:rsid w:val="00A215A7"/>
    <w:rsid w:val="00A21BF4"/>
    <w:rsid w:val="00A21C61"/>
    <w:rsid w:val="00A21EAB"/>
    <w:rsid w:val="00A220F1"/>
    <w:rsid w:val="00A2241C"/>
    <w:rsid w:val="00A22473"/>
    <w:rsid w:val="00A22535"/>
    <w:rsid w:val="00A22833"/>
    <w:rsid w:val="00A229C4"/>
    <w:rsid w:val="00A22B32"/>
    <w:rsid w:val="00A22D3A"/>
    <w:rsid w:val="00A235BB"/>
    <w:rsid w:val="00A235D8"/>
    <w:rsid w:val="00A236E9"/>
    <w:rsid w:val="00A23742"/>
    <w:rsid w:val="00A239BC"/>
    <w:rsid w:val="00A23B78"/>
    <w:rsid w:val="00A23CDE"/>
    <w:rsid w:val="00A23ECE"/>
    <w:rsid w:val="00A23F30"/>
    <w:rsid w:val="00A23F3B"/>
    <w:rsid w:val="00A23F6E"/>
    <w:rsid w:val="00A24196"/>
    <w:rsid w:val="00A244F9"/>
    <w:rsid w:val="00A246C7"/>
    <w:rsid w:val="00A24F45"/>
    <w:rsid w:val="00A25022"/>
    <w:rsid w:val="00A25081"/>
    <w:rsid w:val="00A25192"/>
    <w:rsid w:val="00A25272"/>
    <w:rsid w:val="00A252AA"/>
    <w:rsid w:val="00A2533B"/>
    <w:rsid w:val="00A253A5"/>
    <w:rsid w:val="00A255A0"/>
    <w:rsid w:val="00A25702"/>
    <w:rsid w:val="00A257C0"/>
    <w:rsid w:val="00A25AAD"/>
    <w:rsid w:val="00A25C36"/>
    <w:rsid w:val="00A25C94"/>
    <w:rsid w:val="00A25D7D"/>
    <w:rsid w:val="00A263BD"/>
    <w:rsid w:val="00A265CD"/>
    <w:rsid w:val="00A2664D"/>
    <w:rsid w:val="00A26712"/>
    <w:rsid w:val="00A26867"/>
    <w:rsid w:val="00A26A5D"/>
    <w:rsid w:val="00A26BBF"/>
    <w:rsid w:val="00A26D58"/>
    <w:rsid w:val="00A26F66"/>
    <w:rsid w:val="00A27058"/>
    <w:rsid w:val="00A2723E"/>
    <w:rsid w:val="00A27540"/>
    <w:rsid w:val="00A27715"/>
    <w:rsid w:val="00A279B5"/>
    <w:rsid w:val="00A27BC0"/>
    <w:rsid w:val="00A30608"/>
    <w:rsid w:val="00A3062C"/>
    <w:rsid w:val="00A3080B"/>
    <w:rsid w:val="00A308DA"/>
    <w:rsid w:val="00A30DF8"/>
    <w:rsid w:val="00A3141E"/>
    <w:rsid w:val="00A3142B"/>
    <w:rsid w:val="00A31662"/>
    <w:rsid w:val="00A3170A"/>
    <w:rsid w:val="00A31B86"/>
    <w:rsid w:val="00A31C03"/>
    <w:rsid w:val="00A31F95"/>
    <w:rsid w:val="00A31FC8"/>
    <w:rsid w:val="00A31FF3"/>
    <w:rsid w:val="00A324AE"/>
    <w:rsid w:val="00A326C3"/>
    <w:rsid w:val="00A32746"/>
    <w:rsid w:val="00A32D38"/>
    <w:rsid w:val="00A32DC1"/>
    <w:rsid w:val="00A32F3B"/>
    <w:rsid w:val="00A32FDE"/>
    <w:rsid w:val="00A33054"/>
    <w:rsid w:val="00A331CF"/>
    <w:rsid w:val="00A3326B"/>
    <w:rsid w:val="00A33696"/>
    <w:rsid w:val="00A33775"/>
    <w:rsid w:val="00A33806"/>
    <w:rsid w:val="00A339CA"/>
    <w:rsid w:val="00A33CB9"/>
    <w:rsid w:val="00A33CE9"/>
    <w:rsid w:val="00A33D31"/>
    <w:rsid w:val="00A33E95"/>
    <w:rsid w:val="00A342E8"/>
    <w:rsid w:val="00A344F3"/>
    <w:rsid w:val="00A3455E"/>
    <w:rsid w:val="00A345AB"/>
    <w:rsid w:val="00A346FD"/>
    <w:rsid w:val="00A34762"/>
    <w:rsid w:val="00A34BE3"/>
    <w:rsid w:val="00A34DE6"/>
    <w:rsid w:val="00A34E39"/>
    <w:rsid w:val="00A34F0B"/>
    <w:rsid w:val="00A35011"/>
    <w:rsid w:val="00A3535A"/>
    <w:rsid w:val="00A3536F"/>
    <w:rsid w:val="00A353CC"/>
    <w:rsid w:val="00A35477"/>
    <w:rsid w:val="00A356CA"/>
    <w:rsid w:val="00A356CB"/>
    <w:rsid w:val="00A3587E"/>
    <w:rsid w:val="00A358A2"/>
    <w:rsid w:val="00A35B27"/>
    <w:rsid w:val="00A35DBA"/>
    <w:rsid w:val="00A360E0"/>
    <w:rsid w:val="00A36299"/>
    <w:rsid w:val="00A36432"/>
    <w:rsid w:val="00A36740"/>
    <w:rsid w:val="00A36765"/>
    <w:rsid w:val="00A36825"/>
    <w:rsid w:val="00A368A2"/>
    <w:rsid w:val="00A36A39"/>
    <w:rsid w:val="00A36A4C"/>
    <w:rsid w:val="00A36CA6"/>
    <w:rsid w:val="00A36DFC"/>
    <w:rsid w:val="00A36ED2"/>
    <w:rsid w:val="00A374CC"/>
    <w:rsid w:val="00A3784C"/>
    <w:rsid w:val="00A378CD"/>
    <w:rsid w:val="00A37B6C"/>
    <w:rsid w:val="00A37C03"/>
    <w:rsid w:val="00A37E16"/>
    <w:rsid w:val="00A37FBA"/>
    <w:rsid w:val="00A40039"/>
    <w:rsid w:val="00A402EB"/>
    <w:rsid w:val="00A40725"/>
    <w:rsid w:val="00A40AE9"/>
    <w:rsid w:val="00A411AD"/>
    <w:rsid w:val="00A41593"/>
    <w:rsid w:val="00A41799"/>
    <w:rsid w:val="00A417BA"/>
    <w:rsid w:val="00A4187D"/>
    <w:rsid w:val="00A41A74"/>
    <w:rsid w:val="00A41B6D"/>
    <w:rsid w:val="00A41BA6"/>
    <w:rsid w:val="00A41C36"/>
    <w:rsid w:val="00A41F19"/>
    <w:rsid w:val="00A4202C"/>
    <w:rsid w:val="00A4210B"/>
    <w:rsid w:val="00A42636"/>
    <w:rsid w:val="00A42724"/>
    <w:rsid w:val="00A4276E"/>
    <w:rsid w:val="00A42A4F"/>
    <w:rsid w:val="00A4316A"/>
    <w:rsid w:val="00A432ED"/>
    <w:rsid w:val="00A43B0F"/>
    <w:rsid w:val="00A43B57"/>
    <w:rsid w:val="00A43E1E"/>
    <w:rsid w:val="00A43EA3"/>
    <w:rsid w:val="00A442EA"/>
    <w:rsid w:val="00A4437E"/>
    <w:rsid w:val="00A44532"/>
    <w:rsid w:val="00A4458A"/>
    <w:rsid w:val="00A44690"/>
    <w:rsid w:val="00A44848"/>
    <w:rsid w:val="00A44F58"/>
    <w:rsid w:val="00A44FE7"/>
    <w:rsid w:val="00A45002"/>
    <w:rsid w:val="00A45047"/>
    <w:rsid w:val="00A45885"/>
    <w:rsid w:val="00A458A4"/>
    <w:rsid w:val="00A458B8"/>
    <w:rsid w:val="00A45CDB"/>
    <w:rsid w:val="00A45CE8"/>
    <w:rsid w:val="00A45E7B"/>
    <w:rsid w:val="00A45F04"/>
    <w:rsid w:val="00A46333"/>
    <w:rsid w:val="00A46449"/>
    <w:rsid w:val="00A46530"/>
    <w:rsid w:val="00A46695"/>
    <w:rsid w:val="00A467B4"/>
    <w:rsid w:val="00A46811"/>
    <w:rsid w:val="00A468F6"/>
    <w:rsid w:val="00A469BF"/>
    <w:rsid w:val="00A46B62"/>
    <w:rsid w:val="00A46C3A"/>
    <w:rsid w:val="00A47141"/>
    <w:rsid w:val="00A471A7"/>
    <w:rsid w:val="00A47D1E"/>
    <w:rsid w:val="00A47E26"/>
    <w:rsid w:val="00A47E54"/>
    <w:rsid w:val="00A47ED6"/>
    <w:rsid w:val="00A5025B"/>
    <w:rsid w:val="00A50BB7"/>
    <w:rsid w:val="00A50D59"/>
    <w:rsid w:val="00A511A6"/>
    <w:rsid w:val="00A51213"/>
    <w:rsid w:val="00A512DC"/>
    <w:rsid w:val="00A513A7"/>
    <w:rsid w:val="00A5144B"/>
    <w:rsid w:val="00A514AC"/>
    <w:rsid w:val="00A51618"/>
    <w:rsid w:val="00A51ACC"/>
    <w:rsid w:val="00A51FEB"/>
    <w:rsid w:val="00A52081"/>
    <w:rsid w:val="00A520ED"/>
    <w:rsid w:val="00A523C0"/>
    <w:rsid w:val="00A5267B"/>
    <w:rsid w:val="00A52B03"/>
    <w:rsid w:val="00A52B26"/>
    <w:rsid w:val="00A52BE1"/>
    <w:rsid w:val="00A52CD6"/>
    <w:rsid w:val="00A52F11"/>
    <w:rsid w:val="00A53029"/>
    <w:rsid w:val="00A53192"/>
    <w:rsid w:val="00A534C6"/>
    <w:rsid w:val="00A5359C"/>
    <w:rsid w:val="00A538B0"/>
    <w:rsid w:val="00A53916"/>
    <w:rsid w:val="00A53A7A"/>
    <w:rsid w:val="00A53AAA"/>
    <w:rsid w:val="00A53C45"/>
    <w:rsid w:val="00A53CA9"/>
    <w:rsid w:val="00A53EBF"/>
    <w:rsid w:val="00A53EDE"/>
    <w:rsid w:val="00A54121"/>
    <w:rsid w:val="00A5416D"/>
    <w:rsid w:val="00A54253"/>
    <w:rsid w:val="00A542F0"/>
    <w:rsid w:val="00A543F1"/>
    <w:rsid w:val="00A544BD"/>
    <w:rsid w:val="00A54522"/>
    <w:rsid w:val="00A54722"/>
    <w:rsid w:val="00A54F02"/>
    <w:rsid w:val="00A551AA"/>
    <w:rsid w:val="00A5530C"/>
    <w:rsid w:val="00A55320"/>
    <w:rsid w:val="00A55573"/>
    <w:rsid w:val="00A55624"/>
    <w:rsid w:val="00A5581E"/>
    <w:rsid w:val="00A55A09"/>
    <w:rsid w:val="00A55B03"/>
    <w:rsid w:val="00A55C6D"/>
    <w:rsid w:val="00A5614F"/>
    <w:rsid w:val="00A56319"/>
    <w:rsid w:val="00A5638B"/>
    <w:rsid w:val="00A56792"/>
    <w:rsid w:val="00A569C5"/>
    <w:rsid w:val="00A56BE4"/>
    <w:rsid w:val="00A56E18"/>
    <w:rsid w:val="00A56EE8"/>
    <w:rsid w:val="00A5705C"/>
    <w:rsid w:val="00A57078"/>
    <w:rsid w:val="00A574AC"/>
    <w:rsid w:val="00A57A90"/>
    <w:rsid w:val="00A57B5B"/>
    <w:rsid w:val="00A57CEF"/>
    <w:rsid w:val="00A57EEE"/>
    <w:rsid w:val="00A6012E"/>
    <w:rsid w:val="00A603BB"/>
    <w:rsid w:val="00A60B81"/>
    <w:rsid w:val="00A60BD8"/>
    <w:rsid w:val="00A60CC9"/>
    <w:rsid w:val="00A60DA1"/>
    <w:rsid w:val="00A611CC"/>
    <w:rsid w:val="00A612F7"/>
    <w:rsid w:val="00A61396"/>
    <w:rsid w:val="00A6154B"/>
    <w:rsid w:val="00A616E0"/>
    <w:rsid w:val="00A61EAE"/>
    <w:rsid w:val="00A6292C"/>
    <w:rsid w:val="00A62941"/>
    <w:rsid w:val="00A62A1F"/>
    <w:rsid w:val="00A62C0A"/>
    <w:rsid w:val="00A62C15"/>
    <w:rsid w:val="00A62C1A"/>
    <w:rsid w:val="00A62C28"/>
    <w:rsid w:val="00A62D46"/>
    <w:rsid w:val="00A62DA7"/>
    <w:rsid w:val="00A62E04"/>
    <w:rsid w:val="00A62E98"/>
    <w:rsid w:val="00A632B0"/>
    <w:rsid w:val="00A63450"/>
    <w:rsid w:val="00A63544"/>
    <w:rsid w:val="00A63576"/>
    <w:rsid w:val="00A63772"/>
    <w:rsid w:val="00A63834"/>
    <w:rsid w:val="00A63895"/>
    <w:rsid w:val="00A638CF"/>
    <w:rsid w:val="00A639B9"/>
    <w:rsid w:val="00A63F41"/>
    <w:rsid w:val="00A64195"/>
    <w:rsid w:val="00A64517"/>
    <w:rsid w:val="00A6465C"/>
    <w:rsid w:val="00A64778"/>
    <w:rsid w:val="00A64784"/>
    <w:rsid w:val="00A647B3"/>
    <w:rsid w:val="00A648C3"/>
    <w:rsid w:val="00A64911"/>
    <w:rsid w:val="00A6496A"/>
    <w:rsid w:val="00A64D21"/>
    <w:rsid w:val="00A64DAA"/>
    <w:rsid w:val="00A64DFC"/>
    <w:rsid w:val="00A64FDB"/>
    <w:rsid w:val="00A65004"/>
    <w:rsid w:val="00A65065"/>
    <w:rsid w:val="00A650AF"/>
    <w:rsid w:val="00A65455"/>
    <w:rsid w:val="00A657B4"/>
    <w:rsid w:val="00A657B5"/>
    <w:rsid w:val="00A65A66"/>
    <w:rsid w:val="00A65B68"/>
    <w:rsid w:val="00A65C67"/>
    <w:rsid w:val="00A65E8F"/>
    <w:rsid w:val="00A65ED3"/>
    <w:rsid w:val="00A65FB6"/>
    <w:rsid w:val="00A66242"/>
    <w:rsid w:val="00A665AD"/>
    <w:rsid w:val="00A667F7"/>
    <w:rsid w:val="00A668A9"/>
    <w:rsid w:val="00A66A3C"/>
    <w:rsid w:val="00A6703B"/>
    <w:rsid w:val="00A67042"/>
    <w:rsid w:val="00A679ED"/>
    <w:rsid w:val="00A67B78"/>
    <w:rsid w:val="00A67B9F"/>
    <w:rsid w:val="00A67CC5"/>
    <w:rsid w:val="00A67F18"/>
    <w:rsid w:val="00A700F3"/>
    <w:rsid w:val="00A70135"/>
    <w:rsid w:val="00A70220"/>
    <w:rsid w:val="00A702DC"/>
    <w:rsid w:val="00A704B3"/>
    <w:rsid w:val="00A70513"/>
    <w:rsid w:val="00A70587"/>
    <w:rsid w:val="00A70AB0"/>
    <w:rsid w:val="00A70B5A"/>
    <w:rsid w:val="00A70C69"/>
    <w:rsid w:val="00A70D81"/>
    <w:rsid w:val="00A70E73"/>
    <w:rsid w:val="00A70F19"/>
    <w:rsid w:val="00A71045"/>
    <w:rsid w:val="00A711DE"/>
    <w:rsid w:val="00A71816"/>
    <w:rsid w:val="00A71829"/>
    <w:rsid w:val="00A71B7A"/>
    <w:rsid w:val="00A71C8C"/>
    <w:rsid w:val="00A720AC"/>
    <w:rsid w:val="00A72119"/>
    <w:rsid w:val="00A722CB"/>
    <w:rsid w:val="00A723C3"/>
    <w:rsid w:val="00A727C8"/>
    <w:rsid w:val="00A72C44"/>
    <w:rsid w:val="00A72CD5"/>
    <w:rsid w:val="00A72CE8"/>
    <w:rsid w:val="00A72E58"/>
    <w:rsid w:val="00A72F61"/>
    <w:rsid w:val="00A731B0"/>
    <w:rsid w:val="00A734F0"/>
    <w:rsid w:val="00A7350C"/>
    <w:rsid w:val="00A736D1"/>
    <w:rsid w:val="00A7377E"/>
    <w:rsid w:val="00A73B34"/>
    <w:rsid w:val="00A73D51"/>
    <w:rsid w:val="00A73FA3"/>
    <w:rsid w:val="00A740AA"/>
    <w:rsid w:val="00A74537"/>
    <w:rsid w:val="00A745D5"/>
    <w:rsid w:val="00A74903"/>
    <w:rsid w:val="00A74C00"/>
    <w:rsid w:val="00A74C06"/>
    <w:rsid w:val="00A75516"/>
    <w:rsid w:val="00A7557E"/>
    <w:rsid w:val="00A755CB"/>
    <w:rsid w:val="00A759B6"/>
    <w:rsid w:val="00A75E65"/>
    <w:rsid w:val="00A75F0A"/>
    <w:rsid w:val="00A75F9C"/>
    <w:rsid w:val="00A76060"/>
    <w:rsid w:val="00A76067"/>
    <w:rsid w:val="00A761CD"/>
    <w:rsid w:val="00A761EF"/>
    <w:rsid w:val="00A763EA"/>
    <w:rsid w:val="00A764E9"/>
    <w:rsid w:val="00A7672A"/>
    <w:rsid w:val="00A76773"/>
    <w:rsid w:val="00A76AFD"/>
    <w:rsid w:val="00A76DC1"/>
    <w:rsid w:val="00A76E98"/>
    <w:rsid w:val="00A77096"/>
    <w:rsid w:val="00A775EC"/>
    <w:rsid w:val="00A779D8"/>
    <w:rsid w:val="00A77AB2"/>
    <w:rsid w:val="00A77D3F"/>
    <w:rsid w:val="00A77D90"/>
    <w:rsid w:val="00A77E92"/>
    <w:rsid w:val="00A8016F"/>
    <w:rsid w:val="00A8027C"/>
    <w:rsid w:val="00A802C3"/>
    <w:rsid w:val="00A80448"/>
    <w:rsid w:val="00A80645"/>
    <w:rsid w:val="00A8071A"/>
    <w:rsid w:val="00A808A0"/>
    <w:rsid w:val="00A80C23"/>
    <w:rsid w:val="00A80DCC"/>
    <w:rsid w:val="00A80E30"/>
    <w:rsid w:val="00A8116D"/>
    <w:rsid w:val="00A8120F"/>
    <w:rsid w:val="00A81633"/>
    <w:rsid w:val="00A8179F"/>
    <w:rsid w:val="00A818D2"/>
    <w:rsid w:val="00A818F4"/>
    <w:rsid w:val="00A81B0F"/>
    <w:rsid w:val="00A81D0A"/>
    <w:rsid w:val="00A820FC"/>
    <w:rsid w:val="00A82187"/>
    <w:rsid w:val="00A8229C"/>
    <w:rsid w:val="00A82319"/>
    <w:rsid w:val="00A824FE"/>
    <w:rsid w:val="00A82582"/>
    <w:rsid w:val="00A82C4B"/>
    <w:rsid w:val="00A82E63"/>
    <w:rsid w:val="00A83251"/>
    <w:rsid w:val="00A83529"/>
    <w:rsid w:val="00A838BF"/>
    <w:rsid w:val="00A83978"/>
    <w:rsid w:val="00A83AC4"/>
    <w:rsid w:val="00A83C6B"/>
    <w:rsid w:val="00A83EC7"/>
    <w:rsid w:val="00A840CF"/>
    <w:rsid w:val="00A841EF"/>
    <w:rsid w:val="00A841F4"/>
    <w:rsid w:val="00A842CF"/>
    <w:rsid w:val="00A84B14"/>
    <w:rsid w:val="00A84B56"/>
    <w:rsid w:val="00A84BE6"/>
    <w:rsid w:val="00A84C1E"/>
    <w:rsid w:val="00A84C38"/>
    <w:rsid w:val="00A84F40"/>
    <w:rsid w:val="00A84FCA"/>
    <w:rsid w:val="00A84FD2"/>
    <w:rsid w:val="00A85414"/>
    <w:rsid w:val="00A85582"/>
    <w:rsid w:val="00A85789"/>
    <w:rsid w:val="00A857C3"/>
    <w:rsid w:val="00A857F6"/>
    <w:rsid w:val="00A85925"/>
    <w:rsid w:val="00A85A3D"/>
    <w:rsid w:val="00A85A40"/>
    <w:rsid w:val="00A85B42"/>
    <w:rsid w:val="00A85BDC"/>
    <w:rsid w:val="00A85BF4"/>
    <w:rsid w:val="00A85C32"/>
    <w:rsid w:val="00A85C8E"/>
    <w:rsid w:val="00A85CE4"/>
    <w:rsid w:val="00A86139"/>
    <w:rsid w:val="00A861EB"/>
    <w:rsid w:val="00A86208"/>
    <w:rsid w:val="00A8625A"/>
    <w:rsid w:val="00A86269"/>
    <w:rsid w:val="00A863BC"/>
    <w:rsid w:val="00A86472"/>
    <w:rsid w:val="00A864F9"/>
    <w:rsid w:val="00A86CE0"/>
    <w:rsid w:val="00A86FFE"/>
    <w:rsid w:val="00A8729F"/>
    <w:rsid w:val="00A87513"/>
    <w:rsid w:val="00A8752F"/>
    <w:rsid w:val="00A879E8"/>
    <w:rsid w:val="00A87B2C"/>
    <w:rsid w:val="00A87D17"/>
    <w:rsid w:val="00A87E65"/>
    <w:rsid w:val="00A90097"/>
    <w:rsid w:val="00A9011F"/>
    <w:rsid w:val="00A90193"/>
    <w:rsid w:val="00A9074E"/>
    <w:rsid w:val="00A90916"/>
    <w:rsid w:val="00A90B41"/>
    <w:rsid w:val="00A90B6C"/>
    <w:rsid w:val="00A90D85"/>
    <w:rsid w:val="00A90D90"/>
    <w:rsid w:val="00A9101C"/>
    <w:rsid w:val="00A91075"/>
    <w:rsid w:val="00A911D6"/>
    <w:rsid w:val="00A913C8"/>
    <w:rsid w:val="00A913CB"/>
    <w:rsid w:val="00A91A0A"/>
    <w:rsid w:val="00A91C4C"/>
    <w:rsid w:val="00A91CD4"/>
    <w:rsid w:val="00A91EBA"/>
    <w:rsid w:val="00A91FD2"/>
    <w:rsid w:val="00A920CD"/>
    <w:rsid w:val="00A922DF"/>
    <w:rsid w:val="00A92639"/>
    <w:rsid w:val="00A927EE"/>
    <w:rsid w:val="00A9298C"/>
    <w:rsid w:val="00A92BC5"/>
    <w:rsid w:val="00A92F91"/>
    <w:rsid w:val="00A9353D"/>
    <w:rsid w:val="00A9357C"/>
    <w:rsid w:val="00A937DA"/>
    <w:rsid w:val="00A93F2E"/>
    <w:rsid w:val="00A94271"/>
    <w:rsid w:val="00A94353"/>
    <w:rsid w:val="00A94359"/>
    <w:rsid w:val="00A94466"/>
    <w:rsid w:val="00A94474"/>
    <w:rsid w:val="00A9465D"/>
    <w:rsid w:val="00A94733"/>
    <w:rsid w:val="00A947E6"/>
    <w:rsid w:val="00A9481B"/>
    <w:rsid w:val="00A94860"/>
    <w:rsid w:val="00A94886"/>
    <w:rsid w:val="00A94920"/>
    <w:rsid w:val="00A949F9"/>
    <w:rsid w:val="00A94DCF"/>
    <w:rsid w:val="00A95126"/>
    <w:rsid w:val="00A95145"/>
    <w:rsid w:val="00A954A9"/>
    <w:rsid w:val="00A9573A"/>
    <w:rsid w:val="00A95873"/>
    <w:rsid w:val="00A95A23"/>
    <w:rsid w:val="00A95A85"/>
    <w:rsid w:val="00A95B9C"/>
    <w:rsid w:val="00A95C15"/>
    <w:rsid w:val="00A95DF4"/>
    <w:rsid w:val="00A95F47"/>
    <w:rsid w:val="00A95FD0"/>
    <w:rsid w:val="00A9620A"/>
    <w:rsid w:val="00A962EA"/>
    <w:rsid w:val="00A96809"/>
    <w:rsid w:val="00A968DA"/>
    <w:rsid w:val="00A96AC6"/>
    <w:rsid w:val="00A96B0F"/>
    <w:rsid w:val="00A96C0F"/>
    <w:rsid w:val="00A96D8D"/>
    <w:rsid w:val="00A96F53"/>
    <w:rsid w:val="00A9714F"/>
    <w:rsid w:val="00A9780D"/>
    <w:rsid w:val="00A979C5"/>
    <w:rsid w:val="00A97B46"/>
    <w:rsid w:val="00A97BD3"/>
    <w:rsid w:val="00A97D53"/>
    <w:rsid w:val="00A97D59"/>
    <w:rsid w:val="00A97F92"/>
    <w:rsid w:val="00AA0243"/>
    <w:rsid w:val="00AA041C"/>
    <w:rsid w:val="00AA070E"/>
    <w:rsid w:val="00AA071E"/>
    <w:rsid w:val="00AA07FB"/>
    <w:rsid w:val="00AA08C3"/>
    <w:rsid w:val="00AA0B07"/>
    <w:rsid w:val="00AA0C1D"/>
    <w:rsid w:val="00AA0D92"/>
    <w:rsid w:val="00AA1010"/>
    <w:rsid w:val="00AA1014"/>
    <w:rsid w:val="00AA1399"/>
    <w:rsid w:val="00AA159F"/>
    <w:rsid w:val="00AA1DFB"/>
    <w:rsid w:val="00AA1E9B"/>
    <w:rsid w:val="00AA1F3A"/>
    <w:rsid w:val="00AA21D7"/>
    <w:rsid w:val="00AA2457"/>
    <w:rsid w:val="00AA25B9"/>
    <w:rsid w:val="00AA25BB"/>
    <w:rsid w:val="00AA2644"/>
    <w:rsid w:val="00AA2745"/>
    <w:rsid w:val="00AA288A"/>
    <w:rsid w:val="00AA2902"/>
    <w:rsid w:val="00AA2B23"/>
    <w:rsid w:val="00AA2B8D"/>
    <w:rsid w:val="00AA2DDB"/>
    <w:rsid w:val="00AA2EB2"/>
    <w:rsid w:val="00AA2FCD"/>
    <w:rsid w:val="00AA31BF"/>
    <w:rsid w:val="00AA35C6"/>
    <w:rsid w:val="00AA3685"/>
    <w:rsid w:val="00AA3BD7"/>
    <w:rsid w:val="00AA3D80"/>
    <w:rsid w:val="00AA4255"/>
    <w:rsid w:val="00AA435B"/>
    <w:rsid w:val="00AA43CF"/>
    <w:rsid w:val="00AA4542"/>
    <w:rsid w:val="00AA468C"/>
    <w:rsid w:val="00AA47EF"/>
    <w:rsid w:val="00AA47F4"/>
    <w:rsid w:val="00AA4B5E"/>
    <w:rsid w:val="00AA4CE3"/>
    <w:rsid w:val="00AA4F67"/>
    <w:rsid w:val="00AA4FA8"/>
    <w:rsid w:val="00AA52C0"/>
    <w:rsid w:val="00AA530F"/>
    <w:rsid w:val="00AA5C36"/>
    <w:rsid w:val="00AA5C7C"/>
    <w:rsid w:val="00AA5E1A"/>
    <w:rsid w:val="00AA5E81"/>
    <w:rsid w:val="00AA5F32"/>
    <w:rsid w:val="00AA61B3"/>
    <w:rsid w:val="00AA62EE"/>
    <w:rsid w:val="00AA6416"/>
    <w:rsid w:val="00AA682D"/>
    <w:rsid w:val="00AA6869"/>
    <w:rsid w:val="00AA6948"/>
    <w:rsid w:val="00AA6AAE"/>
    <w:rsid w:val="00AA6DC6"/>
    <w:rsid w:val="00AA6F65"/>
    <w:rsid w:val="00AA707E"/>
    <w:rsid w:val="00AA7130"/>
    <w:rsid w:val="00AA7220"/>
    <w:rsid w:val="00AA72F3"/>
    <w:rsid w:val="00AA7354"/>
    <w:rsid w:val="00AA737F"/>
    <w:rsid w:val="00AA744D"/>
    <w:rsid w:val="00AA7652"/>
    <w:rsid w:val="00AA7832"/>
    <w:rsid w:val="00AA79D7"/>
    <w:rsid w:val="00AA7AC4"/>
    <w:rsid w:val="00AA7B70"/>
    <w:rsid w:val="00AA7C16"/>
    <w:rsid w:val="00AA7E76"/>
    <w:rsid w:val="00AA7ED4"/>
    <w:rsid w:val="00AA7F41"/>
    <w:rsid w:val="00AA7FD4"/>
    <w:rsid w:val="00AB002E"/>
    <w:rsid w:val="00AB05FF"/>
    <w:rsid w:val="00AB0734"/>
    <w:rsid w:val="00AB073E"/>
    <w:rsid w:val="00AB085E"/>
    <w:rsid w:val="00AB1074"/>
    <w:rsid w:val="00AB1324"/>
    <w:rsid w:val="00AB1588"/>
    <w:rsid w:val="00AB16CF"/>
    <w:rsid w:val="00AB1AA8"/>
    <w:rsid w:val="00AB1C06"/>
    <w:rsid w:val="00AB1C9C"/>
    <w:rsid w:val="00AB1FC9"/>
    <w:rsid w:val="00AB26D6"/>
    <w:rsid w:val="00AB2A8A"/>
    <w:rsid w:val="00AB2BD3"/>
    <w:rsid w:val="00AB2BF5"/>
    <w:rsid w:val="00AB2C23"/>
    <w:rsid w:val="00AB2C3F"/>
    <w:rsid w:val="00AB2CF2"/>
    <w:rsid w:val="00AB34C9"/>
    <w:rsid w:val="00AB350C"/>
    <w:rsid w:val="00AB3536"/>
    <w:rsid w:val="00AB36A7"/>
    <w:rsid w:val="00AB395C"/>
    <w:rsid w:val="00AB3B34"/>
    <w:rsid w:val="00AB3BF8"/>
    <w:rsid w:val="00AB3E14"/>
    <w:rsid w:val="00AB4026"/>
    <w:rsid w:val="00AB44C9"/>
    <w:rsid w:val="00AB44ED"/>
    <w:rsid w:val="00AB465D"/>
    <w:rsid w:val="00AB4921"/>
    <w:rsid w:val="00AB497E"/>
    <w:rsid w:val="00AB4B11"/>
    <w:rsid w:val="00AB4CB0"/>
    <w:rsid w:val="00AB4F64"/>
    <w:rsid w:val="00AB5111"/>
    <w:rsid w:val="00AB512C"/>
    <w:rsid w:val="00AB524B"/>
    <w:rsid w:val="00AB5302"/>
    <w:rsid w:val="00AB53DF"/>
    <w:rsid w:val="00AB556B"/>
    <w:rsid w:val="00AB5648"/>
    <w:rsid w:val="00AB572B"/>
    <w:rsid w:val="00AB589D"/>
    <w:rsid w:val="00AB58A6"/>
    <w:rsid w:val="00AB5A60"/>
    <w:rsid w:val="00AB5AC9"/>
    <w:rsid w:val="00AB5BC7"/>
    <w:rsid w:val="00AB5D64"/>
    <w:rsid w:val="00AB5F29"/>
    <w:rsid w:val="00AB60A5"/>
    <w:rsid w:val="00AB6128"/>
    <w:rsid w:val="00AB6143"/>
    <w:rsid w:val="00AB6367"/>
    <w:rsid w:val="00AB643A"/>
    <w:rsid w:val="00AB64CF"/>
    <w:rsid w:val="00AB658A"/>
    <w:rsid w:val="00AB66CF"/>
    <w:rsid w:val="00AB67F4"/>
    <w:rsid w:val="00AB6805"/>
    <w:rsid w:val="00AB6A31"/>
    <w:rsid w:val="00AB6C93"/>
    <w:rsid w:val="00AB6DFF"/>
    <w:rsid w:val="00AB6E3B"/>
    <w:rsid w:val="00AB6FF1"/>
    <w:rsid w:val="00AB70AE"/>
    <w:rsid w:val="00AB7207"/>
    <w:rsid w:val="00AB74CE"/>
    <w:rsid w:val="00AB780B"/>
    <w:rsid w:val="00AB7A06"/>
    <w:rsid w:val="00AB7A1E"/>
    <w:rsid w:val="00AB7B0C"/>
    <w:rsid w:val="00AB7C60"/>
    <w:rsid w:val="00AB7CD8"/>
    <w:rsid w:val="00AC0419"/>
    <w:rsid w:val="00AC07A6"/>
    <w:rsid w:val="00AC088E"/>
    <w:rsid w:val="00AC0F9B"/>
    <w:rsid w:val="00AC167E"/>
    <w:rsid w:val="00AC170B"/>
    <w:rsid w:val="00AC1745"/>
    <w:rsid w:val="00AC1785"/>
    <w:rsid w:val="00AC1B75"/>
    <w:rsid w:val="00AC1C75"/>
    <w:rsid w:val="00AC1DC9"/>
    <w:rsid w:val="00AC2088"/>
    <w:rsid w:val="00AC25E4"/>
    <w:rsid w:val="00AC26BD"/>
    <w:rsid w:val="00AC279A"/>
    <w:rsid w:val="00AC29F3"/>
    <w:rsid w:val="00AC2A61"/>
    <w:rsid w:val="00AC2B32"/>
    <w:rsid w:val="00AC2BC9"/>
    <w:rsid w:val="00AC2D48"/>
    <w:rsid w:val="00AC31A6"/>
    <w:rsid w:val="00AC322A"/>
    <w:rsid w:val="00AC3372"/>
    <w:rsid w:val="00AC33B3"/>
    <w:rsid w:val="00AC3553"/>
    <w:rsid w:val="00AC369E"/>
    <w:rsid w:val="00AC3AAB"/>
    <w:rsid w:val="00AC3BFB"/>
    <w:rsid w:val="00AC431A"/>
    <w:rsid w:val="00AC446F"/>
    <w:rsid w:val="00AC46EE"/>
    <w:rsid w:val="00AC475F"/>
    <w:rsid w:val="00AC4776"/>
    <w:rsid w:val="00AC47B1"/>
    <w:rsid w:val="00AC4A2C"/>
    <w:rsid w:val="00AC5102"/>
    <w:rsid w:val="00AC5398"/>
    <w:rsid w:val="00AC5627"/>
    <w:rsid w:val="00AC5E6F"/>
    <w:rsid w:val="00AC6069"/>
    <w:rsid w:val="00AC6180"/>
    <w:rsid w:val="00AC6453"/>
    <w:rsid w:val="00AC6512"/>
    <w:rsid w:val="00AC6622"/>
    <w:rsid w:val="00AC6623"/>
    <w:rsid w:val="00AC66B9"/>
    <w:rsid w:val="00AC6701"/>
    <w:rsid w:val="00AC68FE"/>
    <w:rsid w:val="00AC6950"/>
    <w:rsid w:val="00AC69BD"/>
    <w:rsid w:val="00AC6B51"/>
    <w:rsid w:val="00AC6E29"/>
    <w:rsid w:val="00AC6E53"/>
    <w:rsid w:val="00AC725A"/>
    <w:rsid w:val="00AC74AB"/>
    <w:rsid w:val="00AC74FB"/>
    <w:rsid w:val="00AC7ADD"/>
    <w:rsid w:val="00AD0021"/>
    <w:rsid w:val="00AD0193"/>
    <w:rsid w:val="00AD01F4"/>
    <w:rsid w:val="00AD03F4"/>
    <w:rsid w:val="00AD0447"/>
    <w:rsid w:val="00AD06C5"/>
    <w:rsid w:val="00AD06DB"/>
    <w:rsid w:val="00AD0BB7"/>
    <w:rsid w:val="00AD0BBC"/>
    <w:rsid w:val="00AD0BDC"/>
    <w:rsid w:val="00AD0CA5"/>
    <w:rsid w:val="00AD0EA6"/>
    <w:rsid w:val="00AD1009"/>
    <w:rsid w:val="00AD1035"/>
    <w:rsid w:val="00AD1134"/>
    <w:rsid w:val="00AD1253"/>
    <w:rsid w:val="00AD152E"/>
    <w:rsid w:val="00AD158F"/>
    <w:rsid w:val="00AD1815"/>
    <w:rsid w:val="00AD18C2"/>
    <w:rsid w:val="00AD1B35"/>
    <w:rsid w:val="00AD1B79"/>
    <w:rsid w:val="00AD1BC7"/>
    <w:rsid w:val="00AD1F6E"/>
    <w:rsid w:val="00AD2725"/>
    <w:rsid w:val="00AD2A07"/>
    <w:rsid w:val="00AD2B71"/>
    <w:rsid w:val="00AD2C2F"/>
    <w:rsid w:val="00AD2C6F"/>
    <w:rsid w:val="00AD2CF8"/>
    <w:rsid w:val="00AD2E24"/>
    <w:rsid w:val="00AD2F3E"/>
    <w:rsid w:val="00AD2F97"/>
    <w:rsid w:val="00AD2FE0"/>
    <w:rsid w:val="00AD3028"/>
    <w:rsid w:val="00AD3069"/>
    <w:rsid w:val="00AD3196"/>
    <w:rsid w:val="00AD35E8"/>
    <w:rsid w:val="00AD3620"/>
    <w:rsid w:val="00AD382B"/>
    <w:rsid w:val="00AD3984"/>
    <w:rsid w:val="00AD3BF2"/>
    <w:rsid w:val="00AD3CF0"/>
    <w:rsid w:val="00AD4136"/>
    <w:rsid w:val="00AD4374"/>
    <w:rsid w:val="00AD45D9"/>
    <w:rsid w:val="00AD4852"/>
    <w:rsid w:val="00AD48C9"/>
    <w:rsid w:val="00AD4919"/>
    <w:rsid w:val="00AD4A47"/>
    <w:rsid w:val="00AD4AEC"/>
    <w:rsid w:val="00AD4BAC"/>
    <w:rsid w:val="00AD4D9C"/>
    <w:rsid w:val="00AD4E19"/>
    <w:rsid w:val="00AD5160"/>
    <w:rsid w:val="00AD5281"/>
    <w:rsid w:val="00AD536E"/>
    <w:rsid w:val="00AD58DA"/>
    <w:rsid w:val="00AD5BC0"/>
    <w:rsid w:val="00AD5CD2"/>
    <w:rsid w:val="00AD5E56"/>
    <w:rsid w:val="00AD5EE5"/>
    <w:rsid w:val="00AD6600"/>
    <w:rsid w:val="00AD660E"/>
    <w:rsid w:val="00AD681E"/>
    <w:rsid w:val="00AD6B87"/>
    <w:rsid w:val="00AD6BD2"/>
    <w:rsid w:val="00AD6E1C"/>
    <w:rsid w:val="00AD70A5"/>
    <w:rsid w:val="00AD7265"/>
    <w:rsid w:val="00AD72AB"/>
    <w:rsid w:val="00AD73E8"/>
    <w:rsid w:val="00AD75E8"/>
    <w:rsid w:val="00AD7901"/>
    <w:rsid w:val="00AD7A34"/>
    <w:rsid w:val="00AD7AF0"/>
    <w:rsid w:val="00AD7C62"/>
    <w:rsid w:val="00AD7DAE"/>
    <w:rsid w:val="00AD7E76"/>
    <w:rsid w:val="00AE012F"/>
    <w:rsid w:val="00AE026E"/>
    <w:rsid w:val="00AE0601"/>
    <w:rsid w:val="00AE0605"/>
    <w:rsid w:val="00AE0A6A"/>
    <w:rsid w:val="00AE10D8"/>
    <w:rsid w:val="00AE139A"/>
    <w:rsid w:val="00AE13F0"/>
    <w:rsid w:val="00AE14F0"/>
    <w:rsid w:val="00AE152B"/>
    <w:rsid w:val="00AE154C"/>
    <w:rsid w:val="00AE15F4"/>
    <w:rsid w:val="00AE165C"/>
    <w:rsid w:val="00AE1836"/>
    <w:rsid w:val="00AE1B9C"/>
    <w:rsid w:val="00AE2707"/>
    <w:rsid w:val="00AE277E"/>
    <w:rsid w:val="00AE2BB6"/>
    <w:rsid w:val="00AE2F8E"/>
    <w:rsid w:val="00AE32C7"/>
    <w:rsid w:val="00AE3560"/>
    <w:rsid w:val="00AE3931"/>
    <w:rsid w:val="00AE3A1D"/>
    <w:rsid w:val="00AE3A65"/>
    <w:rsid w:val="00AE3A8F"/>
    <w:rsid w:val="00AE3C30"/>
    <w:rsid w:val="00AE3C53"/>
    <w:rsid w:val="00AE3F40"/>
    <w:rsid w:val="00AE3F7E"/>
    <w:rsid w:val="00AE42C8"/>
    <w:rsid w:val="00AE4350"/>
    <w:rsid w:val="00AE43F7"/>
    <w:rsid w:val="00AE440B"/>
    <w:rsid w:val="00AE4434"/>
    <w:rsid w:val="00AE456D"/>
    <w:rsid w:val="00AE50EF"/>
    <w:rsid w:val="00AE51EC"/>
    <w:rsid w:val="00AE534F"/>
    <w:rsid w:val="00AE543F"/>
    <w:rsid w:val="00AE54EE"/>
    <w:rsid w:val="00AE5560"/>
    <w:rsid w:val="00AE56D2"/>
    <w:rsid w:val="00AE590E"/>
    <w:rsid w:val="00AE595F"/>
    <w:rsid w:val="00AE5ED3"/>
    <w:rsid w:val="00AE6097"/>
    <w:rsid w:val="00AE6180"/>
    <w:rsid w:val="00AE64D9"/>
    <w:rsid w:val="00AE6912"/>
    <w:rsid w:val="00AE69B2"/>
    <w:rsid w:val="00AE6FB0"/>
    <w:rsid w:val="00AE76D7"/>
    <w:rsid w:val="00AE7ABC"/>
    <w:rsid w:val="00AE7B98"/>
    <w:rsid w:val="00AE7BCA"/>
    <w:rsid w:val="00AE7E86"/>
    <w:rsid w:val="00AF0422"/>
    <w:rsid w:val="00AF047D"/>
    <w:rsid w:val="00AF0589"/>
    <w:rsid w:val="00AF05EF"/>
    <w:rsid w:val="00AF063E"/>
    <w:rsid w:val="00AF0D82"/>
    <w:rsid w:val="00AF0F39"/>
    <w:rsid w:val="00AF13F8"/>
    <w:rsid w:val="00AF163C"/>
    <w:rsid w:val="00AF1B45"/>
    <w:rsid w:val="00AF1C9D"/>
    <w:rsid w:val="00AF1DA3"/>
    <w:rsid w:val="00AF2214"/>
    <w:rsid w:val="00AF2456"/>
    <w:rsid w:val="00AF2516"/>
    <w:rsid w:val="00AF27B5"/>
    <w:rsid w:val="00AF2A3A"/>
    <w:rsid w:val="00AF2FB3"/>
    <w:rsid w:val="00AF3022"/>
    <w:rsid w:val="00AF314B"/>
    <w:rsid w:val="00AF3504"/>
    <w:rsid w:val="00AF3758"/>
    <w:rsid w:val="00AF3791"/>
    <w:rsid w:val="00AF3C71"/>
    <w:rsid w:val="00AF3C9C"/>
    <w:rsid w:val="00AF3CA3"/>
    <w:rsid w:val="00AF3FF2"/>
    <w:rsid w:val="00AF406D"/>
    <w:rsid w:val="00AF409C"/>
    <w:rsid w:val="00AF44F9"/>
    <w:rsid w:val="00AF45D2"/>
    <w:rsid w:val="00AF4688"/>
    <w:rsid w:val="00AF497C"/>
    <w:rsid w:val="00AF49B8"/>
    <w:rsid w:val="00AF4B45"/>
    <w:rsid w:val="00AF4D62"/>
    <w:rsid w:val="00AF4DAD"/>
    <w:rsid w:val="00AF4EB5"/>
    <w:rsid w:val="00AF5487"/>
    <w:rsid w:val="00AF58B1"/>
    <w:rsid w:val="00AF58BA"/>
    <w:rsid w:val="00AF5AC8"/>
    <w:rsid w:val="00AF5DDD"/>
    <w:rsid w:val="00AF5FF1"/>
    <w:rsid w:val="00AF642D"/>
    <w:rsid w:val="00AF6BAD"/>
    <w:rsid w:val="00AF6C72"/>
    <w:rsid w:val="00AF6D6A"/>
    <w:rsid w:val="00AF6E22"/>
    <w:rsid w:val="00AF6EF5"/>
    <w:rsid w:val="00AF7067"/>
    <w:rsid w:val="00AF7137"/>
    <w:rsid w:val="00AF733A"/>
    <w:rsid w:val="00AF734D"/>
    <w:rsid w:val="00AF776F"/>
    <w:rsid w:val="00AF77C3"/>
    <w:rsid w:val="00AF7942"/>
    <w:rsid w:val="00AF7ABB"/>
    <w:rsid w:val="00AF7DA6"/>
    <w:rsid w:val="00AF7FE3"/>
    <w:rsid w:val="00B0016E"/>
    <w:rsid w:val="00B001EC"/>
    <w:rsid w:val="00B0072B"/>
    <w:rsid w:val="00B00797"/>
    <w:rsid w:val="00B00995"/>
    <w:rsid w:val="00B00B7D"/>
    <w:rsid w:val="00B011B3"/>
    <w:rsid w:val="00B014B3"/>
    <w:rsid w:val="00B01516"/>
    <w:rsid w:val="00B01586"/>
    <w:rsid w:val="00B01675"/>
    <w:rsid w:val="00B0173A"/>
    <w:rsid w:val="00B017F0"/>
    <w:rsid w:val="00B01843"/>
    <w:rsid w:val="00B018E4"/>
    <w:rsid w:val="00B01E3D"/>
    <w:rsid w:val="00B01EAF"/>
    <w:rsid w:val="00B01F19"/>
    <w:rsid w:val="00B02280"/>
    <w:rsid w:val="00B022FE"/>
    <w:rsid w:val="00B0264F"/>
    <w:rsid w:val="00B02918"/>
    <w:rsid w:val="00B0295B"/>
    <w:rsid w:val="00B02B40"/>
    <w:rsid w:val="00B02C42"/>
    <w:rsid w:val="00B03336"/>
    <w:rsid w:val="00B0333E"/>
    <w:rsid w:val="00B033E0"/>
    <w:rsid w:val="00B03929"/>
    <w:rsid w:val="00B039AE"/>
    <w:rsid w:val="00B039B6"/>
    <w:rsid w:val="00B03A90"/>
    <w:rsid w:val="00B03BBE"/>
    <w:rsid w:val="00B03D16"/>
    <w:rsid w:val="00B0403D"/>
    <w:rsid w:val="00B04123"/>
    <w:rsid w:val="00B041B7"/>
    <w:rsid w:val="00B0456C"/>
    <w:rsid w:val="00B04627"/>
    <w:rsid w:val="00B047AB"/>
    <w:rsid w:val="00B04989"/>
    <w:rsid w:val="00B04A90"/>
    <w:rsid w:val="00B04DFB"/>
    <w:rsid w:val="00B04E46"/>
    <w:rsid w:val="00B04EA6"/>
    <w:rsid w:val="00B050E9"/>
    <w:rsid w:val="00B05310"/>
    <w:rsid w:val="00B0552F"/>
    <w:rsid w:val="00B05716"/>
    <w:rsid w:val="00B05D9F"/>
    <w:rsid w:val="00B05DAA"/>
    <w:rsid w:val="00B05DD8"/>
    <w:rsid w:val="00B06202"/>
    <w:rsid w:val="00B06312"/>
    <w:rsid w:val="00B063F9"/>
    <w:rsid w:val="00B06698"/>
    <w:rsid w:val="00B06729"/>
    <w:rsid w:val="00B0692D"/>
    <w:rsid w:val="00B06A12"/>
    <w:rsid w:val="00B06BE0"/>
    <w:rsid w:val="00B06D14"/>
    <w:rsid w:val="00B06D56"/>
    <w:rsid w:val="00B06DD0"/>
    <w:rsid w:val="00B06E87"/>
    <w:rsid w:val="00B06F73"/>
    <w:rsid w:val="00B06F88"/>
    <w:rsid w:val="00B073AB"/>
    <w:rsid w:val="00B075C8"/>
    <w:rsid w:val="00B0798B"/>
    <w:rsid w:val="00B07BDA"/>
    <w:rsid w:val="00B07C5E"/>
    <w:rsid w:val="00B07CE3"/>
    <w:rsid w:val="00B07E05"/>
    <w:rsid w:val="00B07E0A"/>
    <w:rsid w:val="00B10040"/>
    <w:rsid w:val="00B1004E"/>
    <w:rsid w:val="00B102FB"/>
    <w:rsid w:val="00B104CF"/>
    <w:rsid w:val="00B10780"/>
    <w:rsid w:val="00B107D1"/>
    <w:rsid w:val="00B109BF"/>
    <w:rsid w:val="00B10ADB"/>
    <w:rsid w:val="00B10EB7"/>
    <w:rsid w:val="00B10F26"/>
    <w:rsid w:val="00B10FD1"/>
    <w:rsid w:val="00B11229"/>
    <w:rsid w:val="00B11310"/>
    <w:rsid w:val="00B113B6"/>
    <w:rsid w:val="00B11594"/>
    <w:rsid w:val="00B117DD"/>
    <w:rsid w:val="00B1187D"/>
    <w:rsid w:val="00B11A5C"/>
    <w:rsid w:val="00B11AEE"/>
    <w:rsid w:val="00B11AFA"/>
    <w:rsid w:val="00B11D26"/>
    <w:rsid w:val="00B11EE3"/>
    <w:rsid w:val="00B11F27"/>
    <w:rsid w:val="00B11F5B"/>
    <w:rsid w:val="00B11FBF"/>
    <w:rsid w:val="00B1210A"/>
    <w:rsid w:val="00B1211B"/>
    <w:rsid w:val="00B1234A"/>
    <w:rsid w:val="00B12811"/>
    <w:rsid w:val="00B128A9"/>
    <w:rsid w:val="00B128CA"/>
    <w:rsid w:val="00B12BB4"/>
    <w:rsid w:val="00B1328F"/>
    <w:rsid w:val="00B132E1"/>
    <w:rsid w:val="00B13356"/>
    <w:rsid w:val="00B1351D"/>
    <w:rsid w:val="00B13621"/>
    <w:rsid w:val="00B136D0"/>
    <w:rsid w:val="00B13704"/>
    <w:rsid w:val="00B13736"/>
    <w:rsid w:val="00B137DB"/>
    <w:rsid w:val="00B13D2E"/>
    <w:rsid w:val="00B1401B"/>
    <w:rsid w:val="00B144B6"/>
    <w:rsid w:val="00B14655"/>
    <w:rsid w:val="00B146B5"/>
    <w:rsid w:val="00B14D6B"/>
    <w:rsid w:val="00B14D7B"/>
    <w:rsid w:val="00B14ECE"/>
    <w:rsid w:val="00B14F94"/>
    <w:rsid w:val="00B15146"/>
    <w:rsid w:val="00B152B9"/>
    <w:rsid w:val="00B154CF"/>
    <w:rsid w:val="00B1556D"/>
    <w:rsid w:val="00B15712"/>
    <w:rsid w:val="00B1575E"/>
    <w:rsid w:val="00B15848"/>
    <w:rsid w:val="00B15991"/>
    <w:rsid w:val="00B15C98"/>
    <w:rsid w:val="00B15E15"/>
    <w:rsid w:val="00B15E37"/>
    <w:rsid w:val="00B15E9F"/>
    <w:rsid w:val="00B15F71"/>
    <w:rsid w:val="00B1606B"/>
    <w:rsid w:val="00B161D5"/>
    <w:rsid w:val="00B16367"/>
    <w:rsid w:val="00B165A0"/>
    <w:rsid w:val="00B165C4"/>
    <w:rsid w:val="00B168E0"/>
    <w:rsid w:val="00B169A2"/>
    <w:rsid w:val="00B16AC8"/>
    <w:rsid w:val="00B17404"/>
    <w:rsid w:val="00B17570"/>
    <w:rsid w:val="00B176CB"/>
    <w:rsid w:val="00B1770E"/>
    <w:rsid w:val="00B17715"/>
    <w:rsid w:val="00B177F4"/>
    <w:rsid w:val="00B17961"/>
    <w:rsid w:val="00B17CC5"/>
    <w:rsid w:val="00B201D3"/>
    <w:rsid w:val="00B20439"/>
    <w:rsid w:val="00B20485"/>
    <w:rsid w:val="00B208A4"/>
    <w:rsid w:val="00B20A71"/>
    <w:rsid w:val="00B20B33"/>
    <w:rsid w:val="00B20C95"/>
    <w:rsid w:val="00B20C96"/>
    <w:rsid w:val="00B2193A"/>
    <w:rsid w:val="00B21D3B"/>
    <w:rsid w:val="00B21D6E"/>
    <w:rsid w:val="00B21E69"/>
    <w:rsid w:val="00B21E8A"/>
    <w:rsid w:val="00B21EF7"/>
    <w:rsid w:val="00B221D9"/>
    <w:rsid w:val="00B22391"/>
    <w:rsid w:val="00B22480"/>
    <w:rsid w:val="00B22AF3"/>
    <w:rsid w:val="00B22AFB"/>
    <w:rsid w:val="00B22F2E"/>
    <w:rsid w:val="00B23386"/>
    <w:rsid w:val="00B23437"/>
    <w:rsid w:val="00B234F8"/>
    <w:rsid w:val="00B237C5"/>
    <w:rsid w:val="00B2380C"/>
    <w:rsid w:val="00B23960"/>
    <w:rsid w:val="00B23EE1"/>
    <w:rsid w:val="00B23FF7"/>
    <w:rsid w:val="00B240D2"/>
    <w:rsid w:val="00B24298"/>
    <w:rsid w:val="00B244EF"/>
    <w:rsid w:val="00B24687"/>
    <w:rsid w:val="00B24948"/>
    <w:rsid w:val="00B24A73"/>
    <w:rsid w:val="00B24ABA"/>
    <w:rsid w:val="00B24D22"/>
    <w:rsid w:val="00B24FFA"/>
    <w:rsid w:val="00B2503E"/>
    <w:rsid w:val="00B25086"/>
    <w:rsid w:val="00B2514A"/>
    <w:rsid w:val="00B2542E"/>
    <w:rsid w:val="00B25668"/>
    <w:rsid w:val="00B25705"/>
    <w:rsid w:val="00B258E7"/>
    <w:rsid w:val="00B25A69"/>
    <w:rsid w:val="00B25A87"/>
    <w:rsid w:val="00B2609A"/>
    <w:rsid w:val="00B263DC"/>
    <w:rsid w:val="00B26407"/>
    <w:rsid w:val="00B26B4A"/>
    <w:rsid w:val="00B26B94"/>
    <w:rsid w:val="00B26CB2"/>
    <w:rsid w:val="00B26DC0"/>
    <w:rsid w:val="00B26E88"/>
    <w:rsid w:val="00B27255"/>
    <w:rsid w:val="00B27745"/>
    <w:rsid w:val="00B27A81"/>
    <w:rsid w:val="00B27A8E"/>
    <w:rsid w:val="00B27ED1"/>
    <w:rsid w:val="00B30013"/>
    <w:rsid w:val="00B30118"/>
    <w:rsid w:val="00B3032C"/>
    <w:rsid w:val="00B30728"/>
    <w:rsid w:val="00B307B6"/>
    <w:rsid w:val="00B30B5E"/>
    <w:rsid w:val="00B30C28"/>
    <w:rsid w:val="00B30CF6"/>
    <w:rsid w:val="00B31AAD"/>
    <w:rsid w:val="00B31B0B"/>
    <w:rsid w:val="00B31C8F"/>
    <w:rsid w:val="00B31D8D"/>
    <w:rsid w:val="00B31E78"/>
    <w:rsid w:val="00B320BD"/>
    <w:rsid w:val="00B320E9"/>
    <w:rsid w:val="00B3218A"/>
    <w:rsid w:val="00B3248D"/>
    <w:rsid w:val="00B32714"/>
    <w:rsid w:val="00B328DB"/>
    <w:rsid w:val="00B32BB6"/>
    <w:rsid w:val="00B32BFD"/>
    <w:rsid w:val="00B32F3C"/>
    <w:rsid w:val="00B33565"/>
    <w:rsid w:val="00B337FC"/>
    <w:rsid w:val="00B338F7"/>
    <w:rsid w:val="00B33ACF"/>
    <w:rsid w:val="00B33B4A"/>
    <w:rsid w:val="00B33DC2"/>
    <w:rsid w:val="00B33FA1"/>
    <w:rsid w:val="00B340BB"/>
    <w:rsid w:val="00B3426E"/>
    <w:rsid w:val="00B3444B"/>
    <w:rsid w:val="00B34582"/>
    <w:rsid w:val="00B3467A"/>
    <w:rsid w:val="00B3491D"/>
    <w:rsid w:val="00B34AC8"/>
    <w:rsid w:val="00B34BD1"/>
    <w:rsid w:val="00B34D73"/>
    <w:rsid w:val="00B34EA3"/>
    <w:rsid w:val="00B3500C"/>
    <w:rsid w:val="00B35049"/>
    <w:rsid w:val="00B352F6"/>
    <w:rsid w:val="00B355AA"/>
    <w:rsid w:val="00B35933"/>
    <w:rsid w:val="00B35DD9"/>
    <w:rsid w:val="00B35F7F"/>
    <w:rsid w:val="00B36127"/>
    <w:rsid w:val="00B36313"/>
    <w:rsid w:val="00B363B6"/>
    <w:rsid w:val="00B36673"/>
    <w:rsid w:val="00B367DD"/>
    <w:rsid w:val="00B3684D"/>
    <w:rsid w:val="00B36A99"/>
    <w:rsid w:val="00B36C52"/>
    <w:rsid w:val="00B36C77"/>
    <w:rsid w:val="00B36D59"/>
    <w:rsid w:val="00B36D96"/>
    <w:rsid w:val="00B36DFC"/>
    <w:rsid w:val="00B36FE2"/>
    <w:rsid w:val="00B374D0"/>
    <w:rsid w:val="00B3789D"/>
    <w:rsid w:val="00B37B68"/>
    <w:rsid w:val="00B4017B"/>
    <w:rsid w:val="00B4025A"/>
    <w:rsid w:val="00B402A3"/>
    <w:rsid w:val="00B40520"/>
    <w:rsid w:val="00B40732"/>
    <w:rsid w:val="00B40993"/>
    <w:rsid w:val="00B40B26"/>
    <w:rsid w:val="00B40C56"/>
    <w:rsid w:val="00B40D7E"/>
    <w:rsid w:val="00B41170"/>
    <w:rsid w:val="00B41205"/>
    <w:rsid w:val="00B4148B"/>
    <w:rsid w:val="00B41CB8"/>
    <w:rsid w:val="00B41DCA"/>
    <w:rsid w:val="00B41EE7"/>
    <w:rsid w:val="00B4232B"/>
    <w:rsid w:val="00B4243C"/>
    <w:rsid w:val="00B42447"/>
    <w:rsid w:val="00B424F5"/>
    <w:rsid w:val="00B42833"/>
    <w:rsid w:val="00B428EA"/>
    <w:rsid w:val="00B42CDA"/>
    <w:rsid w:val="00B42E32"/>
    <w:rsid w:val="00B43013"/>
    <w:rsid w:val="00B43348"/>
    <w:rsid w:val="00B4339C"/>
    <w:rsid w:val="00B43606"/>
    <w:rsid w:val="00B4386F"/>
    <w:rsid w:val="00B43894"/>
    <w:rsid w:val="00B43982"/>
    <w:rsid w:val="00B439C0"/>
    <w:rsid w:val="00B43A1A"/>
    <w:rsid w:val="00B43A67"/>
    <w:rsid w:val="00B43A9F"/>
    <w:rsid w:val="00B43D89"/>
    <w:rsid w:val="00B43D9E"/>
    <w:rsid w:val="00B43FE5"/>
    <w:rsid w:val="00B44093"/>
    <w:rsid w:val="00B4413B"/>
    <w:rsid w:val="00B44D8B"/>
    <w:rsid w:val="00B44F8E"/>
    <w:rsid w:val="00B44FA0"/>
    <w:rsid w:val="00B452F4"/>
    <w:rsid w:val="00B45324"/>
    <w:rsid w:val="00B4564A"/>
    <w:rsid w:val="00B45769"/>
    <w:rsid w:val="00B45781"/>
    <w:rsid w:val="00B45A3D"/>
    <w:rsid w:val="00B45AD8"/>
    <w:rsid w:val="00B45C47"/>
    <w:rsid w:val="00B46118"/>
    <w:rsid w:val="00B46579"/>
    <w:rsid w:val="00B466C0"/>
    <w:rsid w:val="00B4673D"/>
    <w:rsid w:val="00B4683E"/>
    <w:rsid w:val="00B46A2C"/>
    <w:rsid w:val="00B46B1B"/>
    <w:rsid w:val="00B46CD3"/>
    <w:rsid w:val="00B46D82"/>
    <w:rsid w:val="00B46F36"/>
    <w:rsid w:val="00B46FB6"/>
    <w:rsid w:val="00B46FC3"/>
    <w:rsid w:val="00B47084"/>
    <w:rsid w:val="00B471BE"/>
    <w:rsid w:val="00B4742E"/>
    <w:rsid w:val="00B477A6"/>
    <w:rsid w:val="00B4790E"/>
    <w:rsid w:val="00B479E8"/>
    <w:rsid w:val="00B47C30"/>
    <w:rsid w:val="00B47D66"/>
    <w:rsid w:val="00B500F1"/>
    <w:rsid w:val="00B501E4"/>
    <w:rsid w:val="00B5036B"/>
    <w:rsid w:val="00B50377"/>
    <w:rsid w:val="00B503BF"/>
    <w:rsid w:val="00B508CC"/>
    <w:rsid w:val="00B5094E"/>
    <w:rsid w:val="00B50997"/>
    <w:rsid w:val="00B50BF3"/>
    <w:rsid w:val="00B50CEB"/>
    <w:rsid w:val="00B51065"/>
    <w:rsid w:val="00B510D5"/>
    <w:rsid w:val="00B51182"/>
    <w:rsid w:val="00B51396"/>
    <w:rsid w:val="00B514B6"/>
    <w:rsid w:val="00B514BB"/>
    <w:rsid w:val="00B51921"/>
    <w:rsid w:val="00B51E3D"/>
    <w:rsid w:val="00B51ED6"/>
    <w:rsid w:val="00B52063"/>
    <w:rsid w:val="00B52132"/>
    <w:rsid w:val="00B52538"/>
    <w:rsid w:val="00B52823"/>
    <w:rsid w:val="00B528F2"/>
    <w:rsid w:val="00B5296C"/>
    <w:rsid w:val="00B529A9"/>
    <w:rsid w:val="00B52AAC"/>
    <w:rsid w:val="00B52AB7"/>
    <w:rsid w:val="00B52CC1"/>
    <w:rsid w:val="00B52D33"/>
    <w:rsid w:val="00B52FA5"/>
    <w:rsid w:val="00B52FE2"/>
    <w:rsid w:val="00B537AD"/>
    <w:rsid w:val="00B53B7A"/>
    <w:rsid w:val="00B53EF8"/>
    <w:rsid w:val="00B540E0"/>
    <w:rsid w:val="00B543F1"/>
    <w:rsid w:val="00B544D5"/>
    <w:rsid w:val="00B54681"/>
    <w:rsid w:val="00B546AD"/>
    <w:rsid w:val="00B5478D"/>
    <w:rsid w:val="00B54C48"/>
    <w:rsid w:val="00B54F0C"/>
    <w:rsid w:val="00B55403"/>
    <w:rsid w:val="00B55425"/>
    <w:rsid w:val="00B55584"/>
    <w:rsid w:val="00B5558B"/>
    <w:rsid w:val="00B5572F"/>
    <w:rsid w:val="00B55B8F"/>
    <w:rsid w:val="00B55BA7"/>
    <w:rsid w:val="00B561F0"/>
    <w:rsid w:val="00B56289"/>
    <w:rsid w:val="00B5655A"/>
    <w:rsid w:val="00B565CD"/>
    <w:rsid w:val="00B569AD"/>
    <w:rsid w:val="00B569F2"/>
    <w:rsid w:val="00B56A38"/>
    <w:rsid w:val="00B570F6"/>
    <w:rsid w:val="00B572F9"/>
    <w:rsid w:val="00B5752F"/>
    <w:rsid w:val="00B57576"/>
    <w:rsid w:val="00B575D9"/>
    <w:rsid w:val="00B57652"/>
    <w:rsid w:val="00B57B42"/>
    <w:rsid w:val="00B57CED"/>
    <w:rsid w:val="00B57E6E"/>
    <w:rsid w:val="00B57FDD"/>
    <w:rsid w:val="00B60081"/>
    <w:rsid w:val="00B6032B"/>
    <w:rsid w:val="00B6066D"/>
    <w:rsid w:val="00B6090F"/>
    <w:rsid w:val="00B609CF"/>
    <w:rsid w:val="00B60AD3"/>
    <w:rsid w:val="00B60B37"/>
    <w:rsid w:val="00B6105D"/>
    <w:rsid w:val="00B611EA"/>
    <w:rsid w:val="00B6146F"/>
    <w:rsid w:val="00B614FD"/>
    <w:rsid w:val="00B61512"/>
    <w:rsid w:val="00B615F3"/>
    <w:rsid w:val="00B61887"/>
    <w:rsid w:val="00B618E7"/>
    <w:rsid w:val="00B61916"/>
    <w:rsid w:val="00B62052"/>
    <w:rsid w:val="00B62452"/>
    <w:rsid w:val="00B62542"/>
    <w:rsid w:val="00B625AF"/>
    <w:rsid w:val="00B62730"/>
    <w:rsid w:val="00B6295A"/>
    <w:rsid w:val="00B62BDA"/>
    <w:rsid w:val="00B63147"/>
    <w:rsid w:val="00B6315F"/>
    <w:rsid w:val="00B632BB"/>
    <w:rsid w:val="00B63524"/>
    <w:rsid w:val="00B635FD"/>
    <w:rsid w:val="00B636B7"/>
    <w:rsid w:val="00B63779"/>
    <w:rsid w:val="00B639DD"/>
    <w:rsid w:val="00B63B23"/>
    <w:rsid w:val="00B63ED2"/>
    <w:rsid w:val="00B63F3E"/>
    <w:rsid w:val="00B64031"/>
    <w:rsid w:val="00B6430D"/>
    <w:rsid w:val="00B6436B"/>
    <w:rsid w:val="00B64432"/>
    <w:rsid w:val="00B64852"/>
    <w:rsid w:val="00B649FB"/>
    <w:rsid w:val="00B64A55"/>
    <w:rsid w:val="00B64A7B"/>
    <w:rsid w:val="00B64B03"/>
    <w:rsid w:val="00B64D36"/>
    <w:rsid w:val="00B64DED"/>
    <w:rsid w:val="00B64EBF"/>
    <w:rsid w:val="00B65040"/>
    <w:rsid w:val="00B652BC"/>
    <w:rsid w:val="00B653DD"/>
    <w:rsid w:val="00B65B47"/>
    <w:rsid w:val="00B65EEC"/>
    <w:rsid w:val="00B661B8"/>
    <w:rsid w:val="00B664BA"/>
    <w:rsid w:val="00B66505"/>
    <w:rsid w:val="00B6676C"/>
    <w:rsid w:val="00B6677E"/>
    <w:rsid w:val="00B667F7"/>
    <w:rsid w:val="00B66B27"/>
    <w:rsid w:val="00B66B67"/>
    <w:rsid w:val="00B66DA2"/>
    <w:rsid w:val="00B66E39"/>
    <w:rsid w:val="00B66E59"/>
    <w:rsid w:val="00B66E68"/>
    <w:rsid w:val="00B66FE8"/>
    <w:rsid w:val="00B671DA"/>
    <w:rsid w:val="00B6735A"/>
    <w:rsid w:val="00B67723"/>
    <w:rsid w:val="00B67725"/>
    <w:rsid w:val="00B6788A"/>
    <w:rsid w:val="00B678B7"/>
    <w:rsid w:val="00B67A07"/>
    <w:rsid w:val="00B67CD7"/>
    <w:rsid w:val="00B67F10"/>
    <w:rsid w:val="00B70150"/>
    <w:rsid w:val="00B7016D"/>
    <w:rsid w:val="00B7024A"/>
    <w:rsid w:val="00B70324"/>
    <w:rsid w:val="00B703FE"/>
    <w:rsid w:val="00B7076A"/>
    <w:rsid w:val="00B7086D"/>
    <w:rsid w:val="00B70B5B"/>
    <w:rsid w:val="00B70CAD"/>
    <w:rsid w:val="00B70D68"/>
    <w:rsid w:val="00B70D76"/>
    <w:rsid w:val="00B70FAB"/>
    <w:rsid w:val="00B70FB7"/>
    <w:rsid w:val="00B710CF"/>
    <w:rsid w:val="00B7115E"/>
    <w:rsid w:val="00B71166"/>
    <w:rsid w:val="00B711F2"/>
    <w:rsid w:val="00B71C4C"/>
    <w:rsid w:val="00B71CC3"/>
    <w:rsid w:val="00B71DC2"/>
    <w:rsid w:val="00B71F01"/>
    <w:rsid w:val="00B71F65"/>
    <w:rsid w:val="00B71FFB"/>
    <w:rsid w:val="00B720D4"/>
    <w:rsid w:val="00B72258"/>
    <w:rsid w:val="00B722A3"/>
    <w:rsid w:val="00B723DC"/>
    <w:rsid w:val="00B726DD"/>
    <w:rsid w:val="00B72711"/>
    <w:rsid w:val="00B72785"/>
    <w:rsid w:val="00B72F02"/>
    <w:rsid w:val="00B73282"/>
    <w:rsid w:val="00B733C1"/>
    <w:rsid w:val="00B73440"/>
    <w:rsid w:val="00B736F4"/>
    <w:rsid w:val="00B73A67"/>
    <w:rsid w:val="00B73B86"/>
    <w:rsid w:val="00B73C06"/>
    <w:rsid w:val="00B73D0C"/>
    <w:rsid w:val="00B74298"/>
    <w:rsid w:val="00B7432B"/>
    <w:rsid w:val="00B74590"/>
    <w:rsid w:val="00B74710"/>
    <w:rsid w:val="00B74B24"/>
    <w:rsid w:val="00B74C26"/>
    <w:rsid w:val="00B75057"/>
    <w:rsid w:val="00B75187"/>
    <w:rsid w:val="00B75488"/>
    <w:rsid w:val="00B7566A"/>
    <w:rsid w:val="00B7590E"/>
    <w:rsid w:val="00B7592A"/>
    <w:rsid w:val="00B75998"/>
    <w:rsid w:val="00B75ADA"/>
    <w:rsid w:val="00B75B70"/>
    <w:rsid w:val="00B75D53"/>
    <w:rsid w:val="00B75DC1"/>
    <w:rsid w:val="00B75E0A"/>
    <w:rsid w:val="00B7614E"/>
    <w:rsid w:val="00B76322"/>
    <w:rsid w:val="00B7639E"/>
    <w:rsid w:val="00B7647B"/>
    <w:rsid w:val="00B76C0A"/>
    <w:rsid w:val="00B76C3A"/>
    <w:rsid w:val="00B76C5C"/>
    <w:rsid w:val="00B76C68"/>
    <w:rsid w:val="00B76D58"/>
    <w:rsid w:val="00B76D7B"/>
    <w:rsid w:val="00B76E7C"/>
    <w:rsid w:val="00B76F46"/>
    <w:rsid w:val="00B76F83"/>
    <w:rsid w:val="00B77009"/>
    <w:rsid w:val="00B770CD"/>
    <w:rsid w:val="00B772BC"/>
    <w:rsid w:val="00B773A9"/>
    <w:rsid w:val="00B77431"/>
    <w:rsid w:val="00B77687"/>
    <w:rsid w:val="00B77A96"/>
    <w:rsid w:val="00B77DD1"/>
    <w:rsid w:val="00B77DDF"/>
    <w:rsid w:val="00B77FAC"/>
    <w:rsid w:val="00B77FC3"/>
    <w:rsid w:val="00B77FD6"/>
    <w:rsid w:val="00B80091"/>
    <w:rsid w:val="00B801BB"/>
    <w:rsid w:val="00B80229"/>
    <w:rsid w:val="00B80315"/>
    <w:rsid w:val="00B8040B"/>
    <w:rsid w:val="00B805E0"/>
    <w:rsid w:val="00B8078E"/>
    <w:rsid w:val="00B80A4B"/>
    <w:rsid w:val="00B80EDA"/>
    <w:rsid w:val="00B80FEF"/>
    <w:rsid w:val="00B815B5"/>
    <w:rsid w:val="00B816F5"/>
    <w:rsid w:val="00B8171F"/>
    <w:rsid w:val="00B817ED"/>
    <w:rsid w:val="00B817F4"/>
    <w:rsid w:val="00B8182C"/>
    <w:rsid w:val="00B81880"/>
    <w:rsid w:val="00B818B1"/>
    <w:rsid w:val="00B8194F"/>
    <w:rsid w:val="00B8195D"/>
    <w:rsid w:val="00B8260F"/>
    <w:rsid w:val="00B826AC"/>
    <w:rsid w:val="00B828ED"/>
    <w:rsid w:val="00B82D8A"/>
    <w:rsid w:val="00B831C2"/>
    <w:rsid w:val="00B83201"/>
    <w:rsid w:val="00B83726"/>
    <w:rsid w:val="00B837C8"/>
    <w:rsid w:val="00B8382E"/>
    <w:rsid w:val="00B83A3D"/>
    <w:rsid w:val="00B83AC8"/>
    <w:rsid w:val="00B83D6A"/>
    <w:rsid w:val="00B83E4A"/>
    <w:rsid w:val="00B83EA3"/>
    <w:rsid w:val="00B840B2"/>
    <w:rsid w:val="00B8413F"/>
    <w:rsid w:val="00B84175"/>
    <w:rsid w:val="00B842E7"/>
    <w:rsid w:val="00B843F6"/>
    <w:rsid w:val="00B84587"/>
    <w:rsid w:val="00B848F6"/>
    <w:rsid w:val="00B84972"/>
    <w:rsid w:val="00B84D13"/>
    <w:rsid w:val="00B84E46"/>
    <w:rsid w:val="00B84FB8"/>
    <w:rsid w:val="00B85040"/>
    <w:rsid w:val="00B8532E"/>
    <w:rsid w:val="00B854CB"/>
    <w:rsid w:val="00B8551A"/>
    <w:rsid w:val="00B85797"/>
    <w:rsid w:val="00B85888"/>
    <w:rsid w:val="00B85EE9"/>
    <w:rsid w:val="00B85F5E"/>
    <w:rsid w:val="00B86231"/>
    <w:rsid w:val="00B8644B"/>
    <w:rsid w:val="00B86566"/>
    <w:rsid w:val="00B8687F"/>
    <w:rsid w:val="00B86942"/>
    <w:rsid w:val="00B86A68"/>
    <w:rsid w:val="00B86D14"/>
    <w:rsid w:val="00B86D67"/>
    <w:rsid w:val="00B8717D"/>
    <w:rsid w:val="00B871E5"/>
    <w:rsid w:val="00B872B2"/>
    <w:rsid w:val="00B873BD"/>
    <w:rsid w:val="00B87569"/>
    <w:rsid w:val="00B8778A"/>
    <w:rsid w:val="00B87A05"/>
    <w:rsid w:val="00B90394"/>
    <w:rsid w:val="00B9039F"/>
    <w:rsid w:val="00B9054C"/>
    <w:rsid w:val="00B907D6"/>
    <w:rsid w:val="00B90936"/>
    <w:rsid w:val="00B9093E"/>
    <w:rsid w:val="00B90C1F"/>
    <w:rsid w:val="00B90DAC"/>
    <w:rsid w:val="00B90FCC"/>
    <w:rsid w:val="00B91048"/>
    <w:rsid w:val="00B91155"/>
    <w:rsid w:val="00B91279"/>
    <w:rsid w:val="00B91359"/>
    <w:rsid w:val="00B917A5"/>
    <w:rsid w:val="00B91AB9"/>
    <w:rsid w:val="00B91B4B"/>
    <w:rsid w:val="00B91F39"/>
    <w:rsid w:val="00B92397"/>
    <w:rsid w:val="00B92439"/>
    <w:rsid w:val="00B92529"/>
    <w:rsid w:val="00B925BD"/>
    <w:rsid w:val="00B9265F"/>
    <w:rsid w:val="00B927BB"/>
    <w:rsid w:val="00B927F8"/>
    <w:rsid w:val="00B92E2B"/>
    <w:rsid w:val="00B92EC4"/>
    <w:rsid w:val="00B93017"/>
    <w:rsid w:val="00B9305E"/>
    <w:rsid w:val="00B9327A"/>
    <w:rsid w:val="00B93294"/>
    <w:rsid w:val="00B93448"/>
    <w:rsid w:val="00B93868"/>
    <w:rsid w:val="00B93A2A"/>
    <w:rsid w:val="00B93D11"/>
    <w:rsid w:val="00B941E2"/>
    <w:rsid w:val="00B94369"/>
    <w:rsid w:val="00B94598"/>
    <w:rsid w:val="00B946D9"/>
    <w:rsid w:val="00B949D3"/>
    <w:rsid w:val="00B94A65"/>
    <w:rsid w:val="00B94B1B"/>
    <w:rsid w:val="00B94E97"/>
    <w:rsid w:val="00B94F14"/>
    <w:rsid w:val="00B94F5B"/>
    <w:rsid w:val="00B94FFA"/>
    <w:rsid w:val="00B950A0"/>
    <w:rsid w:val="00B950B4"/>
    <w:rsid w:val="00B95386"/>
    <w:rsid w:val="00B953EA"/>
    <w:rsid w:val="00B9559D"/>
    <w:rsid w:val="00B956E6"/>
    <w:rsid w:val="00B95944"/>
    <w:rsid w:val="00B95B3D"/>
    <w:rsid w:val="00B95D5C"/>
    <w:rsid w:val="00B95E0E"/>
    <w:rsid w:val="00B963B7"/>
    <w:rsid w:val="00B9641C"/>
    <w:rsid w:val="00B96572"/>
    <w:rsid w:val="00B966B5"/>
    <w:rsid w:val="00B96716"/>
    <w:rsid w:val="00B969E4"/>
    <w:rsid w:val="00B96C6A"/>
    <w:rsid w:val="00B96D73"/>
    <w:rsid w:val="00B96F7E"/>
    <w:rsid w:val="00B97113"/>
    <w:rsid w:val="00B97587"/>
    <w:rsid w:val="00B975E2"/>
    <w:rsid w:val="00B978F1"/>
    <w:rsid w:val="00B97DE1"/>
    <w:rsid w:val="00B97E6E"/>
    <w:rsid w:val="00B97FFC"/>
    <w:rsid w:val="00BA011C"/>
    <w:rsid w:val="00BA01B1"/>
    <w:rsid w:val="00BA02B7"/>
    <w:rsid w:val="00BA02FB"/>
    <w:rsid w:val="00BA04CB"/>
    <w:rsid w:val="00BA066C"/>
    <w:rsid w:val="00BA0747"/>
    <w:rsid w:val="00BA0786"/>
    <w:rsid w:val="00BA0880"/>
    <w:rsid w:val="00BA0967"/>
    <w:rsid w:val="00BA09D6"/>
    <w:rsid w:val="00BA0C09"/>
    <w:rsid w:val="00BA0C69"/>
    <w:rsid w:val="00BA0E2E"/>
    <w:rsid w:val="00BA13D3"/>
    <w:rsid w:val="00BA147E"/>
    <w:rsid w:val="00BA150D"/>
    <w:rsid w:val="00BA1A15"/>
    <w:rsid w:val="00BA1D5A"/>
    <w:rsid w:val="00BA1FCF"/>
    <w:rsid w:val="00BA2230"/>
    <w:rsid w:val="00BA2D53"/>
    <w:rsid w:val="00BA2DEA"/>
    <w:rsid w:val="00BA2E79"/>
    <w:rsid w:val="00BA2E94"/>
    <w:rsid w:val="00BA3064"/>
    <w:rsid w:val="00BA3120"/>
    <w:rsid w:val="00BA3196"/>
    <w:rsid w:val="00BA3697"/>
    <w:rsid w:val="00BA36C4"/>
    <w:rsid w:val="00BA37D8"/>
    <w:rsid w:val="00BA3A3D"/>
    <w:rsid w:val="00BA3BB3"/>
    <w:rsid w:val="00BA3CD9"/>
    <w:rsid w:val="00BA3D73"/>
    <w:rsid w:val="00BA3FF4"/>
    <w:rsid w:val="00BA436C"/>
    <w:rsid w:val="00BA484A"/>
    <w:rsid w:val="00BA4A69"/>
    <w:rsid w:val="00BA4F35"/>
    <w:rsid w:val="00BA50AF"/>
    <w:rsid w:val="00BA5424"/>
    <w:rsid w:val="00BA60D4"/>
    <w:rsid w:val="00BA60FD"/>
    <w:rsid w:val="00BA64DD"/>
    <w:rsid w:val="00BA6844"/>
    <w:rsid w:val="00BA69C2"/>
    <w:rsid w:val="00BA6A4B"/>
    <w:rsid w:val="00BA6BA1"/>
    <w:rsid w:val="00BA711A"/>
    <w:rsid w:val="00BA7222"/>
    <w:rsid w:val="00BA7312"/>
    <w:rsid w:val="00BA776D"/>
    <w:rsid w:val="00BA79D9"/>
    <w:rsid w:val="00BA7A70"/>
    <w:rsid w:val="00BA7DCB"/>
    <w:rsid w:val="00BA7FCE"/>
    <w:rsid w:val="00BA7FE0"/>
    <w:rsid w:val="00BB0345"/>
    <w:rsid w:val="00BB04C2"/>
    <w:rsid w:val="00BB0713"/>
    <w:rsid w:val="00BB0918"/>
    <w:rsid w:val="00BB0BA7"/>
    <w:rsid w:val="00BB0EEF"/>
    <w:rsid w:val="00BB1069"/>
    <w:rsid w:val="00BB1209"/>
    <w:rsid w:val="00BB120B"/>
    <w:rsid w:val="00BB13BE"/>
    <w:rsid w:val="00BB13C5"/>
    <w:rsid w:val="00BB1628"/>
    <w:rsid w:val="00BB1664"/>
    <w:rsid w:val="00BB1867"/>
    <w:rsid w:val="00BB1D89"/>
    <w:rsid w:val="00BB1E0C"/>
    <w:rsid w:val="00BB1FE7"/>
    <w:rsid w:val="00BB202D"/>
    <w:rsid w:val="00BB2104"/>
    <w:rsid w:val="00BB23DE"/>
    <w:rsid w:val="00BB2505"/>
    <w:rsid w:val="00BB2985"/>
    <w:rsid w:val="00BB2CC9"/>
    <w:rsid w:val="00BB2D04"/>
    <w:rsid w:val="00BB2DC2"/>
    <w:rsid w:val="00BB2DD3"/>
    <w:rsid w:val="00BB314E"/>
    <w:rsid w:val="00BB336B"/>
    <w:rsid w:val="00BB3394"/>
    <w:rsid w:val="00BB3421"/>
    <w:rsid w:val="00BB3582"/>
    <w:rsid w:val="00BB3B71"/>
    <w:rsid w:val="00BB3D8D"/>
    <w:rsid w:val="00BB3E85"/>
    <w:rsid w:val="00BB414C"/>
    <w:rsid w:val="00BB42CD"/>
    <w:rsid w:val="00BB4470"/>
    <w:rsid w:val="00BB4D05"/>
    <w:rsid w:val="00BB4D1E"/>
    <w:rsid w:val="00BB5298"/>
    <w:rsid w:val="00BB5382"/>
    <w:rsid w:val="00BB555F"/>
    <w:rsid w:val="00BB5942"/>
    <w:rsid w:val="00BB5970"/>
    <w:rsid w:val="00BB5ABC"/>
    <w:rsid w:val="00BB5D0A"/>
    <w:rsid w:val="00BB5D34"/>
    <w:rsid w:val="00BB5E9E"/>
    <w:rsid w:val="00BB6173"/>
    <w:rsid w:val="00BB617E"/>
    <w:rsid w:val="00BB620C"/>
    <w:rsid w:val="00BB628F"/>
    <w:rsid w:val="00BB694E"/>
    <w:rsid w:val="00BB6AE0"/>
    <w:rsid w:val="00BB6C5A"/>
    <w:rsid w:val="00BB6C66"/>
    <w:rsid w:val="00BB6CCE"/>
    <w:rsid w:val="00BB6D8F"/>
    <w:rsid w:val="00BB7037"/>
    <w:rsid w:val="00BB70F8"/>
    <w:rsid w:val="00BB7359"/>
    <w:rsid w:val="00BB741D"/>
    <w:rsid w:val="00BB74AE"/>
    <w:rsid w:val="00BB773C"/>
    <w:rsid w:val="00BB77CE"/>
    <w:rsid w:val="00BB7929"/>
    <w:rsid w:val="00BB79EE"/>
    <w:rsid w:val="00BB7C20"/>
    <w:rsid w:val="00BB7F27"/>
    <w:rsid w:val="00BC0140"/>
    <w:rsid w:val="00BC0373"/>
    <w:rsid w:val="00BC03CA"/>
    <w:rsid w:val="00BC08CD"/>
    <w:rsid w:val="00BC0902"/>
    <w:rsid w:val="00BC0B42"/>
    <w:rsid w:val="00BC0CBE"/>
    <w:rsid w:val="00BC0DBD"/>
    <w:rsid w:val="00BC0E15"/>
    <w:rsid w:val="00BC0FC2"/>
    <w:rsid w:val="00BC10C9"/>
    <w:rsid w:val="00BC1155"/>
    <w:rsid w:val="00BC1234"/>
    <w:rsid w:val="00BC13A4"/>
    <w:rsid w:val="00BC17C8"/>
    <w:rsid w:val="00BC1A97"/>
    <w:rsid w:val="00BC1B93"/>
    <w:rsid w:val="00BC1BF5"/>
    <w:rsid w:val="00BC1CCC"/>
    <w:rsid w:val="00BC210D"/>
    <w:rsid w:val="00BC2194"/>
    <w:rsid w:val="00BC22FA"/>
    <w:rsid w:val="00BC23F4"/>
    <w:rsid w:val="00BC24BF"/>
    <w:rsid w:val="00BC265D"/>
    <w:rsid w:val="00BC278C"/>
    <w:rsid w:val="00BC2BA1"/>
    <w:rsid w:val="00BC2C85"/>
    <w:rsid w:val="00BC2CEA"/>
    <w:rsid w:val="00BC2D35"/>
    <w:rsid w:val="00BC2E1F"/>
    <w:rsid w:val="00BC30EF"/>
    <w:rsid w:val="00BC331E"/>
    <w:rsid w:val="00BC3346"/>
    <w:rsid w:val="00BC368E"/>
    <w:rsid w:val="00BC3D0C"/>
    <w:rsid w:val="00BC3F0F"/>
    <w:rsid w:val="00BC3F2C"/>
    <w:rsid w:val="00BC3FC4"/>
    <w:rsid w:val="00BC4213"/>
    <w:rsid w:val="00BC4520"/>
    <w:rsid w:val="00BC4745"/>
    <w:rsid w:val="00BC4754"/>
    <w:rsid w:val="00BC47F4"/>
    <w:rsid w:val="00BC49BC"/>
    <w:rsid w:val="00BC4A71"/>
    <w:rsid w:val="00BC4C57"/>
    <w:rsid w:val="00BC4E49"/>
    <w:rsid w:val="00BC511A"/>
    <w:rsid w:val="00BC53F4"/>
    <w:rsid w:val="00BC5A36"/>
    <w:rsid w:val="00BC61CB"/>
    <w:rsid w:val="00BC62BA"/>
    <w:rsid w:val="00BC6470"/>
    <w:rsid w:val="00BC6482"/>
    <w:rsid w:val="00BC64CC"/>
    <w:rsid w:val="00BC6566"/>
    <w:rsid w:val="00BC65BA"/>
    <w:rsid w:val="00BC67AB"/>
    <w:rsid w:val="00BC6915"/>
    <w:rsid w:val="00BC6C70"/>
    <w:rsid w:val="00BC6CB9"/>
    <w:rsid w:val="00BC6CC3"/>
    <w:rsid w:val="00BC6D0D"/>
    <w:rsid w:val="00BC70D0"/>
    <w:rsid w:val="00BC732B"/>
    <w:rsid w:val="00BC73B9"/>
    <w:rsid w:val="00BC741D"/>
    <w:rsid w:val="00BC77DF"/>
    <w:rsid w:val="00BC7894"/>
    <w:rsid w:val="00BD003F"/>
    <w:rsid w:val="00BD03B4"/>
    <w:rsid w:val="00BD052E"/>
    <w:rsid w:val="00BD059F"/>
    <w:rsid w:val="00BD0798"/>
    <w:rsid w:val="00BD0A7B"/>
    <w:rsid w:val="00BD0BEB"/>
    <w:rsid w:val="00BD0DEB"/>
    <w:rsid w:val="00BD12E8"/>
    <w:rsid w:val="00BD14A1"/>
    <w:rsid w:val="00BD162A"/>
    <w:rsid w:val="00BD169F"/>
    <w:rsid w:val="00BD1769"/>
    <w:rsid w:val="00BD17B1"/>
    <w:rsid w:val="00BD1A53"/>
    <w:rsid w:val="00BD1E42"/>
    <w:rsid w:val="00BD1F55"/>
    <w:rsid w:val="00BD1F6F"/>
    <w:rsid w:val="00BD1FB0"/>
    <w:rsid w:val="00BD215B"/>
    <w:rsid w:val="00BD21A2"/>
    <w:rsid w:val="00BD21B3"/>
    <w:rsid w:val="00BD21FD"/>
    <w:rsid w:val="00BD220F"/>
    <w:rsid w:val="00BD233F"/>
    <w:rsid w:val="00BD246D"/>
    <w:rsid w:val="00BD2481"/>
    <w:rsid w:val="00BD2690"/>
    <w:rsid w:val="00BD2AB0"/>
    <w:rsid w:val="00BD2AD0"/>
    <w:rsid w:val="00BD2D1F"/>
    <w:rsid w:val="00BD3005"/>
    <w:rsid w:val="00BD34A0"/>
    <w:rsid w:val="00BD38E1"/>
    <w:rsid w:val="00BD42CA"/>
    <w:rsid w:val="00BD442F"/>
    <w:rsid w:val="00BD4B00"/>
    <w:rsid w:val="00BD4C51"/>
    <w:rsid w:val="00BD4F39"/>
    <w:rsid w:val="00BD5292"/>
    <w:rsid w:val="00BD535B"/>
    <w:rsid w:val="00BD54C0"/>
    <w:rsid w:val="00BD55F0"/>
    <w:rsid w:val="00BD596D"/>
    <w:rsid w:val="00BD5B97"/>
    <w:rsid w:val="00BD5C07"/>
    <w:rsid w:val="00BD5E54"/>
    <w:rsid w:val="00BD5F21"/>
    <w:rsid w:val="00BD5F85"/>
    <w:rsid w:val="00BD6178"/>
    <w:rsid w:val="00BD61D3"/>
    <w:rsid w:val="00BD6451"/>
    <w:rsid w:val="00BD652F"/>
    <w:rsid w:val="00BD65C9"/>
    <w:rsid w:val="00BD6786"/>
    <w:rsid w:val="00BD69D4"/>
    <w:rsid w:val="00BD6DC4"/>
    <w:rsid w:val="00BD6F28"/>
    <w:rsid w:val="00BD6F2E"/>
    <w:rsid w:val="00BD7013"/>
    <w:rsid w:val="00BD7023"/>
    <w:rsid w:val="00BD7154"/>
    <w:rsid w:val="00BD73A6"/>
    <w:rsid w:val="00BD7481"/>
    <w:rsid w:val="00BD74D9"/>
    <w:rsid w:val="00BD7560"/>
    <w:rsid w:val="00BD78BC"/>
    <w:rsid w:val="00BD7AB9"/>
    <w:rsid w:val="00BD7CD1"/>
    <w:rsid w:val="00BD7D14"/>
    <w:rsid w:val="00BD7D69"/>
    <w:rsid w:val="00BE014B"/>
    <w:rsid w:val="00BE06EA"/>
    <w:rsid w:val="00BE0833"/>
    <w:rsid w:val="00BE0893"/>
    <w:rsid w:val="00BE0A06"/>
    <w:rsid w:val="00BE0E18"/>
    <w:rsid w:val="00BE0E24"/>
    <w:rsid w:val="00BE0E67"/>
    <w:rsid w:val="00BE1213"/>
    <w:rsid w:val="00BE13B4"/>
    <w:rsid w:val="00BE1615"/>
    <w:rsid w:val="00BE167F"/>
    <w:rsid w:val="00BE1808"/>
    <w:rsid w:val="00BE1820"/>
    <w:rsid w:val="00BE1889"/>
    <w:rsid w:val="00BE1A51"/>
    <w:rsid w:val="00BE1B03"/>
    <w:rsid w:val="00BE1C9C"/>
    <w:rsid w:val="00BE20E3"/>
    <w:rsid w:val="00BE217E"/>
    <w:rsid w:val="00BE21C9"/>
    <w:rsid w:val="00BE2214"/>
    <w:rsid w:val="00BE258E"/>
    <w:rsid w:val="00BE29E9"/>
    <w:rsid w:val="00BE2A1D"/>
    <w:rsid w:val="00BE2A50"/>
    <w:rsid w:val="00BE2C16"/>
    <w:rsid w:val="00BE2DC4"/>
    <w:rsid w:val="00BE387A"/>
    <w:rsid w:val="00BE3B20"/>
    <w:rsid w:val="00BE3B49"/>
    <w:rsid w:val="00BE3D5D"/>
    <w:rsid w:val="00BE3E1D"/>
    <w:rsid w:val="00BE3F15"/>
    <w:rsid w:val="00BE3F48"/>
    <w:rsid w:val="00BE436B"/>
    <w:rsid w:val="00BE43CF"/>
    <w:rsid w:val="00BE44FC"/>
    <w:rsid w:val="00BE4541"/>
    <w:rsid w:val="00BE45BF"/>
    <w:rsid w:val="00BE45CE"/>
    <w:rsid w:val="00BE471A"/>
    <w:rsid w:val="00BE4731"/>
    <w:rsid w:val="00BE47D5"/>
    <w:rsid w:val="00BE483B"/>
    <w:rsid w:val="00BE486F"/>
    <w:rsid w:val="00BE48BE"/>
    <w:rsid w:val="00BE4A24"/>
    <w:rsid w:val="00BE4C07"/>
    <w:rsid w:val="00BE4E09"/>
    <w:rsid w:val="00BE4E0E"/>
    <w:rsid w:val="00BE4E92"/>
    <w:rsid w:val="00BE5034"/>
    <w:rsid w:val="00BE51B4"/>
    <w:rsid w:val="00BE530F"/>
    <w:rsid w:val="00BE5746"/>
    <w:rsid w:val="00BE592F"/>
    <w:rsid w:val="00BE59D1"/>
    <w:rsid w:val="00BE5C5B"/>
    <w:rsid w:val="00BE5C84"/>
    <w:rsid w:val="00BE5C9D"/>
    <w:rsid w:val="00BE5D06"/>
    <w:rsid w:val="00BE5DDA"/>
    <w:rsid w:val="00BE60E6"/>
    <w:rsid w:val="00BE60EE"/>
    <w:rsid w:val="00BE626A"/>
    <w:rsid w:val="00BE6367"/>
    <w:rsid w:val="00BE6370"/>
    <w:rsid w:val="00BE6570"/>
    <w:rsid w:val="00BE661D"/>
    <w:rsid w:val="00BE6904"/>
    <w:rsid w:val="00BE74F8"/>
    <w:rsid w:val="00BE7677"/>
    <w:rsid w:val="00BE77D4"/>
    <w:rsid w:val="00BE7830"/>
    <w:rsid w:val="00BE7B28"/>
    <w:rsid w:val="00BE7E72"/>
    <w:rsid w:val="00BF010C"/>
    <w:rsid w:val="00BF026A"/>
    <w:rsid w:val="00BF035B"/>
    <w:rsid w:val="00BF041B"/>
    <w:rsid w:val="00BF0520"/>
    <w:rsid w:val="00BF07F9"/>
    <w:rsid w:val="00BF09B9"/>
    <w:rsid w:val="00BF0B08"/>
    <w:rsid w:val="00BF0C41"/>
    <w:rsid w:val="00BF0CDE"/>
    <w:rsid w:val="00BF0D8E"/>
    <w:rsid w:val="00BF0EDB"/>
    <w:rsid w:val="00BF1150"/>
    <w:rsid w:val="00BF132E"/>
    <w:rsid w:val="00BF1433"/>
    <w:rsid w:val="00BF189C"/>
    <w:rsid w:val="00BF195B"/>
    <w:rsid w:val="00BF1AAA"/>
    <w:rsid w:val="00BF1AC3"/>
    <w:rsid w:val="00BF1B55"/>
    <w:rsid w:val="00BF1FB7"/>
    <w:rsid w:val="00BF2419"/>
    <w:rsid w:val="00BF2492"/>
    <w:rsid w:val="00BF249F"/>
    <w:rsid w:val="00BF25A3"/>
    <w:rsid w:val="00BF28BA"/>
    <w:rsid w:val="00BF2C4F"/>
    <w:rsid w:val="00BF2F69"/>
    <w:rsid w:val="00BF2FC8"/>
    <w:rsid w:val="00BF2FE5"/>
    <w:rsid w:val="00BF30D8"/>
    <w:rsid w:val="00BF3112"/>
    <w:rsid w:val="00BF34B9"/>
    <w:rsid w:val="00BF37D4"/>
    <w:rsid w:val="00BF3810"/>
    <w:rsid w:val="00BF3AFD"/>
    <w:rsid w:val="00BF3C9E"/>
    <w:rsid w:val="00BF3F60"/>
    <w:rsid w:val="00BF3FDE"/>
    <w:rsid w:val="00BF4188"/>
    <w:rsid w:val="00BF41CE"/>
    <w:rsid w:val="00BF45A0"/>
    <w:rsid w:val="00BF4620"/>
    <w:rsid w:val="00BF4685"/>
    <w:rsid w:val="00BF47DD"/>
    <w:rsid w:val="00BF49CF"/>
    <w:rsid w:val="00BF49F3"/>
    <w:rsid w:val="00BF4B76"/>
    <w:rsid w:val="00BF4BB7"/>
    <w:rsid w:val="00BF4C9D"/>
    <w:rsid w:val="00BF4CAC"/>
    <w:rsid w:val="00BF4ECA"/>
    <w:rsid w:val="00BF4F05"/>
    <w:rsid w:val="00BF512E"/>
    <w:rsid w:val="00BF587A"/>
    <w:rsid w:val="00BF5936"/>
    <w:rsid w:val="00BF5938"/>
    <w:rsid w:val="00BF5965"/>
    <w:rsid w:val="00BF5AB6"/>
    <w:rsid w:val="00BF5EA7"/>
    <w:rsid w:val="00BF6018"/>
    <w:rsid w:val="00BF6830"/>
    <w:rsid w:val="00BF688B"/>
    <w:rsid w:val="00BF6994"/>
    <w:rsid w:val="00BF6AED"/>
    <w:rsid w:val="00BF6F4A"/>
    <w:rsid w:val="00BF70FA"/>
    <w:rsid w:val="00BF716F"/>
    <w:rsid w:val="00BF77AB"/>
    <w:rsid w:val="00BF79A7"/>
    <w:rsid w:val="00BF79E7"/>
    <w:rsid w:val="00BF7AB6"/>
    <w:rsid w:val="00C00264"/>
    <w:rsid w:val="00C002DF"/>
    <w:rsid w:val="00C008F6"/>
    <w:rsid w:val="00C00927"/>
    <w:rsid w:val="00C00955"/>
    <w:rsid w:val="00C009F1"/>
    <w:rsid w:val="00C00CE9"/>
    <w:rsid w:val="00C00D31"/>
    <w:rsid w:val="00C00E51"/>
    <w:rsid w:val="00C00F29"/>
    <w:rsid w:val="00C01214"/>
    <w:rsid w:val="00C01233"/>
    <w:rsid w:val="00C01421"/>
    <w:rsid w:val="00C01818"/>
    <w:rsid w:val="00C01A5F"/>
    <w:rsid w:val="00C01A9C"/>
    <w:rsid w:val="00C01AB0"/>
    <w:rsid w:val="00C01B00"/>
    <w:rsid w:val="00C01C6D"/>
    <w:rsid w:val="00C01D76"/>
    <w:rsid w:val="00C01E28"/>
    <w:rsid w:val="00C01F37"/>
    <w:rsid w:val="00C02184"/>
    <w:rsid w:val="00C0248F"/>
    <w:rsid w:val="00C02525"/>
    <w:rsid w:val="00C02628"/>
    <w:rsid w:val="00C028F2"/>
    <w:rsid w:val="00C02975"/>
    <w:rsid w:val="00C02A7F"/>
    <w:rsid w:val="00C030FA"/>
    <w:rsid w:val="00C03130"/>
    <w:rsid w:val="00C034F0"/>
    <w:rsid w:val="00C0357C"/>
    <w:rsid w:val="00C037AF"/>
    <w:rsid w:val="00C03A59"/>
    <w:rsid w:val="00C03B33"/>
    <w:rsid w:val="00C0404D"/>
    <w:rsid w:val="00C04325"/>
    <w:rsid w:val="00C043DB"/>
    <w:rsid w:val="00C045E0"/>
    <w:rsid w:val="00C046AC"/>
    <w:rsid w:val="00C046AD"/>
    <w:rsid w:val="00C048B3"/>
    <w:rsid w:val="00C048F5"/>
    <w:rsid w:val="00C04D89"/>
    <w:rsid w:val="00C04E21"/>
    <w:rsid w:val="00C050D8"/>
    <w:rsid w:val="00C053A4"/>
    <w:rsid w:val="00C057AB"/>
    <w:rsid w:val="00C057B6"/>
    <w:rsid w:val="00C05863"/>
    <w:rsid w:val="00C058F8"/>
    <w:rsid w:val="00C059EA"/>
    <w:rsid w:val="00C05AD1"/>
    <w:rsid w:val="00C05B2A"/>
    <w:rsid w:val="00C05C15"/>
    <w:rsid w:val="00C05C74"/>
    <w:rsid w:val="00C05C82"/>
    <w:rsid w:val="00C05F25"/>
    <w:rsid w:val="00C05FC0"/>
    <w:rsid w:val="00C0603C"/>
    <w:rsid w:val="00C06087"/>
    <w:rsid w:val="00C0613F"/>
    <w:rsid w:val="00C06382"/>
    <w:rsid w:val="00C0642A"/>
    <w:rsid w:val="00C0677A"/>
    <w:rsid w:val="00C06842"/>
    <w:rsid w:val="00C06A05"/>
    <w:rsid w:val="00C06AC4"/>
    <w:rsid w:val="00C06B2F"/>
    <w:rsid w:val="00C06CA5"/>
    <w:rsid w:val="00C06CC0"/>
    <w:rsid w:val="00C07026"/>
    <w:rsid w:val="00C070DB"/>
    <w:rsid w:val="00C0724B"/>
    <w:rsid w:val="00C076C0"/>
    <w:rsid w:val="00C07AA4"/>
    <w:rsid w:val="00C07C1D"/>
    <w:rsid w:val="00C07C76"/>
    <w:rsid w:val="00C07D52"/>
    <w:rsid w:val="00C10075"/>
    <w:rsid w:val="00C10557"/>
    <w:rsid w:val="00C105C7"/>
    <w:rsid w:val="00C10964"/>
    <w:rsid w:val="00C10C44"/>
    <w:rsid w:val="00C10F35"/>
    <w:rsid w:val="00C10FE2"/>
    <w:rsid w:val="00C10FEA"/>
    <w:rsid w:val="00C1109F"/>
    <w:rsid w:val="00C1137C"/>
    <w:rsid w:val="00C1141B"/>
    <w:rsid w:val="00C11448"/>
    <w:rsid w:val="00C1158F"/>
    <w:rsid w:val="00C117FC"/>
    <w:rsid w:val="00C119AD"/>
    <w:rsid w:val="00C119BD"/>
    <w:rsid w:val="00C11A76"/>
    <w:rsid w:val="00C11CA2"/>
    <w:rsid w:val="00C11D85"/>
    <w:rsid w:val="00C1211B"/>
    <w:rsid w:val="00C124CE"/>
    <w:rsid w:val="00C125B4"/>
    <w:rsid w:val="00C125F9"/>
    <w:rsid w:val="00C12802"/>
    <w:rsid w:val="00C12882"/>
    <w:rsid w:val="00C128D8"/>
    <w:rsid w:val="00C129D9"/>
    <w:rsid w:val="00C12D4D"/>
    <w:rsid w:val="00C12D8A"/>
    <w:rsid w:val="00C12DB8"/>
    <w:rsid w:val="00C12E46"/>
    <w:rsid w:val="00C12F71"/>
    <w:rsid w:val="00C13022"/>
    <w:rsid w:val="00C13120"/>
    <w:rsid w:val="00C1315B"/>
    <w:rsid w:val="00C134E8"/>
    <w:rsid w:val="00C1359F"/>
    <w:rsid w:val="00C139B9"/>
    <w:rsid w:val="00C13A0A"/>
    <w:rsid w:val="00C13A2B"/>
    <w:rsid w:val="00C13B1D"/>
    <w:rsid w:val="00C13BA0"/>
    <w:rsid w:val="00C14447"/>
    <w:rsid w:val="00C14496"/>
    <w:rsid w:val="00C144EF"/>
    <w:rsid w:val="00C1471A"/>
    <w:rsid w:val="00C1482A"/>
    <w:rsid w:val="00C148EA"/>
    <w:rsid w:val="00C1498D"/>
    <w:rsid w:val="00C14E90"/>
    <w:rsid w:val="00C1502F"/>
    <w:rsid w:val="00C152CF"/>
    <w:rsid w:val="00C153A1"/>
    <w:rsid w:val="00C15592"/>
    <w:rsid w:val="00C1559F"/>
    <w:rsid w:val="00C156D2"/>
    <w:rsid w:val="00C1574E"/>
    <w:rsid w:val="00C15962"/>
    <w:rsid w:val="00C15CBF"/>
    <w:rsid w:val="00C15F63"/>
    <w:rsid w:val="00C15FAC"/>
    <w:rsid w:val="00C16178"/>
    <w:rsid w:val="00C1626D"/>
    <w:rsid w:val="00C16419"/>
    <w:rsid w:val="00C16526"/>
    <w:rsid w:val="00C165DD"/>
    <w:rsid w:val="00C1665A"/>
    <w:rsid w:val="00C1673A"/>
    <w:rsid w:val="00C168E2"/>
    <w:rsid w:val="00C16A12"/>
    <w:rsid w:val="00C16AA6"/>
    <w:rsid w:val="00C16C67"/>
    <w:rsid w:val="00C16C87"/>
    <w:rsid w:val="00C16EC7"/>
    <w:rsid w:val="00C16F0F"/>
    <w:rsid w:val="00C16F6A"/>
    <w:rsid w:val="00C170FA"/>
    <w:rsid w:val="00C170FD"/>
    <w:rsid w:val="00C17296"/>
    <w:rsid w:val="00C1735C"/>
    <w:rsid w:val="00C17579"/>
    <w:rsid w:val="00C1759D"/>
    <w:rsid w:val="00C17601"/>
    <w:rsid w:val="00C17604"/>
    <w:rsid w:val="00C17760"/>
    <w:rsid w:val="00C178E8"/>
    <w:rsid w:val="00C17DBB"/>
    <w:rsid w:val="00C17E6D"/>
    <w:rsid w:val="00C17F37"/>
    <w:rsid w:val="00C2012E"/>
    <w:rsid w:val="00C201A6"/>
    <w:rsid w:val="00C201A8"/>
    <w:rsid w:val="00C202FB"/>
    <w:rsid w:val="00C20469"/>
    <w:rsid w:val="00C208B2"/>
    <w:rsid w:val="00C2098C"/>
    <w:rsid w:val="00C20BB1"/>
    <w:rsid w:val="00C20E24"/>
    <w:rsid w:val="00C20E3A"/>
    <w:rsid w:val="00C20F94"/>
    <w:rsid w:val="00C21132"/>
    <w:rsid w:val="00C2171B"/>
    <w:rsid w:val="00C219CB"/>
    <w:rsid w:val="00C21A61"/>
    <w:rsid w:val="00C21BC3"/>
    <w:rsid w:val="00C21BC6"/>
    <w:rsid w:val="00C21E8C"/>
    <w:rsid w:val="00C2200B"/>
    <w:rsid w:val="00C22882"/>
    <w:rsid w:val="00C2298C"/>
    <w:rsid w:val="00C22A23"/>
    <w:rsid w:val="00C22C34"/>
    <w:rsid w:val="00C22E0F"/>
    <w:rsid w:val="00C22E32"/>
    <w:rsid w:val="00C22F31"/>
    <w:rsid w:val="00C2300F"/>
    <w:rsid w:val="00C230B5"/>
    <w:rsid w:val="00C23160"/>
    <w:rsid w:val="00C231AC"/>
    <w:rsid w:val="00C231D0"/>
    <w:rsid w:val="00C233B7"/>
    <w:rsid w:val="00C23808"/>
    <w:rsid w:val="00C23C61"/>
    <w:rsid w:val="00C23C9A"/>
    <w:rsid w:val="00C23EAD"/>
    <w:rsid w:val="00C2411A"/>
    <w:rsid w:val="00C24394"/>
    <w:rsid w:val="00C24587"/>
    <w:rsid w:val="00C24682"/>
    <w:rsid w:val="00C24736"/>
    <w:rsid w:val="00C247F9"/>
    <w:rsid w:val="00C247FC"/>
    <w:rsid w:val="00C24A42"/>
    <w:rsid w:val="00C24C78"/>
    <w:rsid w:val="00C24D78"/>
    <w:rsid w:val="00C24DAC"/>
    <w:rsid w:val="00C2515F"/>
    <w:rsid w:val="00C2532F"/>
    <w:rsid w:val="00C255F8"/>
    <w:rsid w:val="00C25746"/>
    <w:rsid w:val="00C25BC2"/>
    <w:rsid w:val="00C25EC1"/>
    <w:rsid w:val="00C26233"/>
    <w:rsid w:val="00C262AF"/>
    <w:rsid w:val="00C263F1"/>
    <w:rsid w:val="00C269F8"/>
    <w:rsid w:val="00C26C55"/>
    <w:rsid w:val="00C26E07"/>
    <w:rsid w:val="00C26FE8"/>
    <w:rsid w:val="00C2721F"/>
    <w:rsid w:val="00C27418"/>
    <w:rsid w:val="00C2756D"/>
    <w:rsid w:val="00C275CA"/>
    <w:rsid w:val="00C27633"/>
    <w:rsid w:val="00C277DF"/>
    <w:rsid w:val="00C27847"/>
    <w:rsid w:val="00C27B3D"/>
    <w:rsid w:val="00C27C14"/>
    <w:rsid w:val="00C30144"/>
    <w:rsid w:val="00C30218"/>
    <w:rsid w:val="00C303DD"/>
    <w:rsid w:val="00C30409"/>
    <w:rsid w:val="00C308E7"/>
    <w:rsid w:val="00C30A9D"/>
    <w:rsid w:val="00C30AC8"/>
    <w:rsid w:val="00C30C98"/>
    <w:rsid w:val="00C30E1A"/>
    <w:rsid w:val="00C30F69"/>
    <w:rsid w:val="00C31164"/>
    <w:rsid w:val="00C31A7D"/>
    <w:rsid w:val="00C31BBB"/>
    <w:rsid w:val="00C31F66"/>
    <w:rsid w:val="00C32207"/>
    <w:rsid w:val="00C32379"/>
    <w:rsid w:val="00C325FF"/>
    <w:rsid w:val="00C32624"/>
    <w:rsid w:val="00C327A3"/>
    <w:rsid w:val="00C327D4"/>
    <w:rsid w:val="00C32A1E"/>
    <w:rsid w:val="00C33416"/>
    <w:rsid w:val="00C3355B"/>
    <w:rsid w:val="00C3376F"/>
    <w:rsid w:val="00C337CF"/>
    <w:rsid w:val="00C33CD0"/>
    <w:rsid w:val="00C33D7A"/>
    <w:rsid w:val="00C33E9A"/>
    <w:rsid w:val="00C34276"/>
    <w:rsid w:val="00C34317"/>
    <w:rsid w:val="00C345DF"/>
    <w:rsid w:val="00C34AAF"/>
    <w:rsid w:val="00C34BB0"/>
    <w:rsid w:val="00C34C69"/>
    <w:rsid w:val="00C34D20"/>
    <w:rsid w:val="00C34D70"/>
    <w:rsid w:val="00C34EDC"/>
    <w:rsid w:val="00C34F16"/>
    <w:rsid w:val="00C351BD"/>
    <w:rsid w:val="00C354FA"/>
    <w:rsid w:val="00C35590"/>
    <w:rsid w:val="00C35662"/>
    <w:rsid w:val="00C35697"/>
    <w:rsid w:val="00C357E0"/>
    <w:rsid w:val="00C359AE"/>
    <w:rsid w:val="00C35EDA"/>
    <w:rsid w:val="00C36005"/>
    <w:rsid w:val="00C361B6"/>
    <w:rsid w:val="00C36404"/>
    <w:rsid w:val="00C364F1"/>
    <w:rsid w:val="00C369F7"/>
    <w:rsid w:val="00C36C1C"/>
    <w:rsid w:val="00C36D1C"/>
    <w:rsid w:val="00C3747F"/>
    <w:rsid w:val="00C375A5"/>
    <w:rsid w:val="00C378EF"/>
    <w:rsid w:val="00C37BEA"/>
    <w:rsid w:val="00C37D68"/>
    <w:rsid w:val="00C402AF"/>
    <w:rsid w:val="00C403B7"/>
    <w:rsid w:val="00C40472"/>
    <w:rsid w:val="00C408BA"/>
    <w:rsid w:val="00C40A85"/>
    <w:rsid w:val="00C40BCE"/>
    <w:rsid w:val="00C40FD7"/>
    <w:rsid w:val="00C41169"/>
    <w:rsid w:val="00C412BA"/>
    <w:rsid w:val="00C414E2"/>
    <w:rsid w:val="00C4158B"/>
    <w:rsid w:val="00C41BEC"/>
    <w:rsid w:val="00C41D35"/>
    <w:rsid w:val="00C41D67"/>
    <w:rsid w:val="00C41FB0"/>
    <w:rsid w:val="00C42077"/>
    <w:rsid w:val="00C42150"/>
    <w:rsid w:val="00C42702"/>
    <w:rsid w:val="00C42950"/>
    <w:rsid w:val="00C42B89"/>
    <w:rsid w:val="00C42E26"/>
    <w:rsid w:val="00C432AD"/>
    <w:rsid w:val="00C4391F"/>
    <w:rsid w:val="00C43D94"/>
    <w:rsid w:val="00C44115"/>
    <w:rsid w:val="00C441DD"/>
    <w:rsid w:val="00C44301"/>
    <w:rsid w:val="00C44309"/>
    <w:rsid w:val="00C4436C"/>
    <w:rsid w:val="00C443FD"/>
    <w:rsid w:val="00C44723"/>
    <w:rsid w:val="00C4475C"/>
    <w:rsid w:val="00C4476F"/>
    <w:rsid w:val="00C44D95"/>
    <w:rsid w:val="00C44D9D"/>
    <w:rsid w:val="00C44DB6"/>
    <w:rsid w:val="00C44DB7"/>
    <w:rsid w:val="00C44EA9"/>
    <w:rsid w:val="00C44ECE"/>
    <w:rsid w:val="00C453B0"/>
    <w:rsid w:val="00C454CF"/>
    <w:rsid w:val="00C45A19"/>
    <w:rsid w:val="00C45AD6"/>
    <w:rsid w:val="00C45C0B"/>
    <w:rsid w:val="00C45D42"/>
    <w:rsid w:val="00C45EB2"/>
    <w:rsid w:val="00C46032"/>
    <w:rsid w:val="00C460F0"/>
    <w:rsid w:val="00C462A8"/>
    <w:rsid w:val="00C46312"/>
    <w:rsid w:val="00C465F7"/>
    <w:rsid w:val="00C466C3"/>
    <w:rsid w:val="00C4673C"/>
    <w:rsid w:val="00C467F5"/>
    <w:rsid w:val="00C468AE"/>
    <w:rsid w:val="00C46937"/>
    <w:rsid w:val="00C469D0"/>
    <w:rsid w:val="00C46B73"/>
    <w:rsid w:val="00C46BA9"/>
    <w:rsid w:val="00C46D0E"/>
    <w:rsid w:val="00C46ECC"/>
    <w:rsid w:val="00C46EF9"/>
    <w:rsid w:val="00C46F0D"/>
    <w:rsid w:val="00C46F12"/>
    <w:rsid w:val="00C46FEB"/>
    <w:rsid w:val="00C47123"/>
    <w:rsid w:val="00C472CF"/>
    <w:rsid w:val="00C474A0"/>
    <w:rsid w:val="00C474AF"/>
    <w:rsid w:val="00C47653"/>
    <w:rsid w:val="00C477E2"/>
    <w:rsid w:val="00C4785B"/>
    <w:rsid w:val="00C479E9"/>
    <w:rsid w:val="00C47BFB"/>
    <w:rsid w:val="00C47CDF"/>
    <w:rsid w:val="00C47D24"/>
    <w:rsid w:val="00C47E0E"/>
    <w:rsid w:val="00C5003D"/>
    <w:rsid w:val="00C502A5"/>
    <w:rsid w:val="00C50319"/>
    <w:rsid w:val="00C50633"/>
    <w:rsid w:val="00C50915"/>
    <w:rsid w:val="00C50C34"/>
    <w:rsid w:val="00C50CF2"/>
    <w:rsid w:val="00C513C4"/>
    <w:rsid w:val="00C5146B"/>
    <w:rsid w:val="00C51862"/>
    <w:rsid w:val="00C5186D"/>
    <w:rsid w:val="00C51A87"/>
    <w:rsid w:val="00C51F6C"/>
    <w:rsid w:val="00C52034"/>
    <w:rsid w:val="00C520A3"/>
    <w:rsid w:val="00C5211D"/>
    <w:rsid w:val="00C52326"/>
    <w:rsid w:val="00C52521"/>
    <w:rsid w:val="00C5253C"/>
    <w:rsid w:val="00C5268B"/>
    <w:rsid w:val="00C52806"/>
    <w:rsid w:val="00C5294D"/>
    <w:rsid w:val="00C529AE"/>
    <w:rsid w:val="00C52B91"/>
    <w:rsid w:val="00C52F5F"/>
    <w:rsid w:val="00C52FBB"/>
    <w:rsid w:val="00C5313F"/>
    <w:rsid w:val="00C53211"/>
    <w:rsid w:val="00C53414"/>
    <w:rsid w:val="00C53496"/>
    <w:rsid w:val="00C534AA"/>
    <w:rsid w:val="00C535ED"/>
    <w:rsid w:val="00C53884"/>
    <w:rsid w:val="00C539FC"/>
    <w:rsid w:val="00C53A8E"/>
    <w:rsid w:val="00C5415F"/>
    <w:rsid w:val="00C54505"/>
    <w:rsid w:val="00C54655"/>
    <w:rsid w:val="00C54827"/>
    <w:rsid w:val="00C54886"/>
    <w:rsid w:val="00C548BE"/>
    <w:rsid w:val="00C549A9"/>
    <w:rsid w:val="00C54A54"/>
    <w:rsid w:val="00C54ABC"/>
    <w:rsid w:val="00C54C85"/>
    <w:rsid w:val="00C54CBC"/>
    <w:rsid w:val="00C54F0C"/>
    <w:rsid w:val="00C55300"/>
    <w:rsid w:val="00C55575"/>
    <w:rsid w:val="00C55AE0"/>
    <w:rsid w:val="00C55D79"/>
    <w:rsid w:val="00C55F30"/>
    <w:rsid w:val="00C55F32"/>
    <w:rsid w:val="00C5642D"/>
    <w:rsid w:val="00C56663"/>
    <w:rsid w:val="00C56676"/>
    <w:rsid w:val="00C56805"/>
    <w:rsid w:val="00C56AA1"/>
    <w:rsid w:val="00C56C2B"/>
    <w:rsid w:val="00C56C3B"/>
    <w:rsid w:val="00C56E0E"/>
    <w:rsid w:val="00C571E4"/>
    <w:rsid w:val="00C57218"/>
    <w:rsid w:val="00C57488"/>
    <w:rsid w:val="00C57659"/>
    <w:rsid w:val="00C577C5"/>
    <w:rsid w:val="00C57817"/>
    <w:rsid w:val="00C578FD"/>
    <w:rsid w:val="00C57AB3"/>
    <w:rsid w:val="00C57D87"/>
    <w:rsid w:val="00C57E39"/>
    <w:rsid w:val="00C60262"/>
    <w:rsid w:val="00C602A0"/>
    <w:rsid w:val="00C60642"/>
    <w:rsid w:val="00C60768"/>
    <w:rsid w:val="00C60886"/>
    <w:rsid w:val="00C608C9"/>
    <w:rsid w:val="00C60964"/>
    <w:rsid w:val="00C60B20"/>
    <w:rsid w:val="00C60D21"/>
    <w:rsid w:val="00C61192"/>
    <w:rsid w:val="00C612D7"/>
    <w:rsid w:val="00C614EE"/>
    <w:rsid w:val="00C61712"/>
    <w:rsid w:val="00C61B06"/>
    <w:rsid w:val="00C61B8C"/>
    <w:rsid w:val="00C61B8E"/>
    <w:rsid w:val="00C61E31"/>
    <w:rsid w:val="00C61E78"/>
    <w:rsid w:val="00C62303"/>
    <w:rsid w:val="00C62445"/>
    <w:rsid w:val="00C62527"/>
    <w:rsid w:val="00C62539"/>
    <w:rsid w:val="00C6253D"/>
    <w:rsid w:val="00C627C7"/>
    <w:rsid w:val="00C62D10"/>
    <w:rsid w:val="00C62D33"/>
    <w:rsid w:val="00C62E05"/>
    <w:rsid w:val="00C62ED1"/>
    <w:rsid w:val="00C6305C"/>
    <w:rsid w:val="00C63240"/>
    <w:rsid w:val="00C63530"/>
    <w:rsid w:val="00C6379D"/>
    <w:rsid w:val="00C6382D"/>
    <w:rsid w:val="00C6387E"/>
    <w:rsid w:val="00C638E5"/>
    <w:rsid w:val="00C63A44"/>
    <w:rsid w:val="00C63AD8"/>
    <w:rsid w:val="00C63CB7"/>
    <w:rsid w:val="00C63D41"/>
    <w:rsid w:val="00C63D78"/>
    <w:rsid w:val="00C63FBC"/>
    <w:rsid w:val="00C64036"/>
    <w:rsid w:val="00C64062"/>
    <w:rsid w:val="00C642BC"/>
    <w:rsid w:val="00C64320"/>
    <w:rsid w:val="00C64474"/>
    <w:rsid w:val="00C64536"/>
    <w:rsid w:val="00C64884"/>
    <w:rsid w:val="00C64CBC"/>
    <w:rsid w:val="00C64ED4"/>
    <w:rsid w:val="00C64F03"/>
    <w:rsid w:val="00C64F88"/>
    <w:rsid w:val="00C650E6"/>
    <w:rsid w:val="00C65137"/>
    <w:rsid w:val="00C6524D"/>
    <w:rsid w:val="00C6560F"/>
    <w:rsid w:val="00C6586C"/>
    <w:rsid w:val="00C659C8"/>
    <w:rsid w:val="00C65EE1"/>
    <w:rsid w:val="00C6604D"/>
    <w:rsid w:val="00C66064"/>
    <w:rsid w:val="00C660DB"/>
    <w:rsid w:val="00C660E4"/>
    <w:rsid w:val="00C666E4"/>
    <w:rsid w:val="00C6689C"/>
    <w:rsid w:val="00C66E5D"/>
    <w:rsid w:val="00C670A3"/>
    <w:rsid w:val="00C67105"/>
    <w:rsid w:val="00C6714B"/>
    <w:rsid w:val="00C6738C"/>
    <w:rsid w:val="00C67551"/>
    <w:rsid w:val="00C679A3"/>
    <w:rsid w:val="00C679B4"/>
    <w:rsid w:val="00C67C29"/>
    <w:rsid w:val="00C67E53"/>
    <w:rsid w:val="00C67EEB"/>
    <w:rsid w:val="00C67F26"/>
    <w:rsid w:val="00C700C9"/>
    <w:rsid w:val="00C7026E"/>
    <w:rsid w:val="00C70284"/>
    <w:rsid w:val="00C704D6"/>
    <w:rsid w:val="00C70539"/>
    <w:rsid w:val="00C70747"/>
    <w:rsid w:val="00C707C3"/>
    <w:rsid w:val="00C70D54"/>
    <w:rsid w:val="00C70E3C"/>
    <w:rsid w:val="00C710D1"/>
    <w:rsid w:val="00C710E4"/>
    <w:rsid w:val="00C71237"/>
    <w:rsid w:val="00C717D4"/>
    <w:rsid w:val="00C71902"/>
    <w:rsid w:val="00C719EC"/>
    <w:rsid w:val="00C71B2A"/>
    <w:rsid w:val="00C71D10"/>
    <w:rsid w:val="00C72291"/>
    <w:rsid w:val="00C7232B"/>
    <w:rsid w:val="00C7234D"/>
    <w:rsid w:val="00C72723"/>
    <w:rsid w:val="00C72933"/>
    <w:rsid w:val="00C72D8A"/>
    <w:rsid w:val="00C72E24"/>
    <w:rsid w:val="00C730FB"/>
    <w:rsid w:val="00C73546"/>
    <w:rsid w:val="00C738CE"/>
    <w:rsid w:val="00C73C24"/>
    <w:rsid w:val="00C73DC4"/>
    <w:rsid w:val="00C73E7B"/>
    <w:rsid w:val="00C73F9F"/>
    <w:rsid w:val="00C74029"/>
    <w:rsid w:val="00C74684"/>
    <w:rsid w:val="00C747E0"/>
    <w:rsid w:val="00C747F8"/>
    <w:rsid w:val="00C74A43"/>
    <w:rsid w:val="00C74C17"/>
    <w:rsid w:val="00C74CA0"/>
    <w:rsid w:val="00C74CC2"/>
    <w:rsid w:val="00C74EC6"/>
    <w:rsid w:val="00C74FA9"/>
    <w:rsid w:val="00C7518C"/>
    <w:rsid w:val="00C75240"/>
    <w:rsid w:val="00C752B0"/>
    <w:rsid w:val="00C75992"/>
    <w:rsid w:val="00C759EB"/>
    <w:rsid w:val="00C7610F"/>
    <w:rsid w:val="00C76288"/>
    <w:rsid w:val="00C76298"/>
    <w:rsid w:val="00C763AC"/>
    <w:rsid w:val="00C763D3"/>
    <w:rsid w:val="00C764E2"/>
    <w:rsid w:val="00C7655A"/>
    <w:rsid w:val="00C76624"/>
    <w:rsid w:val="00C767EA"/>
    <w:rsid w:val="00C7684E"/>
    <w:rsid w:val="00C76A5C"/>
    <w:rsid w:val="00C76B54"/>
    <w:rsid w:val="00C76B64"/>
    <w:rsid w:val="00C76B8E"/>
    <w:rsid w:val="00C77284"/>
    <w:rsid w:val="00C776AC"/>
    <w:rsid w:val="00C777B8"/>
    <w:rsid w:val="00C7797B"/>
    <w:rsid w:val="00C77988"/>
    <w:rsid w:val="00C77A77"/>
    <w:rsid w:val="00C77A97"/>
    <w:rsid w:val="00C77C0B"/>
    <w:rsid w:val="00C77C63"/>
    <w:rsid w:val="00C77EF4"/>
    <w:rsid w:val="00C80017"/>
    <w:rsid w:val="00C800B2"/>
    <w:rsid w:val="00C80270"/>
    <w:rsid w:val="00C8041F"/>
    <w:rsid w:val="00C8070A"/>
    <w:rsid w:val="00C8072C"/>
    <w:rsid w:val="00C8077F"/>
    <w:rsid w:val="00C8092E"/>
    <w:rsid w:val="00C80AAD"/>
    <w:rsid w:val="00C80B86"/>
    <w:rsid w:val="00C80E78"/>
    <w:rsid w:val="00C81219"/>
    <w:rsid w:val="00C8131D"/>
    <w:rsid w:val="00C81505"/>
    <w:rsid w:val="00C815BA"/>
    <w:rsid w:val="00C81A96"/>
    <w:rsid w:val="00C820AB"/>
    <w:rsid w:val="00C820B5"/>
    <w:rsid w:val="00C82268"/>
    <w:rsid w:val="00C822C0"/>
    <w:rsid w:val="00C825AD"/>
    <w:rsid w:val="00C82630"/>
    <w:rsid w:val="00C82658"/>
    <w:rsid w:val="00C832CD"/>
    <w:rsid w:val="00C8335E"/>
    <w:rsid w:val="00C83681"/>
    <w:rsid w:val="00C83870"/>
    <w:rsid w:val="00C83CB4"/>
    <w:rsid w:val="00C83F21"/>
    <w:rsid w:val="00C83F5C"/>
    <w:rsid w:val="00C8404B"/>
    <w:rsid w:val="00C841EC"/>
    <w:rsid w:val="00C84483"/>
    <w:rsid w:val="00C84622"/>
    <w:rsid w:val="00C8478C"/>
    <w:rsid w:val="00C8489B"/>
    <w:rsid w:val="00C84919"/>
    <w:rsid w:val="00C84BAC"/>
    <w:rsid w:val="00C84F87"/>
    <w:rsid w:val="00C85183"/>
    <w:rsid w:val="00C852FE"/>
    <w:rsid w:val="00C853A4"/>
    <w:rsid w:val="00C854B8"/>
    <w:rsid w:val="00C854C6"/>
    <w:rsid w:val="00C85757"/>
    <w:rsid w:val="00C85B29"/>
    <w:rsid w:val="00C85D38"/>
    <w:rsid w:val="00C85D50"/>
    <w:rsid w:val="00C85DE0"/>
    <w:rsid w:val="00C85EE3"/>
    <w:rsid w:val="00C85F72"/>
    <w:rsid w:val="00C85FC8"/>
    <w:rsid w:val="00C86732"/>
    <w:rsid w:val="00C8688D"/>
    <w:rsid w:val="00C87059"/>
    <w:rsid w:val="00C8720D"/>
    <w:rsid w:val="00C87609"/>
    <w:rsid w:val="00C87663"/>
    <w:rsid w:val="00C87A09"/>
    <w:rsid w:val="00C87AA4"/>
    <w:rsid w:val="00C87DF0"/>
    <w:rsid w:val="00C90264"/>
    <w:rsid w:val="00C9029F"/>
    <w:rsid w:val="00C9042B"/>
    <w:rsid w:val="00C90695"/>
    <w:rsid w:val="00C90715"/>
    <w:rsid w:val="00C90F78"/>
    <w:rsid w:val="00C90FC6"/>
    <w:rsid w:val="00C910F9"/>
    <w:rsid w:val="00C91114"/>
    <w:rsid w:val="00C9123F"/>
    <w:rsid w:val="00C9136F"/>
    <w:rsid w:val="00C91687"/>
    <w:rsid w:val="00C917EF"/>
    <w:rsid w:val="00C91A60"/>
    <w:rsid w:val="00C91F93"/>
    <w:rsid w:val="00C92008"/>
    <w:rsid w:val="00C92060"/>
    <w:rsid w:val="00C9210D"/>
    <w:rsid w:val="00C9253E"/>
    <w:rsid w:val="00C92564"/>
    <w:rsid w:val="00C9270F"/>
    <w:rsid w:val="00C92722"/>
    <w:rsid w:val="00C927C1"/>
    <w:rsid w:val="00C92849"/>
    <w:rsid w:val="00C92860"/>
    <w:rsid w:val="00C92B46"/>
    <w:rsid w:val="00C92B59"/>
    <w:rsid w:val="00C92CA0"/>
    <w:rsid w:val="00C92CEF"/>
    <w:rsid w:val="00C92D66"/>
    <w:rsid w:val="00C92FE2"/>
    <w:rsid w:val="00C93145"/>
    <w:rsid w:val="00C93169"/>
    <w:rsid w:val="00C9335E"/>
    <w:rsid w:val="00C9348E"/>
    <w:rsid w:val="00C93546"/>
    <w:rsid w:val="00C936D3"/>
    <w:rsid w:val="00C9374C"/>
    <w:rsid w:val="00C93884"/>
    <w:rsid w:val="00C93D6D"/>
    <w:rsid w:val="00C93F76"/>
    <w:rsid w:val="00C9414E"/>
    <w:rsid w:val="00C94325"/>
    <w:rsid w:val="00C94509"/>
    <w:rsid w:val="00C9459D"/>
    <w:rsid w:val="00C945D7"/>
    <w:rsid w:val="00C945E9"/>
    <w:rsid w:val="00C9468D"/>
    <w:rsid w:val="00C9487D"/>
    <w:rsid w:val="00C94886"/>
    <w:rsid w:val="00C9517A"/>
    <w:rsid w:val="00C95490"/>
    <w:rsid w:val="00C9556F"/>
    <w:rsid w:val="00C955B3"/>
    <w:rsid w:val="00C95954"/>
    <w:rsid w:val="00C959CA"/>
    <w:rsid w:val="00C95D10"/>
    <w:rsid w:val="00C95D33"/>
    <w:rsid w:val="00C95FAC"/>
    <w:rsid w:val="00C96019"/>
    <w:rsid w:val="00C962EF"/>
    <w:rsid w:val="00C963C7"/>
    <w:rsid w:val="00C9667C"/>
    <w:rsid w:val="00C96723"/>
    <w:rsid w:val="00C968B8"/>
    <w:rsid w:val="00C96953"/>
    <w:rsid w:val="00C969BC"/>
    <w:rsid w:val="00C96B15"/>
    <w:rsid w:val="00C96BCB"/>
    <w:rsid w:val="00C96CBD"/>
    <w:rsid w:val="00C9739F"/>
    <w:rsid w:val="00C97797"/>
    <w:rsid w:val="00C97833"/>
    <w:rsid w:val="00C97899"/>
    <w:rsid w:val="00C97916"/>
    <w:rsid w:val="00C97A96"/>
    <w:rsid w:val="00C97E27"/>
    <w:rsid w:val="00CA01EE"/>
    <w:rsid w:val="00CA04D6"/>
    <w:rsid w:val="00CA04E6"/>
    <w:rsid w:val="00CA0658"/>
    <w:rsid w:val="00CA0682"/>
    <w:rsid w:val="00CA069A"/>
    <w:rsid w:val="00CA0810"/>
    <w:rsid w:val="00CA093B"/>
    <w:rsid w:val="00CA0A93"/>
    <w:rsid w:val="00CA0F26"/>
    <w:rsid w:val="00CA1409"/>
    <w:rsid w:val="00CA1473"/>
    <w:rsid w:val="00CA16C0"/>
    <w:rsid w:val="00CA19C2"/>
    <w:rsid w:val="00CA1AD7"/>
    <w:rsid w:val="00CA1CE9"/>
    <w:rsid w:val="00CA2176"/>
    <w:rsid w:val="00CA27D2"/>
    <w:rsid w:val="00CA2AAF"/>
    <w:rsid w:val="00CA2C7D"/>
    <w:rsid w:val="00CA2C81"/>
    <w:rsid w:val="00CA2CCA"/>
    <w:rsid w:val="00CA2EB7"/>
    <w:rsid w:val="00CA332B"/>
    <w:rsid w:val="00CA35A7"/>
    <w:rsid w:val="00CA374F"/>
    <w:rsid w:val="00CA391E"/>
    <w:rsid w:val="00CA3940"/>
    <w:rsid w:val="00CA396A"/>
    <w:rsid w:val="00CA3B5C"/>
    <w:rsid w:val="00CA3EBE"/>
    <w:rsid w:val="00CA403D"/>
    <w:rsid w:val="00CA4130"/>
    <w:rsid w:val="00CA41AA"/>
    <w:rsid w:val="00CA41DE"/>
    <w:rsid w:val="00CA447C"/>
    <w:rsid w:val="00CA44F4"/>
    <w:rsid w:val="00CA4800"/>
    <w:rsid w:val="00CA4B08"/>
    <w:rsid w:val="00CA4CE5"/>
    <w:rsid w:val="00CA4D7D"/>
    <w:rsid w:val="00CA4FF4"/>
    <w:rsid w:val="00CA564A"/>
    <w:rsid w:val="00CA5906"/>
    <w:rsid w:val="00CA59EC"/>
    <w:rsid w:val="00CA5AF5"/>
    <w:rsid w:val="00CA5B4C"/>
    <w:rsid w:val="00CA5C9C"/>
    <w:rsid w:val="00CA5D0A"/>
    <w:rsid w:val="00CA5FE7"/>
    <w:rsid w:val="00CA6049"/>
    <w:rsid w:val="00CA6110"/>
    <w:rsid w:val="00CA6245"/>
    <w:rsid w:val="00CA639A"/>
    <w:rsid w:val="00CA63A9"/>
    <w:rsid w:val="00CA64AB"/>
    <w:rsid w:val="00CA66E8"/>
    <w:rsid w:val="00CA6850"/>
    <w:rsid w:val="00CA695D"/>
    <w:rsid w:val="00CA6BD8"/>
    <w:rsid w:val="00CA6C9A"/>
    <w:rsid w:val="00CA70EA"/>
    <w:rsid w:val="00CA75DD"/>
    <w:rsid w:val="00CA7640"/>
    <w:rsid w:val="00CA780E"/>
    <w:rsid w:val="00CA7C21"/>
    <w:rsid w:val="00CB0075"/>
    <w:rsid w:val="00CB00BD"/>
    <w:rsid w:val="00CB01C0"/>
    <w:rsid w:val="00CB02C5"/>
    <w:rsid w:val="00CB0320"/>
    <w:rsid w:val="00CB05A3"/>
    <w:rsid w:val="00CB0CCA"/>
    <w:rsid w:val="00CB0F3F"/>
    <w:rsid w:val="00CB0F54"/>
    <w:rsid w:val="00CB0FB8"/>
    <w:rsid w:val="00CB117C"/>
    <w:rsid w:val="00CB12F9"/>
    <w:rsid w:val="00CB1601"/>
    <w:rsid w:val="00CB170C"/>
    <w:rsid w:val="00CB18A9"/>
    <w:rsid w:val="00CB19AD"/>
    <w:rsid w:val="00CB1DF6"/>
    <w:rsid w:val="00CB1ECF"/>
    <w:rsid w:val="00CB2745"/>
    <w:rsid w:val="00CB2774"/>
    <w:rsid w:val="00CB3099"/>
    <w:rsid w:val="00CB3186"/>
    <w:rsid w:val="00CB31B4"/>
    <w:rsid w:val="00CB31B5"/>
    <w:rsid w:val="00CB322F"/>
    <w:rsid w:val="00CB3278"/>
    <w:rsid w:val="00CB33BD"/>
    <w:rsid w:val="00CB34D0"/>
    <w:rsid w:val="00CB36D1"/>
    <w:rsid w:val="00CB3A8E"/>
    <w:rsid w:val="00CB3D1B"/>
    <w:rsid w:val="00CB3D36"/>
    <w:rsid w:val="00CB3F94"/>
    <w:rsid w:val="00CB3FDD"/>
    <w:rsid w:val="00CB408D"/>
    <w:rsid w:val="00CB4476"/>
    <w:rsid w:val="00CB4625"/>
    <w:rsid w:val="00CB48DE"/>
    <w:rsid w:val="00CB4A10"/>
    <w:rsid w:val="00CB4D6B"/>
    <w:rsid w:val="00CB50B0"/>
    <w:rsid w:val="00CB557C"/>
    <w:rsid w:val="00CB55B1"/>
    <w:rsid w:val="00CB55BE"/>
    <w:rsid w:val="00CB55DC"/>
    <w:rsid w:val="00CB5619"/>
    <w:rsid w:val="00CB5687"/>
    <w:rsid w:val="00CB571B"/>
    <w:rsid w:val="00CB5822"/>
    <w:rsid w:val="00CB58F0"/>
    <w:rsid w:val="00CB5CD7"/>
    <w:rsid w:val="00CB5E2E"/>
    <w:rsid w:val="00CB5F73"/>
    <w:rsid w:val="00CB60A2"/>
    <w:rsid w:val="00CB6651"/>
    <w:rsid w:val="00CB67B2"/>
    <w:rsid w:val="00CB6897"/>
    <w:rsid w:val="00CB6AA2"/>
    <w:rsid w:val="00CB6AB5"/>
    <w:rsid w:val="00CB6C3D"/>
    <w:rsid w:val="00CB6C7F"/>
    <w:rsid w:val="00CB6E28"/>
    <w:rsid w:val="00CB7070"/>
    <w:rsid w:val="00CB7141"/>
    <w:rsid w:val="00CB7231"/>
    <w:rsid w:val="00CB75E8"/>
    <w:rsid w:val="00CB76A8"/>
    <w:rsid w:val="00CB77F5"/>
    <w:rsid w:val="00CB7880"/>
    <w:rsid w:val="00CB78EE"/>
    <w:rsid w:val="00CB7A5E"/>
    <w:rsid w:val="00CB7D68"/>
    <w:rsid w:val="00CC0066"/>
    <w:rsid w:val="00CC01CF"/>
    <w:rsid w:val="00CC052A"/>
    <w:rsid w:val="00CC056A"/>
    <w:rsid w:val="00CC0571"/>
    <w:rsid w:val="00CC0EC7"/>
    <w:rsid w:val="00CC12C7"/>
    <w:rsid w:val="00CC14BE"/>
    <w:rsid w:val="00CC158A"/>
    <w:rsid w:val="00CC17C2"/>
    <w:rsid w:val="00CC18EE"/>
    <w:rsid w:val="00CC1BCE"/>
    <w:rsid w:val="00CC1D3C"/>
    <w:rsid w:val="00CC216A"/>
    <w:rsid w:val="00CC279D"/>
    <w:rsid w:val="00CC281A"/>
    <w:rsid w:val="00CC28B0"/>
    <w:rsid w:val="00CC2BB7"/>
    <w:rsid w:val="00CC2D36"/>
    <w:rsid w:val="00CC2E5D"/>
    <w:rsid w:val="00CC2EAD"/>
    <w:rsid w:val="00CC30B7"/>
    <w:rsid w:val="00CC317A"/>
    <w:rsid w:val="00CC3377"/>
    <w:rsid w:val="00CC341D"/>
    <w:rsid w:val="00CC3547"/>
    <w:rsid w:val="00CC36B7"/>
    <w:rsid w:val="00CC371B"/>
    <w:rsid w:val="00CC3887"/>
    <w:rsid w:val="00CC398C"/>
    <w:rsid w:val="00CC3A42"/>
    <w:rsid w:val="00CC42BC"/>
    <w:rsid w:val="00CC4993"/>
    <w:rsid w:val="00CC4AAB"/>
    <w:rsid w:val="00CC4B72"/>
    <w:rsid w:val="00CC4DDA"/>
    <w:rsid w:val="00CC4EF5"/>
    <w:rsid w:val="00CC50D0"/>
    <w:rsid w:val="00CC534C"/>
    <w:rsid w:val="00CC535D"/>
    <w:rsid w:val="00CC559D"/>
    <w:rsid w:val="00CC565A"/>
    <w:rsid w:val="00CC58BD"/>
    <w:rsid w:val="00CC6078"/>
    <w:rsid w:val="00CC6334"/>
    <w:rsid w:val="00CC65A8"/>
    <w:rsid w:val="00CC675F"/>
    <w:rsid w:val="00CC6A76"/>
    <w:rsid w:val="00CC6A93"/>
    <w:rsid w:val="00CC6ED0"/>
    <w:rsid w:val="00CC728A"/>
    <w:rsid w:val="00CC737F"/>
    <w:rsid w:val="00CC77BC"/>
    <w:rsid w:val="00CC77EF"/>
    <w:rsid w:val="00CC7FA0"/>
    <w:rsid w:val="00CD0306"/>
    <w:rsid w:val="00CD032C"/>
    <w:rsid w:val="00CD042D"/>
    <w:rsid w:val="00CD04A2"/>
    <w:rsid w:val="00CD08ED"/>
    <w:rsid w:val="00CD0985"/>
    <w:rsid w:val="00CD09FA"/>
    <w:rsid w:val="00CD0A42"/>
    <w:rsid w:val="00CD0E32"/>
    <w:rsid w:val="00CD12F7"/>
    <w:rsid w:val="00CD18CC"/>
    <w:rsid w:val="00CD1B00"/>
    <w:rsid w:val="00CD1B29"/>
    <w:rsid w:val="00CD1B3E"/>
    <w:rsid w:val="00CD1BA8"/>
    <w:rsid w:val="00CD1D71"/>
    <w:rsid w:val="00CD1ED1"/>
    <w:rsid w:val="00CD1EEB"/>
    <w:rsid w:val="00CD20AB"/>
    <w:rsid w:val="00CD20E8"/>
    <w:rsid w:val="00CD22A8"/>
    <w:rsid w:val="00CD2396"/>
    <w:rsid w:val="00CD24E1"/>
    <w:rsid w:val="00CD269E"/>
    <w:rsid w:val="00CD2808"/>
    <w:rsid w:val="00CD297B"/>
    <w:rsid w:val="00CD2F87"/>
    <w:rsid w:val="00CD3376"/>
    <w:rsid w:val="00CD3398"/>
    <w:rsid w:val="00CD3582"/>
    <w:rsid w:val="00CD358B"/>
    <w:rsid w:val="00CD3743"/>
    <w:rsid w:val="00CD37F2"/>
    <w:rsid w:val="00CD397F"/>
    <w:rsid w:val="00CD3A73"/>
    <w:rsid w:val="00CD3D9B"/>
    <w:rsid w:val="00CD3EE7"/>
    <w:rsid w:val="00CD3FE8"/>
    <w:rsid w:val="00CD4117"/>
    <w:rsid w:val="00CD420A"/>
    <w:rsid w:val="00CD44D9"/>
    <w:rsid w:val="00CD47A2"/>
    <w:rsid w:val="00CD4883"/>
    <w:rsid w:val="00CD4B28"/>
    <w:rsid w:val="00CD4B4C"/>
    <w:rsid w:val="00CD4C40"/>
    <w:rsid w:val="00CD4CBC"/>
    <w:rsid w:val="00CD4CD4"/>
    <w:rsid w:val="00CD4EDB"/>
    <w:rsid w:val="00CD5063"/>
    <w:rsid w:val="00CD5238"/>
    <w:rsid w:val="00CD52AA"/>
    <w:rsid w:val="00CD56FC"/>
    <w:rsid w:val="00CD575C"/>
    <w:rsid w:val="00CD5A0C"/>
    <w:rsid w:val="00CD5AAD"/>
    <w:rsid w:val="00CD5BC7"/>
    <w:rsid w:val="00CD604D"/>
    <w:rsid w:val="00CD6089"/>
    <w:rsid w:val="00CD6375"/>
    <w:rsid w:val="00CD6793"/>
    <w:rsid w:val="00CD6842"/>
    <w:rsid w:val="00CD687C"/>
    <w:rsid w:val="00CD6A50"/>
    <w:rsid w:val="00CD6C0A"/>
    <w:rsid w:val="00CD7019"/>
    <w:rsid w:val="00CD701F"/>
    <w:rsid w:val="00CD72F8"/>
    <w:rsid w:val="00CD7326"/>
    <w:rsid w:val="00CD76EF"/>
    <w:rsid w:val="00CD78B4"/>
    <w:rsid w:val="00CD7972"/>
    <w:rsid w:val="00CD79FF"/>
    <w:rsid w:val="00CD7A64"/>
    <w:rsid w:val="00CD7A8B"/>
    <w:rsid w:val="00CD7B27"/>
    <w:rsid w:val="00CD7B28"/>
    <w:rsid w:val="00CD7B36"/>
    <w:rsid w:val="00CD7B55"/>
    <w:rsid w:val="00CD7D29"/>
    <w:rsid w:val="00CD7E6C"/>
    <w:rsid w:val="00CD7EE7"/>
    <w:rsid w:val="00CD7F13"/>
    <w:rsid w:val="00CE006D"/>
    <w:rsid w:val="00CE032C"/>
    <w:rsid w:val="00CE0714"/>
    <w:rsid w:val="00CE074E"/>
    <w:rsid w:val="00CE07DD"/>
    <w:rsid w:val="00CE0D66"/>
    <w:rsid w:val="00CE12BE"/>
    <w:rsid w:val="00CE132C"/>
    <w:rsid w:val="00CE1789"/>
    <w:rsid w:val="00CE1A48"/>
    <w:rsid w:val="00CE1F4E"/>
    <w:rsid w:val="00CE2119"/>
    <w:rsid w:val="00CE214E"/>
    <w:rsid w:val="00CE2193"/>
    <w:rsid w:val="00CE22A9"/>
    <w:rsid w:val="00CE259D"/>
    <w:rsid w:val="00CE2647"/>
    <w:rsid w:val="00CE26BA"/>
    <w:rsid w:val="00CE2AF4"/>
    <w:rsid w:val="00CE2CA6"/>
    <w:rsid w:val="00CE2E0D"/>
    <w:rsid w:val="00CE2E86"/>
    <w:rsid w:val="00CE2E87"/>
    <w:rsid w:val="00CE3057"/>
    <w:rsid w:val="00CE32B0"/>
    <w:rsid w:val="00CE341E"/>
    <w:rsid w:val="00CE36FA"/>
    <w:rsid w:val="00CE3904"/>
    <w:rsid w:val="00CE394B"/>
    <w:rsid w:val="00CE3A64"/>
    <w:rsid w:val="00CE3B36"/>
    <w:rsid w:val="00CE3B40"/>
    <w:rsid w:val="00CE3E40"/>
    <w:rsid w:val="00CE410E"/>
    <w:rsid w:val="00CE4110"/>
    <w:rsid w:val="00CE45AC"/>
    <w:rsid w:val="00CE48CA"/>
    <w:rsid w:val="00CE4F13"/>
    <w:rsid w:val="00CE4F26"/>
    <w:rsid w:val="00CE5318"/>
    <w:rsid w:val="00CE549F"/>
    <w:rsid w:val="00CE559E"/>
    <w:rsid w:val="00CE56EA"/>
    <w:rsid w:val="00CE572F"/>
    <w:rsid w:val="00CE5AF4"/>
    <w:rsid w:val="00CE5C68"/>
    <w:rsid w:val="00CE5D18"/>
    <w:rsid w:val="00CE5F93"/>
    <w:rsid w:val="00CE6214"/>
    <w:rsid w:val="00CE635E"/>
    <w:rsid w:val="00CE6547"/>
    <w:rsid w:val="00CE65F6"/>
    <w:rsid w:val="00CE6C0C"/>
    <w:rsid w:val="00CE706F"/>
    <w:rsid w:val="00CE7210"/>
    <w:rsid w:val="00CE726A"/>
    <w:rsid w:val="00CE7286"/>
    <w:rsid w:val="00CE7299"/>
    <w:rsid w:val="00CE7650"/>
    <w:rsid w:val="00CE78A9"/>
    <w:rsid w:val="00CE7CF4"/>
    <w:rsid w:val="00CE7D8D"/>
    <w:rsid w:val="00CE7FD3"/>
    <w:rsid w:val="00CF001E"/>
    <w:rsid w:val="00CF0058"/>
    <w:rsid w:val="00CF06F6"/>
    <w:rsid w:val="00CF0896"/>
    <w:rsid w:val="00CF0966"/>
    <w:rsid w:val="00CF0A4E"/>
    <w:rsid w:val="00CF0B60"/>
    <w:rsid w:val="00CF0E76"/>
    <w:rsid w:val="00CF11FF"/>
    <w:rsid w:val="00CF1274"/>
    <w:rsid w:val="00CF129E"/>
    <w:rsid w:val="00CF13A0"/>
    <w:rsid w:val="00CF1457"/>
    <w:rsid w:val="00CF1629"/>
    <w:rsid w:val="00CF170A"/>
    <w:rsid w:val="00CF1ABA"/>
    <w:rsid w:val="00CF1C0F"/>
    <w:rsid w:val="00CF1CF0"/>
    <w:rsid w:val="00CF1D84"/>
    <w:rsid w:val="00CF1DF9"/>
    <w:rsid w:val="00CF2018"/>
    <w:rsid w:val="00CF2259"/>
    <w:rsid w:val="00CF22D8"/>
    <w:rsid w:val="00CF2398"/>
    <w:rsid w:val="00CF250B"/>
    <w:rsid w:val="00CF2718"/>
    <w:rsid w:val="00CF2774"/>
    <w:rsid w:val="00CF286E"/>
    <w:rsid w:val="00CF28F5"/>
    <w:rsid w:val="00CF295F"/>
    <w:rsid w:val="00CF29D5"/>
    <w:rsid w:val="00CF2A80"/>
    <w:rsid w:val="00CF2C09"/>
    <w:rsid w:val="00CF2DEE"/>
    <w:rsid w:val="00CF2F43"/>
    <w:rsid w:val="00CF3052"/>
    <w:rsid w:val="00CF3268"/>
    <w:rsid w:val="00CF343B"/>
    <w:rsid w:val="00CF354B"/>
    <w:rsid w:val="00CF3652"/>
    <w:rsid w:val="00CF376C"/>
    <w:rsid w:val="00CF3880"/>
    <w:rsid w:val="00CF38A4"/>
    <w:rsid w:val="00CF38D6"/>
    <w:rsid w:val="00CF38E9"/>
    <w:rsid w:val="00CF3972"/>
    <w:rsid w:val="00CF3973"/>
    <w:rsid w:val="00CF3DAF"/>
    <w:rsid w:val="00CF3FCF"/>
    <w:rsid w:val="00CF40D2"/>
    <w:rsid w:val="00CF4209"/>
    <w:rsid w:val="00CF4388"/>
    <w:rsid w:val="00CF490B"/>
    <w:rsid w:val="00CF4B44"/>
    <w:rsid w:val="00CF4D90"/>
    <w:rsid w:val="00CF4E61"/>
    <w:rsid w:val="00CF54CB"/>
    <w:rsid w:val="00CF54E4"/>
    <w:rsid w:val="00CF55D1"/>
    <w:rsid w:val="00CF589C"/>
    <w:rsid w:val="00CF58A3"/>
    <w:rsid w:val="00CF5D93"/>
    <w:rsid w:val="00CF5E2E"/>
    <w:rsid w:val="00CF5E59"/>
    <w:rsid w:val="00CF61EF"/>
    <w:rsid w:val="00CF6B39"/>
    <w:rsid w:val="00CF6D9B"/>
    <w:rsid w:val="00CF7333"/>
    <w:rsid w:val="00CF73A4"/>
    <w:rsid w:val="00CF773F"/>
    <w:rsid w:val="00CF787C"/>
    <w:rsid w:val="00CF7933"/>
    <w:rsid w:val="00CF79E6"/>
    <w:rsid w:val="00CF7D5E"/>
    <w:rsid w:val="00CF7E6B"/>
    <w:rsid w:val="00CF7FC2"/>
    <w:rsid w:val="00CF7FDD"/>
    <w:rsid w:val="00D00160"/>
    <w:rsid w:val="00D00181"/>
    <w:rsid w:val="00D002C8"/>
    <w:rsid w:val="00D00698"/>
    <w:rsid w:val="00D006B1"/>
    <w:rsid w:val="00D0087D"/>
    <w:rsid w:val="00D008DA"/>
    <w:rsid w:val="00D00905"/>
    <w:rsid w:val="00D00A7A"/>
    <w:rsid w:val="00D00C2E"/>
    <w:rsid w:val="00D01680"/>
    <w:rsid w:val="00D0177E"/>
    <w:rsid w:val="00D019B2"/>
    <w:rsid w:val="00D01A8A"/>
    <w:rsid w:val="00D01ABA"/>
    <w:rsid w:val="00D01B99"/>
    <w:rsid w:val="00D01CC8"/>
    <w:rsid w:val="00D01E20"/>
    <w:rsid w:val="00D01EBA"/>
    <w:rsid w:val="00D02097"/>
    <w:rsid w:val="00D020AC"/>
    <w:rsid w:val="00D02112"/>
    <w:rsid w:val="00D02259"/>
    <w:rsid w:val="00D0226E"/>
    <w:rsid w:val="00D02B71"/>
    <w:rsid w:val="00D02E6E"/>
    <w:rsid w:val="00D0324E"/>
    <w:rsid w:val="00D032BA"/>
    <w:rsid w:val="00D032C4"/>
    <w:rsid w:val="00D032CE"/>
    <w:rsid w:val="00D032D0"/>
    <w:rsid w:val="00D034BB"/>
    <w:rsid w:val="00D03BE8"/>
    <w:rsid w:val="00D03C4A"/>
    <w:rsid w:val="00D03FEB"/>
    <w:rsid w:val="00D04082"/>
    <w:rsid w:val="00D04156"/>
    <w:rsid w:val="00D04367"/>
    <w:rsid w:val="00D04429"/>
    <w:rsid w:val="00D045B9"/>
    <w:rsid w:val="00D04887"/>
    <w:rsid w:val="00D04BAF"/>
    <w:rsid w:val="00D04D8A"/>
    <w:rsid w:val="00D05127"/>
    <w:rsid w:val="00D051E8"/>
    <w:rsid w:val="00D053DF"/>
    <w:rsid w:val="00D055AB"/>
    <w:rsid w:val="00D0569C"/>
    <w:rsid w:val="00D05707"/>
    <w:rsid w:val="00D05DDF"/>
    <w:rsid w:val="00D05E91"/>
    <w:rsid w:val="00D06094"/>
    <w:rsid w:val="00D060DB"/>
    <w:rsid w:val="00D066DD"/>
    <w:rsid w:val="00D06DDB"/>
    <w:rsid w:val="00D06DE4"/>
    <w:rsid w:val="00D06F3F"/>
    <w:rsid w:val="00D07091"/>
    <w:rsid w:val="00D071C6"/>
    <w:rsid w:val="00D0732D"/>
    <w:rsid w:val="00D07339"/>
    <w:rsid w:val="00D0743F"/>
    <w:rsid w:val="00D075B9"/>
    <w:rsid w:val="00D07846"/>
    <w:rsid w:val="00D07AE9"/>
    <w:rsid w:val="00D07E11"/>
    <w:rsid w:val="00D100EA"/>
    <w:rsid w:val="00D102E4"/>
    <w:rsid w:val="00D10310"/>
    <w:rsid w:val="00D108F9"/>
    <w:rsid w:val="00D10926"/>
    <w:rsid w:val="00D10A5D"/>
    <w:rsid w:val="00D10B26"/>
    <w:rsid w:val="00D10B3F"/>
    <w:rsid w:val="00D10C1B"/>
    <w:rsid w:val="00D10C7B"/>
    <w:rsid w:val="00D10E24"/>
    <w:rsid w:val="00D10F99"/>
    <w:rsid w:val="00D11125"/>
    <w:rsid w:val="00D11208"/>
    <w:rsid w:val="00D11343"/>
    <w:rsid w:val="00D113B2"/>
    <w:rsid w:val="00D1155A"/>
    <w:rsid w:val="00D115E3"/>
    <w:rsid w:val="00D11667"/>
    <w:rsid w:val="00D116CF"/>
    <w:rsid w:val="00D1186F"/>
    <w:rsid w:val="00D1195A"/>
    <w:rsid w:val="00D11D54"/>
    <w:rsid w:val="00D11DFE"/>
    <w:rsid w:val="00D11E42"/>
    <w:rsid w:val="00D11E80"/>
    <w:rsid w:val="00D11EBF"/>
    <w:rsid w:val="00D1257B"/>
    <w:rsid w:val="00D125C1"/>
    <w:rsid w:val="00D12690"/>
    <w:rsid w:val="00D12716"/>
    <w:rsid w:val="00D129B8"/>
    <w:rsid w:val="00D12C19"/>
    <w:rsid w:val="00D12CCF"/>
    <w:rsid w:val="00D12D95"/>
    <w:rsid w:val="00D12ED1"/>
    <w:rsid w:val="00D12ED4"/>
    <w:rsid w:val="00D13028"/>
    <w:rsid w:val="00D1355F"/>
    <w:rsid w:val="00D13562"/>
    <w:rsid w:val="00D1357E"/>
    <w:rsid w:val="00D13839"/>
    <w:rsid w:val="00D13863"/>
    <w:rsid w:val="00D138BE"/>
    <w:rsid w:val="00D13BC9"/>
    <w:rsid w:val="00D13BCA"/>
    <w:rsid w:val="00D13C86"/>
    <w:rsid w:val="00D13D12"/>
    <w:rsid w:val="00D13D39"/>
    <w:rsid w:val="00D1402C"/>
    <w:rsid w:val="00D14031"/>
    <w:rsid w:val="00D142AE"/>
    <w:rsid w:val="00D14764"/>
    <w:rsid w:val="00D147C3"/>
    <w:rsid w:val="00D149AE"/>
    <w:rsid w:val="00D14B22"/>
    <w:rsid w:val="00D14B47"/>
    <w:rsid w:val="00D14D0F"/>
    <w:rsid w:val="00D14E70"/>
    <w:rsid w:val="00D14F46"/>
    <w:rsid w:val="00D14F58"/>
    <w:rsid w:val="00D1504C"/>
    <w:rsid w:val="00D15172"/>
    <w:rsid w:val="00D151EF"/>
    <w:rsid w:val="00D152EE"/>
    <w:rsid w:val="00D15398"/>
    <w:rsid w:val="00D155C5"/>
    <w:rsid w:val="00D15797"/>
    <w:rsid w:val="00D15DD0"/>
    <w:rsid w:val="00D15DD8"/>
    <w:rsid w:val="00D15E04"/>
    <w:rsid w:val="00D15F38"/>
    <w:rsid w:val="00D15F97"/>
    <w:rsid w:val="00D15FD3"/>
    <w:rsid w:val="00D1608A"/>
    <w:rsid w:val="00D160E4"/>
    <w:rsid w:val="00D161A6"/>
    <w:rsid w:val="00D16411"/>
    <w:rsid w:val="00D16795"/>
    <w:rsid w:val="00D168A7"/>
    <w:rsid w:val="00D16B0B"/>
    <w:rsid w:val="00D16D63"/>
    <w:rsid w:val="00D16E38"/>
    <w:rsid w:val="00D1732B"/>
    <w:rsid w:val="00D17387"/>
    <w:rsid w:val="00D17445"/>
    <w:rsid w:val="00D1767D"/>
    <w:rsid w:val="00D176D1"/>
    <w:rsid w:val="00D17B08"/>
    <w:rsid w:val="00D17F2D"/>
    <w:rsid w:val="00D202CA"/>
    <w:rsid w:val="00D202E6"/>
    <w:rsid w:val="00D205E3"/>
    <w:rsid w:val="00D20AA2"/>
    <w:rsid w:val="00D21012"/>
    <w:rsid w:val="00D21182"/>
    <w:rsid w:val="00D21270"/>
    <w:rsid w:val="00D215C1"/>
    <w:rsid w:val="00D21698"/>
    <w:rsid w:val="00D2185F"/>
    <w:rsid w:val="00D218FB"/>
    <w:rsid w:val="00D21C0E"/>
    <w:rsid w:val="00D21E2A"/>
    <w:rsid w:val="00D21E54"/>
    <w:rsid w:val="00D21F42"/>
    <w:rsid w:val="00D22327"/>
    <w:rsid w:val="00D224BE"/>
    <w:rsid w:val="00D229A5"/>
    <w:rsid w:val="00D22C40"/>
    <w:rsid w:val="00D23210"/>
    <w:rsid w:val="00D2362C"/>
    <w:rsid w:val="00D23C41"/>
    <w:rsid w:val="00D23C7A"/>
    <w:rsid w:val="00D23CA5"/>
    <w:rsid w:val="00D23CC6"/>
    <w:rsid w:val="00D23D84"/>
    <w:rsid w:val="00D23DD6"/>
    <w:rsid w:val="00D23E04"/>
    <w:rsid w:val="00D23F52"/>
    <w:rsid w:val="00D2427B"/>
    <w:rsid w:val="00D24544"/>
    <w:rsid w:val="00D24CE8"/>
    <w:rsid w:val="00D24DA3"/>
    <w:rsid w:val="00D250FB"/>
    <w:rsid w:val="00D25435"/>
    <w:rsid w:val="00D2548E"/>
    <w:rsid w:val="00D254DD"/>
    <w:rsid w:val="00D25658"/>
    <w:rsid w:val="00D2587B"/>
    <w:rsid w:val="00D25C22"/>
    <w:rsid w:val="00D25E24"/>
    <w:rsid w:val="00D25F65"/>
    <w:rsid w:val="00D2615B"/>
    <w:rsid w:val="00D269FA"/>
    <w:rsid w:val="00D26AA5"/>
    <w:rsid w:val="00D26B63"/>
    <w:rsid w:val="00D26BB5"/>
    <w:rsid w:val="00D26E1F"/>
    <w:rsid w:val="00D26F16"/>
    <w:rsid w:val="00D26F71"/>
    <w:rsid w:val="00D27030"/>
    <w:rsid w:val="00D2703C"/>
    <w:rsid w:val="00D2741D"/>
    <w:rsid w:val="00D27595"/>
    <w:rsid w:val="00D279AA"/>
    <w:rsid w:val="00D27A01"/>
    <w:rsid w:val="00D27A24"/>
    <w:rsid w:val="00D27AFE"/>
    <w:rsid w:val="00D27B7B"/>
    <w:rsid w:val="00D27B83"/>
    <w:rsid w:val="00D27C67"/>
    <w:rsid w:val="00D27CE4"/>
    <w:rsid w:val="00D27F0D"/>
    <w:rsid w:val="00D3000B"/>
    <w:rsid w:val="00D3017F"/>
    <w:rsid w:val="00D3036D"/>
    <w:rsid w:val="00D30451"/>
    <w:rsid w:val="00D307B8"/>
    <w:rsid w:val="00D30828"/>
    <w:rsid w:val="00D30875"/>
    <w:rsid w:val="00D309FD"/>
    <w:rsid w:val="00D31261"/>
    <w:rsid w:val="00D31457"/>
    <w:rsid w:val="00D3163F"/>
    <w:rsid w:val="00D319A7"/>
    <w:rsid w:val="00D31BCB"/>
    <w:rsid w:val="00D31C32"/>
    <w:rsid w:val="00D3213A"/>
    <w:rsid w:val="00D325A5"/>
    <w:rsid w:val="00D329E8"/>
    <w:rsid w:val="00D32E7B"/>
    <w:rsid w:val="00D33191"/>
    <w:rsid w:val="00D3324D"/>
    <w:rsid w:val="00D3357E"/>
    <w:rsid w:val="00D338A4"/>
    <w:rsid w:val="00D339D6"/>
    <w:rsid w:val="00D33D60"/>
    <w:rsid w:val="00D341BA"/>
    <w:rsid w:val="00D341D5"/>
    <w:rsid w:val="00D342D9"/>
    <w:rsid w:val="00D342E5"/>
    <w:rsid w:val="00D344FA"/>
    <w:rsid w:val="00D3458C"/>
    <w:rsid w:val="00D345F3"/>
    <w:rsid w:val="00D348AA"/>
    <w:rsid w:val="00D349C7"/>
    <w:rsid w:val="00D34A34"/>
    <w:rsid w:val="00D34B74"/>
    <w:rsid w:val="00D34D83"/>
    <w:rsid w:val="00D34DDD"/>
    <w:rsid w:val="00D35124"/>
    <w:rsid w:val="00D352FB"/>
    <w:rsid w:val="00D35497"/>
    <w:rsid w:val="00D354E6"/>
    <w:rsid w:val="00D35528"/>
    <w:rsid w:val="00D356E4"/>
    <w:rsid w:val="00D35A02"/>
    <w:rsid w:val="00D35B74"/>
    <w:rsid w:val="00D36376"/>
    <w:rsid w:val="00D366A6"/>
    <w:rsid w:val="00D36C28"/>
    <w:rsid w:val="00D37059"/>
    <w:rsid w:val="00D37130"/>
    <w:rsid w:val="00D37191"/>
    <w:rsid w:val="00D37217"/>
    <w:rsid w:val="00D372CC"/>
    <w:rsid w:val="00D37572"/>
    <w:rsid w:val="00D37696"/>
    <w:rsid w:val="00D377D9"/>
    <w:rsid w:val="00D37812"/>
    <w:rsid w:val="00D3789F"/>
    <w:rsid w:val="00D37CA2"/>
    <w:rsid w:val="00D40126"/>
    <w:rsid w:val="00D40C1F"/>
    <w:rsid w:val="00D40C5A"/>
    <w:rsid w:val="00D40C8D"/>
    <w:rsid w:val="00D40DC8"/>
    <w:rsid w:val="00D40E87"/>
    <w:rsid w:val="00D41044"/>
    <w:rsid w:val="00D41074"/>
    <w:rsid w:val="00D414B3"/>
    <w:rsid w:val="00D41A23"/>
    <w:rsid w:val="00D41B15"/>
    <w:rsid w:val="00D41B78"/>
    <w:rsid w:val="00D41B92"/>
    <w:rsid w:val="00D41DE3"/>
    <w:rsid w:val="00D41ED5"/>
    <w:rsid w:val="00D41EF4"/>
    <w:rsid w:val="00D420C5"/>
    <w:rsid w:val="00D420ED"/>
    <w:rsid w:val="00D42106"/>
    <w:rsid w:val="00D4211C"/>
    <w:rsid w:val="00D422CD"/>
    <w:rsid w:val="00D42897"/>
    <w:rsid w:val="00D42A8D"/>
    <w:rsid w:val="00D42CF6"/>
    <w:rsid w:val="00D42E6F"/>
    <w:rsid w:val="00D43249"/>
    <w:rsid w:val="00D4345B"/>
    <w:rsid w:val="00D43B2C"/>
    <w:rsid w:val="00D43B38"/>
    <w:rsid w:val="00D43D2F"/>
    <w:rsid w:val="00D43DB1"/>
    <w:rsid w:val="00D43E75"/>
    <w:rsid w:val="00D4432A"/>
    <w:rsid w:val="00D443C5"/>
    <w:rsid w:val="00D4441F"/>
    <w:rsid w:val="00D44A0B"/>
    <w:rsid w:val="00D44A57"/>
    <w:rsid w:val="00D44B09"/>
    <w:rsid w:val="00D44BCB"/>
    <w:rsid w:val="00D44C49"/>
    <w:rsid w:val="00D44D38"/>
    <w:rsid w:val="00D44DC0"/>
    <w:rsid w:val="00D44E99"/>
    <w:rsid w:val="00D44EBB"/>
    <w:rsid w:val="00D44F51"/>
    <w:rsid w:val="00D44F5E"/>
    <w:rsid w:val="00D45108"/>
    <w:rsid w:val="00D4527D"/>
    <w:rsid w:val="00D455D3"/>
    <w:rsid w:val="00D455D5"/>
    <w:rsid w:val="00D457D2"/>
    <w:rsid w:val="00D45819"/>
    <w:rsid w:val="00D4581B"/>
    <w:rsid w:val="00D45829"/>
    <w:rsid w:val="00D45939"/>
    <w:rsid w:val="00D45C67"/>
    <w:rsid w:val="00D45C8F"/>
    <w:rsid w:val="00D45D65"/>
    <w:rsid w:val="00D45E69"/>
    <w:rsid w:val="00D4645E"/>
    <w:rsid w:val="00D46B4E"/>
    <w:rsid w:val="00D46BA4"/>
    <w:rsid w:val="00D46DE8"/>
    <w:rsid w:val="00D47008"/>
    <w:rsid w:val="00D4700C"/>
    <w:rsid w:val="00D4706C"/>
    <w:rsid w:val="00D4720B"/>
    <w:rsid w:val="00D473BE"/>
    <w:rsid w:val="00D47742"/>
    <w:rsid w:val="00D478B7"/>
    <w:rsid w:val="00D47927"/>
    <w:rsid w:val="00D47D0B"/>
    <w:rsid w:val="00D47E36"/>
    <w:rsid w:val="00D47F2D"/>
    <w:rsid w:val="00D47FA3"/>
    <w:rsid w:val="00D47FD1"/>
    <w:rsid w:val="00D50085"/>
    <w:rsid w:val="00D5054B"/>
    <w:rsid w:val="00D505AC"/>
    <w:rsid w:val="00D507A7"/>
    <w:rsid w:val="00D50953"/>
    <w:rsid w:val="00D50A26"/>
    <w:rsid w:val="00D50DB1"/>
    <w:rsid w:val="00D50F48"/>
    <w:rsid w:val="00D51135"/>
    <w:rsid w:val="00D51140"/>
    <w:rsid w:val="00D51146"/>
    <w:rsid w:val="00D51288"/>
    <w:rsid w:val="00D51313"/>
    <w:rsid w:val="00D513FE"/>
    <w:rsid w:val="00D51591"/>
    <w:rsid w:val="00D516E2"/>
    <w:rsid w:val="00D518A9"/>
    <w:rsid w:val="00D518BB"/>
    <w:rsid w:val="00D519CD"/>
    <w:rsid w:val="00D51FCC"/>
    <w:rsid w:val="00D51FD0"/>
    <w:rsid w:val="00D523DB"/>
    <w:rsid w:val="00D525FB"/>
    <w:rsid w:val="00D5261D"/>
    <w:rsid w:val="00D52644"/>
    <w:rsid w:val="00D5273C"/>
    <w:rsid w:val="00D5276E"/>
    <w:rsid w:val="00D52BF6"/>
    <w:rsid w:val="00D52C0E"/>
    <w:rsid w:val="00D52F52"/>
    <w:rsid w:val="00D53003"/>
    <w:rsid w:val="00D5320D"/>
    <w:rsid w:val="00D5324C"/>
    <w:rsid w:val="00D53680"/>
    <w:rsid w:val="00D5371F"/>
    <w:rsid w:val="00D53768"/>
    <w:rsid w:val="00D539C0"/>
    <w:rsid w:val="00D5400C"/>
    <w:rsid w:val="00D5402F"/>
    <w:rsid w:val="00D54090"/>
    <w:rsid w:val="00D541BC"/>
    <w:rsid w:val="00D5420D"/>
    <w:rsid w:val="00D54AF8"/>
    <w:rsid w:val="00D54B79"/>
    <w:rsid w:val="00D54D85"/>
    <w:rsid w:val="00D54EAF"/>
    <w:rsid w:val="00D54F0F"/>
    <w:rsid w:val="00D551CA"/>
    <w:rsid w:val="00D55333"/>
    <w:rsid w:val="00D554B1"/>
    <w:rsid w:val="00D5559E"/>
    <w:rsid w:val="00D555C6"/>
    <w:rsid w:val="00D55789"/>
    <w:rsid w:val="00D5582A"/>
    <w:rsid w:val="00D55B97"/>
    <w:rsid w:val="00D55C26"/>
    <w:rsid w:val="00D55C33"/>
    <w:rsid w:val="00D5622A"/>
    <w:rsid w:val="00D5662F"/>
    <w:rsid w:val="00D566CC"/>
    <w:rsid w:val="00D5678F"/>
    <w:rsid w:val="00D56849"/>
    <w:rsid w:val="00D56886"/>
    <w:rsid w:val="00D56A87"/>
    <w:rsid w:val="00D56C01"/>
    <w:rsid w:val="00D56D5C"/>
    <w:rsid w:val="00D570D9"/>
    <w:rsid w:val="00D57A1C"/>
    <w:rsid w:val="00D57AC8"/>
    <w:rsid w:val="00D57E3B"/>
    <w:rsid w:val="00D57EA6"/>
    <w:rsid w:val="00D57FB1"/>
    <w:rsid w:val="00D60058"/>
    <w:rsid w:val="00D602C3"/>
    <w:rsid w:val="00D60379"/>
    <w:rsid w:val="00D60476"/>
    <w:rsid w:val="00D606A0"/>
    <w:rsid w:val="00D60830"/>
    <w:rsid w:val="00D60845"/>
    <w:rsid w:val="00D60902"/>
    <w:rsid w:val="00D609A0"/>
    <w:rsid w:val="00D609EA"/>
    <w:rsid w:val="00D60EAE"/>
    <w:rsid w:val="00D61341"/>
    <w:rsid w:val="00D613AD"/>
    <w:rsid w:val="00D61A0C"/>
    <w:rsid w:val="00D61AB4"/>
    <w:rsid w:val="00D61AEA"/>
    <w:rsid w:val="00D61BBF"/>
    <w:rsid w:val="00D61CA2"/>
    <w:rsid w:val="00D61CCB"/>
    <w:rsid w:val="00D61EFB"/>
    <w:rsid w:val="00D62098"/>
    <w:rsid w:val="00D6275D"/>
    <w:rsid w:val="00D62C5F"/>
    <w:rsid w:val="00D62CF2"/>
    <w:rsid w:val="00D63165"/>
    <w:rsid w:val="00D6344A"/>
    <w:rsid w:val="00D6374A"/>
    <w:rsid w:val="00D63783"/>
    <w:rsid w:val="00D63822"/>
    <w:rsid w:val="00D63B41"/>
    <w:rsid w:val="00D63BFD"/>
    <w:rsid w:val="00D63F6D"/>
    <w:rsid w:val="00D6408C"/>
    <w:rsid w:val="00D644B9"/>
    <w:rsid w:val="00D6460B"/>
    <w:rsid w:val="00D646A8"/>
    <w:rsid w:val="00D6471A"/>
    <w:rsid w:val="00D64D23"/>
    <w:rsid w:val="00D64E03"/>
    <w:rsid w:val="00D6510D"/>
    <w:rsid w:val="00D651E4"/>
    <w:rsid w:val="00D65330"/>
    <w:rsid w:val="00D6542E"/>
    <w:rsid w:val="00D65678"/>
    <w:rsid w:val="00D656C4"/>
    <w:rsid w:val="00D658EE"/>
    <w:rsid w:val="00D65BF6"/>
    <w:rsid w:val="00D65E27"/>
    <w:rsid w:val="00D65E99"/>
    <w:rsid w:val="00D65F20"/>
    <w:rsid w:val="00D65F59"/>
    <w:rsid w:val="00D6643B"/>
    <w:rsid w:val="00D664BE"/>
    <w:rsid w:val="00D666F3"/>
    <w:rsid w:val="00D66724"/>
    <w:rsid w:val="00D66934"/>
    <w:rsid w:val="00D66AE7"/>
    <w:rsid w:val="00D66CF2"/>
    <w:rsid w:val="00D66D7A"/>
    <w:rsid w:val="00D670DD"/>
    <w:rsid w:val="00D6714F"/>
    <w:rsid w:val="00D6721E"/>
    <w:rsid w:val="00D6740D"/>
    <w:rsid w:val="00D67467"/>
    <w:rsid w:val="00D67501"/>
    <w:rsid w:val="00D676FF"/>
    <w:rsid w:val="00D67714"/>
    <w:rsid w:val="00D67770"/>
    <w:rsid w:val="00D678CE"/>
    <w:rsid w:val="00D679B6"/>
    <w:rsid w:val="00D67AF7"/>
    <w:rsid w:val="00D67F0F"/>
    <w:rsid w:val="00D67F75"/>
    <w:rsid w:val="00D701FB"/>
    <w:rsid w:val="00D702C5"/>
    <w:rsid w:val="00D702D1"/>
    <w:rsid w:val="00D703A8"/>
    <w:rsid w:val="00D707A2"/>
    <w:rsid w:val="00D70969"/>
    <w:rsid w:val="00D70C22"/>
    <w:rsid w:val="00D70E51"/>
    <w:rsid w:val="00D70F04"/>
    <w:rsid w:val="00D71226"/>
    <w:rsid w:val="00D717FA"/>
    <w:rsid w:val="00D718B0"/>
    <w:rsid w:val="00D71A0E"/>
    <w:rsid w:val="00D71B38"/>
    <w:rsid w:val="00D71F7F"/>
    <w:rsid w:val="00D728C4"/>
    <w:rsid w:val="00D72A92"/>
    <w:rsid w:val="00D72C49"/>
    <w:rsid w:val="00D72D1C"/>
    <w:rsid w:val="00D72D3C"/>
    <w:rsid w:val="00D72D45"/>
    <w:rsid w:val="00D72DAF"/>
    <w:rsid w:val="00D72ED1"/>
    <w:rsid w:val="00D733A1"/>
    <w:rsid w:val="00D7348C"/>
    <w:rsid w:val="00D73617"/>
    <w:rsid w:val="00D73811"/>
    <w:rsid w:val="00D73999"/>
    <w:rsid w:val="00D73EF9"/>
    <w:rsid w:val="00D73F1F"/>
    <w:rsid w:val="00D73FB1"/>
    <w:rsid w:val="00D74046"/>
    <w:rsid w:val="00D7425E"/>
    <w:rsid w:val="00D742A2"/>
    <w:rsid w:val="00D7442E"/>
    <w:rsid w:val="00D74788"/>
    <w:rsid w:val="00D74AC7"/>
    <w:rsid w:val="00D74BF3"/>
    <w:rsid w:val="00D74C43"/>
    <w:rsid w:val="00D74EE4"/>
    <w:rsid w:val="00D74FDD"/>
    <w:rsid w:val="00D75019"/>
    <w:rsid w:val="00D75101"/>
    <w:rsid w:val="00D7536A"/>
    <w:rsid w:val="00D75397"/>
    <w:rsid w:val="00D75566"/>
    <w:rsid w:val="00D7569D"/>
    <w:rsid w:val="00D75734"/>
    <w:rsid w:val="00D7588A"/>
    <w:rsid w:val="00D75A7C"/>
    <w:rsid w:val="00D75E41"/>
    <w:rsid w:val="00D75F68"/>
    <w:rsid w:val="00D75F7C"/>
    <w:rsid w:val="00D7603E"/>
    <w:rsid w:val="00D7607F"/>
    <w:rsid w:val="00D76244"/>
    <w:rsid w:val="00D76439"/>
    <w:rsid w:val="00D76763"/>
    <w:rsid w:val="00D769E0"/>
    <w:rsid w:val="00D76BD8"/>
    <w:rsid w:val="00D76DB9"/>
    <w:rsid w:val="00D7765A"/>
    <w:rsid w:val="00D77683"/>
    <w:rsid w:val="00D77775"/>
    <w:rsid w:val="00D77966"/>
    <w:rsid w:val="00D77AFF"/>
    <w:rsid w:val="00D77BD6"/>
    <w:rsid w:val="00D77C7B"/>
    <w:rsid w:val="00D77CC1"/>
    <w:rsid w:val="00D80162"/>
    <w:rsid w:val="00D80216"/>
    <w:rsid w:val="00D802E1"/>
    <w:rsid w:val="00D805B3"/>
    <w:rsid w:val="00D80691"/>
    <w:rsid w:val="00D807D4"/>
    <w:rsid w:val="00D80940"/>
    <w:rsid w:val="00D80A62"/>
    <w:rsid w:val="00D80B5B"/>
    <w:rsid w:val="00D80E10"/>
    <w:rsid w:val="00D80F40"/>
    <w:rsid w:val="00D814AA"/>
    <w:rsid w:val="00D8174C"/>
    <w:rsid w:val="00D8183A"/>
    <w:rsid w:val="00D81ABE"/>
    <w:rsid w:val="00D81D0F"/>
    <w:rsid w:val="00D81D38"/>
    <w:rsid w:val="00D81E1C"/>
    <w:rsid w:val="00D81E7C"/>
    <w:rsid w:val="00D81F4D"/>
    <w:rsid w:val="00D81FB4"/>
    <w:rsid w:val="00D8208D"/>
    <w:rsid w:val="00D8220E"/>
    <w:rsid w:val="00D8237D"/>
    <w:rsid w:val="00D8239E"/>
    <w:rsid w:val="00D82479"/>
    <w:rsid w:val="00D82541"/>
    <w:rsid w:val="00D825E0"/>
    <w:rsid w:val="00D82644"/>
    <w:rsid w:val="00D82A58"/>
    <w:rsid w:val="00D82D7D"/>
    <w:rsid w:val="00D82DAF"/>
    <w:rsid w:val="00D82E9E"/>
    <w:rsid w:val="00D83431"/>
    <w:rsid w:val="00D83764"/>
    <w:rsid w:val="00D83932"/>
    <w:rsid w:val="00D83990"/>
    <w:rsid w:val="00D83C55"/>
    <w:rsid w:val="00D83EB0"/>
    <w:rsid w:val="00D84730"/>
    <w:rsid w:val="00D84731"/>
    <w:rsid w:val="00D84800"/>
    <w:rsid w:val="00D848FD"/>
    <w:rsid w:val="00D8490C"/>
    <w:rsid w:val="00D849F1"/>
    <w:rsid w:val="00D84B2B"/>
    <w:rsid w:val="00D84B80"/>
    <w:rsid w:val="00D84DA9"/>
    <w:rsid w:val="00D84DB4"/>
    <w:rsid w:val="00D84FE8"/>
    <w:rsid w:val="00D84FE9"/>
    <w:rsid w:val="00D8533B"/>
    <w:rsid w:val="00D85578"/>
    <w:rsid w:val="00D858AA"/>
    <w:rsid w:val="00D85B4B"/>
    <w:rsid w:val="00D85D3E"/>
    <w:rsid w:val="00D85D71"/>
    <w:rsid w:val="00D85D72"/>
    <w:rsid w:val="00D85D7D"/>
    <w:rsid w:val="00D85FA9"/>
    <w:rsid w:val="00D8606A"/>
    <w:rsid w:val="00D86089"/>
    <w:rsid w:val="00D861DE"/>
    <w:rsid w:val="00D86258"/>
    <w:rsid w:val="00D863A0"/>
    <w:rsid w:val="00D86557"/>
    <w:rsid w:val="00D86AF0"/>
    <w:rsid w:val="00D86E20"/>
    <w:rsid w:val="00D86E64"/>
    <w:rsid w:val="00D870E4"/>
    <w:rsid w:val="00D87197"/>
    <w:rsid w:val="00D871E0"/>
    <w:rsid w:val="00D87730"/>
    <w:rsid w:val="00D877E2"/>
    <w:rsid w:val="00D877EE"/>
    <w:rsid w:val="00D879D7"/>
    <w:rsid w:val="00D87A27"/>
    <w:rsid w:val="00D87B6E"/>
    <w:rsid w:val="00D87D60"/>
    <w:rsid w:val="00D87E2E"/>
    <w:rsid w:val="00D87E59"/>
    <w:rsid w:val="00D87F35"/>
    <w:rsid w:val="00D900A6"/>
    <w:rsid w:val="00D90113"/>
    <w:rsid w:val="00D9025D"/>
    <w:rsid w:val="00D90334"/>
    <w:rsid w:val="00D90391"/>
    <w:rsid w:val="00D90549"/>
    <w:rsid w:val="00D90CB9"/>
    <w:rsid w:val="00D90CCA"/>
    <w:rsid w:val="00D90D28"/>
    <w:rsid w:val="00D90DF9"/>
    <w:rsid w:val="00D911B2"/>
    <w:rsid w:val="00D911C5"/>
    <w:rsid w:val="00D911E2"/>
    <w:rsid w:val="00D9129A"/>
    <w:rsid w:val="00D916DA"/>
    <w:rsid w:val="00D919E4"/>
    <w:rsid w:val="00D919E6"/>
    <w:rsid w:val="00D91CB8"/>
    <w:rsid w:val="00D921B1"/>
    <w:rsid w:val="00D922F7"/>
    <w:rsid w:val="00D9232C"/>
    <w:rsid w:val="00D92389"/>
    <w:rsid w:val="00D923EB"/>
    <w:rsid w:val="00D925F3"/>
    <w:rsid w:val="00D928FC"/>
    <w:rsid w:val="00D92940"/>
    <w:rsid w:val="00D92AD0"/>
    <w:rsid w:val="00D92CDA"/>
    <w:rsid w:val="00D92E9D"/>
    <w:rsid w:val="00D92F42"/>
    <w:rsid w:val="00D9377E"/>
    <w:rsid w:val="00D93878"/>
    <w:rsid w:val="00D938B7"/>
    <w:rsid w:val="00D93A05"/>
    <w:rsid w:val="00D93C5D"/>
    <w:rsid w:val="00D93D48"/>
    <w:rsid w:val="00D93DD4"/>
    <w:rsid w:val="00D93E04"/>
    <w:rsid w:val="00D93EB8"/>
    <w:rsid w:val="00D93FAF"/>
    <w:rsid w:val="00D940E3"/>
    <w:rsid w:val="00D9410B"/>
    <w:rsid w:val="00D9423D"/>
    <w:rsid w:val="00D9438A"/>
    <w:rsid w:val="00D94404"/>
    <w:rsid w:val="00D945D7"/>
    <w:rsid w:val="00D946B6"/>
    <w:rsid w:val="00D946D3"/>
    <w:rsid w:val="00D94808"/>
    <w:rsid w:val="00D94A29"/>
    <w:rsid w:val="00D94CE7"/>
    <w:rsid w:val="00D94F97"/>
    <w:rsid w:val="00D95053"/>
    <w:rsid w:val="00D954C8"/>
    <w:rsid w:val="00D95927"/>
    <w:rsid w:val="00D95AF3"/>
    <w:rsid w:val="00D95C87"/>
    <w:rsid w:val="00D95DE5"/>
    <w:rsid w:val="00D9608F"/>
    <w:rsid w:val="00D960D2"/>
    <w:rsid w:val="00D96146"/>
    <w:rsid w:val="00D96260"/>
    <w:rsid w:val="00D963D0"/>
    <w:rsid w:val="00D9671D"/>
    <w:rsid w:val="00D96B15"/>
    <w:rsid w:val="00D96BCF"/>
    <w:rsid w:val="00D96D65"/>
    <w:rsid w:val="00D96DC4"/>
    <w:rsid w:val="00D96DD4"/>
    <w:rsid w:val="00D96EA8"/>
    <w:rsid w:val="00D96EFE"/>
    <w:rsid w:val="00D96F61"/>
    <w:rsid w:val="00D97135"/>
    <w:rsid w:val="00D97BD5"/>
    <w:rsid w:val="00D97C8A"/>
    <w:rsid w:val="00D97CEE"/>
    <w:rsid w:val="00D97E9B"/>
    <w:rsid w:val="00D97FC6"/>
    <w:rsid w:val="00DA0136"/>
    <w:rsid w:val="00DA0156"/>
    <w:rsid w:val="00DA0270"/>
    <w:rsid w:val="00DA0861"/>
    <w:rsid w:val="00DA0CB3"/>
    <w:rsid w:val="00DA10C5"/>
    <w:rsid w:val="00DA10CF"/>
    <w:rsid w:val="00DA1361"/>
    <w:rsid w:val="00DA13D5"/>
    <w:rsid w:val="00DA1495"/>
    <w:rsid w:val="00DA1496"/>
    <w:rsid w:val="00DA14D7"/>
    <w:rsid w:val="00DA151B"/>
    <w:rsid w:val="00DA15F9"/>
    <w:rsid w:val="00DA165B"/>
    <w:rsid w:val="00DA1835"/>
    <w:rsid w:val="00DA18EE"/>
    <w:rsid w:val="00DA190B"/>
    <w:rsid w:val="00DA1E9E"/>
    <w:rsid w:val="00DA1FF6"/>
    <w:rsid w:val="00DA217E"/>
    <w:rsid w:val="00DA22CB"/>
    <w:rsid w:val="00DA22D4"/>
    <w:rsid w:val="00DA265A"/>
    <w:rsid w:val="00DA265E"/>
    <w:rsid w:val="00DA2B9B"/>
    <w:rsid w:val="00DA2D9E"/>
    <w:rsid w:val="00DA2DC1"/>
    <w:rsid w:val="00DA31D4"/>
    <w:rsid w:val="00DA31E8"/>
    <w:rsid w:val="00DA321D"/>
    <w:rsid w:val="00DA3A7C"/>
    <w:rsid w:val="00DA3AD6"/>
    <w:rsid w:val="00DA3E64"/>
    <w:rsid w:val="00DA3F95"/>
    <w:rsid w:val="00DA4113"/>
    <w:rsid w:val="00DA4212"/>
    <w:rsid w:val="00DA44E9"/>
    <w:rsid w:val="00DA456D"/>
    <w:rsid w:val="00DA456E"/>
    <w:rsid w:val="00DA45D9"/>
    <w:rsid w:val="00DA4A1B"/>
    <w:rsid w:val="00DA4A56"/>
    <w:rsid w:val="00DA4AA6"/>
    <w:rsid w:val="00DA4DAB"/>
    <w:rsid w:val="00DA5121"/>
    <w:rsid w:val="00DA53FF"/>
    <w:rsid w:val="00DA58E1"/>
    <w:rsid w:val="00DA595D"/>
    <w:rsid w:val="00DA5B15"/>
    <w:rsid w:val="00DA5BC7"/>
    <w:rsid w:val="00DA5C99"/>
    <w:rsid w:val="00DA618D"/>
    <w:rsid w:val="00DA65D0"/>
    <w:rsid w:val="00DA6729"/>
    <w:rsid w:val="00DA6C3F"/>
    <w:rsid w:val="00DA6E3D"/>
    <w:rsid w:val="00DA7352"/>
    <w:rsid w:val="00DA747B"/>
    <w:rsid w:val="00DA7592"/>
    <w:rsid w:val="00DA7694"/>
    <w:rsid w:val="00DA782C"/>
    <w:rsid w:val="00DA792D"/>
    <w:rsid w:val="00DA7BA5"/>
    <w:rsid w:val="00DA7D22"/>
    <w:rsid w:val="00DA7D37"/>
    <w:rsid w:val="00DA7E64"/>
    <w:rsid w:val="00DA7F0A"/>
    <w:rsid w:val="00DB003F"/>
    <w:rsid w:val="00DB04B3"/>
    <w:rsid w:val="00DB057D"/>
    <w:rsid w:val="00DB05BC"/>
    <w:rsid w:val="00DB0907"/>
    <w:rsid w:val="00DB0982"/>
    <w:rsid w:val="00DB0CB5"/>
    <w:rsid w:val="00DB0FB4"/>
    <w:rsid w:val="00DB11B5"/>
    <w:rsid w:val="00DB12F9"/>
    <w:rsid w:val="00DB13D4"/>
    <w:rsid w:val="00DB14B5"/>
    <w:rsid w:val="00DB1550"/>
    <w:rsid w:val="00DB1564"/>
    <w:rsid w:val="00DB1587"/>
    <w:rsid w:val="00DB168C"/>
    <w:rsid w:val="00DB1734"/>
    <w:rsid w:val="00DB17FE"/>
    <w:rsid w:val="00DB1851"/>
    <w:rsid w:val="00DB1D70"/>
    <w:rsid w:val="00DB1E33"/>
    <w:rsid w:val="00DB1E39"/>
    <w:rsid w:val="00DB21A8"/>
    <w:rsid w:val="00DB228A"/>
    <w:rsid w:val="00DB254B"/>
    <w:rsid w:val="00DB2788"/>
    <w:rsid w:val="00DB282A"/>
    <w:rsid w:val="00DB2D1F"/>
    <w:rsid w:val="00DB2D72"/>
    <w:rsid w:val="00DB2E5E"/>
    <w:rsid w:val="00DB2F31"/>
    <w:rsid w:val="00DB2F6B"/>
    <w:rsid w:val="00DB3084"/>
    <w:rsid w:val="00DB3271"/>
    <w:rsid w:val="00DB32C7"/>
    <w:rsid w:val="00DB32EB"/>
    <w:rsid w:val="00DB3330"/>
    <w:rsid w:val="00DB3906"/>
    <w:rsid w:val="00DB399C"/>
    <w:rsid w:val="00DB3BBE"/>
    <w:rsid w:val="00DB3FCC"/>
    <w:rsid w:val="00DB42AA"/>
    <w:rsid w:val="00DB4386"/>
    <w:rsid w:val="00DB4574"/>
    <w:rsid w:val="00DB457C"/>
    <w:rsid w:val="00DB45ED"/>
    <w:rsid w:val="00DB49AA"/>
    <w:rsid w:val="00DB4BB0"/>
    <w:rsid w:val="00DB4CBF"/>
    <w:rsid w:val="00DB4FBC"/>
    <w:rsid w:val="00DB540A"/>
    <w:rsid w:val="00DB5525"/>
    <w:rsid w:val="00DB57F0"/>
    <w:rsid w:val="00DB584F"/>
    <w:rsid w:val="00DB5865"/>
    <w:rsid w:val="00DB58EB"/>
    <w:rsid w:val="00DB5A17"/>
    <w:rsid w:val="00DB5D2F"/>
    <w:rsid w:val="00DB5FD5"/>
    <w:rsid w:val="00DB60CE"/>
    <w:rsid w:val="00DB65A8"/>
    <w:rsid w:val="00DB69B5"/>
    <w:rsid w:val="00DB6BCD"/>
    <w:rsid w:val="00DB6C85"/>
    <w:rsid w:val="00DB6F40"/>
    <w:rsid w:val="00DB6FC7"/>
    <w:rsid w:val="00DB6FDB"/>
    <w:rsid w:val="00DB7300"/>
    <w:rsid w:val="00DB782E"/>
    <w:rsid w:val="00DB785B"/>
    <w:rsid w:val="00DB7AAD"/>
    <w:rsid w:val="00DB7B38"/>
    <w:rsid w:val="00DB7BC6"/>
    <w:rsid w:val="00DB7CC5"/>
    <w:rsid w:val="00DB7E49"/>
    <w:rsid w:val="00DB7F62"/>
    <w:rsid w:val="00DC00C3"/>
    <w:rsid w:val="00DC0107"/>
    <w:rsid w:val="00DC020B"/>
    <w:rsid w:val="00DC0266"/>
    <w:rsid w:val="00DC0272"/>
    <w:rsid w:val="00DC0658"/>
    <w:rsid w:val="00DC0759"/>
    <w:rsid w:val="00DC08BC"/>
    <w:rsid w:val="00DC08DB"/>
    <w:rsid w:val="00DC09E3"/>
    <w:rsid w:val="00DC0BA8"/>
    <w:rsid w:val="00DC0D18"/>
    <w:rsid w:val="00DC0DA0"/>
    <w:rsid w:val="00DC1436"/>
    <w:rsid w:val="00DC1494"/>
    <w:rsid w:val="00DC15B8"/>
    <w:rsid w:val="00DC1614"/>
    <w:rsid w:val="00DC1644"/>
    <w:rsid w:val="00DC1AA9"/>
    <w:rsid w:val="00DC1AB3"/>
    <w:rsid w:val="00DC1B24"/>
    <w:rsid w:val="00DC1D09"/>
    <w:rsid w:val="00DC1F06"/>
    <w:rsid w:val="00DC1F67"/>
    <w:rsid w:val="00DC24F1"/>
    <w:rsid w:val="00DC271F"/>
    <w:rsid w:val="00DC2999"/>
    <w:rsid w:val="00DC2C97"/>
    <w:rsid w:val="00DC2E38"/>
    <w:rsid w:val="00DC2E3B"/>
    <w:rsid w:val="00DC2FAC"/>
    <w:rsid w:val="00DC3062"/>
    <w:rsid w:val="00DC35B9"/>
    <w:rsid w:val="00DC37CF"/>
    <w:rsid w:val="00DC392F"/>
    <w:rsid w:val="00DC3C4D"/>
    <w:rsid w:val="00DC414C"/>
    <w:rsid w:val="00DC48E9"/>
    <w:rsid w:val="00DC4ABA"/>
    <w:rsid w:val="00DC4DF5"/>
    <w:rsid w:val="00DC4E7B"/>
    <w:rsid w:val="00DC524F"/>
    <w:rsid w:val="00DC5483"/>
    <w:rsid w:val="00DC5588"/>
    <w:rsid w:val="00DC5663"/>
    <w:rsid w:val="00DC56B2"/>
    <w:rsid w:val="00DC572F"/>
    <w:rsid w:val="00DC57CA"/>
    <w:rsid w:val="00DC57D0"/>
    <w:rsid w:val="00DC5BF2"/>
    <w:rsid w:val="00DC5C50"/>
    <w:rsid w:val="00DC5E7B"/>
    <w:rsid w:val="00DC60E8"/>
    <w:rsid w:val="00DC65DC"/>
    <w:rsid w:val="00DC662A"/>
    <w:rsid w:val="00DC66C0"/>
    <w:rsid w:val="00DC6A22"/>
    <w:rsid w:val="00DC6A90"/>
    <w:rsid w:val="00DC6B2C"/>
    <w:rsid w:val="00DC6CEA"/>
    <w:rsid w:val="00DC6D94"/>
    <w:rsid w:val="00DC6E9B"/>
    <w:rsid w:val="00DC6F9B"/>
    <w:rsid w:val="00DC71A9"/>
    <w:rsid w:val="00DC71F5"/>
    <w:rsid w:val="00DC7311"/>
    <w:rsid w:val="00DC7400"/>
    <w:rsid w:val="00DC7415"/>
    <w:rsid w:val="00DC7743"/>
    <w:rsid w:val="00DC79E0"/>
    <w:rsid w:val="00DC7AC3"/>
    <w:rsid w:val="00DC7AFE"/>
    <w:rsid w:val="00DC7B76"/>
    <w:rsid w:val="00DC7EA4"/>
    <w:rsid w:val="00DC7F88"/>
    <w:rsid w:val="00DC7F89"/>
    <w:rsid w:val="00DD00B1"/>
    <w:rsid w:val="00DD01E4"/>
    <w:rsid w:val="00DD0348"/>
    <w:rsid w:val="00DD0471"/>
    <w:rsid w:val="00DD05F3"/>
    <w:rsid w:val="00DD0983"/>
    <w:rsid w:val="00DD0B3C"/>
    <w:rsid w:val="00DD0CD3"/>
    <w:rsid w:val="00DD0CE6"/>
    <w:rsid w:val="00DD0CE7"/>
    <w:rsid w:val="00DD0D1F"/>
    <w:rsid w:val="00DD0EF8"/>
    <w:rsid w:val="00DD1239"/>
    <w:rsid w:val="00DD1252"/>
    <w:rsid w:val="00DD1310"/>
    <w:rsid w:val="00DD13A5"/>
    <w:rsid w:val="00DD1649"/>
    <w:rsid w:val="00DD18C0"/>
    <w:rsid w:val="00DD1DCA"/>
    <w:rsid w:val="00DD1EA6"/>
    <w:rsid w:val="00DD2419"/>
    <w:rsid w:val="00DD26F1"/>
    <w:rsid w:val="00DD2706"/>
    <w:rsid w:val="00DD2784"/>
    <w:rsid w:val="00DD2791"/>
    <w:rsid w:val="00DD2A8A"/>
    <w:rsid w:val="00DD2AA2"/>
    <w:rsid w:val="00DD2B96"/>
    <w:rsid w:val="00DD2C34"/>
    <w:rsid w:val="00DD2DEC"/>
    <w:rsid w:val="00DD2E6A"/>
    <w:rsid w:val="00DD2F2F"/>
    <w:rsid w:val="00DD314C"/>
    <w:rsid w:val="00DD317B"/>
    <w:rsid w:val="00DD324F"/>
    <w:rsid w:val="00DD3257"/>
    <w:rsid w:val="00DD3396"/>
    <w:rsid w:val="00DD3A21"/>
    <w:rsid w:val="00DD3DBB"/>
    <w:rsid w:val="00DD3EA0"/>
    <w:rsid w:val="00DD4308"/>
    <w:rsid w:val="00DD43C7"/>
    <w:rsid w:val="00DD450F"/>
    <w:rsid w:val="00DD4554"/>
    <w:rsid w:val="00DD46AC"/>
    <w:rsid w:val="00DD486F"/>
    <w:rsid w:val="00DD5043"/>
    <w:rsid w:val="00DD50FA"/>
    <w:rsid w:val="00DD51FB"/>
    <w:rsid w:val="00DD5414"/>
    <w:rsid w:val="00DD5587"/>
    <w:rsid w:val="00DD56FB"/>
    <w:rsid w:val="00DD59B0"/>
    <w:rsid w:val="00DD5AF9"/>
    <w:rsid w:val="00DD5B8C"/>
    <w:rsid w:val="00DD5BAC"/>
    <w:rsid w:val="00DD5DFF"/>
    <w:rsid w:val="00DD5F1B"/>
    <w:rsid w:val="00DD5F95"/>
    <w:rsid w:val="00DD5FDC"/>
    <w:rsid w:val="00DD63CC"/>
    <w:rsid w:val="00DD691F"/>
    <w:rsid w:val="00DD6BD3"/>
    <w:rsid w:val="00DD6C46"/>
    <w:rsid w:val="00DD6CB0"/>
    <w:rsid w:val="00DD6F61"/>
    <w:rsid w:val="00DD6FE4"/>
    <w:rsid w:val="00DD706B"/>
    <w:rsid w:val="00DD70ED"/>
    <w:rsid w:val="00DD71BB"/>
    <w:rsid w:val="00DD7591"/>
    <w:rsid w:val="00DD7621"/>
    <w:rsid w:val="00DD7668"/>
    <w:rsid w:val="00DD78B7"/>
    <w:rsid w:val="00DD7A89"/>
    <w:rsid w:val="00DD7AF1"/>
    <w:rsid w:val="00DD7D37"/>
    <w:rsid w:val="00DD7F3D"/>
    <w:rsid w:val="00DE037A"/>
    <w:rsid w:val="00DE05CD"/>
    <w:rsid w:val="00DE0867"/>
    <w:rsid w:val="00DE087E"/>
    <w:rsid w:val="00DE08E2"/>
    <w:rsid w:val="00DE0CA4"/>
    <w:rsid w:val="00DE0DD7"/>
    <w:rsid w:val="00DE0F26"/>
    <w:rsid w:val="00DE1014"/>
    <w:rsid w:val="00DE10F5"/>
    <w:rsid w:val="00DE12FB"/>
    <w:rsid w:val="00DE1389"/>
    <w:rsid w:val="00DE15DF"/>
    <w:rsid w:val="00DE16AB"/>
    <w:rsid w:val="00DE1A8B"/>
    <w:rsid w:val="00DE1C14"/>
    <w:rsid w:val="00DE1D0E"/>
    <w:rsid w:val="00DE1D6F"/>
    <w:rsid w:val="00DE1F0F"/>
    <w:rsid w:val="00DE2131"/>
    <w:rsid w:val="00DE2267"/>
    <w:rsid w:val="00DE22B0"/>
    <w:rsid w:val="00DE2925"/>
    <w:rsid w:val="00DE29E5"/>
    <w:rsid w:val="00DE2BCB"/>
    <w:rsid w:val="00DE2C0B"/>
    <w:rsid w:val="00DE2F22"/>
    <w:rsid w:val="00DE3008"/>
    <w:rsid w:val="00DE306B"/>
    <w:rsid w:val="00DE3085"/>
    <w:rsid w:val="00DE343A"/>
    <w:rsid w:val="00DE34F4"/>
    <w:rsid w:val="00DE3505"/>
    <w:rsid w:val="00DE37AB"/>
    <w:rsid w:val="00DE3829"/>
    <w:rsid w:val="00DE4037"/>
    <w:rsid w:val="00DE4194"/>
    <w:rsid w:val="00DE4387"/>
    <w:rsid w:val="00DE455C"/>
    <w:rsid w:val="00DE4566"/>
    <w:rsid w:val="00DE456C"/>
    <w:rsid w:val="00DE460F"/>
    <w:rsid w:val="00DE4C69"/>
    <w:rsid w:val="00DE4CA3"/>
    <w:rsid w:val="00DE4D12"/>
    <w:rsid w:val="00DE4DD9"/>
    <w:rsid w:val="00DE51AE"/>
    <w:rsid w:val="00DE530F"/>
    <w:rsid w:val="00DE55E6"/>
    <w:rsid w:val="00DE5728"/>
    <w:rsid w:val="00DE57D9"/>
    <w:rsid w:val="00DE5808"/>
    <w:rsid w:val="00DE5B53"/>
    <w:rsid w:val="00DE5E09"/>
    <w:rsid w:val="00DE5E44"/>
    <w:rsid w:val="00DE5FCB"/>
    <w:rsid w:val="00DE6130"/>
    <w:rsid w:val="00DE61BC"/>
    <w:rsid w:val="00DE6473"/>
    <w:rsid w:val="00DE6853"/>
    <w:rsid w:val="00DE6A50"/>
    <w:rsid w:val="00DE6C2D"/>
    <w:rsid w:val="00DE6CDB"/>
    <w:rsid w:val="00DE6D1E"/>
    <w:rsid w:val="00DE6D69"/>
    <w:rsid w:val="00DE6EB6"/>
    <w:rsid w:val="00DE70DE"/>
    <w:rsid w:val="00DE735A"/>
    <w:rsid w:val="00DE73FA"/>
    <w:rsid w:val="00DE7431"/>
    <w:rsid w:val="00DE7B49"/>
    <w:rsid w:val="00DE7C74"/>
    <w:rsid w:val="00DE7D3D"/>
    <w:rsid w:val="00DF0663"/>
    <w:rsid w:val="00DF09C8"/>
    <w:rsid w:val="00DF0C96"/>
    <w:rsid w:val="00DF0F4E"/>
    <w:rsid w:val="00DF0F94"/>
    <w:rsid w:val="00DF11EE"/>
    <w:rsid w:val="00DF1374"/>
    <w:rsid w:val="00DF1668"/>
    <w:rsid w:val="00DF16FB"/>
    <w:rsid w:val="00DF1848"/>
    <w:rsid w:val="00DF1864"/>
    <w:rsid w:val="00DF1A8C"/>
    <w:rsid w:val="00DF1B42"/>
    <w:rsid w:val="00DF1D10"/>
    <w:rsid w:val="00DF1D1D"/>
    <w:rsid w:val="00DF1E65"/>
    <w:rsid w:val="00DF1F43"/>
    <w:rsid w:val="00DF204D"/>
    <w:rsid w:val="00DF205E"/>
    <w:rsid w:val="00DF2195"/>
    <w:rsid w:val="00DF21D9"/>
    <w:rsid w:val="00DF22E6"/>
    <w:rsid w:val="00DF2386"/>
    <w:rsid w:val="00DF23D9"/>
    <w:rsid w:val="00DF2596"/>
    <w:rsid w:val="00DF2862"/>
    <w:rsid w:val="00DF2871"/>
    <w:rsid w:val="00DF289F"/>
    <w:rsid w:val="00DF2A7C"/>
    <w:rsid w:val="00DF2AF1"/>
    <w:rsid w:val="00DF2CDC"/>
    <w:rsid w:val="00DF3091"/>
    <w:rsid w:val="00DF31D4"/>
    <w:rsid w:val="00DF37C4"/>
    <w:rsid w:val="00DF383F"/>
    <w:rsid w:val="00DF3962"/>
    <w:rsid w:val="00DF39D5"/>
    <w:rsid w:val="00DF3AC4"/>
    <w:rsid w:val="00DF3ADF"/>
    <w:rsid w:val="00DF3D65"/>
    <w:rsid w:val="00DF42B0"/>
    <w:rsid w:val="00DF4959"/>
    <w:rsid w:val="00DF4B38"/>
    <w:rsid w:val="00DF4BAA"/>
    <w:rsid w:val="00DF4DC1"/>
    <w:rsid w:val="00DF4E85"/>
    <w:rsid w:val="00DF5084"/>
    <w:rsid w:val="00DF50E8"/>
    <w:rsid w:val="00DF50FE"/>
    <w:rsid w:val="00DF5474"/>
    <w:rsid w:val="00DF55C2"/>
    <w:rsid w:val="00DF57D0"/>
    <w:rsid w:val="00DF5827"/>
    <w:rsid w:val="00DF58AE"/>
    <w:rsid w:val="00DF591F"/>
    <w:rsid w:val="00DF594E"/>
    <w:rsid w:val="00DF5AA0"/>
    <w:rsid w:val="00DF5B6C"/>
    <w:rsid w:val="00DF5C0A"/>
    <w:rsid w:val="00DF5E3F"/>
    <w:rsid w:val="00DF5E99"/>
    <w:rsid w:val="00DF6010"/>
    <w:rsid w:val="00DF612F"/>
    <w:rsid w:val="00DF61C8"/>
    <w:rsid w:val="00DF6231"/>
    <w:rsid w:val="00DF636A"/>
    <w:rsid w:val="00DF63D4"/>
    <w:rsid w:val="00DF63F9"/>
    <w:rsid w:val="00DF648F"/>
    <w:rsid w:val="00DF64D2"/>
    <w:rsid w:val="00DF658E"/>
    <w:rsid w:val="00DF6686"/>
    <w:rsid w:val="00DF6C02"/>
    <w:rsid w:val="00DF6CDC"/>
    <w:rsid w:val="00DF6CE2"/>
    <w:rsid w:val="00DF6E66"/>
    <w:rsid w:val="00DF708E"/>
    <w:rsid w:val="00DF7302"/>
    <w:rsid w:val="00DF796E"/>
    <w:rsid w:val="00DF7A28"/>
    <w:rsid w:val="00DF7BC5"/>
    <w:rsid w:val="00DF7F8A"/>
    <w:rsid w:val="00E000E4"/>
    <w:rsid w:val="00E00175"/>
    <w:rsid w:val="00E00304"/>
    <w:rsid w:val="00E00347"/>
    <w:rsid w:val="00E00382"/>
    <w:rsid w:val="00E0044C"/>
    <w:rsid w:val="00E004AD"/>
    <w:rsid w:val="00E004F3"/>
    <w:rsid w:val="00E0060E"/>
    <w:rsid w:val="00E00654"/>
    <w:rsid w:val="00E0099F"/>
    <w:rsid w:val="00E00A34"/>
    <w:rsid w:val="00E00B67"/>
    <w:rsid w:val="00E00F6F"/>
    <w:rsid w:val="00E01332"/>
    <w:rsid w:val="00E01338"/>
    <w:rsid w:val="00E01385"/>
    <w:rsid w:val="00E0147F"/>
    <w:rsid w:val="00E01660"/>
    <w:rsid w:val="00E017A1"/>
    <w:rsid w:val="00E01A61"/>
    <w:rsid w:val="00E01B1A"/>
    <w:rsid w:val="00E01BE5"/>
    <w:rsid w:val="00E01E4D"/>
    <w:rsid w:val="00E01EDE"/>
    <w:rsid w:val="00E01FC7"/>
    <w:rsid w:val="00E01FED"/>
    <w:rsid w:val="00E02098"/>
    <w:rsid w:val="00E02162"/>
    <w:rsid w:val="00E02204"/>
    <w:rsid w:val="00E02507"/>
    <w:rsid w:val="00E026E0"/>
    <w:rsid w:val="00E02837"/>
    <w:rsid w:val="00E02844"/>
    <w:rsid w:val="00E02A3C"/>
    <w:rsid w:val="00E02A4A"/>
    <w:rsid w:val="00E02CD4"/>
    <w:rsid w:val="00E02D7D"/>
    <w:rsid w:val="00E0315D"/>
    <w:rsid w:val="00E03236"/>
    <w:rsid w:val="00E03248"/>
    <w:rsid w:val="00E03340"/>
    <w:rsid w:val="00E036C1"/>
    <w:rsid w:val="00E037E7"/>
    <w:rsid w:val="00E03AD4"/>
    <w:rsid w:val="00E03CCC"/>
    <w:rsid w:val="00E03E45"/>
    <w:rsid w:val="00E0421A"/>
    <w:rsid w:val="00E04599"/>
    <w:rsid w:val="00E045C5"/>
    <w:rsid w:val="00E04627"/>
    <w:rsid w:val="00E047CE"/>
    <w:rsid w:val="00E04D0A"/>
    <w:rsid w:val="00E04D2B"/>
    <w:rsid w:val="00E04DE4"/>
    <w:rsid w:val="00E04F35"/>
    <w:rsid w:val="00E0549D"/>
    <w:rsid w:val="00E055CD"/>
    <w:rsid w:val="00E055D5"/>
    <w:rsid w:val="00E05CFB"/>
    <w:rsid w:val="00E060C7"/>
    <w:rsid w:val="00E067ED"/>
    <w:rsid w:val="00E068F8"/>
    <w:rsid w:val="00E069FD"/>
    <w:rsid w:val="00E06A0A"/>
    <w:rsid w:val="00E06B7F"/>
    <w:rsid w:val="00E06C46"/>
    <w:rsid w:val="00E06C95"/>
    <w:rsid w:val="00E06E60"/>
    <w:rsid w:val="00E071A7"/>
    <w:rsid w:val="00E07454"/>
    <w:rsid w:val="00E0749D"/>
    <w:rsid w:val="00E075B5"/>
    <w:rsid w:val="00E0773A"/>
    <w:rsid w:val="00E07770"/>
    <w:rsid w:val="00E078E0"/>
    <w:rsid w:val="00E07AB5"/>
    <w:rsid w:val="00E07ED8"/>
    <w:rsid w:val="00E1005D"/>
    <w:rsid w:val="00E1006C"/>
    <w:rsid w:val="00E100A3"/>
    <w:rsid w:val="00E1043E"/>
    <w:rsid w:val="00E10592"/>
    <w:rsid w:val="00E105A3"/>
    <w:rsid w:val="00E10935"/>
    <w:rsid w:val="00E10A04"/>
    <w:rsid w:val="00E10A29"/>
    <w:rsid w:val="00E10A3C"/>
    <w:rsid w:val="00E10BE4"/>
    <w:rsid w:val="00E10E35"/>
    <w:rsid w:val="00E1108C"/>
    <w:rsid w:val="00E11175"/>
    <w:rsid w:val="00E1120F"/>
    <w:rsid w:val="00E11B88"/>
    <w:rsid w:val="00E12116"/>
    <w:rsid w:val="00E1227C"/>
    <w:rsid w:val="00E123B4"/>
    <w:rsid w:val="00E126C8"/>
    <w:rsid w:val="00E1270C"/>
    <w:rsid w:val="00E12E41"/>
    <w:rsid w:val="00E12EBA"/>
    <w:rsid w:val="00E131BB"/>
    <w:rsid w:val="00E13246"/>
    <w:rsid w:val="00E13335"/>
    <w:rsid w:val="00E13402"/>
    <w:rsid w:val="00E13912"/>
    <w:rsid w:val="00E13B26"/>
    <w:rsid w:val="00E13DF6"/>
    <w:rsid w:val="00E13E16"/>
    <w:rsid w:val="00E1410C"/>
    <w:rsid w:val="00E14113"/>
    <w:rsid w:val="00E1412A"/>
    <w:rsid w:val="00E141E4"/>
    <w:rsid w:val="00E141FB"/>
    <w:rsid w:val="00E142EA"/>
    <w:rsid w:val="00E14616"/>
    <w:rsid w:val="00E1478A"/>
    <w:rsid w:val="00E147C5"/>
    <w:rsid w:val="00E148F4"/>
    <w:rsid w:val="00E14916"/>
    <w:rsid w:val="00E1492C"/>
    <w:rsid w:val="00E14984"/>
    <w:rsid w:val="00E14AB1"/>
    <w:rsid w:val="00E14BCC"/>
    <w:rsid w:val="00E14C9A"/>
    <w:rsid w:val="00E14D5E"/>
    <w:rsid w:val="00E150EC"/>
    <w:rsid w:val="00E1520A"/>
    <w:rsid w:val="00E15210"/>
    <w:rsid w:val="00E152D7"/>
    <w:rsid w:val="00E15424"/>
    <w:rsid w:val="00E1545E"/>
    <w:rsid w:val="00E154AF"/>
    <w:rsid w:val="00E155EC"/>
    <w:rsid w:val="00E156F5"/>
    <w:rsid w:val="00E1592A"/>
    <w:rsid w:val="00E159A3"/>
    <w:rsid w:val="00E159E1"/>
    <w:rsid w:val="00E15AFC"/>
    <w:rsid w:val="00E15CF2"/>
    <w:rsid w:val="00E15F5A"/>
    <w:rsid w:val="00E1614A"/>
    <w:rsid w:val="00E161B4"/>
    <w:rsid w:val="00E162E2"/>
    <w:rsid w:val="00E164FD"/>
    <w:rsid w:val="00E16559"/>
    <w:rsid w:val="00E16749"/>
    <w:rsid w:val="00E16A25"/>
    <w:rsid w:val="00E16A74"/>
    <w:rsid w:val="00E16EE0"/>
    <w:rsid w:val="00E16F27"/>
    <w:rsid w:val="00E16F3D"/>
    <w:rsid w:val="00E1706C"/>
    <w:rsid w:val="00E177A6"/>
    <w:rsid w:val="00E179D5"/>
    <w:rsid w:val="00E17A5C"/>
    <w:rsid w:val="00E17A74"/>
    <w:rsid w:val="00E17D66"/>
    <w:rsid w:val="00E17EDC"/>
    <w:rsid w:val="00E20139"/>
    <w:rsid w:val="00E201AE"/>
    <w:rsid w:val="00E202CB"/>
    <w:rsid w:val="00E203D8"/>
    <w:rsid w:val="00E206E5"/>
    <w:rsid w:val="00E208B1"/>
    <w:rsid w:val="00E208C6"/>
    <w:rsid w:val="00E2097C"/>
    <w:rsid w:val="00E20A1B"/>
    <w:rsid w:val="00E20AAA"/>
    <w:rsid w:val="00E20F09"/>
    <w:rsid w:val="00E20F33"/>
    <w:rsid w:val="00E20FF6"/>
    <w:rsid w:val="00E2106C"/>
    <w:rsid w:val="00E212C8"/>
    <w:rsid w:val="00E21901"/>
    <w:rsid w:val="00E21931"/>
    <w:rsid w:val="00E21ADE"/>
    <w:rsid w:val="00E21C0C"/>
    <w:rsid w:val="00E21D8F"/>
    <w:rsid w:val="00E22026"/>
    <w:rsid w:val="00E2213C"/>
    <w:rsid w:val="00E22417"/>
    <w:rsid w:val="00E224BE"/>
    <w:rsid w:val="00E224FB"/>
    <w:rsid w:val="00E22719"/>
    <w:rsid w:val="00E2271D"/>
    <w:rsid w:val="00E22813"/>
    <w:rsid w:val="00E22882"/>
    <w:rsid w:val="00E22DAB"/>
    <w:rsid w:val="00E23112"/>
    <w:rsid w:val="00E233C4"/>
    <w:rsid w:val="00E2354C"/>
    <w:rsid w:val="00E237ED"/>
    <w:rsid w:val="00E23893"/>
    <w:rsid w:val="00E239CB"/>
    <w:rsid w:val="00E23AB5"/>
    <w:rsid w:val="00E23BE7"/>
    <w:rsid w:val="00E23CB0"/>
    <w:rsid w:val="00E2407B"/>
    <w:rsid w:val="00E241DA"/>
    <w:rsid w:val="00E2468A"/>
    <w:rsid w:val="00E24B12"/>
    <w:rsid w:val="00E24BD7"/>
    <w:rsid w:val="00E24BFC"/>
    <w:rsid w:val="00E24E73"/>
    <w:rsid w:val="00E25338"/>
    <w:rsid w:val="00E2537C"/>
    <w:rsid w:val="00E253D8"/>
    <w:rsid w:val="00E2560D"/>
    <w:rsid w:val="00E25759"/>
    <w:rsid w:val="00E2581D"/>
    <w:rsid w:val="00E25AD8"/>
    <w:rsid w:val="00E25C48"/>
    <w:rsid w:val="00E25D88"/>
    <w:rsid w:val="00E25E0A"/>
    <w:rsid w:val="00E262F1"/>
    <w:rsid w:val="00E26442"/>
    <w:rsid w:val="00E2649E"/>
    <w:rsid w:val="00E26648"/>
    <w:rsid w:val="00E2671B"/>
    <w:rsid w:val="00E26729"/>
    <w:rsid w:val="00E26A6A"/>
    <w:rsid w:val="00E26BA2"/>
    <w:rsid w:val="00E26E4F"/>
    <w:rsid w:val="00E26E8A"/>
    <w:rsid w:val="00E26EFD"/>
    <w:rsid w:val="00E26FF8"/>
    <w:rsid w:val="00E2716D"/>
    <w:rsid w:val="00E271E7"/>
    <w:rsid w:val="00E27392"/>
    <w:rsid w:val="00E2759B"/>
    <w:rsid w:val="00E27643"/>
    <w:rsid w:val="00E276BD"/>
    <w:rsid w:val="00E2776A"/>
    <w:rsid w:val="00E2783B"/>
    <w:rsid w:val="00E27A8A"/>
    <w:rsid w:val="00E27B37"/>
    <w:rsid w:val="00E300E6"/>
    <w:rsid w:val="00E30219"/>
    <w:rsid w:val="00E307E7"/>
    <w:rsid w:val="00E30909"/>
    <w:rsid w:val="00E30AC8"/>
    <w:rsid w:val="00E30D4D"/>
    <w:rsid w:val="00E30DF3"/>
    <w:rsid w:val="00E30EE6"/>
    <w:rsid w:val="00E30F39"/>
    <w:rsid w:val="00E30F7D"/>
    <w:rsid w:val="00E310C4"/>
    <w:rsid w:val="00E313DA"/>
    <w:rsid w:val="00E314E8"/>
    <w:rsid w:val="00E3153C"/>
    <w:rsid w:val="00E31940"/>
    <w:rsid w:val="00E31A59"/>
    <w:rsid w:val="00E31ACA"/>
    <w:rsid w:val="00E31D64"/>
    <w:rsid w:val="00E32075"/>
    <w:rsid w:val="00E3241E"/>
    <w:rsid w:val="00E32620"/>
    <w:rsid w:val="00E327D3"/>
    <w:rsid w:val="00E327E0"/>
    <w:rsid w:val="00E32A29"/>
    <w:rsid w:val="00E32ACA"/>
    <w:rsid w:val="00E32B03"/>
    <w:rsid w:val="00E32B0D"/>
    <w:rsid w:val="00E32D9F"/>
    <w:rsid w:val="00E32E11"/>
    <w:rsid w:val="00E32E7C"/>
    <w:rsid w:val="00E33086"/>
    <w:rsid w:val="00E330CD"/>
    <w:rsid w:val="00E33545"/>
    <w:rsid w:val="00E335F9"/>
    <w:rsid w:val="00E336E3"/>
    <w:rsid w:val="00E33A48"/>
    <w:rsid w:val="00E33B3F"/>
    <w:rsid w:val="00E33CB3"/>
    <w:rsid w:val="00E33D3C"/>
    <w:rsid w:val="00E34095"/>
    <w:rsid w:val="00E3435B"/>
    <w:rsid w:val="00E34381"/>
    <w:rsid w:val="00E3443D"/>
    <w:rsid w:val="00E34536"/>
    <w:rsid w:val="00E34971"/>
    <w:rsid w:val="00E34ABB"/>
    <w:rsid w:val="00E34C37"/>
    <w:rsid w:val="00E34C4E"/>
    <w:rsid w:val="00E34F05"/>
    <w:rsid w:val="00E35132"/>
    <w:rsid w:val="00E351AB"/>
    <w:rsid w:val="00E351FA"/>
    <w:rsid w:val="00E35472"/>
    <w:rsid w:val="00E35A11"/>
    <w:rsid w:val="00E35C73"/>
    <w:rsid w:val="00E35D1D"/>
    <w:rsid w:val="00E36324"/>
    <w:rsid w:val="00E36427"/>
    <w:rsid w:val="00E36935"/>
    <w:rsid w:val="00E37025"/>
    <w:rsid w:val="00E3703E"/>
    <w:rsid w:val="00E371A2"/>
    <w:rsid w:val="00E37227"/>
    <w:rsid w:val="00E37425"/>
    <w:rsid w:val="00E37450"/>
    <w:rsid w:val="00E3751D"/>
    <w:rsid w:val="00E37A04"/>
    <w:rsid w:val="00E37C2B"/>
    <w:rsid w:val="00E37CDA"/>
    <w:rsid w:val="00E37D79"/>
    <w:rsid w:val="00E403E9"/>
    <w:rsid w:val="00E40404"/>
    <w:rsid w:val="00E4060B"/>
    <w:rsid w:val="00E4069F"/>
    <w:rsid w:val="00E409C5"/>
    <w:rsid w:val="00E40AB1"/>
    <w:rsid w:val="00E40AD7"/>
    <w:rsid w:val="00E40EA1"/>
    <w:rsid w:val="00E40EA6"/>
    <w:rsid w:val="00E40EAC"/>
    <w:rsid w:val="00E40EBE"/>
    <w:rsid w:val="00E41203"/>
    <w:rsid w:val="00E4161A"/>
    <w:rsid w:val="00E41765"/>
    <w:rsid w:val="00E41980"/>
    <w:rsid w:val="00E41C0D"/>
    <w:rsid w:val="00E41C2E"/>
    <w:rsid w:val="00E41E03"/>
    <w:rsid w:val="00E42052"/>
    <w:rsid w:val="00E42266"/>
    <w:rsid w:val="00E423DC"/>
    <w:rsid w:val="00E4273C"/>
    <w:rsid w:val="00E42852"/>
    <w:rsid w:val="00E42937"/>
    <w:rsid w:val="00E429CF"/>
    <w:rsid w:val="00E42D18"/>
    <w:rsid w:val="00E42F0E"/>
    <w:rsid w:val="00E43158"/>
    <w:rsid w:val="00E4315D"/>
    <w:rsid w:val="00E431DB"/>
    <w:rsid w:val="00E43213"/>
    <w:rsid w:val="00E433C5"/>
    <w:rsid w:val="00E434F5"/>
    <w:rsid w:val="00E43651"/>
    <w:rsid w:val="00E438C8"/>
    <w:rsid w:val="00E439FF"/>
    <w:rsid w:val="00E43A57"/>
    <w:rsid w:val="00E43D66"/>
    <w:rsid w:val="00E44212"/>
    <w:rsid w:val="00E445DE"/>
    <w:rsid w:val="00E44683"/>
    <w:rsid w:val="00E44938"/>
    <w:rsid w:val="00E44ADD"/>
    <w:rsid w:val="00E44D28"/>
    <w:rsid w:val="00E44D60"/>
    <w:rsid w:val="00E44D61"/>
    <w:rsid w:val="00E44DAE"/>
    <w:rsid w:val="00E44DC3"/>
    <w:rsid w:val="00E44EF5"/>
    <w:rsid w:val="00E44FF8"/>
    <w:rsid w:val="00E4503B"/>
    <w:rsid w:val="00E455C3"/>
    <w:rsid w:val="00E45774"/>
    <w:rsid w:val="00E45B79"/>
    <w:rsid w:val="00E45BDF"/>
    <w:rsid w:val="00E45C0C"/>
    <w:rsid w:val="00E45C3B"/>
    <w:rsid w:val="00E45DC6"/>
    <w:rsid w:val="00E45E97"/>
    <w:rsid w:val="00E4616E"/>
    <w:rsid w:val="00E462E2"/>
    <w:rsid w:val="00E46815"/>
    <w:rsid w:val="00E46883"/>
    <w:rsid w:val="00E46B41"/>
    <w:rsid w:val="00E46BF6"/>
    <w:rsid w:val="00E474FF"/>
    <w:rsid w:val="00E4781D"/>
    <w:rsid w:val="00E47870"/>
    <w:rsid w:val="00E478DE"/>
    <w:rsid w:val="00E47937"/>
    <w:rsid w:val="00E47963"/>
    <w:rsid w:val="00E47BA1"/>
    <w:rsid w:val="00E47E89"/>
    <w:rsid w:val="00E47E8C"/>
    <w:rsid w:val="00E47EB4"/>
    <w:rsid w:val="00E47EF0"/>
    <w:rsid w:val="00E47F6F"/>
    <w:rsid w:val="00E5022D"/>
    <w:rsid w:val="00E502C2"/>
    <w:rsid w:val="00E503DC"/>
    <w:rsid w:val="00E504E4"/>
    <w:rsid w:val="00E50629"/>
    <w:rsid w:val="00E5069B"/>
    <w:rsid w:val="00E506AE"/>
    <w:rsid w:val="00E5072C"/>
    <w:rsid w:val="00E509B4"/>
    <w:rsid w:val="00E50AC5"/>
    <w:rsid w:val="00E50B16"/>
    <w:rsid w:val="00E510FE"/>
    <w:rsid w:val="00E5163E"/>
    <w:rsid w:val="00E51783"/>
    <w:rsid w:val="00E51F0D"/>
    <w:rsid w:val="00E520F2"/>
    <w:rsid w:val="00E521AA"/>
    <w:rsid w:val="00E5235E"/>
    <w:rsid w:val="00E528AE"/>
    <w:rsid w:val="00E5295A"/>
    <w:rsid w:val="00E529B1"/>
    <w:rsid w:val="00E52BB8"/>
    <w:rsid w:val="00E52C76"/>
    <w:rsid w:val="00E52D04"/>
    <w:rsid w:val="00E530B8"/>
    <w:rsid w:val="00E530DA"/>
    <w:rsid w:val="00E531CC"/>
    <w:rsid w:val="00E53243"/>
    <w:rsid w:val="00E53469"/>
    <w:rsid w:val="00E5376B"/>
    <w:rsid w:val="00E53984"/>
    <w:rsid w:val="00E53EE2"/>
    <w:rsid w:val="00E5415C"/>
    <w:rsid w:val="00E54179"/>
    <w:rsid w:val="00E54326"/>
    <w:rsid w:val="00E546A3"/>
    <w:rsid w:val="00E554FE"/>
    <w:rsid w:val="00E55641"/>
    <w:rsid w:val="00E55898"/>
    <w:rsid w:val="00E55AB3"/>
    <w:rsid w:val="00E55B5D"/>
    <w:rsid w:val="00E55CFC"/>
    <w:rsid w:val="00E55D65"/>
    <w:rsid w:val="00E55E94"/>
    <w:rsid w:val="00E55EA0"/>
    <w:rsid w:val="00E56062"/>
    <w:rsid w:val="00E56097"/>
    <w:rsid w:val="00E561FD"/>
    <w:rsid w:val="00E56217"/>
    <w:rsid w:val="00E562DB"/>
    <w:rsid w:val="00E5634E"/>
    <w:rsid w:val="00E56503"/>
    <w:rsid w:val="00E56663"/>
    <w:rsid w:val="00E5692C"/>
    <w:rsid w:val="00E56A06"/>
    <w:rsid w:val="00E56A87"/>
    <w:rsid w:val="00E5752E"/>
    <w:rsid w:val="00E5765B"/>
    <w:rsid w:val="00E578A9"/>
    <w:rsid w:val="00E60146"/>
    <w:rsid w:val="00E60158"/>
    <w:rsid w:val="00E60315"/>
    <w:rsid w:val="00E6053E"/>
    <w:rsid w:val="00E60550"/>
    <w:rsid w:val="00E60638"/>
    <w:rsid w:val="00E6087F"/>
    <w:rsid w:val="00E60A38"/>
    <w:rsid w:val="00E60BAA"/>
    <w:rsid w:val="00E60C81"/>
    <w:rsid w:val="00E60DA1"/>
    <w:rsid w:val="00E60DF8"/>
    <w:rsid w:val="00E60F44"/>
    <w:rsid w:val="00E61133"/>
    <w:rsid w:val="00E61166"/>
    <w:rsid w:val="00E61605"/>
    <w:rsid w:val="00E61754"/>
    <w:rsid w:val="00E617B8"/>
    <w:rsid w:val="00E61886"/>
    <w:rsid w:val="00E61AA4"/>
    <w:rsid w:val="00E61B11"/>
    <w:rsid w:val="00E6229C"/>
    <w:rsid w:val="00E622D8"/>
    <w:rsid w:val="00E625CF"/>
    <w:rsid w:val="00E627D6"/>
    <w:rsid w:val="00E62836"/>
    <w:rsid w:val="00E62BC2"/>
    <w:rsid w:val="00E6336D"/>
    <w:rsid w:val="00E634CE"/>
    <w:rsid w:val="00E6361A"/>
    <w:rsid w:val="00E63666"/>
    <w:rsid w:val="00E63756"/>
    <w:rsid w:val="00E638B8"/>
    <w:rsid w:val="00E63A6B"/>
    <w:rsid w:val="00E63CD4"/>
    <w:rsid w:val="00E63F35"/>
    <w:rsid w:val="00E646F1"/>
    <w:rsid w:val="00E647DB"/>
    <w:rsid w:val="00E64C0E"/>
    <w:rsid w:val="00E65098"/>
    <w:rsid w:val="00E650E9"/>
    <w:rsid w:val="00E651D7"/>
    <w:rsid w:val="00E654C3"/>
    <w:rsid w:val="00E6555A"/>
    <w:rsid w:val="00E658F7"/>
    <w:rsid w:val="00E65BFD"/>
    <w:rsid w:val="00E662F0"/>
    <w:rsid w:val="00E665B8"/>
    <w:rsid w:val="00E6663F"/>
    <w:rsid w:val="00E6677F"/>
    <w:rsid w:val="00E667AD"/>
    <w:rsid w:val="00E669CB"/>
    <w:rsid w:val="00E66C13"/>
    <w:rsid w:val="00E66CA2"/>
    <w:rsid w:val="00E66CF0"/>
    <w:rsid w:val="00E66E35"/>
    <w:rsid w:val="00E66FC5"/>
    <w:rsid w:val="00E670D4"/>
    <w:rsid w:val="00E670E3"/>
    <w:rsid w:val="00E67458"/>
    <w:rsid w:val="00E674D7"/>
    <w:rsid w:val="00E674E3"/>
    <w:rsid w:val="00E676B4"/>
    <w:rsid w:val="00E676E7"/>
    <w:rsid w:val="00E678EA"/>
    <w:rsid w:val="00E70887"/>
    <w:rsid w:val="00E7091D"/>
    <w:rsid w:val="00E70AA8"/>
    <w:rsid w:val="00E70C11"/>
    <w:rsid w:val="00E710FF"/>
    <w:rsid w:val="00E71278"/>
    <w:rsid w:val="00E712E4"/>
    <w:rsid w:val="00E71430"/>
    <w:rsid w:val="00E71483"/>
    <w:rsid w:val="00E71829"/>
    <w:rsid w:val="00E7185B"/>
    <w:rsid w:val="00E7187D"/>
    <w:rsid w:val="00E71CF0"/>
    <w:rsid w:val="00E71F31"/>
    <w:rsid w:val="00E7215E"/>
    <w:rsid w:val="00E721F1"/>
    <w:rsid w:val="00E72328"/>
    <w:rsid w:val="00E725C7"/>
    <w:rsid w:val="00E728CC"/>
    <w:rsid w:val="00E72A34"/>
    <w:rsid w:val="00E72ECD"/>
    <w:rsid w:val="00E7302F"/>
    <w:rsid w:val="00E730C4"/>
    <w:rsid w:val="00E7311F"/>
    <w:rsid w:val="00E73301"/>
    <w:rsid w:val="00E73324"/>
    <w:rsid w:val="00E733A0"/>
    <w:rsid w:val="00E734E4"/>
    <w:rsid w:val="00E73AAF"/>
    <w:rsid w:val="00E73FC6"/>
    <w:rsid w:val="00E74268"/>
    <w:rsid w:val="00E742DA"/>
    <w:rsid w:val="00E743FD"/>
    <w:rsid w:val="00E74755"/>
    <w:rsid w:val="00E747BE"/>
    <w:rsid w:val="00E74BA7"/>
    <w:rsid w:val="00E74CAF"/>
    <w:rsid w:val="00E74DE4"/>
    <w:rsid w:val="00E74F4F"/>
    <w:rsid w:val="00E74FBC"/>
    <w:rsid w:val="00E75302"/>
    <w:rsid w:val="00E75546"/>
    <w:rsid w:val="00E755DF"/>
    <w:rsid w:val="00E75699"/>
    <w:rsid w:val="00E756E4"/>
    <w:rsid w:val="00E756EC"/>
    <w:rsid w:val="00E75729"/>
    <w:rsid w:val="00E75829"/>
    <w:rsid w:val="00E758EA"/>
    <w:rsid w:val="00E75931"/>
    <w:rsid w:val="00E7593B"/>
    <w:rsid w:val="00E75D6C"/>
    <w:rsid w:val="00E764FD"/>
    <w:rsid w:val="00E7657C"/>
    <w:rsid w:val="00E767DF"/>
    <w:rsid w:val="00E76B17"/>
    <w:rsid w:val="00E76CE9"/>
    <w:rsid w:val="00E76CFE"/>
    <w:rsid w:val="00E76D58"/>
    <w:rsid w:val="00E76E98"/>
    <w:rsid w:val="00E76F1B"/>
    <w:rsid w:val="00E771CB"/>
    <w:rsid w:val="00E772A0"/>
    <w:rsid w:val="00E772C9"/>
    <w:rsid w:val="00E7739F"/>
    <w:rsid w:val="00E77448"/>
    <w:rsid w:val="00E775AC"/>
    <w:rsid w:val="00E775DA"/>
    <w:rsid w:val="00E776D7"/>
    <w:rsid w:val="00E7785B"/>
    <w:rsid w:val="00E77A77"/>
    <w:rsid w:val="00E77AA7"/>
    <w:rsid w:val="00E77ADD"/>
    <w:rsid w:val="00E77B38"/>
    <w:rsid w:val="00E77C76"/>
    <w:rsid w:val="00E77E3B"/>
    <w:rsid w:val="00E80146"/>
    <w:rsid w:val="00E801B2"/>
    <w:rsid w:val="00E806CA"/>
    <w:rsid w:val="00E80896"/>
    <w:rsid w:val="00E80961"/>
    <w:rsid w:val="00E80979"/>
    <w:rsid w:val="00E809FE"/>
    <w:rsid w:val="00E80A5B"/>
    <w:rsid w:val="00E80B4E"/>
    <w:rsid w:val="00E81750"/>
    <w:rsid w:val="00E819F5"/>
    <w:rsid w:val="00E81ED3"/>
    <w:rsid w:val="00E81FA8"/>
    <w:rsid w:val="00E82155"/>
    <w:rsid w:val="00E82406"/>
    <w:rsid w:val="00E82844"/>
    <w:rsid w:val="00E8285A"/>
    <w:rsid w:val="00E82C96"/>
    <w:rsid w:val="00E82C9C"/>
    <w:rsid w:val="00E82D05"/>
    <w:rsid w:val="00E831AE"/>
    <w:rsid w:val="00E832A5"/>
    <w:rsid w:val="00E83343"/>
    <w:rsid w:val="00E83428"/>
    <w:rsid w:val="00E8396A"/>
    <w:rsid w:val="00E83BA3"/>
    <w:rsid w:val="00E83D5C"/>
    <w:rsid w:val="00E83DC3"/>
    <w:rsid w:val="00E83DD1"/>
    <w:rsid w:val="00E83E3E"/>
    <w:rsid w:val="00E84347"/>
    <w:rsid w:val="00E8441F"/>
    <w:rsid w:val="00E84435"/>
    <w:rsid w:val="00E8472E"/>
    <w:rsid w:val="00E848C6"/>
    <w:rsid w:val="00E84916"/>
    <w:rsid w:val="00E8493D"/>
    <w:rsid w:val="00E84D73"/>
    <w:rsid w:val="00E84FDB"/>
    <w:rsid w:val="00E8503B"/>
    <w:rsid w:val="00E85179"/>
    <w:rsid w:val="00E8536C"/>
    <w:rsid w:val="00E8554B"/>
    <w:rsid w:val="00E856E8"/>
    <w:rsid w:val="00E859E0"/>
    <w:rsid w:val="00E85AEB"/>
    <w:rsid w:val="00E85CC9"/>
    <w:rsid w:val="00E85D0E"/>
    <w:rsid w:val="00E85D60"/>
    <w:rsid w:val="00E85D79"/>
    <w:rsid w:val="00E85DEF"/>
    <w:rsid w:val="00E8618B"/>
    <w:rsid w:val="00E86443"/>
    <w:rsid w:val="00E8668D"/>
    <w:rsid w:val="00E86ADC"/>
    <w:rsid w:val="00E86BF0"/>
    <w:rsid w:val="00E8700A"/>
    <w:rsid w:val="00E87095"/>
    <w:rsid w:val="00E87233"/>
    <w:rsid w:val="00E8736E"/>
    <w:rsid w:val="00E874A3"/>
    <w:rsid w:val="00E874BB"/>
    <w:rsid w:val="00E8751D"/>
    <w:rsid w:val="00E87624"/>
    <w:rsid w:val="00E87900"/>
    <w:rsid w:val="00E87BAC"/>
    <w:rsid w:val="00E90238"/>
    <w:rsid w:val="00E902E7"/>
    <w:rsid w:val="00E90436"/>
    <w:rsid w:val="00E90583"/>
    <w:rsid w:val="00E90600"/>
    <w:rsid w:val="00E906D8"/>
    <w:rsid w:val="00E906E1"/>
    <w:rsid w:val="00E90823"/>
    <w:rsid w:val="00E90AE7"/>
    <w:rsid w:val="00E90C47"/>
    <w:rsid w:val="00E9119A"/>
    <w:rsid w:val="00E91262"/>
    <w:rsid w:val="00E91A8A"/>
    <w:rsid w:val="00E91D23"/>
    <w:rsid w:val="00E91D78"/>
    <w:rsid w:val="00E91E1A"/>
    <w:rsid w:val="00E921EC"/>
    <w:rsid w:val="00E92322"/>
    <w:rsid w:val="00E923A7"/>
    <w:rsid w:val="00E92406"/>
    <w:rsid w:val="00E9254A"/>
    <w:rsid w:val="00E92696"/>
    <w:rsid w:val="00E92851"/>
    <w:rsid w:val="00E928CE"/>
    <w:rsid w:val="00E92A70"/>
    <w:rsid w:val="00E92B0D"/>
    <w:rsid w:val="00E92D48"/>
    <w:rsid w:val="00E92E61"/>
    <w:rsid w:val="00E930CA"/>
    <w:rsid w:val="00E931B8"/>
    <w:rsid w:val="00E937DA"/>
    <w:rsid w:val="00E93C81"/>
    <w:rsid w:val="00E93D57"/>
    <w:rsid w:val="00E940F4"/>
    <w:rsid w:val="00E9413B"/>
    <w:rsid w:val="00E94610"/>
    <w:rsid w:val="00E94B58"/>
    <w:rsid w:val="00E94E04"/>
    <w:rsid w:val="00E95022"/>
    <w:rsid w:val="00E95181"/>
    <w:rsid w:val="00E954BA"/>
    <w:rsid w:val="00E95D7E"/>
    <w:rsid w:val="00E95FEF"/>
    <w:rsid w:val="00E96113"/>
    <w:rsid w:val="00E96462"/>
    <w:rsid w:val="00E9651A"/>
    <w:rsid w:val="00E96530"/>
    <w:rsid w:val="00E9671B"/>
    <w:rsid w:val="00E967ED"/>
    <w:rsid w:val="00E96BB2"/>
    <w:rsid w:val="00E96C58"/>
    <w:rsid w:val="00E96CDB"/>
    <w:rsid w:val="00E96CFC"/>
    <w:rsid w:val="00E96FA5"/>
    <w:rsid w:val="00E9711C"/>
    <w:rsid w:val="00E971F4"/>
    <w:rsid w:val="00E97205"/>
    <w:rsid w:val="00E97290"/>
    <w:rsid w:val="00E97292"/>
    <w:rsid w:val="00E9769A"/>
    <w:rsid w:val="00E976AF"/>
    <w:rsid w:val="00E977FC"/>
    <w:rsid w:val="00E978A7"/>
    <w:rsid w:val="00E97A83"/>
    <w:rsid w:val="00E97BE3"/>
    <w:rsid w:val="00E97BFE"/>
    <w:rsid w:val="00E97C38"/>
    <w:rsid w:val="00E97E6E"/>
    <w:rsid w:val="00EA00CA"/>
    <w:rsid w:val="00EA00DE"/>
    <w:rsid w:val="00EA00F7"/>
    <w:rsid w:val="00EA0EAE"/>
    <w:rsid w:val="00EA1224"/>
    <w:rsid w:val="00EA1230"/>
    <w:rsid w:val="00EA15E6"/>
    <w:rsid w:val="00EA1957"/>
    <w:rsid w:val="00EA1C06"/>
    <w:rsid w:val="00EA2029"/>
    <w:rsid w:val="00EA2874"/>
    <w:rsid w:val="00EA2B8B"/>
    <w:rsid w:val="00EA2F5D"/>
    <w:rsid w:val="00EA3254"/>
    <w:rsid w:val="00EA3275"/>
    <w:rsid w:val="00EA3543"/>
    <w:rsid w:val="00EA3594"/>
    <w:rsid w:val="00EA35BB"/>
    <w:rsid w:val="00EA3607"/>
    <w:rsid w:val="00EA3790"/>
    <w:rsid w:val="00EA387B"/>
    <w:rsid w:val="00EA3BB4"/>
    <w:rsid w:val="00EA3E2F"/>
    <w:rsid w:val="00EA4077"/>
    <w:rsid w:val="00EA4108"/>
    <w:rsid w:val="00EA4370"/>
    <w:rsid w:val="00EA4503"/>
    <w:rsid w:val="00EA45D3"/>
    <w:rsid w:val="00EA4877"/>
    <w:rsid w:val="00EA49A6"/>
    <w:rsid w:val="00EA4ACC"/>
    <w:rsid w:val="00EA4F7F"/>
    <w:rsid w:val="00EA521A"/>
    <w:rsid w:val="00EA539A"/>
    <w:rsid w:val="00EA53C1"/>
    <w:rsid w:val="00EA53E8"/>
    <w:rsid w:val="00EA5745"/>
    <w:rsid w:val="00EA5A48"/>
    <w:rsid w:val="00EA5E83"/>
    <w:rsid w:val="00EA6161"/>
    <w:rsid w:val="00EA61C1"/>
    <w:rsid w:val="00EA6287"/>
    <w:rsid w:val="00EA633D"/>
    <w:rsid w:val="00EA6353"/>
    <w:rsid w:val="00EA644E"/>
    <w:rsid w:val="00EA6D58"/>
    <w:rsid w:val="00EA6DA1"/>
    <w:rsid w:val="00EA6F19"/>
    <w:rsid w:val="00EA6F84"/>
    <w:rsid w:val="00EA7867"/>
    <w:rsid w:val="00EA7B01"/>
    <w:rsid w:val="00EA7CD3"/>
    <w:rsid w:val="00EB01F2"/>
    <w:rsid w:val="00EB02A3"/>
    <w:rsid w:val="00EB04C9"/>
    <w:rsid w:val="00EB050F"/>
    <w:rsid w:val="00EB0516"/>
    <w:rsid w:val="00EB060B"/>
    <w:rsid w:val="00EB0629"/>
    <w:rsid w:val="00EB0876"/>
    <w:rsid w:val="00EB0A10"/>
    <w:rsid w:val="00EB0CD3"/>
    <w:rsid w:val="00EB0DDE"/>
    <w:rsid w:val="00EB12CC"/>
    <w:rsid w:val="00EB1467"/>
    <w:rsid w:val="00EB149C"/>
    <w:rsid w:val="00EB1509"/>
    <w:rsid w:val="00EB18B0"/>
    <w:rsid w:val="00EB19BD"/>
    <w:rsid w:val="00EB1B3B"/>
    <w:rsid w:val="00EB1C63"/>
    <w:rsid w:val="00EB1D24"/>
    <w:rsid w:val="00EB1E7A"/>
    <w:rsid w:val="00EB2000"/>
    <w:rsid w:val="00EB269F"/>
    <w:rsid w:val="00EB2824"/>
    <w:rsid w:val="00EB2922"/>
    <w:rsid w:val="00EB2939"/>
    <w:rsid w:val="00EB29A6"/>
    <w:rsid w:val="00EB2AE5"/>
    <w:rsid w:val="00EB2E6F"/>
    <w:rsid w:val="00EB2FAC"/>
    <w:rsid w:val="00EB2FC1"/>
    <w:rsid w:val="00EB30F0"/>
    <w:rsid w:val="00EB318E"/>
    <w:rsid w:val="00EB3283"/>
    <w:rsid w:val="00EB4196"/>
    <w:rsid w:val="00EB4628"/>
    <w:rsid w:val="00EB4C3C"/>
    <w:rsid w:val="00EB4CAB"/>
    <w:rsid w:val="00EB4EA3"/>
    <w:rsid w:val="00EB4F9D"/>
    <w:rsid w:val="00EB5499"/>
    <w:rsid w:val="00EB565C"/>
    <w:rsid w:val="00EB579C"/>
    <w:rsid w:val="00EB57A6"/>
    <w:rsid w:val="00EB5831"/>
    <w:rsid w:val="00EB5910"/>
    <w:rsid w:val="00EB5964"/>
    <w:rsid w:val="00EB5BAF"/>
    <w:rsid w:val="00EB5C02"/>
    <w:rsid w:val="00EB5CB8"/>
    <w:rsid w:val="00EB5CDD"/>
    <w:rsid w:val="00EB5DC7"/>
    <w:rsid w:val="00EB6019"/>
    <w:rsid w:val="00EB60F4"/>
    <w:rsid w:val="00EB61AA"/>
    <w:rsid w:val="00EB64EB"/>
    <w:rsid w:val="00EB6731"/>
    <w:rsid w:val="00EB67BB"/>
    <w:rsid w:val="00EB67E0"/>
    <w:rsid w:val="00EB69FA"/>
    <w:rsid w:val="00EB6B6E"/>
    <w:rsid w:val="00EB6D26"/>
    <w:rsid w:val="00EB6F12"/>
    <w:rsid w:val="00EB6F56"/>
    <w:rsid w:val="00EB6FE0"/>
    <w:rsid w:val="00EB6FEC"/>
    <w:rsid w:val="00EB742B"/>
    <w:rsid w:val="00EB74B3"/>
    <w:rsid w:val="00EB7805"/>
    <w:rsid w:val="00EB7A3F"/>
    <w:rsid w:val="00EB7B25"/>
    <w:rsid w:val="00EB7E44"/>
    <w:rsid w:val="00EC001B"/>
    <w:rsid w:val="00EC047B"/>
    <w:rsid w:val="00EC04AB"/>
    <w:rsid w:val="00EC0820"/>
    <w:rsid w:val="00EC08DE"/>
    <w:rsid w:val="00EC0BD5"/>
    <w:rsid w:val="00EC0E28"/>
    <w:rsid w:val="00EC0FAD"/>
    <w:rsid w:val="00EC1032"/>
    <w:rsid w:val="00EC1038"/>
    <w:rsid w:val="00EC1218"/>
    <w:rsid w:val="00EC1460"/>
    <w:rsid w:val="00EC1847"/>
    <w:rsid w:val="00EC1D5B"/>
    <w:rsid w:val="00EC2033"/>
    <w:rsid w:val="00EC2379"/>
    <w:rsid w:val="00EC23AC"/>
    <w:rsid w:val="00EC253A"/>
    <w:rsid w:val="00EC2684"/>
    <w:rsid w:val="00EC28DD"/>
    <w:rsid w:val="00EC2A12"/>
    <w:rsid w:val="00EC2B66"/>
    <w:rsid w:val="00EC2CD9"/>
    <w:rsid w:val="00EC2D91"/>
    <w:rsid w:val="00EC2F01"/>
    <w:rsid w:val="00EC2F04"/>
    <w:rsid w:val="00EC31FB"/>
    <w:rsid w:val="00EC340B"/>
    <w:rsid w:val="00EC35A9"/>
    <w:rsid w:val="00EC3723"/>
    <w:rsid w:val="00EC38F8"/>
    <w:rsid w:val="00EC3967"/>
    <w:rsid w:val="00EC4496"/>
    <w:rsid w:val="00EC44A7"/>
    <w:rsid w:val="00EC4597"/>
    <w:rsid w:val="00EC45DF"/>
    <w:rsid w:val="00EC4877"/>
    <w:rsid w:val="00EC4BEB"/>
    <w:rsid w:val="00EC4CEA"/>
    <w:rsid w:val="00EC53C4"/>
    <w:rsid w:val="00EC58A8"/>
    <w:rsid w:val="00EC598E"/>
    <w:rsid w:val="00EC59EC"/>
    <w:rsid w:val="00EC5E96"/>
    <w:rsid w:val="00EC6049"/>
    <w:rsid w:val="00EC61E2"/>
    <w:rsid w:val="00EC64AF"/>
    <w:rsid w:val="00EC6867"/>
    <w:rsid w:val="00EC6AB6"/>
    <w:rsid w:val="00EC6B5C"/>
    <w:rsid w:val="00EC6EA0"/>
    <w:rsid w:val="00EC7083"/>
    <w:rsid w:val="00EC7101"/>
    <w:rsid w:val="00EC777D"/>
    <w:rsid w:val="00EC7A45"/>
    <w:rsid w:val="00EC7B7D"/>
    <w:rsid w:val="00EC7FB7"/>
    <w:rsid w:val="00EC7FC1"/>
    <w:rsid w:val="00ED0232"/>
    <w:rsid w:val="00ED026A"/>
    <w:rsid w:val="00ED034E"/>
    <w:rsid w:val="00ED036B"/>
    <w:rsid w:val="00ED07B5"/>
    <w:rsid w:val="00ED07D0"/>
    <w:rsid w:val="00ED08C1"/>
    <w:rsid w:val="00ED0963"/>
    <w:rsid w:val="00ED0B9A"/>
    <w:rsid w:val="00ED0D36"/>
    <w:rsid w:val="00ED0F17"/>
    <w:rsid w:val="00ED10C9"/>
    <w:rsid w:val="00ED13CF"/>
    <w:rsid w:val="00ED19BB"/>
    <w:rsid w:val="00ED19DE"/>
    <w:rsid w:val="00ED1D16"/>
    <w:rsid w:val="00ED1E38"/>
    <w:rsid w:val="00ED1F5F"/>
    <w:rsid w:val="00ED2151"/>
    <w:rsid w:val="00ED2175"/>
    <w:rsid w:val="00ED22A7"/>
    <w:rsid w:val="00ED22FE"/>
    <w:rsid w:val="00ED2558"/>
    <w:rsid w:val="00ED25EE"/>
    <w:rsid w:val="00ED25FD"/>
    <w:rsid w:val="00ED3479"/>
    <w:rsid w:val="00ED3648"/>
    <w:rsid w:val="00ED36C5"/>
    <w:rsid w:val="00ED3C93"/>
    <w:rsid w:val="00ED3D10"/>
    <w:rsid w:val="00ED3E18"/>
    <w:rsid w:val="00ED3E4C"/>
    <w:rsid w:val="00ED3FDE"/>
    <w:rsid w:val="00ED417A"/>
    <w:rsid w:val="00ED44EB"/>
    <w:rsid w:val="00ED462A"/>
    <w:rsid w:val="00ED47B7"/>
    <w:rsid w:val="00ED487D"/>
    <w:rsid w:val="00ED48D7"/>
    <w:rsid w:val="00ED49A2"/>
    <w:rsid w:val="00ED4AF8"/>
    <w:rsid w:val="00ED4FE9"/>
    <w:rsid w:val="00ED50AD"/>
    <w:rsid w:val="00ED50BA"/>
    <w:rsid w:val="00ED5208"/>
    <w:rsid w:val="00ED534F"/>
    <w:rsid w:val="00ED5523"/>
    <w:rsid w:val="00ED56E5"/>
    <w:rsid w:val="00ED5912"/>
    <w:rsid w:val="00ED5FB4"/>
    <w:rsid w:val="00ED5FED"/>
    <w:rsid w:val="00ED6048"/>
    <w:rsid w:val="00ED6089"/>
    <w:rsid w:val="00ED60CB"/>
    <w:rsid w:val="00ED6155"/>
    <w:rsid w:val="00ED622B"/>
    <w:rsid w:val="00ED6596"/>
    <w:rsid w:val="00ED65DA"/>
    <w:rsid w:val="00ED65E4"/>
    <w:rsid w:val="00ED664D"/>
    <w:rsid w:val="00ED68F5"/>
    <w:rsid w:val="00ED68F7"/>
    <w:rsid w:val="00ED6A89"/>
    <w:rsid w:val="00ED6B58"/>
    <w:rsid w:val="00ED6BEB"/>
    <w:rsid w:val="00ED6D8F"/>
    <w:rsid w:val="00ED7035"/>
    <w:rsid w:val="00ED71D4"/>
    <w:rsid w:val="00ED755C"/>
    <w:rsid w:val="00ED784A"/>
    <w:rsid w:val="00ED786B"/>
    <w:rsid w:val="00ED79B7"/>
    <w:rsid w:val="00ED7A2F"/>
    <w:rsid w:val="00ED7B4F"/>
    <w:rsid w:val="00ED7C2A"/>
    <w:rsid w:val="00ED7C8C"/>
    <w:rsid w:val="00ED7D1E"/>
    <w:rsid w:val="00ED7E6D"/>
    <w:rsid w:val="00EE014C"/>
    <w:rsid w:val="00EE02D3"/>
    <w:rsid w:val="00EE0374"/>
    <w:rsid w:val="00EE06B8"/>
    <w:rsid w:val="00EE0819"/>
    <w:rsid w:val="00EE0AFD"/>
    <w:rsid w:val="00EE0BAE"/>
    <w:rsid w:val="00EE0CE0"/>
    <w:rsid w:val="00EE1046"/>
    <w:rsid w:val="00EE11CD"/>
    <w:rsid w:val="00EE1364"/>
    <w:rsid w:val="00EE198B"/>
    <w:rsid w:val="00EE198D"/>
    <w:rsid w:val="00EE1BE6"/>
    <w:rsid w:val="00EE1C3B"/>
    <w:rsid w:val="00EE2007"/>
    <w:rsid w:val="00EE2033"/>
    <w:rsid w:val="00EE2102"/>
    <w:rsid w:val="00EE236F"/>
    <w:rsid w:val="00EE246D"/>
    <w:rsid w:val="00EE255E"/>
    <w:rsid w:val="00EE256D"/>
    <w:rsid w:val="00EE2A55"/>
    <w:rsid w:val="00EE2AA9"/>
    <w:rsid w:val="00EE2D74"/>
    <w:rsid w:val="00EE2D83"/>
    <w:rsid w:val="00EE2DC5"/>
    <w:rsid w:val="00EE2F72"/>
    <w:rsid w:val="00EE2FAB"/>
    <w:rsid w:val="00EE3044"/>
    <w:rsid w:val="00EE3118"/>
    <w:rsid w:val="00EE3251"/>
    <w:rsid w:val="00EE335A"/>
    <w:rsid w:val="00EE336D"/>
    <w:rsid w:val="00EE3487"/>
    <w:rsid w:val="00EE3732"/>
    <w:rsid w:val="00EE3CBC"/>
    <w:rsid w:val="00EE3F58"/>
    <w:rsid w:val="00EE4120"/>
    <w:rsid w:val="00EE414C"/>
    <w:rsid w:val="00EE4155"/>
    <w:rsid w:val="00EE424A"/>
    <w:rsid w:val="00EE43C9"/>
    <w:rsid w:val="00EE444F"/>
    <w:rsid w:val="00EE45A7"/>
    <w:rsid w:val="00EE48FD"/>
    <w:rsid w:val="00EE4F9A"/>
    <w:rsid w:val="00EE4FB1"/>
    <w:rsid w:val="00EE52D7"/>
    <w:rsid w:val="00EE58A7"/>
    <w:rsid w:val="00EE58EF"/>
    <w:rsid w:val="00EE5AA1"/>
    <w:rsid w:val="00EE5B80"/>
    <w:rsid w:val="00EE624E"/>
    <w:rsid w:val="00EE632E"/>
    <w:rsid w:val="00EE6444"/>
    <w:rsid w:val="00EE6507"/>
    <w:rsid w:val="00EE66E1"/>
    <w:rsid w:val="00EE68B5"/>
    <w:rsid w:val="00EE691E"/>
    <w:rsid w:val="00EE6C74"/>
    <w:rsid w:val="00EE6D04"/>
    <w:rsid w:val="00EE6EF0"/>
    <w:rsid w:val="00EE7330"/>
    <w:rsid w:val="00EE7779"/>
    <w:rsid w:val="00EE78EB"/>
    <w:rsid w:val="00EE7908"/>
    <w:rsid w:val="00EE7DA3"/>
    <w:rsid w:val="00EE7F09"/>
    <w:rsid w:val="00EF02EB"/>
    <w:rsid w:val="00EF04AD"/>
    <w:rsid w:val="00EF0670"/>
    <w:rsid w:val="00EF0A1A"/>
    <w:rsid w:val="00EF0CC2"/>
    <w:rsid w:val="00EF0F1E"/>
    <w:rsid w:val="00EF1271"/>
    <w:rsid w:val="00EF128B"/>
    <w:rsid w:val="00EF1324"/>
    <w:rsid w:val="00EF1385"/>
    <w:rsid w:val="00EF1468"/>
    <w:rsid w:val="00EF18E9"/>
    <w:rsid w:val="00EF194A"/>
    <w:rsid w:val="00EF1972"/>
    <w:rsid w:val="00EF19A6"/>
    <w:rsid w:val="00EF19C9"/>
    <w:rsid w:val="00EF1A3B"/>
    <w:rsid w:val="00EF1A3E"/>
    <w:rsid w:val="00EF1D5F"/>
    <w:rsid w:val="00EF1FD4"/>
    <w:rsid w:val="00EF203E"/>
    <w:rsid w:val="00EF204D"/>
    <w:rsid w:val="00EF21F2"/>
    <w:rsid w:val="00EF23DA"/>
    <w:rsid w:val="00EF26B4"/>
    <w:rsid w:val="00EF273A"/>
    <w:rsid w:val="00EF27EF"/>
    <w:rsid w:val="00EF2841"/>
    <w:rsid w:val="00EF2A74"/>
    <w:rsid w:val="00EF2B51"/>
    <w:rsid w:val="00EF2E63"/>
    <w:rsid w:val="00EF2EB9"/>
    <w:rsid w:val="00EF2EED"/>
    <w:rsid w:val="00EF2FD4"/>
    <w:rsid w:val="00EF30F5"/>
    <w:rsid w:val="00EF3357"/>
    <w:rsid w:val="00EF35B3"/>
    <w:rsid w:val="00EF3671"/>
    <w:rsid w:val="00EF36D3"/>
    <w:rsid w:val="00EF36F9"/>
    <w:rsid w:val="00EF37F2"/>
    <w:rsid w:val="00EF394A"/>
    <w:rsid w:val="00EF394E"/>
    <w:rsid w:val="00EF39EB"/>
    <w:rsid w:val="00EF3DC8"/>
    <w:rsid w:val="00EF3DEA"/>
    <w:rsid w:val="00EF409B"/>
    <w:rsid w:val="00EF4341"/>
    <w:rsid w:val="00EF4510"/>
    <w:rsid w:val="00EF4602"/>
    <w:rsid w:val="00EF4789"/>
    <w:rsid w:val="00EF4790"/>
    <w:rsid w:val="00EF47B0"/>
    <w:rsid w:val="00EF4EA9"/>
    <w:rsid w:val="00EF4F72"/>
    <w:rsid w:val="00EF50DD"/>
    <w:rsid w:val="00EF5485"/>
    <w:rsid w:val="00EF558C"/>
    <w:rsid w:val="00EF57CF"/>
    <w:rsid w:val="00EF5852"/>
    <w:rsid w:val="00EF58DD"/>
    <w:rsid w:val="00EF5A16"/>
    <w:rsid w:val="00EF5D33"/>
    <w:rsid w:val="00EF5D66"/>
    <w:rsid w:val="00EF5F5E"/>
    <w:rsid w:val="00EF5F8D"/>
    <w:rsid w:val="00EF6028"/>
    <w:rsid w:val="00EF61CA"/>
    <w:rsid w:val="00EF628E"/>
    <w:rsid w:val="00EF66C5"/>
    <w:rsid w:val="00EF6896"/>
    <w:rsid w:val="00EF69EE"/>
    <w:rsid w:val="00EF6A40"/>
    <w:rsid w:val="00EF6A52"/>
    <w:rsid w:val="00EF6CF5"/>
    <w:rsid w:val="00EF6E4A"/>
    <w:rsid w:val="00EF6FE3"/>
    <w:rsid w:val="00EF7515"/>
    <w:rsid w:val="00EF77B5"/>
    <w:rsid w:val="00EF781A"/>
    <w:rsid w:val="00EF78CB"/>
    <w:rsid w:val="00EF7E46"/>
    <w:rsid w:val="00EF7FAB"/>
    <w:rsid w:val="00F00016"/>
    <w:rsid w:val="00F000DF"/>
    <w:rsid w:val="00F001F7"/>
    <w:rsid w:val="00F0066D"/>
    <w:rsid w:val="00F007AF"/>
    <w:rsid w:val="00F00D24"/>
    <w:rsid w:val="00F01284"/>
    <w:rsid w:val="00F01584"/>
    <w:rsid w:val="00F0162A"/>
    <w:rsid w:val="00F01783"/>
    <w:rsid w:val="00F0186B"/>
    <w:rsid w:val="00F01C15"/>
    <w:rsid w:val="00F01C37"/>
    <w:rsid w:val="00F01CCD"/>
    <w:rsid w:val="00F01CFD"/>
    <w:rsid w:val="00F01F92"/>
    <w:rsid w:val="00F02394"/>
    <w:rsid w:val="00F023EB"/>
    <w:rsid w:val="00F02535"/>
    <w:rsid w:val="00F025EF"/>
    <w:rsid w:val="00F02626"/>
    <w:rsid w:val="00F02777"/>
    <w:rsid w:val="00F02795"/>
    <w:rsid w:val="00F02A56"/>
    <w:rsid w:val="00F02B61"/>
    <w:rsid w:val="00F02E70"/>
    <w:rsid w:val="00F030B1"/>
    <w:rsid w:val="00F032E8"/>
    <w:rsid w:val="00F037B7"/>
    <w:rsid w:val="00F03986"/>
    <w:rsid w:val="00F03B8B"/>
    <w:rsid w:val="00F03F76"/>
    <w:rsid w:val="00F03F81"/>
    <w:rsid w:val="00F03FEE"/>
    <w:rsid w:val="00F04228"/>
    <w:rsid w:val="00F042AC"/>
    <w:rsid w:val="00F04470"/>
    <w:rsid w:val="00F04A21"/>
    <w:rsid w:val="00F04A6B"/>
    <w:rsid w:val="00F04B95"/>
    <w:rsid w:val="00F04D2A"/>
    <w:rsid w:val="00F04D35"/>
    <w:rsid w:val="00F04F7B"/>
    <w:rsid w:val="00F053CE"/>
    <w:rsid w:val="00F054A6"/>
    <w:rsid w:val="00F0551F"/>
    <w:rsid w:val="00F055C2"/>
    <w:rsid w:val="00F05624"/>
    <w:rsid w:val="00F0565C"/>
    <w:rsid w:val="00F0568B"/>
    <w:rsid w:val="00F056AF"/>
    <w:rsid w:val="00F056FB"/>
    <w:rsid w:val="00F05747"/>
    <w:rsid w:val="00F059F7"/>
    <w:rsid w:val="00F05BDB"/>
    <w:rsid w:val="00F05D19"/>
    <w:rsid w:val="00F061CB"/>
    <w:rsid w:val="00F0653A"/>
    <w:rsid w:val="00F0658E"/>
    <w:rsid w:val="00F065D2"/>
    <w:rsid w:val="00F06645"/>
    <w:rsid w:val="00F0689B"/>
    <w:rsid w:val="00F068E5"/>
    <w:rsid w:val="00F0693C"/>
    <w:rsid w:val="00F06CA6"/>
    <w:rsid w:val="00F06CF5"/>
    <w:rsid w:val="00F06E67"/>
    <w:rsid w:val="00F07072"/>
    <w:rsid w:val="00F07287"/>
    <w:rsid w:val="00F075E5"/>
    <w:rsid w:val="00F07698"/>
    <w:rsid w:val="00F076BB"/>
    <w:rsid w:val="00F07849"/>
    <w:rsid w:val="00F079D8"/>
    <w:rsid w:val="00F07AA4"/>
    <w:rsid w:val="00F07BAF"/>
    <w:rsid w:val="00F07C1A"/>
    <w:rsid w:val="00F10026"/>
    <w:rsid w:val="00F10324"/>
    <w:rsid w:val="00F1084E"/>
    <w:rsid w:val="00F10A8C"/>
    <w:rsid w:val="00F10D35"/>
    <w:rsid w:val="00F10F35"/>
    <w:rsid w:val="00F11010"/>
    <w:rsid w:val="00F11695"/>
    <w:rsid w:val="00F117C0"/>
    <w:rsid w:val="00F117CE"/>
    <w:rsid w:val="00F11A29"/>
    <w:rsid w:val="00F11B24"/>
    <w:rsid w:val="00F11D0A"/>
    <w:rsid w:val="00F11D62"/>
    <w:rsid w:val="00F11D9A"/>
    <w:rsid w:val="00F11E0F"/>
    <w:rsid w:val="00F12052"/>
    <w:rsid w:val="00F1214D"/>
    <w:rsid w:val="00F12218"/>
    <w:rsid w:val="00F123E5"/>
    <w:rsid w:val="00F124AA"/>
    <w:rsid w:val="00F126F3"/>
    <w:rsid w:val="00F12925"/>
    <w:rsid w:val="00F12ADD"/>
    <w:rsid w:val="00F12AF6"/>
    <w:rsid w:val="00F12B2A"/>
    <w:rsid w:val="00F12C86"/>
    <w:rsid w:val="00F12CB1"/>
    <w:rsid w:val="00F12F9F"/>
    <w:rsid w:val="00F12FF5"/>
    <w:rsid w:val="00F135B2"/>
    <w:rsid w:val="00F1378E"/>
    <w:rsid w:val="00F13DAD"/>
    <w:rsid w:val="00F13F93"/>
    <w:rsid w:val="00F14038"/>
    <w:rsid w:val="00F14446"/>
    <w:rsid w:val="00F1495C"/>
    <w:rsid w:val="00F14B01"/>
    <w:rsid w:val="00F14B44"/>
    <w:rsid w:val="00F14B94"/>
    <w:rsid w:val="00F14CDB"/>
    <w:rsid w:val="00F14FA4"/>
    <w:rsid w:val="00F152E3"/>
    <w:rsid w:val="00F1542C"/>
    <w:rsid w:val="00F155EA"/>
    <w:rsid w:val="00F1573B"/>
    <w:rsid w:val="00F15789"/>
    <w:rsid w:val="00F15C5E"/>
    <w:rsid w:val="00F15E0F"/>
    <w:rsid w:val="00F15E95"/>
    <w:rsid w:val="00F16047"/>
    <w:rsid w:val="00F1642C"/>
    <w:rsid w:val="00F166E5"/>
    <w:rsid w:val="00F1675F"/>
    <w:rsid w:val="00F17077"/>
    <w:rsid w:val="00F1719F"/>
    <w:rsid w:val="00F171D7"/>
    <w:rsid w:val="00F171D8"/>
    <w:rsid w:val="00F172FB"/>
    <w:rsid w:val="00F173B5"/>
    <w:rsid w:val="00F174AD"/>
    <w:rsid w:val="00F17A4B"/>
    <w:rsid w:val="00F17E8F"/>
    <w:rsid w:val="00F201B5"/>
    <w:rsid w:val="00F203F0"/>
    <w:rsid w:val="00F204B2"/>
    <w:rsid w:val="00F2051B"/>
    <w:rsid w:val="00F20523"/>
    <w:rsid w:val="00F205C7"/>
    <w:rsid w:val="00F207AB"/>
    <w:rsid w:val="00F207F9"/>
    <w:rsid w:val="00F20880"/>
    <w:rsid w:val="00F20A1B"/>
    <w:rsid w:val="00F20DEE"/>
    <w:rsid w:val="00F20E0C"/>
    <w:rsid w:val="00F2123C"/>
    <w:rsid w:val="00F212A7"/>
    <w:rsid w:val="00F213EB"/>
    <w:rsid w:val="00F214E0"/>
    <w:rsid w:val="00F21508"/>
    <w:rsid w:val="00F21547"/>
    <w:rsid w:val="00F2180D"/>
    <w:rsid w:val="00F21A05"/>
    <w:rsid w:val="00F21AA4"/>
    <w:rsid w:val="00F21C7A"/>
    <w:rsid w:val="00F21CF5"/>
    <w:rsid w:val="00F21DEB"/>
    <w:rsid w:val="00F221A8"/>
    <w:rsid w:val="00F22743"/>
    <w:rsid w:val="00F228A8"/>
    <w:rsid w:val="00F22A2D"/>
    <w:rsid w:val="00F22A4D"/>
    <w:rsid w:val="00F22A91"/>
    <w:rsid w:val="00F22B67"/>
    <w:rsid w:val="00F2300D"/>
    <w:rsid w:val="00F230D8"/>
    <w:rsid w:val="00F2327E"/>
    <w:rsid w:val="00F23324"/>
    <w:rsid w:val="00F2340C"/>
    <w:rsid w:val="00F23502"/>
    <w:rsid w:val="00F23563"/>
    <w:rsid w:val="00F239F5"/>
    <w:rsid w:val="00F23C3A"/>
    <w:rsid w:val="00F23F5E"/>
    <w:rsid w:val="00F23FA5"/>
    <w:rsid w:val="00F241C1"/>
    <w:rsid w:val="00F2469C"/>
    <w:rsid w:val="00F246EA"/>
    <w:rsid w:val="00F24F80"/>
    <w:rsid w:val="00F250E6"/>
    <w:rsid w:val="00F2512C"/>
    <w:rsid w:val="00F25558"/>
    <w:rsid w:val="00F255EC"/>
    <w:rsid w:val="00F2568B"/>
    <w:rsid w:val="00F257E4"/>
    <w:rsid w:val="00F2599E"/>
    <w:rsid w:val="00F259A9"/>
    <w:rsid w:val="00F25CC8"/>
    <w:rsid w:val="00F25D6F"/>
    <w:rsid w:val="00F25EE6"/>
    <w:rsid w:val="00F25FC8"/>
    <w:rsid w:val="00F260C0"/>
    <w:rsid w:val="00F26203"/>
    <w:rsid w:val="00F2635F"/>
    <w:rsid w:val="00F26470"/>
    <w:rsid w:val="00F2670E"/>
    <w:rsid w:val="00F26746"/>
    <w:rsid w:val="00F26DFF"/>
    <w:rsid w:val="00F27434"/>
    <w:rsid w:val="00F275EA"/>
    <w:rsid w:val="00F27851"/>
    <w:rsid w:val="00F27ACC"/>
    <w:rsid w:val="00F27EAD"/>
    <w:rsid w:val="00F27EC1"/>
    <w:rsid w:val="00F27FCD"/>
    <w:rsid w:val="00F305C4"/>
    <w:rsid w:val="00F306A4"/>
    <w:rsid w:val="00F30AAB"/>
    <w:rsid w:val="00F30B19"/>
    <w:rsid w:val="00F30C48"/>
    <w:rsid w:val="00F30E12"/>
    <w:rsid w:val="00F30F75"/>
    <w:rsid w:val="00F31027"/>
    <w:rsid w:val="00F310E7"/>
    <w:rsid w:val="00F31285"/>
    <w:rsid w:val="00F313BD"/>
    <w:rsid w:val="00F31601"/>
    <w:rsid w:val="00F31739"/>
    <w:rsid w:val="00F31774"/>
    <w:rsid w:val="00F318EE"/>
    <w:rsid w:val="00F31AC3"/>
    <w:rsid w:val="00F31B39"/>
    <w:rsid w:val="00F31B7B"/>
    <w:rsid w:val="00F32044"/>
    <w:rsid w:val="00F32258"/>
    <w:rsid w:val="00F32270"/>
    <w:rsid w:val="00F3283D"/>
    <w:rsid w:val="00F328AA"/>
    <w:rsid w:val="00F333F6"/>
    <w:rsid w:val="00F336A2"/>
    <w:rsid w:val="00F3375F"/>
    <w:rsid w:val="00F33A3E"/>
    <w:rsid w:val="00F33A7C"/>
    <w:rsid w:val="00F33FE8"/>
    <w:rsid w:val="00F34183"/>
    <w:rsid w:val="00F342E2"/>
    <w:rsid w:val="00F34804"/>
    <w:rsid w:val="00F348A2"/>
    <w:rsid w:val="00F34BC1"/>
    <w:rsid w:val="00F34DA2"/>
    <w:rsid w:val="00F34E0F"/>
    <w:rsid w:val="00F34E55"/>
    <w:rsid w:val="00F35088"/>
    <w:rsid w:val="00F35203"/>
    <w:rsid w:val="00F353D6"/>
    <w:rsid w:val="00F3540B"/>
    <w:rsid w:val="00F3554C"/>
    <w:rsid w:val="00F355EE"/>
    <w:rsid w:val="00F356F4"/>
    <w:rsid w:val="00F35700"/>
    <w:rsid w:val="00F3570C"/>
    <w:rsid w:val="00F35BC1"/>
    <w:rsid w:val="00F35DC9"/>
    <w:rsid w:val="00F35E0B"/>
    <w:rsid w:val="00F36146"/>
    <w:rsid w:val="00F361E3"/>
    <w:rsid w:val="00F36284"/>
    <w:rsid w:val="00F363C6"/>
    <w:rsid w:val="00F3651B"/>
    <w:rsid w:val="00F365F3"/>
    <w:rsid w:val="00F3697C"/>
    <w:rsid w:val="00F369FD"/>
    <w:rsid w:val="00F36C19"/>
    <w:rsid w:val="00F36D92"/>
    <w:rsid w:val="00F36DB2"/>
    <w:rsid w:val="00F36E3B"/>
    <w:rsid w:val="00F36F0F"/>
    <w:rsid w:val="00F37101"/>
    <w:rsid w:val="00F371C4"/>
    <w:rsid w:val="00F37333"/>
    <w:rsid w:val="00F37419"/>
    <w:rsid w:val="00F37447"/>
    <w:rsid w:val="00F374FD"/>
    <w:rsid w:val="00F37533"/>
    <w:rsid w:val="00F376B2"/>
    <w:rsid w:val="00F3770B"/>
    <w:rsid w:val="00F3771F"/>
    <w:rsid w:val="00F379A7"/>
    <w:rsid w:val="00F37A97"/>
    <w:rsid w:val="00F37AC2"/>
    <w:rsid w:val="00F37AF3"/>
    <w:rsid w:val="00F37C24"/>
    <w:rsid w:val="00F37C69"/>
    <w:rsid w:val="00F37D4A"/>
    <w:rsid w:val="00F37EFA"/>
    <w:rsid w:val="00F37F48"/>
    <w:rsid w:val="00F4058C"/>
    <w:rsid w:val="00F40856"/>
    <w:rsid w:val="00F409B1"/>
    <w:rsid w:val="00F40A1D"/>
    <w:rsid w:val="00F40A2D"/>
    <w:rsid w:val="00F40A4C"/>
    <w:rsid w:val="00F40ADD"/>
    <w:rsid w:val="00F40BEB"/>
    <w:rsid w:val="00F40D97"/>
    <w:rsid w:val="00F412AE"/>
    <w:rsid w:val="00F41395"/>
    <w:rsid w:val="00F416A2"/>
    <w:rsid w:val="00F41981"/>
    <w:rsid w:val="00F41E22"/>
    <w:rsid w:val="00F41E9A"/>
    <w:rsid w:val="00F42079"/>
    <w:rsid w:val="00F42160"/>
    <w:rsid w:val="00F4234E"/>
    <w:rsid w:val="00F426E5"/>
    <w:rsid w:val="00F42833"/>
    <w:rsid w:val="00F428BE"/>
    <w:rsid w:val="00F428FC"/>
    <w:rsid w:val="00F42E4E"/>
    <w:rsid w:val="00F42EF0"/>
    <w:rsid w:val="00F4319C"/>
    <w:rsid w:val="00F43686"/>
    <w:rsid w:val="00F43AAF"/>
    <w:rsid w:val="00F43F84"/>
    <w:rsid w:val="00F4443E"/>
    <w:rsid w:val="00F44519"/>
    <w:rsid w:val="00F445C4"/>
    <w:rsid w:val="00F445CB"/>
    <w:rsid w:val="00F448DD"/>
    <w:rsid w:val="00F44A32"/>
    <w:rsid w:val="00F44F5B"/>
    <w:rsid w:val="00F44FFE"/>
    <w:rsid w:val="00F450CA"/>
    <w:rsid w:val="00F450E2"/>
    <w:rsid w:val="00F45121"/>
    <w:rsid w:val="00F451F3"/>
    <w:rsid w:val="00F4524F"/>
    <w:rsid w:val="00F452DF"/>
    <w:rsid w:val="00F454DC"/>
    <w:rsid w:val="00F45D3B"/>
    <w:rsid w:val="00F45D6A"/>
    <w:rsid w:val="00F462B1"/>
    <w:rsid w:val="00F464F7"/>
    <w:rsid w:val="00F465C2"/>
    <w:rsid w:val="00F46B84"/>
    <w:rsid w:val="00F46BAE"/>
    <w:rsid w:val="00F46C2D"/>
    <w:rsid w:val="00F46C77"/>
    <w:rsid w:val="00F474A3"/>
    <w:rsid w:val="00F47768"/>
    <w:rsid w:val="00F4785F"/>
    <w:rsid w:val="00F47860"/>
    <w:rsid w:val="00F47911"/>
    <w:rsid w:val="00F4798B"/>
    <w:rsid w:val="00F47C79"/>
    <w:rsid w:val="00F47C84"/>
    <w:rsid w:val="00F47F46"/>
    <w:rsid w:val="00F500DA"/>
    <w:rsid w:val="00F502C1"/>
    <w:rsid w:val="00F506DB"/>
    <w:rsid w:val="00F50A5B"/>
    <w:rsid w:val="00F50D10"/>
    <w:rsid w:val="00F51058"/>
    <w:rsid w:val="00F5113F"/>
    <w:rsid w:val="00F51205"/>
    <w:rsid w:val="00F514B4"/>
    <w:rsid w:val="00F51610"/>
    <w:rsid w:val="00F51870"/>
    <w:rsid w:val="00F5196F"/>
    <w:rsid w:val="00F51BF3"/>
    <w:rsid w:val="00F51FCB"/>
    <w:rsid w:val="00F52026"/>
    <w:rsid w:val="00F52767"/>
    <w:rsid w:val="00F527C2"/>
    <w:rsid w:val="00F529EB"/>
    <w:rsid w:val="00F52A45"/>
    <w:rsid w:val="00F52D09"/>
    <w:rsid w:val="00F52D19"/>
    <w:rsid w:val="00F52DBF"/>
    <w:rsid w:val="00F52E0F"/>
    <w:rsid w:val="00F532F9"/>
    <w:rsid w:val="00F533CF"/>
    <w:rsid w:val="00F534E2"/>
    <w:rsid w:val="00F536F9"/>
    <w:rsid w:val="00F5383E"/>
    <w:rsid w:val="00F53BB3"/>
    <w:rsid w:val="00F53BB7"/>
    <w:rsid w:val="00F53E27"/>
    <w:rsid w:val="00F541B3"/>
    <w:rsid w:val="00F541E4"/>
    <w:rsid w:val="00F547DF"/>
    <w:rsid w:val="00F548E0"/>
    <w:rsid w:val="00F54B1C"/>
    <w:rsid w:val="00F54FB6"/>
    <w:rsid w:val="00F5507C"/>
    <w:rsid w:val="00F5510A"/>
    <w:rsid w:val="00F55279"/>
    <w:rsid w:val="00F55284"/>
    <w:rsid w:val="00F5547D"/>
    <w:rsid w:val="00F55A0F"/>
    <w:rsid w:val="00F55CD8"/>
    <w:rsid w:val="00F55DC6"/>
    <w:rsid w:val="00F55DFA"/>
    <w:rsid w:val="00F55F9B"/>
    <w:rsid w:val="00F55FA5"/>
    <w:rsid w:val="00F56037"/>
    <w:rsid w:val="00F56069"/>
    <w:rsid w:val="00F56105"/>
    <w:rsid w:val="00F5641E"/>
    <w:rsid w:val="00F565A5"/>
    <w:rsid w:val="00F565D0"/>
    <w:rsid w:val="00F56696"/>
    <w:rsid w:val="00F56888"/>
    <w:rsid w:val="00F56A3C"/>
    <w:rsid w:val="00F56B55"/>
    <w:rsid w:val="00F56C2F"/>
    <w:rsid w:val="00F56CCA"/>
    <w:rsid w:val="00F56E0E"/>
    <w:rsid w:val="00F5703C"/>
    <w:rsid w:val="00F570D2"/>
    <w:rsid w:val="00F57347"/>
    <w:rsid w:val="00F574CC"/>
    <w:rsid w:val="00F57603"/>
    <w:rsid w:val="00F5761B"/>
    <w:rsid w:val="00F5771B"/>
    <w:rsid w:val="00F57D82"/>
    <w:rsid w:val="00F57EFB"/>
    <w:rsid w:val="00F60297"/>
    <w:rsid w:val="00F60340"/>
    <w:rsid w:val="00F60514"/>
    <w:rsid w:val="00F6056E"/>
    <w:rsid w:val="00F60D9B"/>
    <w:rsid w:val="00F60ECD"/>
    <w:rsid w:val="00F60F3A"/>
    <w:rsid w:val="00F60F7E"/>
    <w:rsid w:val="00F6116D"/>
    <w:rsid w:val="00F6148F"/>
    <w:rsid w:val="00F614BE"/>
    <w:rsid w:val="00F61537"/>
    <w:rsid w:val="00F6167D"/>
    <w:rsid w:val="00F618EC"/>
    <w:rsid w:val="00F61930"/>
    <w:rsid w:val="00F61AB3"/>
    <w:rsid w:val="00F61BB4"/>
    <w:rsid w:val="00F61C04"/>
    <w:rsid w:val="00F61DFC"/>
    <w:rsid w:val="00F620B6"/>
    <w:rsid w:val="00F62137"/>
    <w:rsid w:val="00F6228C"/>
    <w:rsid w:val="00F62313"/>
    <w:rsid w:val="00F62359"/>
    <w:rsid w:val="00F6248F"/>
    <w:rsid w:val="00F628CD"/>
    <w:rsid w:val="00F62C45"/>
    <w:rsid w:val="00F62DB4"/>
    <w:rsid w:val="00F62DDE"/>
    <w:rsid w:val="00F62F5F"/>
    <w:rsid w:val="00F630CE"/>
    <w:rsid w:val="00F630DE"/>
    <w:rsid w:val="00F6323F"/>
    <w:rsid w:val="00F6348C"/>
    <w:rsid w:val="00F635C1"/>
    <w:rsid w:val="00F635E0"/>
    <w:rsid w:val="00F636DE"/>
    <w:rsid w:val="00F63B46"/>
    <w:rsid w:val="00F63F4F"/>
    <w:rsid w:val="00F63FDD"/>
    <w:rsid w:val="00F64092"/>
    <w:rsid w:val="00F6429E"/>
    <w:rsid w:val="00F6436C"/>
    <w:rsid w:val="00F64467"/>
    <w:rsid w:val="00F6456A"/>
    <w:rsid w:val="00F6464F"/>
    <w:rsid w:val="00F646AE"/>
    <w:rsid w:val="00F64AA1"/>
    <w:rsid w:val="00F65001"/>
    <w:rsid w:val="00F6515F"/>
    <w:rsid w:val="00F65197"/>
    <w:rsid w:val="00F65252"/>
    <w:rsid w:val="00F653B2"/>
    <w:rsid w:val="00F65452"/>
    <w:rsid w:val="00F65748"/>
    <w:rsid w:val="00F6597E"/>
    <w:rsid w:val="00F659E3"/>
    <w:rsid w:val="00F65ACD"/>
    <w:rsid w:val="00F65B26"/>
    <w:rsid w:val="00F65DAF"/>
    <w:rsid w:val="00F65F8E"/>
    <w:rsid w:val="00F66289"/>
    <w:rsid w:val="00F663FB"/>
    <w:rsid w:val="00F6667C"/>
    <w:rsid w:val="00F667E2"/>
    <w:rsid w:val="00F66A4D"/>
    <w:rsid w:val="00F66A8B"/>
    <w:rsid w:val="00F66AD2"/>
    <w:rsid w:val="00F66B19"/>
    <w:rsid w:val="00F66F22"/>
    <w:rsid w:val="00F67099"/>
    <w:rsid w:val="00F67114"/>
    <w:rsid w:val="00F67209"/>
    <w:rsid w:val="00F67559"/>
    <w:rsid w:val="00F678DB"/>
    <w:rsid w:val="00F67976"/>
    <w:rsid w:val="00F700ED"/>
    <w:rsid w:val="00F70224"/>
    <w:rsid w:val="00F703DA"/>
    <w:rsid w:val="00F70488"/>
    <w:rsid w:val="00F7078D"/>
    <w:rsid w:val="00F70A9B"/>
    <w:rsid w:val="00F70AD5"/>
    <w:rsid w:val="00F70C3B"/>
    <w:rsid w:val="00F70D1B"/>
    <w:rsid w:val="00F70E74"/>
    <w:rsid w:val="00F71201"/>
    <w:rsid w:val="00F71AB5"/>
    <w:rsid w:val="00F71BD1"/>
    <w:rsid w:val="00F71C27"/>
    <w:rsid w:val="00F71C5A"/>
    <w:rsid w:val="00F71CE4"/>
    <w:rsid w:val="00F71D9B"/>
    <w:rsid w:val="00F71DBB"/>
    <w:rsid w:val="00F71E72"/>
    <w:rsid w:val="00F71E7E"/>
    <w:rsid w:val="00F71F85"/>
    <w:rsid w:val="00F71FA4"/>
    <w:rsid w:val="00F72022"/>
    <w:rsid w:val="00F7226B"/>
    <w:rsid w:val="00F7229B"/>
    <w:rsid w:val="00F725B3"/>
    <w:rsid w:val="00F725DB"/>
    <w:rsid w:val="00F72656"/>
    <w:rsid w:val="00F7278F"/>
    <w:rsid w:val="00F72ADC"/>
    <w:rsid w:val="00F72B7D"/>
    <w:rsid w:val="00F72D18"/>
    <w:rsid w:val="00F72E94"/>
    <w:rsid w:val="00F72FAB"/>
    <w:rsid w:val="00F72FC4"/>
    <w:rsid w:val="00F730B8"/>
    <w:rsid w:val="00F730C6"/>
    <w:rsid w:val="00F73623"/>
    <w:rsid w:val="00F73682"/>
    <w:rsid w:val="00F73693"/>
    <w:rsid w:val="00F737AE"/>
    <w:rsid w:val="00F73964"/>
    <w:rsid w:val="00F73B25"/>
    <w:rsid w:val="00F73DB8"/>
    <w:rsid w:val="00F73E3F"/>
    <w:rsid w:val="00F73EAA"/>
    <w:rsid w:val="00F740A7"/>
    <w:rsid w:val="00F74185"/>
    <w:rsid w:val="00F74285"/>
    <w:rsid w:val="00F742C6"/>
    <w:rsid w:val="00F74364"/>
    <w:rsid w:val="00F744F5"/>
    <w:rsid w:val="00F7457A"/>
    <w:rsid w:val="00F74B14"/>
    <w:rsid w:val="00F74DD4"/>
    <w:rsid w:val="00F74FD3"/>
    <w:rsid w:val="00F750B1"/>
    <w:rsid w:val="00F750CD"/>
    <w:rsid w:val="00F7515B"/>
    <w:rsid w:val="00F75A17"/>
    <w:rsid w:val="00F75A1F"/>
    <w:rsid w:val="00F75D2D"/>
    <w:rsid w:val="00F75D54"/>
    <w:rsid w:val="00F75E7B"/>
    <w:rsid w:val="00F75FED"/>
    <w:rsid w:val="00F7625C"/>
    <w:rsid w:val="00F762E9"/>
    <w:rsid w:val="00F76395"/>
    <w:rsid w:val="00F765A5"/>
    <w:rsid w:val="00F766D6"/>
    <w:rsid w:val="00F76713"/>
    <w:rsid w:val="00F76AB1"/>
    <w:rsid w:val="00F76AC0"/>
    <w:rsid w:val="00F76C0F"/>
    <w:rsid w:val="00F76E47"/>
    <w:rsid w:val="00F770E9"/>
    <w:rsid w:val="00F77289"/>
    <w:rsid w:val="00F77295"/>
    <w:rsid w:val="00F77352"/>
    <w:rsid w:val="00F77633"/>
    <w:rsid w:val="00F77C2C"/>
    <w:rsid w:val="00F77C55"/>
    <w:rsid w:val="00F800C8"/>
    <w:rsid w:val="00F8010F"/>
    <w:rsid w:val="00F8011C"/>
    <w:rsid w:val="00F80188"/>
    <w:rsid w:val="00F801B4"/>
    <w:rsid w:val="00F801C6"/>
    <w:rsid w:val="00F801CF"/>
    <w:rsid w:val="00F80716"/>
    <w:rsid w:val="00F8093F"/>
    <w:rsid w:val="00F80CED"/>
    <w:rsid w:val="00F80D02"/>
    <w:rsid w:val="00F80FED"/>
    <w:rsid w:val="00F8101A"/>
    <w:rsid w:val="00F8119D"/>
    <w:rsid w:val="00F811B9"/>
    <w:rsid w:val="00F81495"/>
    <w:rsid w:val="00F81591"/>
    <w:rsid w:val="00F81625"/>
    <w:rsid w:val="00F817F2"/>
    <w:rsid w:val="00F8181D"/>
    <w:rsid w:val="00F8188F"/>
    <w:rsid w:val="00F81B67"/>
    <w:rsid w:val="00F81BCE"/>
    <w:rsid w:val="00F81E8F"/>
    <w:rsid w:val="00F82183"/>
    <w:rsid w:val="00F825DE"/>
    <w:rsid w:val="00F827D8"/>
    <w:rsid w:val="00F82909"/>
    <w:rsid w:val="00F82B20"/>
    <w:rsid w:val="00F82CDC"/>
    <w:rsid w:val="00F82D5F"/>
    <w:rsid w:val="00F82F55"/>
    <w:rsid w:val="00F8312D"/>
    <w:rsid w:val="00F8315B"/>
    <w:rsid w:val="00F8319E"/>
    <w:rsid w:val="00F8334E"/>
    <w:rsid w:val="00F8348A"/>
    <w:rsid w:val="00F83559"/>
    <w:rsid w:val="00F83617"/>
    <w:rsid w:val="00F8391C"/>
    <w:rsid w:val="00F839B5"/>
    <w:rsid w:val="00F83AD2"/>
    <w:rsid w:val="00F83AF2"/>
    <w:rsid w:val="00F83ECE"/>
    <w:rsid w:val="00F83F1C"/>
    <w:rsid w:val="00F84266"/>
    <w:rsid w:val="00F842DE"/>
    <w:rsid w:val="00F84657"/>
    <w:rsid w:val="00F8478C"/>
    <w:rsid w:val="00F847DA"/>
    <w:rsid w:val="00F848AD"/>
    <w:rsid w:val="00F84924"/>
    <w:rsid w:val="00F85169"/>
    <w:rsid w:val="00F8528F"/>
    <w:rsid w:val="00F853FB"/>
    <w:rsid w:val="00F854B3"/>
    <w:rsid w:val="00F854CE"/>
    <w:rsid w:val="00F855FB"/>
    <w:rsid w:val="00F85807"/>
    <w:rsid w:val="00F85AAB"/>
    <w:rsid w:val="00F85B8B"/>
    <w:rsid w:val="00F85C35"/>
    <w:rsid w:val="00F85CB8"/>
    <w:rsid w:val="00F85CF6"/>
    <w:rsid w:val="00F85E97"/>
    <w:rsid w:val="00F86303"/>
    <w:rsid w:val="00F863A9"/>
    <w:rsid w:val="00F8656A"/>
    <w:rsid w:val="00F867EE"/>
    <w:rsid w:val="00F869D7"/>
    <w:rsid w:val="00F86A5A"/>
    <w:rsid w:val="00F86B13"/>
    <w:rsid w:val="00F86D17"/>
    <w:rsid w:val="00F871C6"/>
    <w:rsid w:val="00F87200"/>
    <w:rsid w:val="00F8737E"/>
    <w:rsid w:val="00F87645"/>
    <w:rsid w:val="00F87BB3"/>
    <w:rsid w:val="00F90295"/>
    <w:rsid w:val="00F90450"/>
    <w:rsid w:val="00F90867"/>
    <w:rsid w:val="00F909C0"/>
    <w:rsid w:val="00F90B93"/>
    <w:rsid w:val="00F90DCB"/>
    <w:rsid w:val="00F90F68"/>
    <w:rsid w:val="00F9144E"/>
    <w:rsid w:val="00F9160A"/>
    <w:rsid w:val="00F91781"/>
    <w:rsid w:val="00F9229E"/>
    <w:rsid w:val="00F922C4"/>
    <w:rsid w:val="00F9261B"/>
    <w:rsid w:val="00F92629"/>
    <w:rsid w:val="00F92A7C"/>
    <w:rsid w:val="00F92AE4"/>
    <w:rsid w:val="00F92D5F"/>
    <w:rsid w:val="00F930B9"/>
    <w:rsid w:val="00F931BC"/>
    <w:rsid w:val="00F932B2"/>
    <w:rsid w:val="00F933F7"/>
    <w:rsid w:val="00F936B9"/>
    <w:rsid w:val="00F9370D"/>
    <w:rsid w:val="00F93822"/>
    <w:rsid w:val="00F93D2C"/>
    <w:rsid w:val="00F93D6A"/>
    <w:rsid w:val="00F93E3B"/>
    <w:rsid w:val="00F93E8C"/>
    <w:rsid w:val="00F93F1E"/>
    <w:rsid w:val="00F94033"/>
    <w:rsid w:val="00F94137"/>
    <w:rsid w:val="00F944A9"/>
    <w:rsid w:val="00F951E1"/>
    <w:rsid w:val="00F95234"/>
    <w:rsid w:val="00F95399"/>
    <w:rsid w:val="00F95465"/>
    <w:rsid w:val="00F954D5"/>
    <w:rsid w:val="00F9559A"/>
    <w:rsid w:val="00F956EB"/>
    <w:rsid w:val="00F9588E"/>
    <w:rsid w:val="00F958DE"/>
    <w:rsid w:val="00F95C33"/>
    <w:rsid w:val="00F95D13"/>
    <w:rsid w:val="00F95D30"/>
    <w:rsid w:val="00F960A9"/>
    <w:rsid w:val="00F961AB"/>
    <w:rsid w:val="00F9628D"/>
    <w:rsid w:val="00F96604"/>
    <w:rsid w:val="00F966A1"/>
    <w:rsid w:val="00F96707"/>
    <w:rsid w:val="00F96732"/>
    <w:rsid w:val="00F96750"/>
    <w:rsid w:val="00F96D98"/>
    <w:rsid w:val="00F96E81"/>
    <w:rsid w:val="00F96F2F"/>
    <w:rsid w:val="00F970F6"/>
    <w:rsid w:val="00F9734C"/>
    <w:rsid w:val="00F97534"/>
    <w:rsid w:val="00F97811"/>
    <w:rsid w:val="00F978E7"/>
    <w:rsid w:val="00F9792F"/>
    <w:rsid w:val="00F979F6"/>
    <w:rsid w:val="00F97D3E"/>
    <w:rsid w:val="00F97D5F"/>
    <w:rsid w:val="00F97FA3"/>
    <w:rsid w:val="00F97FB8"/>
    <w:rsid w:val="00FA0547"/>
    <w:rsid w:val="00FA0B31"/>
    <w:rsid w:val="00FA0BE8"/>
    <w:rsid w:val="00FA0C1C"/>
    <w:rsid w:val="00FA0CE4"/>
    <w:rsid w:val="00FA0D6F"/>
    <w:rsid w:val="00FA0EAB"/>
    <w:rsid w:val="00FA107D"/>
    <w:rsid w:val="00FA10E3"/>
    <w:rsid w:val="00FA1313"/>
    <w:rsid w:val="00FA14F4"/>
    <w:rsid w:val="00FA15C7"/>
    <w:rsid w:val="00FA1604"/>
    <w:rsid w:val="00FA1A4B"/>
    <w:rsid w:val="00FA1B3E"/>
    <w:rsid w:val="00FA1D13"/>
    <w:rsid w:val="00FA1D88"/>
    <w:rsid w:val="00FA200C"/>
    <w:rsid w:val="00FA2086"/>
    <w:rsid w:val="00FA221F"/>
    <w:rsid w:val="00FA222F"/>
    <w:rsid w:val="00FA2348"/>
    <w:rsid w:val="00FA2485"/>
    <w:rsid w:val="00FA24AC"/>
    <w:rsid w:val="00FA25FC"/>
    <w:rsid w:val="00FA2819"/>
    <w:rsid w:val="00FA2AD8"/>
    <w:rsid w:val="00FA2F0C"/>
    <w:rsid w:val="00FA3435"/>
    <w:rsid w:val="00FA35EF"/>
    <w:rsid w:val="00FA375A"/>
    <w:rsid w:val="00FA39BA"/>
    <w:rsid w:val="00FA3A30"/>
    <w:rsid w:val="00FA3BF7"/>
    <w:rsid w:val="00FA3E51"/>
    <w:rsid w:val="00FA3E74"/>
    <w:rsid w:val="00FA46EF"/>
    <w:rsid w:val="00FA4716"/>
    <w:rsid w:val="00FA4A7A"/>
    <w:rsid w:val="00FA4AEA"/>
    <w:rsid w:val="00FA4B3F"/>
    <w:rsid w:val="00FA4DF7"/>
    <w:rsid w:val="00FA5060"/>
    <w:rsid w:val="00FA52F4"/>
    <w:rsid w:val="00FA53B0"/>
    <w:rsid w:val="00FA573D"/>
    <w:rsid w:val="00FA5764"/>
    <w:rsid w:val="00FA5968"/>
    <w:rsid w:val="00FA59AE"/>
    <w:rsid w:val="00FA5F5D"/>
    <w:rsid w:val="00FA62AA"/>
    <w:rsid w:val="00FA632F"/>
    <w:rsid w:val="00FA6384"/>
    <w:rsid w:val="00FA6637"/>
    <w:rsid w:val="00FA6794"/>
    <w:rsid w:val="00FA693A"/>
    <w:rsid w:val="00FA697C"/>
    <w:rsid w:val="00FA69A4"/>
    <w:rsid w:val="00FA6E30"/>
    <w:rsid w:val="00FA6E96"/>
    <w:rsid w:val="00FA7298"/>
    <w:rsid w:val="00FA736B"/>
    <w:rsid w:val="00FA7523"/>
    <w:rsid w:val="00FA76D3"/>
    <w:rsid w:val="00FA776B"/>
    <w:rsid w:val="00FA7B8B"/>
    <w:rsid w:val="00FA7C3F"/>
    <w:rsid w:val="00FA7F94"/>
    <w:rsid w:val="00FB0156"/>
    <w:rsid w:val="00FB0683"/>
    <w:rsid w:val="00FB06D2"/>
    <w:rsid w:val="00FB09F0"/>
    <w:rsid w:val="00FB0C5D"/>
    <w:rsid w:val="00FB1337"/>
    <w:rsid w:val="00FB16DE"/>
    <w:rsid w:val="00FB17FD"/>
    <w:rsid w:val="00FB1A2D"/>
    <w:rsid w:val="00FB1CFC"/>
    <w:rsid w:val="00FB1F3D"/>
    <w:rsid w:val="00FB2149"/>
    <w:rsid w:val="00FB2219"/>
    <w:rsid w:val="00FB2399"/>
    <w:rsid w:val="00FB2567"/>
    <w:rsid w:val="00FB275C"/>
    <w:rsid w:val="00FB283F"/>
    <w:rsid w:val="00FB2EF3"/>
    <w:rsid w:val="00FB2F96"/>
    <w:rsid w:val="00FB30D0"/>
    <w:rsid w:val="00FB3220"/>
    <w:rsid w:val="00FB3282"/>
    <w:rsid w:val="00FB3290"/>
    <w:rsid w:val="00FB33FB"/>
    <w:rsid w:val="00FB348C"/>
    <w:rsid w:val="00FB37B1"/>
    <w:rsid w:val="00FB3820"/>
    <w:rsid w:val="00FB388C"/>
    <w:rsid w:val="00FB39BF"/>
    <w:rsid w:val="00FB3A71"/>
    <w:rsid w:val="00FB3AD3"/>
    <w:rsid w:val="00FB3C82"/>
    <w:rsid w:val="00FB3D88"/>
    <w:rsid w:val="00FB3E4E"/>
    <w:rsid w:val="00FB3FB3"/>
    <w:rsid w:val="00FB4121"/>
    <w:rsid w:val="00FB4127"/>
    <w:rsid w:val="00FB4545"/>
    <w:rsid w:val="00FB4AD2"/>
    <w:rsid w:val="00FB505F"/>
    <w:rsid w:val="00FB50C6"/>
    <w:rsid w:val="00FB538C"/>
    <w:rsid w:val="00FB54D4"/>
    <w:rsid w:val="00FB5797"/>
    <w:rsid w:val="00FB58AC"/>
    <w:rsid w:val="00FB5F45"/>
    <w:rsid w:val="00FB6113"/>
    <w:rsid w:val="00FB6512"/>
    <w:rsid w:val="00FB68B6"/>
    <w:rsid w:val="00FB6A78"/>
    <w:rsid w:val="00FB6B13"/>
    <w:rsid w:val="00FB6D1B"/>
    <w:rsid w:val="00FB6D65"/>
    <w:rsid w:val="00FB6DC5"/>
    <w:rsid w:val="00FB702C"/>
    <w:rsid w:val="00FB7064"/>
    <w:rsid w:val="00FB722A"/>
    <w:rsid w:val="00FB7409"/>
    <w:rsid w:val="00FB75A4"/>
    <w:rsid w:val="00FB767D"/>
    <w:rsid w:val="00FB796A"/>
    <w:rsid w:val="00FB7EDF"/>
    <w:rsid w:val="00FC00C3"/>
    <w:rsid w:val="00FC0227"/>
    <w:rsid w:val="00FC065E"/>
    <w:rsid w:val="00FC0AC8"/>
    <w:rsid w:val="00FC0BB1"/>
    <w:rsid w:val="00FC0FA1"/>
    <w:rsid w:val="00FC0FFA"/>
    <w:rsid w:val="00FC127B"/>
    <w:rsid w:val="00FC1431"/>
    <w:rsid w:val="00FC17CC"/>
    <w:rsid w:val="00FC1821"/>
    <w:rsid w:val="00FC1B45"/>
    <w:rsid w:val="00FC1BD3"/>
    <w:rsid w:val="00FC1F66"/>
    <w:rsid w:val="00FC1F82"/>
    <w:rsid w:val="00FC20B4"/>
    <w:rsid w:val="00FC234D"/>
    <w:rsid w:val="00FC2468"/>
    <w:rsid w:val="00FC246A"/>
    <w:rsid w:val="00FC267A"/>
    <w:rsid w:val="00FC269E"/>
    <w:rsid w:val="00FC2AAE"/>
    <w:rsid w:val="00FC2B56"/>
    <w:rsid w:val="00FC3091"/>
    <w:rsid w:val="00FC3107"/>
    <w:rsid w:val="00FC322A"/>
    <w:rsid w:val="00FC362E"/>
    <w:rsid w:val="00FC3CF3"/>
    <w:rsid w:val="00FC3D30"/>
    <w:rsid w:val="00FC3D93"/>
    <w:rsid w:val="00FC3F8C"/>
    <w:rsid w:val="00FC418A"/>
    <w:rsid w:val="00FC43A3"/>
    <w:rsid w:val="00FC4842"/>
    <w:rsid w:val="00FC4AB4"/>
    <w:rsid w:val="00FC4CAE"/>
    <w:rsid w:val="00FC4D69"/>
    <w:rsid w:val="00FC5025"/>
    <w:rsid w:val="00FC51F7"/>
    <w:rsid w:val="00FC55EA"/>
    <w:rsid w:val="00FC56CE"/>
    <w:rsid w:val="00FC57C9"/>
    <w:rsid w:val="00FC5A65"/>
    <w:rsid w:val="00FC5AF5"/>
    <w:rsid w:val="00FC5B0D"/>
    <w:rsid w:val="00FC5B39"/>
    <w:rsid w:val="00FC5B3A"/>
    <w:rsid w:val="00FC5C65"/>
    <w:rsid w:val="00FC605C"/>
    <w:rsid w:val="00FC6184"/>
    <w:rsid w:val="00FC63A4"/>
    <w:rsid w:val="00FC6471"/>
    <w:rsid w:val="00FC6489"/>
    <w:rsid w:val="00FC666C"/>
    <w:rsid w:val="00FC6B30"/>
    <w:rsid w:val="00FC6F80"/>
    <w:rsid w:val="00FC727F"/>
    <w:rsid w:val="00FC7373"/>
    <w:rsid w:val="00FC7382"/>
    <w:rsid w:val="00FC7479"/>
    <w:rsid w:val="00FC76AA"/>
    <w:rsid w:val="00FC7B95"/>
    <w:rsid w:val="00FC7CA6"/>
    <w:rsid w:val="00FC7D13"/>
    <w:rsid w:val="00FC7D92"/>
    <w:rsid w:val="00FC7F9B"/>
    <w:rsid w:val="00FD030E"/>
    <w:rsid w:val="00FD0339"/>
    <w:rsid w:val="00FD04A0"/>
    <w:rsid w:val="00FD061E"/>
    <w:rsid w:val="00FD0A5A"/>
    <w:rsid w:val="00FD0BF7"/>
    <w:rsid w:val="00FD0C87"/>
    <w:rsid w:val="00FD0CBE"/>
    <w:rsid w:val="00FD0FEC"/>
    <w:rsid w:val="00FD10DF"/>
    <w:rsid w:val="00FD10F0"/>
    <w:rsid w:val="00FD1135"/>
    <w:rsid w:val="00FD11F0"/>
    <w:rsid w:val="00FD12C3"/>
    <w:rsid w:val="00FD1528"/>
    <w:rsid w:val="00FD17FE"/>
    <w:rsid w:val="00FD1C95"/>
    <w:rsid w:val="00FD1FB1"/>
    <w:rsid w:val="00FD2118"/>
    <w:rsid w:val="00FD22B4"/>
    <w:rsid w:val="00FD22CC"/>
    <w:rsid w:val="00FD251F"/>
    <w:rsid w:val="00FD2713"/>
    <w:rsid w:val="00FD2828"/>
    <w:rsid w:val="00FD2A26"/>
    <w:rsid w:val="00FD2CFC"/>
    <w:rsid w:val="00FD2E23"/>
    <w:rsid w:val="00FD3013"/>
    <w:rsid w:val="00FD34C3"/>
    <w:rsid w:val="00FD3883"/>
    <w:rsid w:val="00FD39E0"/>
    <w:rsid w:val="00FD3B41"/>
    <w:rsid w:val="00FD3BE6"/>
    <w:rsid w:val="00FD3E2E"/>
    <w:rsid w:val="00FD3ECF"/>
    <w:rsid w:val="00FD4272"/>
    <w:rsid w:val="00FD476A"/>
    <w:rsid w:val="00FD4905"/>
    <w:rsid w:val="00FD4930"/>
    <w:rsid w:val="00FD4A2F"/>
    <w:rsid w:val="00FD4DA0"/>
    <w:rsid w:val="00FD5014"/>
    <w:rsid w:val="00FD5020"/>
    <w:rsid w:val="00FD553D"/>
    <w:rsid w:val="00FD58CE"/>
    <w:rsid w:val="00FD5941"/>
    <w:rsid w:val="00FD59A5"/>
    <w:rsid w:val="00FD5B02"/>
    <w:rsid w:val="00FD5F9F"/>
    <w:rsid w:val="00FD5FAA"/>
    <w:rsid w:val="00FD5FAD"/>
    <w:rsid w:val="00FD5FAE"/>
    <w:rsid w:val="00FD62AD"/>
    <w:rsid w:val="00FD62D9"/>
    <w:rsid w:val="00FD6632"/>
    <w:rsid w:val="00FD67A8"/>
    <w:rsid w:val="00FD67CB"/>
    <w:rsid w:val="00FD6A2D"/>
    <w:rsid w:val="00FD6A8D"/>
    <w:rsid w:val="00FD6C6A"/>
    <w:rsid w:val="00FD6DFA"/>
    <w:rsid w:val="00FD6FBB"/>
    <w:rsid w:val="00FD7337"/>
    <w:rsid w:val="00FD7416"/>
    <w:rsid w:val="00FD766E"/>
    <w:rsid w:val="00FD7824"/>
    <w:rsid w:val="00FD79DB"/>
    <w:rsid w:val="00FD7AE8"/>
    <w:rsid w:val="00FD7DB1"/>
    <w:rsid w:val="00FD7E7D"/>
    <w:rsid w:val="00FD7ED5"/>
    <w:rsid w:val="00FD7F55"/>
    <w:rsid w:val="00FE0099"/>
    <w:rsid w:val="00FE0238"/>
    <w:rsid w:val="00FE049B"/>
    <w:rsid w:val="00FE051A"/>
    <w:rsid w:val="00FE0646"/>
    <w:rsid w:val="00FE06B8"/>
    <w:rsid w:val="00FE0E02"/>
    <w:rsid w:val="00FE0E22"/>
    <w:rsid w:val="00FE0E57"/>
    <w:rsid w:val="00FE1293"/>
    <w:rsid w:val="00FE17BA"/>
    <w:rsid w:val="00FE19B8"/>
    <w:rsid w:val="00FE19BA"/>
    <w:rsid w:val="00FE1A89"/>
    <w:rsid w:val="00FE1BD5"/>
    <w:rsid w:val="00FE1DC0"/>
    <w:rsid w:val="00FE2129"/>
    <w:rsid w:val="00FE22E4"/>
    <w:rsid w:val="00FE249A"/>
    <w:rsid w:val="00FE26B7"/>
    <w:rsid w:val="00FE277A"/>
    <w:rsid w:val="00FE28E5"/>
    <w:rsid w:val="00FE28E8"/>
    <w:rsid w:val="00FE293E"/>
    <w:rsid w:val="00FE2C4C"/>
    <w:rsid w:val="00FE2C55"/>
    <w:rsid w:val="00FE2C6D"/>
    <w:rsid w:val="00FE2EFF"/>
    <w:rsid w:val="00FE30E4"/>
    <w:rsid w:val="00FE328D"/>
    <w:rsid w:val="00FE3368"/>
    <w:rsid w:val="00FE336F"/>
    <w:rsid w:val="00FE3524"/>
    <w:rsid w:val="00FE38E2"/>
    <w:rsid w:val="00FE3B8D"/>
    <w:rsid w:val="00FE3BBE"/>
    <w:rsid w:val="00FE430A"/>
    <w:rsid w:val="00FE443B"/>
    <w:rsid w:val="00FE44ED"/>
    <w:rsid w:val="00FE4550"/>
    <w:rsid w:val="00FE4591"/>
    <w:rsid w:val="00FE45A7"/>
    <w:rsid w:val="00FE466A"/>
    <w:rsid w:val="00FE4A2B"/>
    <w:rsid w:val="00FE4C57"/>
    <w:rsid w:val="00FE4CC8"/>
    <w:rsid w:val="00FE4E04"/>
    <w:rsid w:val="00FE543C"/>
    <w:rsid w:val="00FE5745"/>
    <w:rsid w:val="00FE57ED"/>
    <w:rsid w:val="00FE5C56"/>
    <w:rsid w:val="00FE5F91"/>
    <w:rsid w:val="00FE6165"/>
    <w:rsid w:val="00FE63E8"/>
    <w:rsid w:val="00FE64A5"/>
    <w:rsid w:val="00FE6712"/>
    <w:rsid w:val="00FE674E"/>
    <w:rsid w:val="00FE679A"/>
    <w:rsid w:val="00FE6A3C"/>
    <w:rsid w:val="00FE6F84"/>
    <w:rsid w:val="00FE6FEC"/>
    <w:rsid w:val="00FE7098"/>
    <w:rsid w:val="00FE72BD"/>
    <w:rsid w:val="00FE72F3"/>
    <w:rsid w:val="00FE7525"/>
    <w:rsid w:val="00FE763E"/>
    <w:rsid w:val="00FE765A"/>
    <w:rsid w:val="00FE767D"/>
    <w:rsid w:val="00FE7C9E"/>
    <w:rsid w:val="00FF0170"/>
    <w:rsid w:val="00FF017C"/>
    <w:rsid w:val="00FF04C0"/>
    <w:rsid w:val="00FF0512"/>
    <w:rsid w:val="00FF0758"/>
    <w:rsid w:val="00FF0823"/>
    <w:rsid w:val="00FF0A75"/>
    <w:rsid w:val="00FF0AC3"/>
    <w:rsid w:val="00FF0ACC"/>
    <w:rsid w:val="00FF0DB5"/>
    <w:rsid w:val="00FF0E5B"/>
    <w:rsid w:val="00FF0EFB"/>
    <w:rsid w:val="00FF110A"/>
    <w:rsid w:val="00FF1177"/>
    <w:rsid w:val="00FF15F4"/>
    <w:rsid w:val="00FF1A45"/>
    <w:rsid w:val="00FF1B24"/>
    <w:rsid w:val="00FF1B26"/>
    <w:rsid w:val="00FF1B58"/>
    <w:rsid w:val="00FF1CDE"/>
    <w:rsid w:val="00FF1F96"/>
    <w:rsid w:val="00FF21B8"/>
    <w:rsid w:val="00FF226B"/>
    <w:rsid w:val="00FF227B"/>
    <w:rsid w:val="00FF2480"/>
    <w:rsid w:val="00FF2491"/>
    <w:rsid w:val="00FF2682"/>
    <w:rsid w:val="00FF26D3"/>
    <w:rsid w:val="00FF2989"/>
    <w:rsid w:val="00FF2BF0"/>
    <w:rsid w:val="00FF2C3E"/>
    <w:rsid w:val="00FF3206"/>
    <w:rsid w:val="00FF330F"/>
    <w:rsid w:val="00FF3767"/>
    <w:rsid w:val="00FF37AD"/>
    <w:rsid w:val="00FF3CE1"/>
    <w:rsid w:val="00FF3D84"/>
    <w:rsid w:val="00FF401C"/>
    <w:rsid w:val="00FF40C2"/>
    <w:rsid w:val="00FF48FA"/>
    <w:rsid w:val="00FF498C"/>
    <w:rsid w:val="00FF4A95"/>
    <w:rsid w:val="00FF4AEF"/>
    <w:rsid w:val="00FF4DB9"/>
    <w:rsid w:val="00FF4E13"/>
    <w:rsid w:val="00FF4EA6"/>
    <w:rsid w:val="00FF523A"/>
    <w:rsid w:val="00FF5304"/>
    <w:rsid w:val="00FF5354"/>
    <w:rsid w:val="00FF560C"/>
    <w:rsid w:val="00FF5694"/>
    <w:rsid w:val="00FF56FB"/>
    <w:rsid w:val="00FF573D"/>
    <w:rsid w:val="00FF57C5"/>
    <w:rsid w:val="00FF5808"/>
    <w:rsid w:val="00FF5A01"/>
    <w:rsid w:val="00FF5ACA"/>
    <w:rsid w:val="00FF5D36"/>
    <w:rsid w:val="00FF5DAD"/>
    <w:rsid w:val="00FF5DB9"/>
    <w:rsid w:val="00FF5E9C"/>
    <w:rsid w:val="00FF6175"/>
    <w:rsid w:val="00FF63FF"/>
    <w:rsid w:val="00FF6637"/>
    <w:rsid w:val="00FF668D"/>
    <w:rsid w:val="00FF685F"/>
    <w:rsid w:val="00FF68B6"/>
    <w:rsid w:val="00FF6969"/>
    <w:rsid w:val="00FF71D1"/>
    <w:rsid w:val="00FF74A6"/>
    <w:rsid w:val="00FF74E7"/>
    <w:rsid w:val="00FF7501"/>
    <w:rsid w:val="00FF777E"/>
    <w:rsid w:val="00FF7A45"/>
    <w:rsid w:val="00FF7AFC"/>
    <w:rsid w:val="00FF7C29"/>
    <w:rsid w:val="00FF7D78"/>
    <w:rsid w:val="00FF7E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8B5BE"/>
  <w15:chartTrackingRefBased/>
  <w15:docId w15:val="{3E71440A-5A92-4D03-9C35-E61CD9221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F48"/>
  </w:style>
  <w:style w:type="paragraph" w:styleId="Heading1">
    <w:name w:val="heading 1"/>
    <w:basedOn w:val="Normal"/>
    <w:next w:val="Normal"/>
    <w:link w:val="Heading1Char"/>
    <w:uiPriority w:val="9"/>
    <w:qFormat/>
    <w:rsid w:val="00950F48"/>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50F48"/>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50F48"/>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50F48"/>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50F48"/>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50F48"/>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50F48"/>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50F48"/>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50F48"/>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58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589D"/>
    <w:rPr>
      <w:rFonts w:ascii="Segoe UI" w:hAnsi="Segoe UI" w:cs="Segoe UI"/>
      <w:sz w:val="18"/>
      <w:szCs w:val="18"/>
    </w:rPr>
  </w:style>
  <w:style w:type="paragraph" w:styleId="ListParagraph">
    <w:name w:val="List Paragraph"/>
    <w:basedOn w:val="Normal"/>
    <w:uiPriority w:val="34"/>
    <w:qFormat/>
    <w:rsid w:val="00AB589D"/>
    <w:pPr>
      <w:ind w:left="720"/>
      <w:contextualSpacing/>
    </w:pPr>
  </w:style>
  <w:style w:type="paragraph" w:styleId="NormalWeb">
    <w:name w:val="Normal (Web)"/>
    <w:basedOn w:val="Normal"/>
    <w:uiPriority w:val="99"/>
    <w:unhideWhenUsed/>
    <w:rsid w:val="00AB589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AB58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89D"/>
  </w:style>
  <w:style w:type="character" w:styleId="CommentReference">
    <w:name w:val="annotation reference"/>
    <w:basedOn w:val="DefaultParagraphFont"/>
    <w:uiPriority w:val="99"/>
    <w:semiHidden/>
    <w:unhideWhenUsed/>
    <w:rsid w:val="00AB589D"/>
    <w:rPr>
      <w:sz w:val="16"/>
      <w:szCs w:val="16"/>
    </w:rPr>
  </w:style>
  <w:style w:type="paragraph" w:styleId="CommentText">
    <w:name w:val="annotation text"/>
    <w:basedOn w:val="Normal"/>
    <w:link w:val="CommentTextChar"/>
    <w:uiPriority w:val="99"/>
    <w:unhideWhenUsed/>
    <w:rsid w:val="00AB589D"/>
    <w:pPr>
      <w:spacing w:line="240" w:lineRule="auto"/>
    </w:pPr>
    <w:rPr>
      <w:sz w:val="20"/>
      <w:szCs w:val="20"/>
    </w:rPr>
  </w:style>
  <w:style w:type="character" w:customStyle="1" w:styleId="CommentTextChar">
    <w:name w:val="Comment Text Char"/>
    <w:basedOn w:val="DefaultParagraphFont"/>
    <w:link w:val="CommentText"/>
    <w:uiPriority w:val="99"/>
    <w:rsid w:val="00AB589D"/>
    <w:rPr>
      <w:sz w:val="20"/>
      <w:szCs w:val="20"/>
    </w:rPr>
  </w:style>
  <w:style w:type="paragraph" w:styleId="CommentSubject">
    <w:name w:val="annotation subject"/>
    <w:basedOn w:val="CommentText"/>
    <w:next w:val="CommentText"/>
    <w:link w:val="CommentSubjectChar"/>
    <w:uiPriority w:val="99"/>
    <w:semiHidden/>
    <w:unhideWhenUsed/>
    <w:rsid w:val="005536C7"/>
    <w:rPr>
      <w:b/>
      <w:bCs/>
    </w:rPr>
  </w:style>
  <w:style w:type="character" w:customStyle="1" w:styleId="CommentSubjectChar">
    <w:name w:val="Comment Subject Char"/>
    <w:basedOn w:val="CommentTextChar"/>
    <w:link w:val="CommentSubject"/>
    <w:uiPriority w:val="99"/>
    <w:semiHidden/>
    <w:rsid w:val="005536C7"/>
    <w:rPr>
      <w:b/>
      <w:bCs/>
      <w:sz w:val="20"/>
      <w:szCs w:val="20"/>
    </w:rPr>
  </w:style>
  <w:style w:type="table" w:styleId="TableGrid">
    <w:name w:val="Table Grid"/>
    <w:basedOn w:val="TableNormal"/>
    <w:uiPriority w:val="39"/>
    <w:rsid w:val="00AD2C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2C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C2F"/>
  </w:style>
  <w:style w:type="character" w:styleId="Hyperlink">
    <w:name w:val="Hyperlink"/>
    <w:basedOn w:val="DefaultParagraphFont"/>
    <w:uiPriority w:val="99"/>
    <w:unhideWhenUsed/>
    <w:rsid w:val="00AD0447"/>
    <w:rPr>
      <w:color w:val="0000FF"/>
      <w:u w:val="single"/>
    </w:rPr>
  </w:style>
  <w:style w:type="character" w:styleId="FollowedHyperlink">
    <w:name w:val="FollowedHyperlink"/>
    <w:basedOn w:val="DefaultParagraphFont"/>
    <w:uiPriority w:val="99"/>
    <w:semiHidden/>
    <w:unhideWhenUsed/>
    <w:rsid w:val="00C738CE"/>
    <w:rPr>
      <w:color w:val="954F72" w:themeColor="followedHyperlink"/>
      <w:u w:val="single"/>
    </w:rPr>
  </w:style>
  <w:style w:type="character" w:customStyle="1" w:styleId="Heading1Char">
    <w:name w:val="Heading 1 Char"/>
    <w:basedOn w:val="DefaultParagraphFont"/>
    <w:link w:val="Heading1"/>
    <w:uiPriority w:val="9"/>
    <w:rsid w:val="00950F48"/>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50F4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50F48"/>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50F48"/>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50F48"/>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50F48"/>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50F48"/>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50F48"/>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50F48"/>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50F48"/>
    <w:pPr>
      <w:spacing w:line="240" w:lineRule="auto"/>
    </w:pPr>
    <w:rPr>
      <w:b/>
      <w:bCs/>
      <w:smallCaps/>
      <w:color w:val="44546A" w:themeColor="text2"/>
    </w:rPr>
  </w:style>
  <w:style w:type="paragraph" w:styleId="Title">
    <w:name w:val="Title"/>
    <w:basedOn w:val="Normal"/>
    <w:next w:val="Normal"/>
    <w:link w:val="TitleChar"/>
    <w:uiPriority w:val="10"/>
    <w:qFormat/>
    <w:rsid w:val="00950F48"/>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50F48"/>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50F48"/>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50F48"/>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50F48"/>
    <w:rPr>
      <w:b/>
      <w:bCs/>
    </w:rPr>
  </w:style>
  <w:style w:type="character" w:styleId="Emphasis">
    <w:name w:val="Emphasis"/>
    <w:basedOn w:val="DefaultParagraphFont"/>
    <w:uiPriority w:val="20"/>
    <w:qFormat/>
    <w:rsid w:val="00950F48"/>
    <w:rPr>
      <w:i/>
      <w:iCs/>
    </w:rPr>
  </w:style>
  <w:style w:type="paragraph" w:styleId="NoSpacing">
    <w:name w:val="No Spacing"/>
    <w:uiPriority w:val="1"/>
    <w:qFormat/>
    <w:rsid w:val="00950F48"/>
    <w:pPr>
      <w:spacing w:after="0" w:line="240" w:lineRule="auto"/>
    </w:pPr>
  </w:style>
  <w:style w:type="paragraph" w:styleId="Quote">
    <w:name w:val="Quote"/>
    <w:basedOn w:val="Normal"/>
    <w:next w:val="Normal"/>
    <w:link w:val="QuoteChar"/>
    <w:uiPriority w:val="29"/>
    <w:qFormat/>
    <w:rsid w:val="00950F48"/>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50F48"/>
    <w:rPr>
      <w:color w:val="44546A" w:themeColor="text2"/>
      <w:sz w:val="24"/>
      <w:szCs w:val="24"/>
    </w:rPr>
  </w:style>
  <w:style w:type="paragraph" w:styleId="IntenseQuote">
    <w:name w:val="Intense Quote"/>
    <w:basedOn w:val="Normal"/>
    <w:next w:val="Normal"/>
    <w:link w:val="IntenseQuoteChar"/>
    <w:uiPriority w:val="30"/>
    <w:qFormat/>
    <w:rsid w:val="00950F48"/>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50F48"/>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50F48"/>
    <w:rPr>
      <w:i/>
      <w:iCs/>
      <w:color w:val="595959" w:themeColor="text1" w:themeTint="A6"/>
    </w:rPr>
  </w:style>
  <w:style w:type="character" w:styleId="IntenseEmphasis">
    <w:name w:val="Intense Emphasis"/>
    <w:basedOn w:val="DefaultParagraphFont"/>
    <w:uiPriority w:val="21"/>
    <w:qFormat/>
    <w:rsid w:val="00950F48"/>
    <w:rPr>
      <w:b/>
      <w:bCs/>
      <w:i/>
      <w:iCs/>
    </w:rPr>
  </w:style>
  <w:style w:type="character" w:styleId="SubtleReference">
    <w:name w:val="Subtle Reference"/>
    <w:basedOn w:val="DefaultParagraphFont"/>
    <w:uiPriority w:val="31"/>
    <w:qFormat/>
    <w:rsid w:val="00950F48"/>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50F48"/>
    <w:rPr>
      <w:b/>
      <w:bCs/>
      <w:smallCaps/>
      <w:color w:val="44546A" w:themeColor="text2"/>
      <w:u w:val="single"/>
    </w:rPr>
  </w:style>
  <w:style w:type="character" w:styleId="BookTitle">
    <w:name w:val="Book Title"/>
    <w:basedOn w:val="DefaultParagraphFont"/>
    <w:uiPriority w:val="33"/>
    <w:qFormat/>
    <w:rsid w:val="00950F48"/>
    <w:rPr>
      <w:b/>
      <w:bCs/>
      <w:smallCaps/>
      <w:spacing w:val="10"/>
    </w:rPr>
  </w:style>
  <w:style w:type="paragraph" w:styleId="TOCHeading">
    <w:name w:val="TOC Heading"/>
    <w:basedOn w:val="Heading1"/>
    <w:next w:val="Normal"/>
    <w:uiPriority w:val="39"/>
    <w:semiHidden/>
    <w:unhideWhenUsed/>
    <w:qFormat/>
    <w:rsid w:val="00950F48"/>
    <w:pPr>
      <w:outlineLvl w:val="9"/>
    </w:pPr>
  </w:style>
  <w:style w:type="character" w:styleId="UnresolvedMention">
    <w:name w:val="Unresolved Mention"/>
    <w:basedOn w:val="DefaultParagraphFont"/>
    <w:uiPriority w:val="99"/>
    <w:semiHidden/>
    <w:unhideWhenUsed/>
    <w:rsid w:val="008C1F71"/>
    <w:rPr>
      <w:color w:val="605E5C"/>
      <w:shd w:val="clear" w:color="auto" w:fill="E1DFDD"/>
    </w:rPr>
  </w:style>
  <w:style w:type="paragraph" w:styleId="Revision">
    <w:name w:val="Revision"/>
    <w:hidden/>
    <w:uiPriority w:val="99"/>
    <w:semiHidden/>
    <w:rsid w:val="00BC22FA"/>
    <w:pPr>
      <w:spacing w:after="0" w:line="240" w:lineRule="auto"/>
    </w:pPr>
  </w:style>
  <w:style w:type="paragraph" w:styleId="FootnoteText">
    <w:name w:val="footnote text"/>
    <w:basedOn w:val="Normal"/>
    <w:link w:val="FootnoteTextChar"/>
    <w:uiPriority w:val="99"/>
    <w:semiHidden/>
    <w:unhideWhenUsed/>
    <w:rsid w:val="008B75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757E"/>
    <w:rPr>
      <w:sz w:val="20"/>
      <w:szCs w:val="20"/>
    </w:rPr>
  </w:style>
  <w:style w:type="character" w:styleId="FootnoteReference">
    <w:name w:val="footnote reference"/>
    <w:basedOn w:val="DefaultParagraphFont"/>
    <w:uiPriority w:val="99"/>
    <w:semiHidden/>
    <w:unhideWhenUsed/>
    <w:rsid w:val="008B757E"/>
    <w:rPr>
      <w:vertAlign w:val="superscript"/>
    </w:rPr>
  </w:style>
  <w:style w:type="character" w:styleId="EndnoteReference">
    <w:name w:val="endnote reference"/>
    <w:basedOn w:val="DefaultParagraphFont"/>
    <w:uiPriority w:val="99"/>
    <w:semiHidden/>
    <w:unhideWhenUsed/>
    <w:rsid w:val="0000513C"/>
    <w:rPr>
      <w:vertAlign w:val="superscript"/>
    </w:rPr>
  </w:style>
  <w:style w:type="character" w:styleId="LineNumber">
    <w:name w:val="line number"/>
    <w:basedOn w:val="DefaultParagraphFont"/>
    <w:uiPriority w:val="99"/>
    <w:semiHidden/>
    <w:unhideWhenUsed/>
    <w:rsid w:val="003C16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3525">
      <w:bodyDiv w:val="1"/>
      <w:marLeft w:val="0"/>
      <w:marRight w:val="0"/>
      <w:marTop w:val="0"/>
      <w:marBottom w:val="0"/>
      <w:divBdr>
        <w:top w:val="none" w:sz="0" w:space="0" w:color="auto"/>
        <w:left w:val="none" w:sz="0" w:space="0" w:color="auto"/>
        <w:bottom w:val="none" w:sz="0" w:space="0" w:color="auto"/>
        <w:right w:val="none" w:sz="0" w:space="0" w:color="auto"/>
      </w:divBdr>
    </w:div>
    <w:div w:id="69861467">
      <w:bodyDiv w:val="1"/>
      <w:marLeft w:val="0"/>
      <w:marRight w:val="0"/>
      <w:marTop w:val="0"/>
      <w:marBottom w:val="0"/>
      <w:divBdr>
        <w:top w:val="none" w:sz="0" w:space="0" w:color="auto"/>
        <w:left w:val="none" w:sz="0" w:space="0" w:color="auto"/>
        <w:bottom w:val="none" w:sz="0" w:space="0" w:color="auto"/>
        <w:right w:val="none" w:sz="0" w:space="0" w:color="auto"/>
      </w:divBdr>
    </w:div>
    <w:div w:id="150492411">
      <w:bodyDiv w:val="1"/>
      <w:marLeft w:val="0"/>
      <w:marRight w:val="0"/>
      <w:marTop w:val="0"/>
      <w:marBottom w:val="0"/>
      <w:divBdr>
        <w:top w:val="none" w:sz="0" w:space="0" w:color="auto"/>
        <w:left w:val="none" w:sz="0" w:space="0" w:color="auto"/>
        <w:bottom w:val="none" w:sz="0" w:space="0" w:color="auto"/>
        <w:right w:val="none" w:sz="0" w:space="0" w:color="auto"/>
      </w:divBdr>
    </w:div>
    <w:div w:id="234558248">
      <w:bodyDiv w:val="1"/>
      <w:marLeft w:val="0"/>
      <w:marRight w:val="0"/>
      <w:marTop w:val="0"/>
      <w:marBottom w:val="0"/>
      <w:divBdr>
        <w:top w:val="none" w:sz="0" w:space="0" w:color="auto"/>
        <w:left w:val="none" w:sz="0" w:space="0" w:color="auto"/>
        <w:bottom w:val="none" w:sz="0" w:space="0" w:color="auto"/>
        <w:right w:val="none" w:sz="0" w:space="0" w:color="auto"/>
      </w:divBdr>
    </w:div>
    <w:div w:id="248394705">
      <w:bodyDiv w:val="1"/>
      <w:marLeft w:val="0"/>
      <w:marRight w:val="0"/>
      <w:marTop w:val="0"/>
      <w:marBottom w:val="0"/>
      <w:divBdr>
        <w:top w:val="none" w:sz="0" w:space="0" w:color="auto"/>
        <w:left w:val="none" w:sz="0" w:space="0" w:color="auto"/>
        <w:bottom w:val="none" w:sz="0" w:space="0" w:color="auto"/>
        <w:right w:val="none" w:sz="0" w:space="0" w:color="auto"/>
      </w:divBdr>
    </w:div>
    <w:div w:id="257448022">
      <w:bodyDiv w:val="1"/>
      <w:marLeft w:val="0"/>
      <w:marRight w:val="0"/>
      <w:marTop w:val="0"/>
      <w:marBottom w:val="0"/>
      <w:divBdr>
        <w:top w:val="none" w:sz="0" w:space="0" w:color="auto"/>
        <w:left w:val="none" w:sz="0" w:space="0" w:color="auto"/>
        <w:bottom w:val="none" w:sz="0" w:space="0" w:color="auto"/>
        <w:right w:val="none" w:sz="0" w:space="0" w:color="auto"/>
      </w:divBdr>
    </w:div>
    <w:div w:id="336155346">
      <w:bodyDiv w:val="1"/>
      <w:marLeft w:val="0"/>
      <w:marRight w:val="0"/>
      <w:marTop w:val="0"/>
      <w:marBottom w:val="0"/>
      <w:divBdr>
        <w:top w:val="none" w:sz="0" w:space="0" w:color="auto"/>
        <w:left w:val="none" w:sz="0" w:space="0" w:color="auto"/>
        <w:bottom w:val="none" w:sz="0" w:space="0" w:color="auto"/>
        <w:right w:val="none" w:sz="0" w:space="0" w:color="auto"/>
      </w:divBdr>
    </w:div>
    <w:div w:id="409694087">
      <w:bodyDiv w:val="1"/>
      <w:marLeft w:val="0"/>
      <w:marRight w:val="0"/>
      <w:marTop w:val="0"/>
      <w:marBottom w:val="0"/>
      <w:divBdr>
        <w:top w:val="none" w:sz="0" w:space="0" w:color="auto"/>
        <w:left w:val="none" w:sz="0" w:space="0" w:color="auto"/>
        <w:bottom w:val="none" w:sz="0" w:space="0" w:color="auto"/>
        <w:right w:val="none" w:sz="0" w:space="0" w:color="auto"/>
      </w:divBdr>
    </w:div>
    <w:div w:id="497580357">
      <w:bodyDiv w:val="1"/>
      <w:marLeft w:val="0"/>
      <w:marRight w:val="0"/>
      <w:marTop w:val="0"/>
      <w:marBottom w:val="0"/>
      <w:divBdr>
        <w:top w:val="none" w:sz="0" w:space="0" w:color="auto"/>
        <w:left w:val="none" w:sz="0" w:space="0" w:color="auto"/>
        <w:bottom w:val="none" w:sz="0" w:space="0" w:color="auto"/>
        <w:right w:val="none" w:sz="0" w:space="0" w:color="auto"/>
      </w:divBdr>
    </w:div>
    <w:div w:id="498279328">
      <w:bodyDiv w:val="1"/>
      <w:marLeft w:val="0"/>
      <w:marRight w:val="0"/>
      <w:marTop w:val="0"/>
      <w:marBottom w:val="0"/>
      <w:divBdr>
        <w:top w:val="none" w:sz="0" w:space="0" w:color="auto"/>
        <w:left w:val="none" w:sz="0" w:space="0" w:color="auto"/>
        <w:bottom w:val="none" w:sz="0" w:space="0" w:color="auto"/>
        <w:right w:val="none" w:sz="0" w:space="0" w:color="auto"/>
      </w:divBdr>
    </w:div>
    <w:div w:id="527914193">
      <w:bodyDiv w:val="1"/>
      <w:marLeft w:val="0"/>
      <w:marRight w:val="0"/>
      <w:marTop w:val="0"/>
      <w:marBottom w:val="0"/>
      <w:divBdr>
        <w:top w:val="none" w:sz="0" w:space="0" w:color="auto"/>
        <w:left w:val="none" w:sz="0" w:space="0" w:color="auto"/>
        <w:bottom w:val="none" w:sz="0" w:space="0" w:color="auto"/>
        <w:right w:val="none" w:sz="0" w:space="0" w:color="auto"/>
      </w:divBdr>
    </w:div>
    <w:div w:id="575172560">
      <w:bodyDiv w:val="1"/>
      <w:marLeft w:val="0"/>
      <w:marRight w:val="0"/>
      <w:marTop w:val="0"/>
      <w:marBottom w:val="0"/>
      <w:divBdr>
        <w:top w:val="none" w:sz="0" w:space="0" w:color="auto"/>
        <w:left w:val="none" w:sz="0" w:space="0" w:color="auto"/>
        <w:bottom w:val="none" w:sz="0" w:space="0" w:color="auto"/>
        <w:right w:val="none" w:sz="0" w:space="0" w:color="auto"/>
      </w:divBdr>
    </w:div>
    <w:div w:id="611281145">
      <w:bodyDiv w:val="1"/>
      <w:marLeft w:val="0"/>
      <w:marRight w:val="0"/>
      <w:marTop w:val="0"/>
      <w:marBottom w:val="0"/>
      <w:divBdr>
        <w:top w:val="none" w:sz="0" w:space="0" w:color="auto"/>
        <w:left w:val="none" w:sz="0" w:space="0" w:color="auto"/>
        <w:bottom w:val="none" w:sz="0" w:space="0" w:color="auto"/>
        <w:right w:val="none" w:sz="0" w:space="0" w:color="auto"/>
      </w:divBdr>
    </w:div>
    <w:div w:id="624964888">
      <w:bodyDiv w:val="1"/>
      <w:marLeft w:val="0"/>
      <w:marRight w:val="0"/>
      <w:marTop w:val="0"/>
      <w:marBottom w:val="0"/>
      <w:divBdr>
        <w:top w:val="none" w:sz="0" w:space="0" w:color="auto"/>
        <w:left w:val="none" w:sz="0" w:space="0" w:color="auto"/>
        <w:bottom w:val="none" w:sz="0" w:space="0" w:color="auto"/>
        <w:right w:val="none" w:sz="0" w:space="0" w:color="auto"/>
      </w:divBdr>
    </w:div>
    <w:div w:id="697925598">
      <w:bodyDiv w:val="1"/>
      <w:marLeft w:val="0"/>
      <w:marRight w:val="0"/>
      <w:marTop w:val="0"/>
      <w:marBottom w:val="0"/>
      <w:divBdr>
        <w:top w:val="none" w:sz="0" w:space="0" w:color="auto"/>
        <w:left w:val="none" w:sz="0" w:space="0" w:color="auto"/>
        <w:bottom w:val="none" w:sz="0" w:space="0" w:color="auto"/>
        <w:right w:val="none" w:sz="0" w:space="0" w:color="auto"/>
      </w:divBdr>
    </w:div>
    <w:div w:id="770664621">
      <w:bodyDiv w:val="1"/>
      <w:marLeft w:val="0"/>
      <w:marRight w:val="0"/>
      <w:marTop w:val="0"/>
      <w:marBottom w:val="0"/>
      <w:divBdr>
        <w:top w:val="none" w:sz="0" w:space="0" w:color="auto"/>
        <w:left w:val="none" w:sz="0" w:space="0" w:color="auto"/>
        <w:bottom w:val="none" w:sz="0" w:space="0" w:color="auto"/>
        <w:right w:val="none" w:sz="0" w:space="0" w:color="auto"/>
      </w:divBdr>
    </w:div>
    <w:div w:id="857623596">
      <w:bodyDiv w:val="1"/>
      <w:marLeft w:val="0"/>
      <w:marRight w:val="0"/>
      <w:marTop w:val="0"/>
      <w:marBottom w:val="0"/>
      <w:divBdr>
        <w:top w:val="none" w:sz="0" w:space="0" w:color="auto"/>
        <w:left w:val="none" w:sz="0" w:space="0" w:color="auto"/>
        <w:bottom w:val="none" w:sz="0" w:space="0" w:color="auto"/>
        <w:right w:val="none" w:sz="0" w:space="0" w:color="auto"/>
      </w:divBdr>
    </w:div>
    <w:div w:id="940573832">
      <w:bodyDiv w:val="1"/>
      <w:marLeft w:val="0"/>
      <w:marRight w:val="0"/>
      <w:marTop w:val="0"/>
      <w:marBottom w:val="0"/>
      <w:divBdr>
        <w:top w:val="none" w:sz="0" w:space="0" w:color="auto"/>
        <w:left w:val="none" w:sz="0" w:space="0" w:color="auto"/>
        <w:bottom w:val="none" w:sz="0" w:space="0" w:color="auto"/>
        <w:right w:val="none" w:sz="0" w:space="0" w:color="auto"/>
      </w:divBdr>
    </w:div>
    <w:div w:id="966938088">
      <w:bodyDiv w:val="1"/>
      <w:marLeft w:val="0"/>
      <w:marRight w:val="0"/>
      <w:marTop w:val="0"/>
      <w:marBottom w:val="0"/>
      <w:divBdr>
        <w:top w:val="none" w:sz="0" w:space="0" w:color="auto"/>
        <w:left w:val="none" w:sz="0" w:space="0" w:color="auto"/>
        <w:bottom w:val="none" w:sz="0" w:space="0" w:color="auto"/>
        <w:right w:val="none" w:sz="0" w:space="0" w:color="auto"/>
      </w:divBdr>
    </w:div>
    <w:div w:id="986279854">
      <w:bodyDiv w:val="1"/>
      <w:marLeft w:val="0"/>
      <w:marRight w:val="0"/>
      <w:marTop w:val="0"/>
      <w:marBottom w:val="0"/>
      <w:divBdr>
        <w:top w:val="none" w:sz="0" w:space="0" w:color="auto"/>
        <w:left w:val="none" w:sz="0" w:space="0" w:color="auto"/>
        <w:bottom w:val="none" w:sz="0" w:space="0" w:color="auto"/>
        <w:right w:val="none" w:sz="0" w:space="0" w:color="auto"/>
      </w:divBdr>
    </w:div>
    <w:div w:id="1098333810">
      <w:bodyDiv w:val="1"/>
      <w:marLeft w:val="0"/>
      <w:marRight w:val="0"/>
      <w:marTop w:val="0"/>
      <w:marBottom w:val="0"/>
      <w:divBdr>
        <w:top w:val="none" w:sz="0" w:space="0" w:color="auto"/>
        <w:left w:val="none" w:sz="0" w:space="0" w:color="auto"/>
        <w:bottom w:val="none" w:sz="0" w:space="0" w:color="auto"/>
        <w:right w:val="none" w:sz="0" w:space="0" w:color="auto"/>
      </w:divBdr>
    </w:div>
    <w:div w:id="1140270149">
      <w:bodyDiv w:val="1"/>
      <w:marLeft w:val="0"/>
      <w:marRight w:val="0"/>
      <w:marTop w:val="0"/>
      <w:marBottom w:val="0"/>
      <w:divBdr>
        <w:top w:val="none" w:sz="0" w:space="0" w:color="auto"/>
        <w:left w:val="none" w:sz="0" w:space="0" w:color="auto"/>
        <w:bottom w:val="none" w:sz="0" w:space="0" w:color="auto"/>
        <w:right w:val="none" w:sz="0" w:space="0" w:color="auto"/>
      </w:divBdr>
    </w:div>
    <w:div w:id="1162770066">
      <w:bodyDiv w:val="1"/>
      <w:marLeft w:val="0"/>
      <w:marRight w:val="0"/>
      <w:marTop w:val="0"/>
      <w:marBottom w:val="0"/>
      <w:divBdr>
        <w:top w:val="none" w:sz="0" w:space="0" w:color="auto"/>
        <w:left w:val="none" w:sz="0" w:space="0" w:color="auto"/>
        <w:bottom w:val="none" w:sz="0" w:space="0" w:color="auto"/>
        <w:right w:val="none" w:sz="0" w:space="0" w:color="auto"/>
      </w:divBdr>
    </w:div>
    <w:div w:id="1198926532">
      <w:bodyDiv w:val="1"/>
      <w:marLeft w:val="0"/>
      <w:marRight w:val="0"/>
      <w:marTop w:val="0"/>
      <w:marBottom w:val="0"/>
      <w:divBdr>
        <w:top w:val="none" w:sz="0" w:space="0" w:color="auto"/>
        <w:left w:val="none" w:sz="0" w:space="0" w:color="auto"/>
        <w:bottom w:val="none" w:sz="0" w:space="0" w:color="auto"/>
        <w:right w:val="none" w:sz="0" w:space="0" w:color="auto"/>
      </w:divBdr>
    </w:div>
    <w:div w:id="1205631494">
      <w:bodyDiv w:val="1"/>
      <w:marLeft w:val="0"/>
      <w:marRight w:val="0"/>
      <w:marTop w:val="0"/>
      <w:marBottom w:val="0"/>
      <w:divBdr>
        <w:top w:val="none" w:sz="0" w:space="0" w:color="auto"/>
        <w:left w:val="none" w:sz="0" w:space="0" w:color="auto"/>
        <w:bottom w:val="none" w:sz="0" w:space="0" w:color="auto"/>
        <w:right w:val="none" w:sz="0" w:space="0" w:color="auto"/>
      </w:divBdr>
    </w:div>
    <w:div w:id="1245991326">
      <w:bodyDiv w:val="1"/>
      <w:marLeft w:val="0"/>
      <w:marRight w:val="0"/>
      <w:marTop w:val="0"/>
      <w:marBottom w:val="0"/>
      <w:divBdr>
        <w:top w:val="none" w:sz="0" w:space="0" w:color="auto"/>
        <w:left w:val="none" w:sz="0" w:space="0" w:color="auto"/>
        <w:bottom w:val="none" w:sz="0" w:space="0" w:color="auto"/>
        <w:right w:val="none" w:sz="0" w:space="0" w:color="auto"/>
      </w:divBdr>
    </w:div>
    <w:div w:id="1249853235">
      <w:bodyDiv w:val="1"/>
      <w:marLeft w:val="0"/>
      <w:marRight w:val="0"/>
      <w:marTop w:val="0"/>
      <w:marBottom w:val="0"/>
      <w:divBdr>
        <w:top w:val="none" w:sz="0" w:space="0" w:color="auto"/>
        <w:left w:val="none" w:sz="0" w:space="0" w:color="auto"/>
        <w:bottom w:val="none" w:sz="0" w:space="0" w:color="auto"/>
        <w:right w:val="none" w:sz="0" w:space="0" w:color="auto"/>
      </w:divBdr>
    </w:div>
    <w:div w:id="1282420138">
      <w:bodyDiv w:val="1"/>
      <w:marLeft w:val="0"/>
      <w:marRight w:val="0"/>
      <w:marTop w:val="0"/>
      <w:marBottom w:val="0"/>
      <w:divBdr>
        <w:top w:val="none" w:sz="0" w:space="0" w:color="auto"/>
        <w:left w:val="none" w:sz="0" w:space="0" w:color="auto"/>
        <w:bottom w:val="none" w:sz="0" w:space="0" w:color="auto"/>
        <w:right w:val="none" w:sz="0" w:space="0" w:color="auto"/>
      </w:divBdr>
    </w:div>
    <w:div w:id="1315572816">
      <w:bodyDiv w:val="1"/>
      <w:marLeft w:val="0"/>
      <w:marRight w:val="0"/>
      <w:marTop w:val="0"/>
      <w:marBottom w:val="0"/>
      <w:divBdr>
        <w:top w:val="none" w:sz="0" w:space="0" w:color="auto"/>
        <w:left w:val="none" w:sz="0" w:space="0" w:color="auto"/>
        <w:bottom w:val="none" w:sz="0" w:space="0" w:color="auto"/>
        <w:right w:val="none" w:sz="0" w:space="0" w:color="auto"/>
      </w:divBdr>
    </w:div>
    <w:div w:id="1411464540">
      <w:bodyDiv w:val="1"/>
      <w:marLeft w:val="0"/>
      <w:marRight w:val="0"/>
      <w:marTop w:val="0"/>
      <w:marBottom w:val="0"/>
      <w:divBdr>
        <w:top w:val="none" w:sz="0" w:space="0" w:color="auto"/>
        <w:left w:val="none" w:sz="0" w:space="0" w:color="auto"/>
        <w:bottom w:val="none" w:sz="0" w:space="0" w:color="auto"/>
        <w:right w:val="none" w:sz="0" w:space="0" w:color="auto"/>
      </w:divBdr>
    </w:div>
    <w:div w:id="1425540365">
      <w:bodyDiv w:val="1"/>
      <w:marLeft w:val="0"/>
      <w:marRight w:val="0"/>
      <w:marTop w:val="0"/>
      <w:marBottom w:val="0"/>
      <w:divBdr>
        <w:top w:val="none" w:sz="0" w:space="0" w:color="auto"/>
        <w:left w:val="none" w:sz="0" w:space="0" w:color="auto"/>
        <w:bottom w:val="none" w:sz="0" w:space="0" w:color="auto"/>
        <w:right w:val="none" w:sz="0" w:space="0" w:color="auto"/>
      </w:divBdr>
    </w:div>
    <w:div w:id="1458795939">
      <w:bodyDiv w:val="1"/>
      <w:marLeft w:val="0"/>
      <w:marRight w:val="0"/>
      <w:marTop w:val="0"/>
      <w:marBottom w:val="0"/>
      <w:divBdr>
        <w:top w:val="none" w:sz="0" w:space="0" w:color="auto"/>
        <w:left w:val="none" w:sz="0" w:space="0" w:color="auto"/>
        <w:bottom w:val="none" w:sz="0" w:space="0" w:color="auto"/>
        <w:right w:val="none" w:sz="0" w:space="0" w:color="auto"/>
      </w:divBdr>
    </w:div>
    <w:div w:id="1470895858">
      <w:bodyDiv w:val="1"/>
      <w:marLeft w:val="0"/>
      <w:marRight w:val="0"/>
      <w:marTop w:val="0"/>
      <w:marBottom w:val="0"/>
      <w:divBdr>
        <w:top w:val="none" w:sz="0" w:space="0" w:color="auto"/>
        <w:left w:val="none" w:sz="0" w:space="0" w:color="auto"/>
        <w:bottom w:val="none" w:sz="0" w:space="0" w:color="auto"/>
        <w:right w:val="none" w:sz="0" w:space="0" w:color="auto"/>
      </w:divBdr>
    </w:div>
    <w:div w:id="1480924178">
      <w:bodyDiv w:val="1"/>
      <w:marLeft w:val="0"/>
      <w:marRight w:val="0"/>
      <w:marTop w:val="0"/>
      <w:marBottom w:val="0"/>
      <w:divBdr>
        <w:top w:val="none" w:sz="0" w:space="0" w:color="auto"/>
        <w:left w:val="none" w:sz="0" w:space="0" w:color="auto"/>
        <w:bottom w:val="none" w:sz="0" w:space="0" w:color="auto"/>
        <w:right w:val="none" w:sz="0" w:space="0" w:color="auto"/>
      </w:divBdr>
    </w:div>
    <w:div w:id="1483159688">
      <w:bodyDiv w:val="1"/>
      <w:marLeft w:val="0"/>
      <w:marRight w:val="0"/>
      <w:marTop w:val="0"/>
      <w:marBottom w:val="0"/>
      <w:divBdr>
        <w:top w:val="none" w:sz="0" w:space="0" w:color="auto"/>
        <w:left w:val="none" w:sz="0" w:space="0" w:color="auto"/>
        <w:bottom w:val="none" w:sz="0" w:space="0" w:color="auto"/>
        <w:right w:val="none" w:sz="0" w:space="0" w:color="auto"/>
      </w:divBdr>
    </w:div>
    <w:div w:id="1492721012">
      <w:bodyDiv w:val="1"/>
      <w:marLeft w:val="0"/>
      <w:marRight w:val="0"/>
      <w:marTop w:val="0"/>
      <w:marBottom w:val="0"/>
      <w:divBdr>
        <w:top w:val="none" w:sz="0" w:space="0" w:color="auto"/>
        <w:left w:val="none" w:sz="0" w:space="0" w:color="auto"/>
        <w:bottom w:val="none" w:sz="0" w:space="0" w:color="auto"/>
        <w:right w:val="none" w:sz="0" w:space="0" w:color="auto"/>
      </w:divBdr>
    </w:div>
    <w:div w:id="1529876945">
      <w:bodyDiv w:val="1"/>
      <w:marLeft w:val="0"/>
      <w:marRight w:val="0"/>
      <w:marTop w:val="0"/>
      <w:marBottom w:val="0"/>
      <w:divBdr>
        <w:top w:val="none" w:sz="0" w:space="0" w:color="auto"/>
        <w:left w:val="none" w:sz="0" w:space="0" w:color="auto"/>
        <w:bottom w:val="none" w:sz="0" w:space="0" w:color="auto"/>
        <w:right w:val="none" w:sz="0" w:space="0" w:color="auto"/>
      </w:divBdr>
    </w:div>
    <w:div w:id="1560050273">
      <w:bodyDiv w:val="1"/>
      <w:marLeft w:val="0"/>
      <w:marRight w:val="0"/>
      <w:marTop w:val="0"/>
      <w:marBottom w:val="0"/>
      <w:divBdr>
        <w:top w:val="none" w:sz="0" w:space="0" w:color="auto"/>
        <w:left w:val="none" w:sz="0" w:space="0" w:color="auto"/>
        <w:bottom w:val="none" w:sz="0" w:space="0" w:color="auto"/>
        <w:right w:val="none" w:sz="0" w:space="0" w:color="auto"/>
      </w:divBdr>
    </w:div>
    <w:div w:id="1658143424">
      <w:bodyDiv w:val="1"/>
      <w:marLeft w:val="0"/>
      <w:marRight w:val="0"/>
      <w:marTop w:val="0"/>
      <w:marBottom w:val="0"/>
      <w:divBdr>
        <w:top w:val="none" w:sz="0" w:space="0" w:color="auto"/>
        <w:left w:val="none" w:sz="0" w:space="0" w:color="auto"/>
        <w:bottom w:val="none" w:sz="0" w:space="0" w:color="auto"/>
        <w:right w:val="none" w:sz="0" w:space="0" w:color="auto"/>
      </w:divBdr>
    </w:div>
    <w:div w:id="1663699576">
      <w:bodyDiv w:val="1"/>
      <w:marLeft w:val="0"/>
      <w:marRight w:val="0"/>
      <w:marTop w:val="0"/>
      <w:marBottom w:val="0"/>
      <w:divBdr>
        <w:top w:val="none" w:sz="0" w:space="0" w:color="auto"/>
        <w:left w:val="none" w:sz="0" w:space="0" w:color="auto"/>
        <w:bottom w:val="none" w:sz="0" w:space="0" w:color="auto"/>
        <w:right w:val="none" w:sz="0" w:space="0" w:color="auto"/>
      </w:divBdr>
    </w:div>
    <w:div w:id="1734158069">
      <w:bodyDiv w:val="1"/>
      <w:marLeft w:val="0"/>
      <w:marRight w:val="0"/>
      <w:marTop w:val="0"/>
      <w:marBottom w:val="0"/>
      <w:divBdr>
        <w:top w:val="none" w:sz="0" w:space="0" w:color="auto"/>
        <w:left w:val="none" w:sz="0" w:space="0" w:color="auto"/>
        <w:bottom w:val="none" w:sz="0" w:space="0" w:color="auto"/>
        <w:right w:val="none" w:sz="0" w:space="0" w:color="auto"/>
      </w:divBdr>
    </w:div>
    <w:div w:id="1783256913">
      <w:bodyDiv w:val="1"/>
      <w:marLeft w:val="0"/>
      <w:marRight w:val="0"/>
      <w:marTop w:val="0"/>
      <w:marBottom w:val="0"/>
      <w:divBdr>
        <w:top w:val="none" w:sz="0" w:space="0" w:color="auto"/>
        <w:left w:val="none" w:sz="0" w:space="0" w:color="auto"/>
        <w:bottom w:val="none" w:sz="0" w:space="0" w:color="auto"/>
        <w:right w:val="none" w:sz="0" w:space="0" w:color="auto"/>
      </w:divBdr>
    </w:div>
    <w:div w:id="1860580222">
      <w:bodyDiv w:val="1"/>
      <w:marLeft w:val="0"/>
      <w:marRight w:val="0"/>
      <w:marTop w:val="0"/>
      <w:marBottom w:val="0"/>
      <w:divBdr>
        <w:top w:val="none" w:sz="0" w:space="0" w:color="auto"/>
        <w:left w:val="none" w:sz="0" w:space="0" w:color="auto"/>
        <w:bottom w:val="none" w:sz="0" w:space="0" w:color="auto"/>
        <w:right w:val="none" w:sz="0" w:space="0" w:color="auto"/>
      </w:divBdr>
    </w:div>
    <w:div w:id="1935043798">
      <w:bodyDiv w:val="1"/>
      <w:marLeft w:val="0"/>
      <w:marRight w:val="0"/>
      <w:marTop w:val="0"/>
      <w:marBottom w:val="0"/>
      <w:divBdr>
        <w:top w:val="none" w:sz="0" w:space="0" w:color="auto"/>
        <w:left w:val="none" w:sz="0" w:space="0" w:color="auto"/>
        <w:bottom w:val="none" w:sz="0" w:space="0" w:color="auto"/>
        <w:right w:val="none" w:sz="0" w:space="0" w:color="auto"/>
      </w:divBdr>
    </w:div>
    <w:div w:id="1939948426">
      <w:bodyDiv w:val="1"/>
      <w:marLeft w:val="0"/>
      <w:marRight w:val="0"/>
      <w:marTop w:val="0"/>
      <w:marBottom w:val="0"/>
      <w:divBdr>
        <w:top w:val="none" w:sz="0" w:space="0" w:color="auto"/>
        <w:left w:val="none" w:sz="0" w:space="0" w:color="auto"/>
        <w:bottom w:val="none" w:sz="0" w:space="0" w:color="auto"/>
        <w:right w:val="none" w:sz="0" w:space="0" w:color="auto"/>
      </w:divBdr>
    </w:div>
    <w:div w:id="1977250386">
      <w:bodyDiv w:val="1"/>
      <w:marLeft w:val="0"/>
      <w:marRight w:val="0"/>
      <w:marTop w:val="0"/>
      <w:marBottom w:val="0"/>
      <w:divBdr>
        <w:top w:val="none" w:sz="0" w:space="0" w:color="auto"/>
        <w:left w:val="none" w:sz="0" w:space="0" w:color="auto"/>
        <w:bottom w:val="none" w:sz="0" w:space="0" w:color="auto"/>
        <w:right w:val="none" w:sz="0" w:space="0" w:color="auto"/>
      </w:divBdr>
    </w:div>
    <w:div w:id="1995447201">
      <w:bodyDiv w:val="1"/>
      <w:marLeft w:val="0"/>
      <w:marRight w:val="0"/>
      <w:marTop w:val="0"/>
      <w:marBottom w:val="0"/>
      <w:divBdr>
        <w:top w:val="none" w:sz="0" w:space="0" w:color="auto"/>
        <w:left w:val="none" w:sz="0" w:space="0" w:color="auto"/>
        <w:bottom w:val="none" w:sz="0" w:space="0" w:color="auto"/>
        <w:right w:val="none" w:sz="0" w:space="0" w:color="auto"/>
      </w:divBdr>
    </w:div>
    <w:div w:id="2014988291">
      <w:bodyDiv w:val="1"/>
      <w:marLeft w:val="0"/>
      <w:marRight w:val="0"/>
      <w:marTop w:val="0"/>
      <w:marBottom w:val="0"/>
      <w:divBdr>
        <w:top w:val="none" w:sz="0" w:space="0" w:color="auto"/>
        <w:left w:val="none" w:sz="0" w:space="0" w:color="auto"/>
        <w:bottom w:val="none" w:sz="0" w:space="0" w:color="auto"/>
        <w:right w:val="none" w:sz="0" w:space="0" w:color="auto"/>
      </w:divBdr>
    </w:div>
    <w:div w:id="2081173065">
      <w:bodyDiv w:val="1"/>
      <w:marLeft w:val="0"/>
      <w:marRight w:val="0"/>
      <w:marTop w:val="0"/>
      <w:marBottom w:val="0"/>
      <w:divBdr>
        <w:top w:val="none" w:sz="0" w:space="0" w:color="auto"/>
        <w:left w:val="none" w:sz="0" w:space="0" w:color="auto"/>
        <w:bottom w:val="none" w:sz="0" w:space="0" w:color="auto"/>
        <w:right w:val="none" w:sz="0" w:space="0" w:color="auto"/>
      </w:divBdr>
    </w:div>
    <w:div w:id="2095006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EE7E9-FBBF-4AB2-ADE1-BEE038949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5100</Words>
  <Characters>29076</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Baker</dc:creator>
  <cp:keywords/>
  <dc:description/>
  <cp:lastModifiedBy>Lynne Maddock</cp:lastModifiedBy>
  <cp:revision>5</cp:revision>
  <cp:lastPrinted>2020-10-11T18:25:00Z</cp:lastPrinted>
  <dcterms:created xsi:type="dcterms:W3CDTF">2021-06-24T12:24:00Z</dcterms:created>
  <dcterms:modified xsi:type="dcterms:W3CDTF">2021-06-2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9d5daef0-e878-34c2-ad85-3a4df127c4ca</vt:lpwstr>
  </property>
</Properties>
</file>